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D2B4C" w14:textId="442620E8" w:rsidR="003F0D83" w:rsidRPr="009320C1" w:rsidRDefault="00125B5C" w:rsidP="009320C1">
      <w:pPr>
        <w:jc w:val="center"/>
        <w:rPr>
          <w:i/>
          <w:lang w:val="en-US"/>
        </w:rPr>
      </w:pPr>
      <w:r w:rsidRPr="009320C1">
        <w:rPr>
          <w:i/>
          <w:lang w:val="en-US"/>
        </w:rPr>
        <w:t>Spine</w:t>
      </w:r>
    </w:p>
    <w:p w14:paraId="7CEB2BF9" w14:textId="0BF511CF" w:rsidR="00125B5C" w:rsidRPr="00FA69A9" w:rsidRDefault="00125B5C">
      <w:pPr>
        <w:rPr>
          <w:lang w:val="en-US"/>
        </w:rPr>
      </w:pPr>
      <w:r w:rsidRPr="00FA69A9">
        <w:rPr>
          <w:lang w:val="en-US"/>
        </w:rPr>
        <w:t>Acad Year                                  201</w:t>
      </w:r>
      <w:r w:rsidR="005F710A">
        <w:rPr>
          <w:lang w:val="en-US"/>
        </w:rPr>
        <w:t>8</w:t>
      </w:r>
      <w:r w:rsidRPr="00FA69A9">
        <w:rPr>
          <w:lang w:val="en-US"/>
        </w:rPr>
        <w:t>/201</w:t>
      </w:r>
      <w:r w:rsidR="005F710A">
        <w:rPr>
          <w:lang w:val="en-US"/>
        </w:rPr>
        <w:t>9</w:t>
      </w:r>
    </w:p>
    <w:p w14:paraId="70D05C75" w14:textId="79DFF3B0" w:rsidR="00125B5C" w:rsidRPr="00FA69A9" w:rsidRDefault="00125B5C">
      <w:pPr>
        <w:rPr>
          <w:lang w:val="en-US"/>
        </w:rPr>
      </w:pPr>
      <w:r w:rsidRPr="00FA69A9">
        <w:rPr>
          <w:lang w:val="en-US"/>
        </w:rPr>
        <w:t>Project No. (</w:t>
      </w:r>
      <w:r w:rsidR="009320C1" w:rsidRPr="00FA69A9">
        <w:rPr>
          <w:lang w:val="en-US"/>
        </w:rPr>
        <w:t>A035)</w:t>
      </w:r>
    </w:p>
    <w:p w14:paraId="2DB4C225" w14:textId="50DCADC9" w:rsidR="009320C1" w:rsidRDefault="00A943EC">
      <w:pPr>
        <w:rPr>
          <w:lang w:val="en-US"/>
        </w:rPr>
      </w:pPr>
      <w:r>
        <w:rPr>
          <w:noProof/>
          <w:lang w:val="en-US"/>
        </w:rPr>
        <mc:AlternateContent>
          <mc:Choice Requires="wps">
            <w:drawing>
              <wp:anchor distT="0" distB="0" distL="114300" distR="114300" simplePos="0" relativeHeight="251659264" behindDoc="0" locked="0" layoutInCell="1" allowOverlap="1" wp14:anchorId="03007929" wp14:editId="5F93C231">
                <wp:simplePos x="0" y="0"/>
                <wp:positionH relativeFrom="margin">
                  <wp:posOffset>151866</wp:posOffset>
                </wp:positionH>
                <wp:positionV relativeFrom="paragraph">
                  <wp:posOffset>10298</wp:posOffset>
                </wp:positionV>
                <wp:extent cx="660400" cy="7007382"/>
                <wp:effectExtent l="0" t="0" r="25400" b="22225"/>
                <wp:wrapNone/>
                <wp:docPr id="1" name="Text Box 1"/>
                <wp:cNvGraphicFramePr/>
                <a:graphic xmlns:a="http://schemas.openxmlformats.org/drawingml/2006/main">
                  <a:graphicData uri="http://schemas.microsoft.com/office/word/2010/wordprocessingShape">
                    <wps:wsp>
                      <wps:cNvSpPr txBox="1"/>
                      <wps:spPr>
                        <a:xfrm>
                          <a:off x="0" y="0"/>
                          <a:ext cx="660400" cy="7007382"/>
                        </a:xfrm>
                        <a:prstGeom prst="rect">
                          <a:avLst/>
                        </a:prstGeom>
                        <a:solidFill>
                          <a:schemeClr val="lt1"/>
                        </a:solidFill>
                        <a:ln w="6350">
                          <a:solidFill>
                            <a:schemeClr val="bg1"/>
                          </a:solidFill>
                        </a:ln>
                      </wps:spPr>
                      <wps:txbx>
                        <w:txbxContent>
                          <w:p w14:paraId="05D70DF0" w14:textId="36F7C84C" w:rsidR="001B0229" w:rsidRPr="00A943EC" w:rsidRDefault="001B0229" w:rsidP="009320C1">
                            <w:pPr>
                              <w:rPr>
                                <w:sz w:val="32"/>
                                <w:lang w:val="en-US"/>
                              </w:rPr>
                            </w:pPr>
                            <w:r w:rsidRPr="00A943EC">
                              <w:rPr>
                                <w:sz w:val="32"/>
                                <w:lang w:val="en-US"/>
                              </w:rPr>
                              <w:t>AUTOMATIC DOCKING AND CHARGING STATION FOR A MOBILE ROBOT PLATFORM</w:t>
                            </w:r>
                          </w:p>
                          <w:p w14:paraId="687C8B15" w14:textId="77777777" w:rsidR="001B0229" w:rsidRPr="00A943EC" w:rsidRDefault="001B0229">
                            <w:pPr>
                              <w:rPr>
                                <w:sz w:val="32"/>
                                <w:lang w:val="en-US"/>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3007929" id="_x0000_t202" coordsize="21600,21600" o:spt="202" path="m,l,21600r21600,l21600,xe">
                <v:stroke joinstyle="miter"/>
                <v:path gradientshapeok="t" o:connecttype="rect"/>
              </v:shapetype>
              <v:shape id="Text Box 1" o:spid="_x0000_s1026" type="#_x0000_t202" style="position:absolute;margin-left:11.95pt;margin-top:.8pt;width:52pt;height:551.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" fillcolor="white [3201]" strokecolor="white [3212]" strokeweight=".5pt">
                <v:textbox style="layout-flow:vertical-ideographic">
                  <w:txbxContent>
                    <w:p w14:paraId="05D70DF0" w14:textId="36F7C84C" w:rsidR="001B0229" w:rsidRPr="00A943EC" w:rsidRDefault="001B0229" w:rsidP="009320C1">
                      <w:pPr>
                        <w:rPr>
                          <w:sz w:val="32"/>
                          <w:lang w:val="en-US"/>
                        </w:rPr>
                      </w:pPr>
                      <w:r w:rsidRPr="00A943EC">
                        <w:rPr>
                          <w:sz w:val="32"/>
                          <w:lang w:val="en-US"/>
                        </w:rPr>
                        <w:t>AUTOMATIC DOCKING AND CHARGING STATION FOR A MOBILE ROBOT PLATFORM</w:t>
                      </w:r>
                    </w:p>
                    <w:p w14:paraId="687C8B15" w14:textId="77777777" w:rsidR="001B0229" w:rsidRPr="00A943EC" w:rsidRDefault="001B0229">
                      <w:pPr>
                        <w:rPr>
                          <w:sz w:val="32"/>
                          <w:lang w:val="en-US"/>
                        </w:rPr>
                      </w:pPr>
                    </w:p>
                  </w:txbxContent>
                </v:textbox>
                <w10:wrap anchorx="margin"/>
              </v:shape>
            </w:pict>
          </mc:Fallback>
        </mc:AlternateContent>
      </w:r>
    </w:p>
    <w:p w14:paraId="77110315" w14:textId="0C87CD53" w:rsidR="009320C1" w:rsidRDefault="009320C1">
      <w:pPr>
        <w:rPr>
          <w:lang w:val="en-US"/>
        </w:rPr>
      </w:pPr>
    </w:p>
    <w:p w14:paraId="1C09A0ED" w14:textId="5577EF4C" w:rsidR="009320C1" w:rsidRDefault="009320C1">
      <w:pPr>
        <w:rPr>
          <w:lang w:val="en-US"/>
        </w:rPr>
      </w:pPr>
    </w:p>
    <w:p w14:paraId="384A0771" w14:textId="0F8AC202" w:rsidR="00125B5C" w:rsidRDefault="00125B5C">
      <w:pPr>
        <w:rPr>
          <w:lang w:val="en-US"/>
        </w:rPr>
      </w:pPr>
    </w:p>
    <w:p w14:paraId="59416EE3" w14:textId="2E94F66F" w:rsidR="009320C1" w:rsidRDefault="009320C1">
      <w:pPr>
        <w:rPr>
          <w:lang w:val="en-US"/>
        </w:rPr>
      </w:pPr>
    </w:p>
    <w:p w14:paraId="23BED046" w14:textId="6A48E000" w:rsidR="009320C1" w:rsidRDefault="009320C1">
      <w:pPr>
        <w:rPr>
          <w:lang w:val="en-US"/>
        </w:rPr>
      </w:pPr>
    </w:p>
    <w:p w14:paraId="08C64049" w14:textId="389CF3A8" w:rsidR="009320C1" w:rsidRDefault="009320C1">
      <w:pPr>
        <w:rPr>
          <w:lang w:val="en-US"/>
        </w:rPr>
      </w:pPr>
    </w:p>
    <w:p w14:paraId="783C4447" w14:textId="3B14463D" w:rsidR="009320C1" w:rsidRDefault="009320C1">
      <w:pPr>
        <w:rPr>
          <w:lang w:val="en-US"/>
        </w:rPr>
      </w:pPr>
    </w:p>
    <w:p w14:paraId="13D7621D" w14:textId="48DB9EBE" w:rsidR="009320C1" w:rsidRDefault="009320C1">
      <w:pPr>
        <w:rPr>
          <w:lang w:val="en-US"/>
        </w:rPr>
      </w:pPr>
    </w:p>
    <w:p w14:paraId="2C65BF4F" w14:textId="5668FCD5" w:rsidR="009320C1" w:rsidRDefault="009320C1">
      <w:pPr>
        <w:rPr>
          <w:lang w:val="en-US"/>
        </w:rPr>
      </w:pPr>
    </w:p>
    <w:p w14:paraId="14B86DFE" w14:textId="0260715C" w:rsidR="009320C1" w:rsidRDefault="009320C1">
      <w:pPr>
        <w:rPr>
          <w:lang w:val="en-US"/>
        </w:rPr>
      </w:pPr>
    </w:p>
    <w:p w14:paraId="48E97FDB" w14:textId="40DADF8F" w:rsidR="009320C1" w:rsidRDefault="009320C1">
      <w:pPr>
        <w:rPr>
          <w:lang w:val="en-US"/>
        </w:rPr>
      </w:pPr>
    </w:p>
    <w:p w14:paraId="27BF4A1E" w14:textId="708B1A37" w:rsidR="009320C1" w:rsidRDefault="009320C1">
      <w:pPr>
        <w:rPr>
          <w:lang w:val="en-US"/>
        </w:rPr>
      </w:pPr>
    </w:p>
    <w:p w14:paraId="2379AE76" w14:textId="0E26AFB9" w:rsidR="009320C1" w:rsidRDefault="009320C1">
      <w:pPr>
        <w:rPr>
          <w:lang w:val="en-US"/>
        </w:rPr>
      </w:pPr>
    </w:p>
    <w:p w14:paraId="7D30114A" w14:textId="38142FDB" w:rsidR="009320C1" w:rsidRDefault="009320C1">
      <w:pPr>
        <w:rPr>
          <w:lang w:val="en-US"/>
        </w:rPr>
      </w:pPr>
    </w:p>
    <w:p w14:paraId="797CB4A7" w14:textId="402B718A" w:rsidR="009320C1" w:rsidRDefault="009320C1">
      <w:pPr>
        <w:rPr>
          <w:lang w:val="en-US"/>
        </w:rPr>
      </w:pPr>
    </w:p>
    <w:p w14:paraId="5DAF932C" w14:textId="33ADE93C" w:rsidR="009320C1" w:rsidRDefault="009320C1">
      <w:pPr>
        <w:rPr>
          <w:lang w:val="en-US"/>
        </w:rPr>
      </w:pPr>
    </w:p>
    <w:p w14:paraId="31D96C01" w14:textId="7D112798" w:rsidR="009320C1" w:rsidRDefault="009320C1">
      <w:pPr>
        <w:rPr>
          <w:lang w:val="en-US"/>
        </w:rPr>
      </w:pPr>
    </w:p>
    <w:p w14:paraId="1628EC21" w14:textId="3AF775D8" w:rsidR="009320C1" w:rsidRDefault="009320C1">
      <w:pPr>
        <w:rPr>
          <w:lang w:val="en-US"/>
        </w:rPr>
      </w:pPr>
    </w:p>
    <w:p w14:paraId="4270C0BA" w14:textId="7A9E7091" w:rsidR="009320C1" w:rsidRDefault="009320C1">
      <w:pPr>
        <w:rPr>
          <w:lang w:val="en-US"/>
        </w:rPr>
      </w:pPr>
    </w:p>
    <w:p w14:paraId="2B515214" w14:textId="69C69637" w:rsidR="009320C1" w:rsidRDefault="009320C1">
      <w:pPr>
        <w:rPr>
          <w:lang w:val="en-US"/>
        </w:rPr>
      </w:pPr>
    </w:p>
    <w:p w14:paraId="027DAABB" w14:textId="2A0B66E1" w:rsidR="009320C1" w:rsidRDefault="009320C1">
      <w:pPr>
        <w:rPr>
          <w:lang w:val="en-US"/>
        </w:rPr>
      </w:pPr>
    </w:p>
    <w:p w14:paraId="1276A042" w14:textId="6BEEB846" w:rsidR="009320C1" w:rsidRDefault="009320C1">
      <w:pPr>
        <w:rPr>
          <w:lang w:val="en-US"/>
        </w:rPr>
      </w:pPr>
    </w:p>
    <w:p w14:paraId="40204D64" w14:textId="3245C7D3" w:rsidR="009320C1" w:rsidRDefault="009320C1">
      <w:pPr>
        <w:rPr>
          <w:lang w:val="en-US"/>
        </w:rPr>
      </w:pPr>
    </w:p>
    <w:p w14:paraId="3A0FC2F8" w14:textId="09B76B5B" w:rsidR="009320C1" w:rsidRDefault="009320C1">
      <w:pPr>
        <w:rPr>
          <w:lang w:val="en-US"/>
        </w:rPr>
      </w:pPr>
    </w:p>
    <w:p w14:paraId="5C9E2B91" w14:textId="4D2ABE15" w:rsidR="009320C1" w:rsidRPr="009320C1" w:rsidRDefault="009320C1" w:rsidP="009320C1">
      <w:pPr>
        <w:jc w:val="center"/>
        <w:rPr>
          <w:i/>
          <w:lang w:val="en-US"/>
        </w:rPr>
      </w:pPr>
      <w:r w:rsidRPr="009320C1">
        <w:rPr>
          <w:i/>
          <w:lang w:val="en-US"/>
        </w:rPr>
        <w:t>Cover</w:t>
      </w:r>
    </w:p>
    <w:p w14:paraId="7BCB01DE" w14:textId="4C63F808" w:rsidR="009320C1" w:rsidRPr="00593554" w:rsidRDefault="00A943EC" w:rsidP="009320C1">
      <w:pPr>
        <w:jc w:val="center"/>
        <w:rPr>
          <w:b/>
          <w:sz w:val="28"/>
          <w:lang w:val="en-US"/>
        </w:rPr>
      </w:pPr>
      <w:r w:rsidRPr="00593554">
        <w:rPr>
          <w:b/>
          <w:sz w:val="28"/>
          <w:lang w:val="en-US"/>
        </w:rPr>
        <w:t>AUTOMATIC DOCKING AND CHARGING STATION FOR A MOBILE ROBOT PLATFORM</w:t>
      </w:r>
    </w:p>
    <w:p w14:paraId="255069EC" w14:textId="18FC5037" w:rsidR="009320C1" w:rsidRDefault="009320C1" w:rsidP="009320C1">
      <w:pPr>
        <w:jc w:val="center"/>
        <w:rPr>
          <w:lang w:val="en-US"/>
        </w:rPr>
      </w:pPr>
    </w:p>
    <w:p w14:paraId="229DFA6A" w14:textId="219C8356" w:rsidR="009320C1" w:rsidRDefault="009320C1" w:rsidP="009320C1">
      <w:pPr>
        <w:jc w:val="center"/>
        <w:rPr>
          <w:lang w:val="en-US"/>
        </w:rPr>
      </w:pPr>
    </w:p>
    <w:p w14:paraId="0C673105" w14:textId="5B55DC52" w:rsidR="009320C1" w:rsidRDefault="009320C1" w:rsidP="009320C1">
      <w:pPr>
        <w:jc w:val="center"/>
        <w:rPr>
          <w:lang w:val="en-US"/>
        </w:rPr>
      </w:pPr>
    </w:p>
    <w:p w14:paraId="67FA7D88" w14:textId="062797C9" w:rsidR="009320C1" w:rsidRDefault="009320C1" w:rsidP="009320C1">
      <w:pPr>
        <w:jc w:val="center"/>
        <w:rPr>
          <w:lang w:val="en-US"/>
        </w:rPr>
      </w:pPr>
    </w:p>
    <w:p w14:paraId="3A9D8E06" w14:textId="3082BE4C" w:rsidR="009320C1" w:rsidRDefault="009320C1" w:rsidP="009320C1">
      <w:pPr>
        <w:jc w:val="center"/>
        <w:rPr>
          <w:lang w:val="en-US"/>
        </w:rPr>
      </w:pPr>
    </w:p>
    <w:p w14:paraId="42815637" w14:textId="6EF9CE41" w:rsidR="009320C1" w:rsidRDefault="00486929" w:rsidP="009320C1">
      <w:pPr>
        <w:jc w:val="center"/>
        <w:rPr>
          <w:lang w:val="en-US"/>
        </w:rPr>
      </w:pPr>
      <w:r>
        <w:rPr>
          <w:noProof/>
          <w:lang w:val="en-US"/>
        </w:rPr>
        <w:drawing>
          <wp:anchor distT="0" distB="0" distL="114300" distR="114300" simplePos="0" relativeHeight="251660288" behindDoc="0" locked="0" layoutInCell="1" allowOverlap="1" wp14:anchorId="7928893B" wp14:editId="5F7632A4">
            <wp:simplePos x="0" y="0"/>
            <wp:positionH relativeFrom="column">
              <wp:posOffset>645795</wp:posOffset>
            </wp:positionH>
            <wp:positionV relativeFrom="paragraph">
              <wp:posOffset>184150</wp:posOffset>
            </wp:positionV>
            <wp:extent cx="2994660" cy="1079500"/>
            <wp:effectExtent l="0" t="0" r="0" b="6350"/>
            <wp:wrapThrough wrapText="bothSides">
              <wp:wrapPolygon edited="0">
                <wp:start x="0" y="0"/>
                <wp:lineTo x="0" y="14485"/>
                <wp:lineTo x="824" y="18296"/>
                <wp:lineTo x="2061" y="21346"/>
                <wp:lineTo x="2198" y="21346"/>
                <wp:lineTo x="3573" y="21346"/>
                <wp:lineTo x="17450" y="20965"/>
                <wp:lineTo x="18000" y="19440"/>
                <wp:lineTo x="17176" y="12198"/>
                <wp:lineTo x="21435" y="9911"/>
                <wp:lineTo x="21435" y="8767"/>
                <wp:lineTo x="21298" y="3049"/>
                <wp:lineTo x="14702" y="381"/>
                <wp:lineTo x="6321"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TU_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4660" cy="1079500"/>
                    </a:xfrm>
                    <a:prstGeom prst="rect">
                      <a:avLst/>
                    </a:prstGeom>
                  </pic:spPr>
                </pic:pic>
              </a:graphicData>
            </a:graphic>
          </wp:anchor>
        </w:drawing>
      </w:r>
    </w:p>
    <w:p w14:paraId="6ED78727" w14:textId="6543A40F" w:rsidR="009320C1" w:rsidRDefault="009320C1" w:rsidP="009320C1">
      <w:pPr>
        <w:jc w:val="center"/>
        <w:rPr>
          <w:lang w:val="en-US"/>
        </w:rPr>
      </w:pPr>
    </w:p>
    <w:p w14:paraId="187DAC94" w14:textId="44D75AAA" w:rsidR="009320C1" w:rsidRDefault="009320C1" w:rsidP="009320C1">
      <w:pPr>
        <w:jc w:val="center"/>
        <w:rPr>
          <w:lang w:val="en-US"/>
        </w:rPr>
      </w:pPr>
    </w:p>
    <w:p w14:paraId="79D010B4" w14:textId="6054F92D" w:rsidR="009320C1" w:rsidRDefault="009320C1" w:rsidP="009320C1">
      <w:pPr>
        <w:jc w:val="center"/>
        <w:rPr>
          <w:lang w:val="en-US"/>
        </w:rPr>
      </w:pPr>
    </w:p>
    <w:p w14:paraId="15339BC5" w14:textId="403CAF75" w:rsidR="009320C1" w:rsidRDefault="009320C1" w:rsidP="009320C1">
      <w:pPr>
        <w:jc w:val="center"/>
        <w:rPr>
          <w:lang w:val="en-US"/>
        </w:rPr>
      </w:pPr>
    </w:p>
    <w:p w14:paraId="20AC8CBB" w14:textId="121AF4B8" w:rsidR="009320C1" w:rsidRDefault="009320C1" w:rsidP="009320C1">
      <w:pPr>
        <w:jc w:val="center"/>
        <w:rPr>
          <w:lang w:val="en-US"/>
        </w:rPr>
      </w:pPr>
    </w:p>
    <w:p w14:paraId="0807B736" w14:textId="75A67D64" w:rsidR="009320C1" w:rsidRDefault="009320C1" w:rsidP="009320C1">
      <w:pPr>
        <w:jc w:val="center"/>
        <w:rPr>
          <w:lang w:val="en-US"/>
        </w:rPr>
      </w:pPr>
    </w:p>
    <w:p w14:paraId="6FC033D2" w14:textId="7CE0F6B8" w:rsidR="009320C1" w:rsidRDefault="009320C1" w:rsidP="00A943EC">
      <w:pPr>
        <w:rPr>
          <w:lang w:val="en-US"/>
        </w:rPr>
      </w:pPr>
    </w:p>
    <w:p w14:paraId="5D65DFE3" w14:textId="77777777" w:rsidR="00A943EC" w:rsidRDefault="00A943EC" w:rsidP="00A943EC">
      <w:pPr>
        <w:rPr>
          <w:lang w:val="en-US"/>
        </w:rPr>
      </w:pPr>
    </w:p>
    <w:p w14:paraId="0350404D" w14:textId="2769ABC3" w:rsidR="009320C1" w:rsidRPr="00084795" w:rsidRDefault="00963304" w:rsidP="009320C1">
      <w:pPr>
        <w:jc w:val="center"/>
        <w:rPr>
          <w:sz w:val="28"/>
          <w:lang w:val="en-US"/>
        </w:rPr>
      </w:pPr>
      <w:r w:rsidRPr="00084795">
        <w:rPr>
          <w:sz w:val="28"/>
          <w:lang w:val="en-US"/>
        </w:rPr>
        <w:t>POON JUN NAM</w:t>
      </w:r>
    </w:p>
    <w:p w14:paraId="6607AFA0" w14:textId="4FE96ADC" w:rsidR="009320C1" w:rsidRDefault="009320C1" w:rsidP="009320C1">
      <w:pPr>
        <w:jc w:val="center"/>
        <w:rPr>
          <w:lang w:val="en-US"/>
        </w:rPr>
      </w:pPr>
    </w:p>
    <w:p w14:paraId="48B55CAD" w14:textId="70B1421F" w:rsidR="009320C1" w:rsidRDefault="009320C1" w:rsidP="009320C1">
      <w:pPr>
        <w:jc w:val="center"/>
        <w:rPr>
          <w:lang w:val="en-US"/>
        </w:rPr>
      </w:pPr>
    </w:p>
    <w:p w14:paraId="5B4280F8" w14:textId="215A7E8A" w:rsidR="009320C1" w:rsidRDefault="009320C1" w:rsidP="009320C1">
      <w:pPr>
        <w:jc w:val="center"/>
        <w:rPr>
          <w:lang w:val="en-US"/>
        </w:rPr>
      </w:pPr>
    </w:p>
    <w:p w14:paraId="27B542CF" w14:textId="6FD0CE65" w:rsidR="009320C1" w:rsidRDefault="009320C1" w:rsidP="009320C1">
      <w:pPr>
        <w:jc w:val="center"/>
        <w:rPr>
          <w:lang w:val="en-US"/>
        </w:rPr>
      </w:pPr>
    </w:p>
    <w:p w14:paraId="388AF8AB" w14:textId="47CFF6D1" w:rsidR="009320C1" w:rsidRPr="00084795" w:rsidRDefault="00FA69A9" w:rsidP="009320C1">
      <w:pPr>
        <w:jc w:val="center"/>
        <w:rPr>
          <w:lang w:val="en-US"/>
        </w:rPr>
      </w:pPr>
      <w:r w:rsidRPr="00084795">
        <w:rPr>
          <w:lang w:val="en-US"/>
        </w:rPr>
        <w:t>SCHOOL OF MECHANICAL AND AEROSPACE ENGINEERING</w:t>
      </w:r>
    </w:p>
    <w:p w14:paraId="1DD7AD81" w14:textId="50E2495B" w:rsidR="009320C1" w:rsidRPr="00084795" w:rsidRDefault="00FA69A9" w:rsidP="009320C1">
      <w:pPr>
        <w:jc w:val="center"/>
        <w:rPr>
          <w:lang w:val="en-US"/>
        </w:rPr>
      </w:pPr>
      <w:r w:rsidRPr="00084795">
        <w:rPr>
          <w:lang w:val="en-US"/>
        </w:rPr>
        <w:t>NANYANG TECHNOLOGICAL UNIVERSITY</w:t>
      </w:r>
    </w:p>
    <w:p w14:paraId="1B5DBA46" w14:textId="75BFD57C" w:rsidR="00A943EC" w:rsidRDefault="00A943EC" w:rsidP="009320C1">
      <w:pPr>
        <w:jc w:val="center"/>
        <w:rPr>
          <w:lang w:val="en-US"/>
        </w:rPr>
      </w:pPr>
    </w:p>
    <w:p w14:paraId="3E5F36FD" w14:textId="77777777" w:rsidR="00A943EC" w:rsidRPr="00FA69A9" w:rsidRDefault="00A943EC" w:rsidP="00F13272">
      <w:pPr>
        <w:rPr>
          <w:lang w:val="en-US"/>
        </w:rPr>
      </w:pPr>
    </w:p>
    <w:p w14:paraId="53A3FBD2" w14:textId="138196C1" w:rsidR="009320C1" w:rsidRDefault="009320C1" w:rsidP="009320C1">
      <w:pPr>
        <w:jc w:val="center"/>
        <w:rPr>
          <w:lang w:val="en-US"/>
        </w:rPr>
      </w:pPr>
      <w:r w:rsidRPr="00FA69A9">
        <w:rPr>
          <w:lang w:val="en-US"/>
        </w:rPr>
        <w:t>Year (2018/2019)</w:t>
      </w:r>
    </w:p>
    <w:p w14:paraId="79A9FDF7" w14:textId="77777777" w:rsidR="004D447D" w:rsidRDefault="004D447D" w:rsidP="004D447D">
      <w:pPr>
        <w:rPr>
          <w:lang w:val="en-US"/>
        </w:rPr>
        <w:sectPr w:rsidR="004D447D" w:rsidSect="009320C1">
          <w:footerReference w:type="default" r:id="rId9"/>
          <w:pgSz w:w="11906" w:h="16838"/>
          <w:pgMar w:top="1701" w:right="1701" w:bottom="1701" w:left="1985" w:header="706" w:footer="706" w:gutter="0"/>
          <w:cols w:num="2" w:sep="1" w:space="708" w:equalWidth="0">
            <w:col w:w="1440" w:space="708"/>
            <w:col w:w="6072"/>
          </w:cols>
          <w:docGrid w:linePitch="360"/>
        </w:sectPr>
      </w:pPr>
    </w:p>
    <w:p w14:paraId="4009456F" w14:textId="14AF8B09" w:rsidR="004D447D" w:rsidRDefault="00BD2BDB" w:rsidP="00BD2BDB">
      <w:pPr>
        <w:jc w:val="center"/>
        <w:rPr>
          <w:i/>
          <w:lang w:val="en-US"/>
        </w:rPr>
      </w:pPr>
      <w:r>
        <w:rPr>
          <w:i/>
          <w:lang w:val="en-US"/>
        </w:rPr>
        <w:lastRenderedPageBreak/>
        <w:t>Title Page</w:t>
      </w:r>
    </w:p>
    <w:p w14:paraId="2D758A79" w14:textId="709CA565" w:rsidR="00BD2BDB" w:rsidRPr="00593554" w:rsidRDefault="00BD2BDB" w:rsidP="00BD2BDB">
      <w:pPr>
        <w:jc w:val="center"/>
        <w:rPr>
          <w:b/>
          <w:sz w:val="32"/>
          <w:lang w:val="en-US"/>
        </w:rPr>
      </w:pPr>
      <w:r w:rsidRPr="00593554">
        <w:rPr>
          <w:b/>
          <w:sz w:val="32"/>
          <w:lang w:val="en-US"/>
        </w:rPr>
        <w:t>AUTOMATIC DOCKING AND CHARGING STATION FOR A MOBILE ROBOT PLATFORM</w:t>
      </w:r>
    </w:p>
    <w:p w14:paraId="44820ECC" w14:textId="4C7E92BB" w:rsidR="00BD2BDB" w:rsidRDefault="00BD2BDB" w:rsidP="00BD2BDB">
      <w:pPr>
        <w:jc w:val="center"/>
        <w:rPr>
          <w:lang w:val="en-US"/>
        </w:rPr>
      </w:pPr>
    </w:p>
    <w:p w14:paraId="758D4202" w14:textId="59ADAAF4" w:rsidR="00BD2BDB" w:rsidRDefault="00BD2BDB" w:rsidP="00BD2BDB">
      <w:pPr>
        <w:jc w:val="center"/>
        <w:rPr>
          <w:lang w:val="en-US"/>
        </w:rPr>
      </w:pPr>
    </w:p>
    <w:p w14:paraId="3CA22231" w14:textId="330678D5" w:rsidR="00BD2BDB" w:rsidRDefault="00BD2BDB" w:rsidP="00BD2BDB">
      <w:pPr>
        <w:jc w:val="center"/>
        <w:rPr>
          <w:lang w:val="en-US"/>
        </w:rPr>
      </w:pPr>
    </w:p>
    <w:p w14:paraId="1A5664B7" w14:textId="7F627214" w:rsidR="00BD2BDB" w:rsidRDefault="00BD2BDB" w:rsidP="00BD2BDB">
      <w:pPr>
        <w:jc w:val="center"/>
        <w:rPr>
          <w:lang w:val="en-US"/>
        </w:rPr>
      </w:pPr>
    </w:p>
    <w:p w14:paraId="7EBF72E8" w14:textId="48081061" w:rsidR="00BD2BDB" w:rsidRPr="00593554" w:rsidRDefault="00BD2BDB" w:rsidP="00BD2BDB">
      <w:pPr>
        <w:jc w:val="center"/>
        <w:rPr>
          <w:sz w:val="32"/>
          <w:lang w:val="en-US"/>
        </w:rPr>
      </w:pPr>
      <w:r w:rsidRPr="00593554">
        <w:rPr>
          <w:sz w:val="32"/>
          <w:lang w:val="en-US"/>
        </w:rPr>
        <w:t>SUBMITTED</w:t>
      </w:r>
    </w:p>
    <w:p w14:paraId="78692836" w14:textId="0B684D8A" w:rsidR="00BD2BDB" w:rsidRPr="00593554" w:rsidRDefault="00BD2BDB" w:rsidP="00BD2BDB">
      <w:pPr>
        <w:jc w:val="center"/>
        <w:rPr>
          <w:sz w:val="32"/>
          <w:lang w:val="en-US"/>
        </w:rPr>
      </w:pPr>
      <w:r w:rsidRPr="00593554">
        <w:rPr>
          <w:sz w:val="32"/>
          <w:lang w:val="en-US"/>
        </w:rPr>
        <w:t>BY</w:t>
      </w:r>
    </w:p>
    <w:p w14:paraId="3B735B49" w14:textId="2DD03617" w:rsidR="00BD2BDB" w:rsidRPr="00593554" w:rsidRDefault="00BD2BDB" w:rsidP="00BD2BDB">
      <w:pPr>
        <w:jc w:val="center"/>
        <w:rPr>
          <w:sz w:val="32"/>
          <w:lang w:val="en-US"/>
        </w:rPr>
      </w:pPr>
      <w:r w:rsidRPr="00593554">
        <w:rPr>
          <w:sz w:val="32"/>
          <w:lang w:val="en-US"/>
        </w:rPr>
        <w:t>POON JUN NAM</w:t>
      </w:r>
    </w:p>
    <w:p w14:paraId="27B7EDCB" w14:textId="562A5721" w:rsidR="00BD2BDB" w:rsidRDefault="00BD2BDB" w:rsidP="00BD2BDB">
      <w:pPr>
        <w:jc w:val="center"/>
        <w:rPr>
          <w:lang w:val="en-US"/>
        </w:rPr>
      </w:pPr>
    </w:p>
    <w:p w14:paraId="315D6F08" w14:textId="11732EC9" w:rsidR="00BD2BDB" w:rsidRDefault="00BD2BDB" w:rsidP="00BD2BDB">
      <w:pPr>
        <w:jc w:val="center"/>
        <w:rPr>
          <w:lang w:val="en-US"/>
        </w:rPr>
      </w:pPr>
    </w:p>
    <w:p w14:paraId="0AD6941D" w14:textId="77777777" w:rsidR="00593554" w:rsidRDefault="00593554" w:rsidP="00BD2BDB">
      <w:pPr>
        <w:jc w:val="center"/>
        <w:rPr>
          <w:lang w:val="en-US"/>
        </w:rPr>
      </w:pPr>
    </w:p>
    <w:p w14:paraId="0735A552" w14:textId="3013DFF4" w:rsidR="00BD2BDB" w:rsidRDefault="00BD2BDB" w:rsidP="00BD2BDB">
      <w:pPr>
        <w:jc w:val="center"/>
        <w:rPr>
          <w:lang w:val="en-US"/>
        </w:rPr>
      </w:pPr>
    </w:p>
    <w:p w14:paraId="05837115" w14:textId="333EE200" w:rsidR="00BD2BDB" w:rsidRPr="00593554" w:rsidRDefault="00BD2BDB" w:rsidP="00BD2BDB">
      <w:pPr>
        <w:jc w:val="center"/>
        <w:rPr>
          <w:sz w:val="32"/>
          <w:lang w:val="en-US"/>
        </w:rPr>
      </w:pPr>
      <w:r w:rsidRPr="00593554">
        <w:rPr>
          <w:sz w:val="32"/>
          <w:lang w:val="en-US"/>
        </w:rPr>
        <w:t>SCHOOL OF MECHANICAL AND AEROSPACE ENGINEERING</w:t>
      </w:r>
    </w:p>
    <w:p w14:paraId="2BFCE9B6" w14:textId="7622C86F" w:rsidR="00BD2BDB" w:rsidRDefault="00BD2BDB" w:rsidP="00BD2BDB">
      <w:pPr>
        <w:jc w:val="center"/>
        <w:rPr>
          <w:sz w:val="32"/>
          <w:lang w:val="en-US"/>
        </w:rPr>
      </w:pPr>
    </w:p>
    <w:p w14:paraId="2A5E70D3" w14:textId="3DDDC2D2" w:rsidR="00963304" w:rsidRDefault="00963304" w:rsidP="00BD2BDB">
      <w:pPr>
        <w:jc w:val="center"/>
        <w:rPr>
          <w:sz w:val="32"/>
          <w:lang w:val="en-US"/>
        </w:rPr>
      </w:pPr>
    </w:p>
    <w:p w14:paraId="7F87B6B2" w14:textId="77777777" w:rsidR="00B700AB" w:rsidRPr="00593554" w:rsidRDefault="00B700AB" w:rsidP="00BD2BDB">
      <w:pPr>
        <w:jc w:val="center"/>
        <w:rPr>
          <w:sz w:val="32"/>
          <w:lang w:val="en-US"/>
        </w:rPr>
      </w:pPr>
    </w:p>
    <w:p w14:paraId="04616EEA" w14:textId="2829977A" w:rsidR="00BD2BDB" w:rsidRPr="008475C9" w:rsidRDefault="00BD2BDB" w:rsidP="00963304">
      <w:pPr>
        <w:spacing w:after="0" w:line="276" w:lineRule="auto"/>
        <w:jc w:val="center"/>
        <w:rPr>
          <w:lang w:val="en-US"/>
        </w:rPr>
      </w:pPr>
      <w:r w:rsidRPr="008475C9">
        <w:rPr>
          <w:lang w:val="en-US"/>
        </w:rPr>
        <w:t>A final year project report</w:t>
      </w:r>
    </w:p>
    <w:p w14:paraId="5EA4ECE6" w14:textId="5C6CE0A0" w:rsidR="00BD2BDB" w:rsidRPr="008475C9" w:rsidRDefault="00BD2BDB" w:rsidP="00963304">
      <w:pPr>
        <w:spacing w:after="0" w:line="276" w:lineRule="auto"/>
        <w:jc w:val="center"/>
        <w:rPr>
          <w:lang w:val="en-US"/>
        </w:rPr>
      </w:pPr>
      <w:r w:rsidRPr="008475C9">
        <w:rPr>
          <w:lang w:val="en-US"/>
        </w:rPr>
        <w:t>presented to</w:t>
      </w:r>
    </w:p>
    <w:p w14:paraId="57F2517C" w14:textId="2AD457A5" w:rsidR="00BD2BDB" w:rsidRPr="008475C9" w:rsidRDefault="00BD2BDB" w:rsidP="00963304">
      <w:pPr>
        <w:spacing w:after="0" w:line="276" w:lineRule="auto"/>
        <w:jc w:val="center"/>
        <w:rPr>
          <w:lang w:val="en-US"/>
        </w:rPr>
      </w:pPr>
      <w:r w:rsidRPr="008475C9">
        <w:rPr>
          <w:lang w:val="en-US"/>
        </w:rPr>
        <w:t>Nanyang Technological University</w:t>
      </w:r>
    </w:p>
    <w:p w14:paraId="2F3325A4" w14:textId="7C783AD9" w:rsidR="00BD2BDB" w:rsidRPr="008475C9" w:rsidRDefault="00BD2BDB" w:rsidP="00963304">
      <w:pPr>
        <w:spacing w:after="0" w:line="276" w:lineRule="auto"/>
        <w:jc w:val="center"/>
        <w:rPr>
          <w:lang w:val="en-US"/>
        </w:rPr>
      </w:pPr>
      <w:r w:rsidRPr="008475C9">
        <w:rPr>
          <w:lang w:val="en-US"/>
        </w:rPr>
        <w:t xml:space="preserve">in partial fulfilment of the </w:t>
      </w:r>
    </w:p>
    <w:p w14:paraId="02639AF9" w14:textId="77777777" w:rsidR="00BD2BDB" w:rsidRPr="008475C9" w:rsidRDefault="00BD2BDB" w:rsidP="00963304">
      <w:pPr>
        <w:spacing w:after="0" w:line="276" w:lineRule="auto"/>
        <w:jc w:val="center"/>
        <w:rPr>
          <w:lang w:val="en-US"/>
        </w:rPr>
      </w:pPr>
      <w:r w:rsidRPr="008475C9">
        <w:rPr>
          <w:lang w:val="en-US"/>
        </w:rPr>
        <w:t>requirements for the</w:t>
      </w:r>
    </w:p>
    <w:p w14:paraId="7DA7E5A5" w14:textId="77777777" w:rsidR="00BD2BDB" w:rsidRPr="008475C9" w:rsidRDefault="00BD2BDB" w:rsidP="00963304">
      <w:pPr>
        <w:spacing w:after="0" w:line="276" w:lineRule="auto"/>
        <w:jc w:val="center"/>
        <w:rPr>
          <w:lang w:val="en-US"/>
        </w:rPr>
      </w:pPr>
      <w:r w:rsidRPr="00C14CDF">
        <w:rPr>
          <w:noProof/>
          <w:lang w:val="en-US"/>
        </w:rPr>
        <w:t>Degree</w:t>
      </w:r>
      <w:r w:rsidRPr="008475C9">
        <w:rPr>
          <w:lang w:val="en-US"/>
        </w:rPr>
        <w:t xml:space="preserve"> of Bachelor of Engineering (Mechanical Engineering)</w:t>
      </w:r>
    </w:p>
    <w:p w14:paraId="2BEEA70E" w14:textId="77777777" w:rsidR="00BD2BDB" w:rsidRPr="008475C9" w:rsidRDefault="00BD2BDB" w:rsidP="00963304">
      <w:pPr>
        <w:spacing w:after="0" w:line="276" w:lineRule="auto"/>
        <w:jc w:val="center"/>
        <w:rPr>
          <w:lang w:val="en-US"/>
        </w:rPr>
      </w:pPr>
      <w:r w:rsidRPr="008475C9">
        <w:rPr>
          <w:lang w:val="en-US"/>
        </w:rPr>
        <w:t>Nanyang Technological University</w:t>
      </w:r>
    </w:p>
    <w:p w14:paraId="5CAD35BA" w14:textId="1478D01D" w:rsidR="00BD2BDB" w:rsidRDefault="00BD2BDB" w:rsidP="00BD2BDB">
      <w:pPr>
        <w:jc w:val="center"/>
        <w:rPr>
          <w:lang w:val="en-US"/>
        </w:rPr>
      </w:pPr>
      <w:r w:rsidRPr="00593554">
        <w:rPr>
          <w:sz w:val="32"/>
          <w:lang w:val="en-US"/>
        </w:rPr>
        <w:t xml:space="preserve"> </w:t>
      </w:r>
    </w:p>
    <w:p w14:paraId="6F578F65" w14:textId="77777777" w:rsidR="00B700AB" w:rsidRDefault="00B700AB" w:rsidP="00BD2BDB">
      <w:pPr>
        <w:jc w:val="center"/>
        <w:rPr>
          <w:lang w:val="en-US"/>
        </w:rPr>
      </w:pPr>
    </w:p>
    <w:p w14:paraId="33F05AA5" w14:textId="45738BEC" w:rsidR="00BD2BDB" w:rsidRPr="008475C9" w:rsidRDefault="00BD2BDB" w:rsidP="00BD2BDB">
      <w:pPr>
        <w:jc w:val="center"/>
        <w:rPr>
          <w:lang w:val="en-US"/>
        </w:rPr>
      </w:pPr>
      <w:r w:rsidRPr="008475C9">
        <w:rPr>
          <w:lang w:val="en-US"/>
        </w:rPr>
        <w:t>Year 2018/2019</w:t>
      </w:r>
    </w:p>
    <w:p w14:paraId="39F5321D" w14:textId="30F7C663" w:rsidR="00ED1629" w:rsidRPr="00E97DE9" w:rsidRDefault="007F02B8" w:rsidP="00374DD6">
      <w:pPr>
        <w:pStyle w:val="HeadingI"/>
        <w:numPr>
          <w:ilvl w:val="0"/>
          <w:numId w:val="0"/>
        </w:numPr>
        <w:ind w:left="360" w:hanging="360"/>
      </w:pPr>
      <w:bookmarkStart w:id="0" w:name="_Toc4844143"/>
      <w:r w:rsidRPr="00E97DE9">
        <w:lastRenderedPageBreak/>
        <w:t>ABSTRACT</w:t>
      </w:r>
      <w:bookmarkEnd w:id="0"/>
    </w:p>
    <w:p w14:paraId="1628D665" w14:textId="7C0C12CF" w:rsidR="00304581" w:rsidRDefault="00C006D1" w:rsidP="007F02B8">
      <w:pPr>
        <w:spacing w:line="360" w:lineRule="auto"/>
      </w:pPr>
      <w:r>
        <w:t xml:space="preserve">Automation </w:t>
      </w:r>
      <w:r w:rsidR="00A17274">
        <w:t xml:space="preserve">with mobile robots </w:t>
      </w:r>
      <w:r>
        <w:t xml:space="preserve">has been gaining attention recently and has been widely adopted by companies from </w:t>
      </w:r>
      <w:r w:rsidR="00C14CDF">
        <w:t xml:space="preserve">the </w:t>
      </w:r>
      <w:r w:rsidRPr="00C14CDF">
        <w:rPr>
          <w:noProof/>
        </w:rPr>
        <w:t>various</w:t>
      </w:r>
      <w:r>
        <w:t xml:space="preserve"> </w:t>
      </w:r>
      <w:r w:rsidR="00A17274">
        <w:t>sector</w:t>
      </w:r>
      <w:r w:rsidR="006832C9">
        <w:t xml:space="preserve">. </w:t>
      </w:r>
      <w:r w:rsidR="00A17274">
        <w:t>To fully automate the whole process,</w:t>
      </w:r>
      <w:r w:rsidR="00E04D77">
        <w:t xml:space="preserve"> </w:t>
      </w:r>
      <w:r w:rsidR="00A17274">
        <w:t xml:space="preserve">the power management of the mobile robot is a crucial factor. One of the research </w:t>
      </w:r>
      <w:r w:rsidR="00A17274" w:rsidRPr="00C14CDF">
        <w:rPr>
          <w:noProof/>
        </w:rPr>
        <w:t>topic</w:t>
      </w:r>
      <w:r w:rsidR="00C14CDF">
        <w:rPr>
          <w:noProof/>
        </w:rPr>
        <w:t>s</w:t>
      </w:r>
      <w:r w:rsidR="00A17274">
        <w:t xml:space="preserve"> regarding this factor is the automatic docking and charging of the robot’s battery</w:t>
      </w:r>
      <w:r w:rsidR="00292F4A">
        <w:t xml:space="preserve">, with little to no human intervention in the battery recharging process. </w:t>
      </w:r>
      <w:r w:rsidR="00A17274">
        <w:t xml:space="preserve"> </w:t>
      </w:r>
    </w:p>
    <w:p w14:paraId="14AB7415" w14:textId="6C8A1BB4" w:rsidR="00E04D77" w:rsidRDefault="00E04D77" w:rsidP="007F02B8">
      <w:pPr>
        <w:spacing w:line="360" w:lineRule="auto"/>
      </w:pPr>
      <w:r>
        <w:t xml:space="preserve">In this report, the objective is to develop a docking system </w:t>
      </w:r>
      <w:r w:rsidR="00292F4A">
        <w:t xml:space="preserve">for a contacting charger with one active side and one or no passive side. A monochrome camera is used for perception in pose adjustment and </w:t>
      </w:r>
      <w:r w:rsidR="00CF33F8">
        <w:t xml:space="preserve">the </w:t>
      </w:r>
      <w:r w:rsidR="00292F4A">
        <w:t xml:space="preserve">Hokuyo URG-04LX Laser Range Finder is used for perception in checking the orientation at </w:t>
      </w:r>
      <w:r w:rsidR="00292F4A" w:rsidRPr="00C14CDF">
        <w:rPr>
          <w:noProof/>
        </w:rPr>
        <w:t>check point</w:t>
      </w:r>
      <w:r w:rsidR="00292F4A">
        <w:t xml:space="preserve"> and whether the robot docked successfully. </w:t>
      </w:r>
      <w:r w:rsidR="003E3F0F">
        <w:t xml:space="preserve">The station implemented in the docking system has no active peripherals and does not provide </w:t>
      </w:r>
      <w:r w:rsidR="003E3F0F" w:rsidRPr="00C14CDF">
        <w:rPr>
          <w:noProof/>
        </w:rPr>
        <w:t>large</w:t>
      </w:r>
      <w:r w:rsidR="003E3F0F">
        <w:t xml:space="preserve"> flexibility to </w:t>
      </w:r>
      <w:r w:rsidR="003E3F0F" w:rsidRPr="00C14CDF">
        <w:rPr>
          <w:noProof/>
        </w:rPr>
        <w:t>compensate</w:t>
      </w:r>
      <w:r w:rsidR="00C14CDF">
        <w:rPr>
          <w:noProof/>
        </w:rPr>
        <w:t xml:space="preserve"> for</w:t>
      </w:r>
      <w:r w:rsidR="003E3F0F">
        <w:t xml:space="preserve"> the entry error. </w:t>
      </w:r>
    </w:p>
    <w:p w14:paraId="4EF28ED8" w14:textId="6FF18F77" w:rsidR="00DB786F" w:rsidRDefault="00DB786F" w:rsidP="007F02B8">
      <w:pPr>
        <w:spacing w:line="360" w:lineRule="auto"/>
      </w:pPr>
      <w:r>
        <w:t xml:space="preserve">An experiment is carried out to test the effectiveness of the docking system proposed in this report, the result showed a 100% success rate with an average of 2.89 trials. </w:t>
      </w:r>
      <w:r w:rsidR="003E3F0F">
        <w:t xml:space="preserve">Some method to improve the result with the reconstruction of the station or the implementation of a wireless charger is discussed in this report. </w:t>
      </w:r>
    </w:p>
    <w:p w14:paraId="2119CE94" w14:textId="504059ED" w:rsidR="00CF33F8" w:rsidRDefault="00CF33F8" w:rsidP="007F02B8">
      <w:pPr>
        <w:spacing w:line="360" w:lineRule="auto"/>
      </w:pPr>
      <w:r>
        <w:t xml:space="preserve">The proposed docking system in this report provides a very base fundamental solution to the power management of </w:t>
      </w:r>
      <w:r w:rsidRPr="00C14CDF">
        <w:rPr>
          <w:noProof/>
        </w:rPr>
        <w:t>mobile</w:t>
      </w:r>
      <w:r>
        <w:t xml:space="preserve"> robots for the purpose of process automation. This can benefit companies of </w:t>
      </w:r>
      <w:r w:rsidR="00C14CDF">
        <w:t xml:space="preserve">the </w:t>
      </w:r>
      <w:r w:rsidRPr="00C14CDF">
        <w:rPr>
          <w:noProof/>
        </w:rPr>
        <w:t>various</w:t>
      </w:r>
      <w:r>
        <w:t xml:space="preserve"> field such as e-commerce warehouse logistics, service sector and others.  </w:t>
      </w:r>
    </w:p>
    <w:p w14:paraId="6BED16E1" w14:textId="41799262" w:rsidR="007F02B8" w:rsidRDefault="007F02B8" w:rsidP="007F02B8">
      <w:pPr>
        <w:spacing w:line="360" w:lineRule="auto"/>
      </w:pPr>
      <w:r>
        <w:br w:type="page"/>
      </w:r>
    </w:p>
    <w:p w14:paraId="7E0BA2E2" w14:textId="1F0D3618" w:rsidR="007F02B8" w:rsidRPr="00463FCD" w:rsidRDefault="007F02B8" w:rsidP="00374DD6">
      <w:pPr>
        <w:pStyle w:val="HeadingI"/>
        <w:numPr>
          <w:ilvl w:val="0"/>
          <w:numId w:val="0"/>
        </w:numPr>
        <w:ind w:left="360" w:hanging="360"/>
      </w:pPr>
      <w:bookmarkStart w:id="1" w:name="_Toc4844144"/>
      <w:r w:rsidRPr="00463FCD">
        <w:lastRenderedPageBreak/>
        <w:t>ACKNOWLEDGEMENT</w:t>
      </w:r>
      <w:bookmarkEnd w:id="1"/>
      <w:r w:rsidRPr="00463FCD">
        <w:t xml:space="preserve"> </w:t>
      </w:r>
    </w:p>
    <w:p w14:paraId="4D08968D" w14:textId="6DBCB47C" w:rsidR="007F02B8" w:rsidRPr="00590E92" w:rsidRDefault="006E1548" w:rsidP="007F02B8">
      <w:pPr>
        <w:spacing w:line="360" w:lineRule="auto"/>
      </w:pPr>
      <w:r w:rsidRPr="00590E92">
        <w:t xml:space="preserve">I would like to express my sincere gratitude </w:t>
      </w:r>
      <w:r w:rsidR="007879FA" w:rsidRPr="00590E92">
        <w:t>to my parents for their absolute support</w:t>
      </w:r>
      <w:r w:rsidR="00F9557B" w:rsidRPr="00590E92">
        <w:t xml:space="preserve"> during my bachelor study and my Final Year Project. Besides, I would like to take this chance to thank </w:t>
      </w:r>
      <w:r w:rsidRPr="00590E92">
        <w:t xml:space="preserve">the </w:t>
      </w:r>
      <w:r w:rsidR="007879FA" w:rsidRPr="00590E92">
        <w:t xml:space="preserve">following </w:t>
      </w:r>
      <w:r w:rsidRPr="00590E92">
        <w:t>people</w:t>
      </w:r>
      <w:r w:rsidR="00F9557B" w:rsidRPr="00590E92">
        <w:t>, including but not limited to,</w:t>
      </w:r>
      <w:r w:rsidRPr="00590E92">
        <w:t xml:space="preserve"> who had help and support me along my Final Year Project.  </w:t>
      </w:r>
    </w:p>
    <w:p w14:paraId="442932E7" w14:textId="2CC4FEA8" w:rsidR="006E1548" w:rsidRPr="00590E92" w:rsidRDefault="006E1548" w:rsidP="007F02B8">
      <w:pPr>
        <w:spacing w:line="360" w:lineRule="auto"/>
      </w:pPr>
      <w:r w:rsidRPr="00590E92">
        <w:t xml:space="preserve">Firstly, I would like to thank my supervisor, Associate Professor Seet Gim Lee, </w:t>
      </w:r>
      <w:r w:rsidR="007879FA" w:rsidRPr="00590E92">
        <w:t xml:space="preserve">Gerald </w:t>
      </w:r>
      <w:r w:rsidRPr="00590E92">
        <w:t xml:space="preserve">for </w:t>
      </w:r>
      <w:r w:rsidR="00F9557B" w:rsidRPr="00590E92">
        <w:t xml:space="preserve">giving me this opportunity to work on this project, including </w:t>
      </w:r>
      <w:r w:rsidRPr="00590E92">
        <w:t>his mentor</w:t>
      </w:r>
      <w:r w:rsidR="004A262A">
        <w:t>ship</w:t>
      </w:r>
      <w:r w:rsidR="007879FA" w:rsidRPr="00590E92">
        <w:t xml:space="preserve"> and guidance throughout the </w:t>
      </w:r>
      <w:r w:rsidR="00575D85">
        <w:t xml:space="preserve">whole </w:t>
      </w:r>
      <w:r w:rsidR="007879FA" w:rsidRPr="00590E92">
        <w:t xml:space="preserve">project. </w:t>
      </w:r>
    </w:p>
    <w:p w14:paraId="11FACCCC" w14:textId="1BC6CB34" w:rsidR="007879FA" w:rsidRPr="00590E92" w:rsidRDefault="007879FA" w:rsidP="007F02B8">
      <w:pPr>
        <w:spacing w:line="360" w:lineRule="auto"/>
      </w:pPr>
      <w:r w:rsidRPr="00590E92">
        <w:t xml:space="preserve">Secondly, I would like to thank my mentor, Mr Burhan for his guidance and assistance on my project, which has helped me to gain insight </w:t>
      </w:r>
      <w:r w:rsidR="00B41262">
        <w:rPr>
          <w:noProof/>
        </w:rPr>
        <w:t>into</w:t>
      </w:r>
      <w:r w:rsidRPr="00590E92">
        <w:t xml:space="preserve"> research work and</w:t>
      </w:r>
      <w:r w:rsidR="00575D85">
        <w:t xml:space="preserve"> </w:t>
      </w:r>
      <w:r w:rsidRPr="00590E92">
        <w:t xml:space="preserve">accelerated the progress of my project. </w:t>
      </w:r>
    </w:p>
    <w:p w14:paraId="118050F3" w14:textId="48FECB79" w:rsidR="007879FA" w:rsidRPr="00590E92" w:rsidRDefault="007879FA" w:rsidP="007F02B8">
      <w:pPr>
        <w:spacing w:line="360" w:lineRule="auto"/>
      </w:pPr>
      <w:r w:rsidRPr="00590E92">
        <w:t xml:space="preserve">I would also like to thank Ms Pang Wee Ching for her </w:t>
      </w:r>
      <w:r w:rsidR="00575D85">
        <w:t xml:space="preserve">valuable </w:t>
      </w:r>
      <w:r w:rsidRPr="00590E92">
        <w:t xml:space="preserve">suggestion on the project and assistance on technical issues. Not to mention the staff of Robotic Research Laboratory 1 who has given </w:t>
      </w:r>
      <w:r w:rsidRPr="00B41262">
        <w:rPr>
          <w:noProof/>
        </w:rPr>
        <w:t>full</w:t>
      </w:r>
      <w:r w:rsidRPr="00590E92">
        <w:t xml:space="preserve"> support to my enquiries. </w:t>
      </w:r>
    </w:p>
    <w:p w14:paraId="29C22CB1" w14:textId="3CD9F780" w:rsidR="002E337B" w:rsidRDefault="002E337B">
      <w:r>
        <w:br w:type="page"/>
      </w:r>
    </w:p>
    <w:sdt>
      <w:sdtPr>
        <w:rPr>
          <w:rFonts w:asciiTheme="minorHAnsi" w:eastAsiaTheme="minorEastAsia" w:hAnsiTheme="minorHAnsi" w:cstheme="minorBidi"/>
          <w:color w:val="auto"/>
          <w:sz w:val="22"/>
          <w:szCs w:val="22"/>
          <w:lang w:val="en-SG" w:eastAsia="zh-CN"/>
        </w:rPr>
        <w:id w:val="1924533622"/>
        <w:docPartObj>
          <w:docPartGallery w:val="Table of Contents"/>
          <w:docPartUnique/>
        </w:docPartObj>
      </w:sdtPr>
      <w:sdtEndPr>
        <w:rPr>
          <w:b/>
          <w:bCs/>
          <w:noProof/>
          <w:sz w:val="24"/>
        </w:rPr>
      </w:sdtEndPr>
      <w:sdtContent>
        <w:p w14:paraId="4E5F775C" w14:textId="77777777" w:rsidR="002E337B" w:rsidRPr="00593554" w:rsidRDefault="002E337B" w:rsidP="002E337B">
          <w:pPr>
            <w:pStyle w:val="TOCHeading"/>
            <w:jc w:val="center"/>
            <w:rPr>
              <w:b/>
              <w:color w:val="auto"/>
              <w:sz w:val="40"/>
            </w:rPr>
          </w:pPr>
          <w:r w:rsidRPr="00593554">
            <w:rPr>
              <w:b/>
              <w:color w:val="auto"/>
              <w:sz w:val="40"/>
            </w:rPr>
            <w:t>Table of Contents</w:t>
          </w:r>
        </w:p>
        <w:p w14:paraId="5D2530D7" w14:textId="05703786" w:rsidR="00721129" w:rsidRDefault="005E0BF4">
          <w:pPr>
            <w:pStyle w:val="TOC1"/>
            <w:rPr>
              <w:noProof/>
              <w:sz w:val="22"/>
              <w:lang w:val="en-MY"/>
            </w:rPr>
          </w:pPr>
          <w:r>
            <w:rPr>
              <w:b/>
              <w:bCs/>
              <w:noProof/>
            </w:rPr>
            <w:fldChar w:fldCharType="begin"/>
          </w:r>
          <w:r>
            <w:rPr>
              <w:b/>
              <w:bCs/>
              <w:noProof/>
            </w:rPr>
            <w:instrText xml:space="preserve"> TOC \o "1-4" \h \z \u </w:instrText>
          </w:r>
          <w:r>
            <w:rPr>
              <w:b/>
              <w:bCs/>
              <w:noProof/>
            </w:rPr>
            <w:fldChar w:fldCharType="separate"/>
          </w:r>
          <w:hyperlink w:anchor="_Toc4844143" w:history="1">
            <w:r w:rsidR="00721129" w:rsidRPr="00E07BB6">
              <w:rPr>
                <w:rStyle w:val="Hyperlink"/>
                <w:noProof/>
              </w:rPr>
              <w:t>ABSTRACT</w:t>
            </w:r>
            <w:r w:rsidR="00721129">
              <w:rPr>
                <w:noProof/>
                <w:webHidden/>
              </w:rPr>
              <w:tab/>
            </w:r>
            <w:r w:rsidR="00721129">
              <w:rPr>
                <w:noProof/>
                <w:webHidden/>
              </w:rPr>
              <w:fldChar w:fldCharType="begin"/>
            </w:r>
            <w:r w:rsidR="00721129">
              <w:rPr>
                <w:noProof/>
                <w:webHidden/>
              </w:rPr>
              <w:instrText xml:space="preserve"> PAGEREF _Toc4844143 \h </w:instrText>
            </w:r>
            <w:r w:rsidR="00721129">
              <w:rPr>
                <w:noProof/>
                <w:webHidden/>
              </w:rPr>
            </w:r>
            <w:r w:rsidR="00721129">
              <w:rPr>
                <w:noProof/>
                <w:webHidden/>
              </w:rPr>
              <w:fldChar w:fldCharType="separate"/>
            </w:r>
            <w:r w:rsidR="00721129">
              <w:rPr>
                <w:noProof/>
                <w:webHidden/>
              </w:rPr>
              <w:t>3</w:t>
            </w:r>
            <w:r w:rsidR="00721129">
              <w:rPr>
                <w:noProof/>
                <w:webHidden/>
              </w:rPr>
              <w:fldChar w:fldCharType="end"/>
            </w:r>
          </w:hyperlink>
        </w:p>
        <w:p w14:paraId="76CF8863" w14:textId="0FEB8ACC" w:rsidR="00721129" w:rsidRDefault="00721129">
          <w:pPr>
            <w:pStyle w:val="TOC1"/>
            <w:rPr>
              <w:noProof/>
              <w:sz w:val="22"/>
              <w:lang w:val="en-MY"/>
            </w:rPr>
          </w:pPr>
          <w:hyperlink w:anchor="_Toc4844144" w:history="1">
            <w:r w:rsidRPr="00E07BB6">
              <w:rPr>
                <w:rStyle w:val="Hyperlink"/>
                <w:noProof/>
              </w:rPr>
              <w:t>ACKNOWLEDGEMENT</w:t>
            </w:r>
            <w:r>
              <w:rPr>
                <w:noProof/>
                <w:webHidden/>
              </w:rPr>
              <w:tab/>
            </w:r>
            <w:r>
              <w:rPr>
                <w:noProof/>
                <w:webHidden/>
              </w:rPr>
              <w:fldChar w:fldCharType="begin"/>
            </w:r>
            <w:r>
              <w:rPr>
                <w:noProof/>
                <w:webHidden/>
              </w:rPr>
              <w:instrText xml:space="preserve"> PAGEREF _Toc4844144 \h </w:instrText>
            </w:r>
            <w:r>
              <w:rPr>
                <w:noProof/>
                <w:webHidden/>
              </w:rPr>
            </w:r>
            <w:r>
              <w:rPr>
                <w:noProof/>
                <w:webHidden/>
              </w:rPr>
              <w:fldChar w:fldCharType="separate"/>
            </w:r>
            <w:r>
              <w:rPr>
                <w:noProof/>
                <w:webHidden/>
              </w:rPr>
              <w:t>4</w:t>
            </w:r>
            <w:r>
              <w:rPr>
                <w:noProof/>
                <w:webHidden/>
              </w:rPr>
              <w:fldChar w:fldCharType="end"/>
            </w:r>
          </w:hyperlink>
        </w:p>
        <w:p w14:paraId="12B02778" w14:textId="351A213D" w:rsidR="00721129" w:rsidRDefault="00721129">
          <w:pPr>
            <w:pStyle w:val="TOC1"/>
            <w:rPr>
              <w:noProof/>
              <w:sz w:val="22"/>
              <w:lang w:val="en-MY"/>
            </w:rPr>
          </w:pPr>
          <w:hyperlink w:anchor="_Toc4844145" w:history="1">
            <w:r w:rsidRPr="00E07BB6">
              <w:rPr>
                <w:rStyle w:val="Hyperlink"/>
                <w:noProof/>
              </w:rPr>
              <w:t>LIST OF FIGURES</w:t>
            </w:r>
            <w:r>
              <w:rPr>
                <w:noProof/>
                <w:webHidden/>
              </w:rPr>
              <w:tab/>
            </w:r>
            <w:r>
              <w:rPr>
                <w:noProof/>
                <w:webHidden/>
              </w:rPr>
              <w:fldChar w:fldCharType="begin"/>
            </w:r>
            <w:r>
              <w:rPr>
                <w:noProof/>
                <w:webHidden/>
              </w:rPr>
              <w:instrText xml:space="preserve"> PAGEREF _Toc4844145 \h </w:instrText>
            </w:r>
            <w:r>
              <w:rPr>
                <w:noProof/>
                <w:webHidden/>
              </w:rPr>
            </w:r>
            <w:r>
              <w:rPr>
                <w:noProof/>
                <w:webHidden/>
              </w:rPr>
              <w:fldChar w:fldCharType="separate"/>
            </w:r>
            <w:r>
              <w:rPr>
                <w:noProof/>
                <w:webHidden/>
              </w:rPr>
              <w:t>7</w:t>
            </w:r>
            <w:r>
              <w:rPr>
                <w:noProof/>
                <w:webHidden/>
              </w:rPr>
              <w:fldChar w:fldCharType="end"/>
            </w:r>
          </w:hyperlink>
        </w:p>
        <w:p w14:paraId="0AE6D07B" w14:textId="6E9FBF50" w:rsidR="00721129" w:rsidRDefault="00721129">
          <w:pPr>
            <w:pStyle w:val="TOC1"/>
            <w:rPr>
              <w:noProof/>
              <w:sz w:val="22"/>
              <w:lang w:val="en-MY"/>
            </w:rPr>
          </w:pPr>
          <w:hyperlink w:anchor="_Toc4844146" w:history="1">
            <w:r w:rsidRPr="00E07BB6">
              <w:rPr>
                <w:rStyle w:val="Hyperlink"/>
                <w:noProof/>
              </w:rPr>
              <w:t>LIST OF TABLES</w:t>
            </w:r>
            <w:r>
              <w:rPr>
                <w:noProof/>
                <w:webHidden/>
              </w:rPr>
              <w:tab/>
            </w:r>
            <w:r>
              <w:rPr>
                <w:noProof/>
                <w:webHidden/>
              </w:rPr>
              <w:fldChar w:fldCharType="begin"/>
            </w:r>
            <w:r>
              <w:rPr>
                <w:noProof/>
                <w:webHidden/>
              </w:rPr>
              <w:instrText xml:space="preserve"> PAGEREF _Toc4844146 \h </w:instrText>
            </w:r>
            <w:r>
              <w:rPr>
                <w:noProof/>
                <w:webHidden/>
              </w:rPr>
            </w:r>
            <w:r>
              <w:rPr>
                <w:noProof/>
                <w:webHidden/>
              </w:rPr>
              <w:fldChar w:fldCharType="separate"/>
            </w:r>
            <w:r>
              <w:rPr>
                <w:noProof/>
                <w:webHidden/>
              </w:rPr>
              <w:t>8</w:t>
            </w:r>
            <w:r>
              <w:rPr>
                <w:noProof/>
                <w:webHidden/>
              </w:rPr>
              <w:fldChar w:fldCharType="end"/>
            </w:r>
          </w:hyperlink>
        </w:p>
        <w:p w14:paraId="53D8C6C4" w14:textId="4E50380C" w:rsidR="00721129" w:rsidRDefault="00721129">
          <w:pPr>
            <w:pStyle w:val="TOC1"/>
            <w:tabs>
              <w:tab w:val="left" w:pos="480"/>
            </w:tabs>
            <w:rPr>
              <w:noProof/>
              <w:sz w:val="22"/>
              <w:lang w:val="en-MY"/>
            </w:rPr>
          </w:pPr>
          <w:hyperlink w:anchor="_Toc4844147" w:history="1">
            <w:r w:rsidRPr="00E07BB6">
              <w:rPr>
                <w:rStyle w:val="Hyperlink"/>
                <w:noProof/>
              </w:rPr>
              <w:t>1.</w:t>
            </w:r>
            <w:r>
              <w:rPr>
                <w:noProof/>
                <w:sz w:val="22"/>
                <w:lang w:val="en-MY"/>
              </w:rPr>
              <w:tab/>
            </w:r>
            <w:r w:rsidRPr="00E07BB6">
              <w:rPr>
                <w:rStyle w:val="Hyperlink"/>
                <w:noProof/>
              </w:rPr>
              <w:t>Introduction</w:t>
            </w:r>
            <w:r>
              <w:rPr>
                <w:noProof/>
                <w:webHidden/>
              </w:rPr>
              <w:tab/>
            </w:r>
            <w:r>
              <w:rPr>
                <w:noProof/>
                <w:webHidden/>
              </w:rPr>
              <w:fldChar w:fldCharType="begin"/>
            </w:r>
            <w:r>
              <w:rPr>
                <w:noProof/>
                <w:webHidden/>
              </w:rPr>
              <w:instrText xml:space="preserve"> PAGEREF _Toc4844147 \h </w:instrText>
            </w:r>
            <w:r>
              <w:rPr>
                <w:noProof/>
                <w:webHidden/>
              </w:rPr>
            </w:r>
            <w:r>
              <w:rPr>
                <w:noProof/>
                <w:webHidden/>
              </w:rPr>
              <w:fldChar w:fldCharType="separate"/>
            </w:r>
            <w:r>
              <w:rPr>
                <w:noProof/>
                <w:webHidden/>
              </w:rPr>
              <w:t>9</w:t>
            </w:r>
            <w:r>
              <w:rPr>
                <w:noProof/>
                <w:webHidden/>
              </w:rPr>
              <w:fldChar w:fldCharType="end"/>
            </w:r>
          </w:hyperlink>
        </w:p>
        <w:p w14:paraId="3E4E1D01" w14:textId="12CEA057" w:rsidR="00721129" w:rsidRDefault="00721129">
          <w:pPr>
            <w:pStyle w:val="TOC2"/>
            <w:tabs>
              <w:tab w:val="left" w:pos="880"/>
              <w:tab w:val="right" w:leader="dot" w:pos="8210"/>
            </w:tabs>
            <w:rPr>
              <w:noProof/>
              <w:sz w:val="22"/>
              <w:lang w:val="en-MY"/>
            </w:rPr>
          </w:pPr>
          <w:hyperlink w:anchor="_Toc4844148" w:history="1">
            <w:r w:rsidRPr="00E07BB6">
              <w:rPr>
                <w:rStyle w:val="Hyperlink"/>
                <w:noProof/>
              </w:rPr>
              <w:t>1.1</w:t>
            </w:r>
            <w:r>
              <w:rPr>
                <w:noProof/>
                <w:sz w:val="22"/>
                <w:lang w:val="en-MY"/>
              </w:rPr>
              <w:tab/>
            </w:r>
            <w:r w:rsidRPr="00E07BB6">
              <w:rPr>
                <w:rStyle w:val="Hyperlink"/>
                <w:noProof/>
              </w:rPr>
              <w:t>Background</w:t>
            </w:r>
            <w:r>
              <w:rPr>
                <w:noProof/>
                <w:webHidden/>
              </w:rPr>
              <w:tab/>
            </w:r>
            <w:r>
              <w:rPr>
                <w:noProof/>
                <w:webHidden/>
              </w:rPr>
              <w:fldChar w:fldCharType="begin"/>
            </w:r>
            <w:r>
              <w:rPr>
                <w:noProof/>
                <w:webHidden/>
              </w:rPr>
              <w:instrText xml:space="preserve"> PAGEREF _Toc4844148 \h </w:instrText>
            </w:r>
            <w:r>
              <w:rPr>
                <w:noProof/>
                <w:webHidden/>
              </w:rPr>
            </w:r>
            <w:r>
              <w:rPr>
                <w:noProof/>
                <w:webHidden/>
              </w:rPr>
              <w:fldChar w:fldCharType="separate"/>
            </w:r>
            <w:r>
              <w:rPr>
                <w:noProof/>
                <w:webHidden/>
              </w:rPr>
              <w:t>9</w:t>
            </w:r>
            <w:r>
              <w:rPr>
                <w:noProof/>
                <w:webHidden/>
              </w:rPr>
              <w:fldChar w:fldCharType="end"/>
            </w:r>
          </w:hyperlink>
        </w:p>
        <w:p w14:paraId="55BB73FF" w14:textId="32F7B5FE" w:rsidR="00721129" w:rsidRDefault="00721129">
          <w:pPr>
            <w:pStyle w:val="TOC2"/>
            <w:tabs>
              <w:tab w:val="left" w:pos="880"/>
              <w:tab w:val="right" w:leader="dot" w:pos="8210"/>
            </w:tabs>
            <w:rPr>
              <w:noProof/>
              <w:sz w:val="22"/>
              <w:lang w:val="en-MY"/>
            </w:rPr>
          </w:pPr>
          <w:hyperlink w:anchor="_Toc4844149" w:history="1">
            <w:r w:rsidRPr="00E07BB6">
              <w:rPr>
                <w:rStyle w:val="Hyperlink"/>
                <w:noProof/>
              </w:rPr>
              <w:t>1.2</w:t>
            </w:r>
            <w:r>
              <w:rPr>
                <w:noProof/>
                <w:sz w:val="22"/>
                <w:lang w:val="en-MY"/>
              </w:rPr>
              <w:tab/>
            </w:r>
            <w:r w:rsidRPr="00E07BB6">
              <w:rPr>
                <w:rStyle w:val="Hyperlink"/>
                <w:noProof/>
              </w:rPr>
              <w:t>Objective</w:t>
            </w:r>
            <w:r>
              <w:rPr>
                <w:noProof/>
                <w:webHidden/>
              </w:rPr>
              <w:tab/>
            </w:r>
            <w:r>
              <w:rPr>
                <w:noProof/>
                <w:webHidden/>
              </w:rPr>
              <w:fldChar w:fldCharType="begin"/>
            </w:r>
            <w:r>
              <w:rPr>
                <w:noProof/>
                <w:webHidden/>
              </w:rPr>
              <w:instrText xml:space="preserve"> PAGEREF _Toc4844149 \h </w:instrText>
            </w:r>
            <w:r>
              <w:rPr>
                <w:noProof/>
                <w:webHidden/>
              </w:rPr>
            </w:r>
            <w:r>
              <w:rPr>
                <w:noProof/>
                <w:webHidden/>
              </w:rPr>
              <w:fldChar w:fldCharType="separate"/>
            </w:r>
            <w:r>
              <w:rPr>
                <w:noProof/>
                <w:webHidden/>
              </w:rPr>
              <w:t>10</w:t>
            </w:r>
            <w:r>
              <w:rPr>
                <w:noProof/>
                <w:webHidden/>
              </w:rPr>
              <w:fldChar w:fldCharType="end"/>
            </w:r>
          </w:hyperlink>
        </w:p>
        <w:p w14:paraId="135DE62A" w14:textId="3811B95C" w:rsidR="00721129" w:rsidRDefault="00721129">
          <w:pPr>
            <w:pStyle w:val="TOC2"/>
            <w:tabs>
              <w:tab w:val="left" w:pos="880"/>
              <w:tab w:val="right" w:leader="dot" w:pos="8210"/>
            </w:tabs>
            <w:rPr>
              <w:noProof/>
              <w:sz w:val="22"/>
              <w:lang w:val="en-MY"/>
            </w:rPr>
          </w:pPr>
          <w:hyperlink w:anchor="_Toc4844150" w:history="1">
            <w:r w:rsidRPr="00E07BB6">
              <w:rPr>
                <w:rStyle w:val="Hyperlink"/>
                <w:noProof/>
              </w:rPr>
              <w:t>1.3</w:t>
            </w:r>
            <w:r>
              <w:rPr>
                <w:noProof/>
                <w:sz w:val="22"/>
                <w:lang w:val="en-MY"/>
              </w:rPr>
              <w:tab/>
            </w:r>
            <w:r w:rsidRPr="00E07BB6">
              <w:rPr>
                <w:rStyle w:val="Hyperlink"/>
                <w:noProof/>
              </w:rPr>
              <w:t>Scope</w:t>
            </w:r>
            <w:r>
              <w:rPr>
                <w:noProof/>
                <w:webHidden/>
              </w:rPr>
              <w:tab/>
            </w:r>
            <w:r>
              <w:rPr>
                <w:noProof/>
                <w:webHidden/>
              </w:rPr>
              <w:fldChar w:fldCharType="begin"/>
            </w:r>
            <w:r>
              <w:rPr>
                <w:noProof/>
                <w:webHidden/>
              </w:rPr>
              <w:instrText xml:space="preserve"> PAGEREF _Toc4844150 \h </w:instrText>
            </w:r>
            <w:r>
              <w:rPr>
                <w:noProof/>
                <w:webHidden/>
              </w:rPr>
            </w:r>
            <w:r>
              <w:rPr>
                <w:noProof/>
                <w:webHidden/>
              </w:rPr>
              <w:fldChar w:fldCharType="separate"/>
            </w:r>
            <w:r>
              <w:rPr>
                <w:noProof/>
                <w:webHidden/>
              </w:rPr>
              <w:t>11</w:t>
            </w:r>
            <w:r>
              <w:rPr>
                <w:noProof/>
                <w:webHidden/>
              </w:rPr>
              <w:fldChar w:fldCharType="end"/>
            </w:r>
          </w:hyperlink>
        </w:p>
        <w:p w14:paraId="14539BA6" w14:textId="1F7A8463" w:rsidR="00721129" w:rsidRDefault="00721129">
          <w:pPr>
            <w:pStyle w:val="TOC1"/>
            <w:tabs>
              <w:tab w:val="left" w:pos="480"/>
            </w:tabs>
            <w:rPr>
              <w:noProof/>
              <w:sz w:val="22"/>
              <w:lang w:val="en-MY"/>
            </w:rPr>
          </w:pPr>
          <w:hyperlink w:anchor="_Toc4844151" w:history="1">
            <w:r w:rsidRPr="00E07BB6">
              <w:rPr>
                <w:rStyle w:val="Hyperlink"/>
                <w:noProof/>
              </w:rPr>
              <w:t>2.</w:t>
            </w:r>
            <w:r>
              <w:rPr>
                <w:noProof/>
                <w:sz w:val="22"/>
                <w:lang w:val="en-MY"/>
              </w:rPr>
              <w:tab/>
            </w:r>
            <w:r w:rsidRPr="00E07BB6">
              <w:rPr>
                <w:rStyle w:val="Hyperlink"/>
                <w:noProof/>
              </w:rPr>
              <w:t>Literature Review</w:t>
            </w:r>
            <w:r>
              <w:rPr>
                <w:noProof/>
                <w:webHidden/>
              </w:rPr>
              <w:tab/>
            </w:r>
            <w:r>
              <w:rPr>
                <w:noProof/>
                <w:webHidden/>
              </w:rPr>
              <w:fldChar w:fldCharType="begin"/>
            </w:r>
            <w:r>
              <w:rPr>
                <w:noProof/>
                <w:webHidden/>
              </w:rPr>
              <w:instrText xml:space="preserve"> PAGEREF _Toc4844151 \h </w:instrText>
            </w:r>
            <w:r>
              <w:rPr>
                <w:noProof/>
                <w:webHidden/>
              </w:rPr>
            </w:r>
            <w:r>
              <w:rPr>
                <w:noProof/>
                <w:webHidden/>
              </w:rPr>
              <w:fldChar w:fldCharType="separate"/>
            </w:r>
            <w:r>
              <w:rPr>
                <w:noProof/>
                <w:webHidden/>
              </w:rPr>
              <w:t>12</w:t>
            </w:r>
            <w:r>
              <w:rPr>
                <w:noProof/>
                <w:webHidden/>
              </w:rPr>
              <w:fldChar w:fldCharType="end"/>
            </w:r>
          </w:hyperlink>
        </w:p>
        <w:p w14:paraId="6686E03B" w14:textId="6B322B74" w:rsidR="00721129" w:rsidRDefault="00721129">
          <w:pPr>
            <w:pStyle w:val="TOC2"/>
            <w:tabs>
              <w:tab w:val="left" w:pos="880"/>
              <w:tab w:val="right" w:leader="dot" w:pos="8210"/>
            </w:tabs>
            <w:rPr>
              <w:noProof/>
              <w:sz w:val="22"/>
              <w:lang w:val="en-MY"/>
            </w:rPr>
          </w:pPr>
          <w:hyperlink w:anchor="_Toc4844153" w:history="1">
            <w:r w:rsidRPr="00E07BB6">
              <w:rPr>
                <w:rStyle w:val="Hyperlink"/>
                <w:noProof/>
              </w:rPr>
              <w:t>2.1</w:t>
            </w:r>
            <w:r>
              <w:rPr>
                <w:noProof/>
                <w:sz w:val="22"/>
                <w:lang w:val="en-MY"/>
              </w:rPr>
              <w:tab/>
            </w:r>
            <w:r w:rsidRPr="00E07BB6">
              <w:rPr>
                <w:rStyle w:val="Hyperlink"/>
                <w:noProof/>
              </w:rPr>
              <w:t>Past Research Done</w:t>
            </w:r>
            <w:r>
              <w:rPr>
                <w:noProof/>
                <w:webHidden/>
              </w:rPr>
              <w:tab/>
            </w:r>
            <w:r>
              <w:rPr>
                <w:noProof/>
                <w:webHidden/>
              </w:rPr>
              <w:fldChar w:fldCharType="begin"/>
            </w:r>
            <w:r>
              <w:rPr>
                <w:noProof/>
                <w:webHidden/>
              </w:rPr>
              <w:instrText xml:space="preserve"> PAGEREF _Toc4844153 \h </w:instrText>
            </w:r>
            <w:r>
              <w:rPr>
                <w:noProof/>
                <w:webHidden/>
              </w:rPr>
            </w:r>
            <w:r>
              <w:rPr>
                <w:noProof/>
                <w:webHidden/>
              </w:rPr>
              <w:fldChar w:fldCharType="separate"/>
            </w:r>
            <w:r>
              <w:rPr>
                <w:noProof/>
                <w:webHidden/>
              </w:rPr>
              <w:t>12</w:t>
            </w:r>
            <w:r>
              <w:rPr>
                <w:noProof/>
                <w:webHidden/>
              </w:rPr>
              <w:fldChar w:fldCharType="end"/>
            </w:r>
          </w:hyperlink>
        </w:p>
        <w:p w14:paraId="5F5528B9" w14:textId="3F643808" w:rsidR="00721129" w:rsidRDefault="00721129">
          <w:pPr>
            <w:pStyle w:val="TOC2"/>
            <w:tabs>
              <w:tab w:val="left" w:pos="880"/>
              <w:tab w:val="right" w:leader="dot" w:pos="8210"/>
            </w:tabs>
            <w:rPr>
              <w:noProof/>
              <w:sz w:val="22"/>
              <w:lang w:val="en-MY"/>
            </w:rPr>
          </w:pPr>
          <w:hyperlink w:anchor="_Toc4844154" w:history="1">
            <w:r w:rsidRPr="00E07BB6">
              <w:rPr>
                <w:rStyle w:val="Hyperlink"/>
                <w:noProof/>
              </w:rPr>
              <w:t>2.2</w:t>
            </w:r>
            <w:r>
              <w:rPr>
                <w:noProof/>
                <w:sz w:val="22"/>
                <w:lang w:val="en-MY"/>
              </w:rPr>
              <w:tab/>
            </w:r>
            <w:r w:rsidRPr="00E07BB6">
              <w:rPr>
                <w:rStyle w:val="Hyperlink"/>
                <w:noProof/>
              </w:rPr>
              <w:t>Previous FYP Work Done</w:t>
            </w:r>
            <w:r>
              <w:rPr>
                <w:noProof/>
                <w:webHidden/>
              </w:rPr>
              <w:tab/>
            </w:r>
            <w:r>
              <w:rPr>
                <w:noProof/>
                <w:webHidden/>
              </w:rPr>
              <w:fldChar w:fldCharType="begin"/>
            </w:r>
            <w:r>
              <w:rPr>
                <w:noProof/>
                <w:webHidden/>
              </w:rPr>
              <w:instrText xml:space="preserve"> PAGEREF _Toc4844154 \h </w:instrText>
            </w:r>
            <w:r>
              <w:rPr>
                <w:noProof/>
                <w:webHidden/>
              </w:rPr>
            </w:r>
            <w:r>
              <w:rPr>
                <w:noProof/>
                <w:webHidden/>
              </w:rPr>
              <w:fldChar w:fldCharType="separate"/>
            </w:r>
            <w:r>
              <w:rPr>
                <w:noProof/>
                <w:webHidden/>
              </w:rPr>
              <w:t>13</w:t>
            </w:r>
            <w:r>
              <w:rPr>
                <w:noProof/>
                <w:webHidden/>
              </w:rPr>
              <w:fldChar w:fldCharType="end"/>
            </w:r>
          </w:hyperlink>
        </w:p>
        <w:p w14:paraId="6108339F" w14:textId="41B96683" w:rsidR="00721129" w:rsidRDefault="00721129">
          <w:pPr>
            <w:pStyle w:val="TOC3"/>
            <w:tabs>
              <w:tab w:val="left" w:pos="1320"/>
              <w:tab w:val="right" w:leader="dot" w:pos="8210"/>
            </w:tabs>
            <w:rPr>
              <w:noProof/>
              <w:sz w:val="22"/>
              <w:lang w:val="en-MY"/>
            </w:rPr>
          </w:pPr>
          <w:hyperlink w:anchor="_Toc4844155" w:history="1">
            <w:r w:rsidRPr="00E07BB6">
              <w:rPr>
                <w:rStyle w:val="Hyperlink"/>
                <w:noProof/>
              </w:rPr>
              <w:t>2.2.1</w:t>
            </w:r>
            <w:r>
              <w:rPr>
                <w:noProof/>
                <w:sz w:val="22"/>
                <w:lang w:val="en-MY"/>
              </w:rPr>
              <w:tab/>
            </w:r>
            <w:r w:rsidRPr="00E07BB6">
              <w:rPr>
                <w:rStyle w:val="Hyperlink"/>
                <w:noProof/>
              </w:rPr>
              <w:t>Hardware</w:t>
            </w:r>
            <w:r>
              <w:rPr>
                <w:noProof/>
                <w:webHidden/>
              </w:rPr>
              <w:tab/>
            </w:r>
            <w:r>
              <w:rPr>
                <w:noProof/>
                <w:webHidden/>
              </w:rPr>
              <w:fldChar w:fldCharType="begin"/>
            </w:r>
            <w:r>
              <w:rPr>
                <w:noProof/>
                <w:webHidden/>
              </w:rPr>
              <w:instrText xml:space="preserve"> PAGEREF _Toc4844155 \h </w:instrText>
            </w:r>
            <w:r>
              <w:rPr>
                <w:noProof/>
                <w:webHidden/>
              </w:rPr>
            </w:r>
            <w:r>
              <w:rPr>
                <w:noProof/>
                <w:webHidden/>
              </w:rPr>
              <w:fldChar w:fldCharType="separate"/>
            </w:r>
            <w:r>
              <w:rPr>
                <w:noProof/>
                <w:webHidden/>
              </w:rPr>
              <w:t>13</w:t>
            </w:r>
            <w:r>
              <w:rPr>
                <w:noProof/>
                <w:webHidden/>
              </w:rPr>
              <w:fldChar w:fldCharType="end"/>
            </w:r>
          </w:hyperlink>
        </w:p>
        <w:p w14:paraId="12B1429E" w14:textId="3EFA87FC" w:rsidR="00721129" w:rsidRDefault="00721129">
          <w:pPr>
            <w:pStyle w:val="TOC3"/>
            <w:tabs>
              <w:tab w:val="left" w:pos="1320"/>
              <w:tab w:val="right" w:leader="dot" w:pos="8210"/>
            </w:tabs>
            <w:rPr>
              <w:noProof/>
              <w:sz w:val="22"/>
              <w:lang w:val="en-MY"/>
            </w:rPr>
          </w:pPr>
          <w:hyperlink w:anchor="_Toc4844156" w:history="1">
            <w:r w:rsidRPr="00E07BB6">
              <w:rPr>
                <w:rStyle w:val="Hyperlink"/>
                <w:noProof/>
              </w:rPr>
              <w:t>2.2.2</w:t>
            </w:r>
            <w:r>
              <w:rPr>
                <w:noProof/>
                <w:sz w:val="22"/>
                <w:lang w:val="en-MY"/>
              </w:rPr>
              <w:tab/>
            </w:r>
            <w:r w:rsidRPr="00E07BB6">
              <w:rPr>
                <w:rStyle w:val="Hyperlink"/>
                <w:noProof/>
              </w:rPr>
              <w:t>Software</w:t>
            </w:r>
            <w:r>
              <w:rPr>
                <w:noProof/>
                <w:webHidden/>
              </w:rPr>
              <w:tab/>
            </w:r>
            <w:r>
              <w:rPr>
                <w:noProof/>
                <w:webHidden/>
              </w:rPr>
              <w:fldChar w:fldCharType="begin"/>
            </w:r>
            <w:r>
              <w:rPr>
                <w:noProof/>
                <w:webHidden/>
              </w:rPr>
              <w:instrText xml:space="preserve"> PAGEREF _Toc4844156 \h </w:instrText>
            </w:r>
            <w:r>
              <w:rPr>
                <w:noProof/>
                <w:webHidden/>
              </w:rPr>
            </w:r>
            <w:r>
              <w:rPr>
                <w:noProof/>
                <w:webHidden/>
              </w:rPr>
              <w:fldChar w:fldCharType="separate"/>
            </w:r>
            <w:r>
              <w:rPr>
                <w:noProof/>
                <w:webHidden/>
              </w:rPr>
              <w:t>14</w:t>
            </w:r>
            <w:r>
              <w:rPr>
                <w:noProof/>
                <w:webHidden/>
              </w:rPr>
              <w:fldChar w:fldCharType="end"/>
            </w:r>
          </w:hyperlink>
        </w:p>
        <w:p w14:paraId="3555516F" w14:textId="511A1A67" w:rsidR="00721129" w:rsidRDefault="00721129">
          <w:pPr>
            <w:pStyle w:val="TOC1"/>
            <w:tabs>
              <w:tab w:val="left" w:pos="480"/>
            </w:tabs>
            <w:rPr>
              <w:noProof/>
              <w:sz w:val="22"/>
              <w:lang w:val="en-MY"/>
            </w:rPr>
          </w:pPr>
          <w:hyperlink w:anchor="_Toc4844157" w:history="1">
            <w:r w:rsidRPr="00E07BB6">
              <w:rPr>
                <w:rStyle w:val="Hyperlink"/>
                <w:noProof/>
              </w:rPr>
              <w:t>3.</w:t>
            </w:r>
            <w:r>
              <w:rPr>
                <w:noProof/>
                <w:sz w:val="22"/>
                <w:lang w:val="en-MY"/>
              </w:rPr>
              <w:tab/>
            </w:r>
            <w:r w:rsidRPr="00E07BB6">
              <w:rPr>
                <w:rStyle w:val="Hyperlink"/>
                <w:noProof/>
              </w:rPr>
              <w:t>Implementation</w:t>
            </w:r>
            <w:r>
              <w:rPr>
                <w:noProof/>
                <w:webHidden/>
              </w:rPr>
              <w:tab/>
            </w:r>
            <w:r>
              <w:rPr>
                <w:noProof/>
                <w:webHidden/>
              </w:rPr>
              <w:fldChar w:fldCharType="begin"/>
            </w:r>
            <w:r>
              <w:rPr>
                <w:noProof/>
                <w:webHidden/>
              </w:rPr>
              <w:instrText xml:space="preserve"> PAGEREF _Toc4844157 \h </w:instrText>
            </w:r>
            <w:r>
              <w:rPr>
                <w:noProof/>
                <w:webHidden/>
              </w:rPr>
            </w:r>
            <w:r>
              <w:rPr>
                <w:noProof/>
                <w:webHidden/>
              </w:rPr>
              <w:fldChar w:fldCharType="separate"/>
            </w:r>
            <w:r>
              <w:rPr>
                <w:noProof/>
                <w:webHidden/>
              </w:rPr>
              <w:t>15</w:t>
            </w:r>
            <w:r>
              <w:rPr>
                <w:noProof/>
                <w:webHidden/>
              </w:rPr>
              <w:fldChar w:fldCharType="end"/>
            </w:r>
          </w:hyperlink>
        </w:p>
        <w:p w14:paraId="2521E558" w14:textId="00124374" w:rsidR="00721129" w:rsidRDefault="00721129">
          <w:pPr>
            <w:pStyle w:val="TOC2"/>
            <w:tabs>
              <w:tab w:val="left" w:pos="880"/>
              <w:tab w:val="right" w:leader="dot" w:pos="8210"/>
            </w:tabs>
            <w:rPr>
              <w:noProof/>
              <w:sz w:val="22"/>
              <w:lang w:val="en-MY"/>
            </w:rPr>
          </w:pPr>
          <w:hyperlink w:anchor="_Toc4844159" w:history="1">
            <w:r w:rsidRPr="00E07BB6">
              <w:rPr>
                <w:rStyle w:val="Hyperlink"/>
                <w:noProof/>
              </w:rPr>
              <w:t>3.1</w:t>
            </w:r>
            <w:r>
              <w:rPr>
                <w:noProof/>
                <w:sz w:val="22"/>
                <w:lang w:val="en-MY"/>
              </w:rPr>
              <w:tab/>
            </w:r>
            <w:r w:rsidRPr="00E07BB6">
              <w:rPr>
                <w:rStyle w:val="Hyperlink"/>
                <w:noProof/>
              </w:rPr>
              <w:t>Hardware</w:t>
            </w:r>
            <w:r>
              <w:rPr>
                <w:noProof/>
                <w:webHidden/>
              </w:rPr>
              <w:tab/>
            </w:r>
            <w:r>
              <w:rPr>
                <w:noProof/>
                <w:webHidden/>
              </w:rPr>
              <w:fldChar w:fldCharType="begin"/>
            </w:r>
            <w:r>
              <w:rPr>
                <w:noProof/>
                <w:webHidden/>
              </w:rPr>
              <w:instrText xml:space="preserve"> PAGEREF _Toc4844159 \h </w:instrText>
            </w:r>
            <w:r>
              <w:rPr>
                <w:noProof/>
                <w:webHidden/>
              </w:rPr>
            </w:r>
            <w:r>
              <w:rPr>
                <w:noProof/>
                <w:webHidden/>
              </w:rPr>
              <w:fldChar w:fldCharType="separate"/>
            </w:r>
            <w:r>
              <w:rPr>
                <w:noProof/>
                <w:webHidden/>
              </w:rPr>
              <w:t>15</w:t>
            </w:r>
            <w:r>
              <w:rPr>
                <w:noProof/>
                <w:webHidden/>
              </w:rPr>
              <w:fldChar w:fldCharType="end"/>
            </w:r>
          </w:hyperlink>
        </w:p>
        <w:p w14:paraId="20682887" w14:textId="20F71FD9" w:rsidR="00721129" w:rsidRDefault="00721129">
          <w:pPr>
            <w:pStyle w:val="TOC3"/>
            <w:tabs>
              <w:tab w:val="left" w:pos="1320"/>
              <w:tab w:val="right" w:leader="dot" w:pos="8210"/>
            </w:tabs>
            <w:rPr>
              <w:noProof/>
              <w:sz w:val="22"/>
              <w:lang w:val="en-MY"/>
            </w:rPr>
          </w:pPr>
          <w:hyperlink w:anchor="_Toc4844160" w:history="1">
            <w:r w:rsidRPr="00E07BB6">
              <w:rPr>
                <w:rStyle w:val="Hyperlink"/>
                <w:noProof/>
              </w:rPr>
              <w:t>3.1.1</w:t>
            </w:r>
            <w:r>
              <w:rPr>
                <w:noProof/>
                <w:sz w:val="22"/>
                <w:lang w:val="en-MY"/>
              </w:rPr>
              <w:tab/>
            </w:r>
            <w:r w:rsidRPr="00E07BB6">
              <w:rPr>
                <w:rStyle w:val="Hyperlink"/>
                <w:noProof/>
              </w:rPr>
              <w:t>MAVEN</w:t>
            </w:r>
            <w:r>
              <w:rPr>
                <w:noProof/>
                <w:webHidden/>
              </w:rPr>
              <w:tab/>
            </w:r>
            <w:r>
              <w:rPr>
                <w:noProof/>
                <w:webHidden/>
              </w:rPr>
              <w:fldChar w:fldCharType="begin"/>
            </w:r>
            <w:r>
              <w:rPr>
                <w:noProof/>
                <w:webHidden/>
              </w:rPr>
              <w:instrText xml:space="preserve"> PAGEREF _Toc4844160 \h </w:instrText>
            </w:r>
            <w:r>
              <w:rPr>
                <w:noProof/>
                <w:webHidden/>
              </w:rPr>
            </w:r>
            <w:r>
              <w:rPr>
                <w:noProof/>
                <w:webHidden/>
              </w:rPr>
              <w:fldChar w:fldCharType="separate"/>
            </w:r>
            <w:r>
              <w:rPr>
                <w:noProof/>
                <w:webHidden/>
              </w:rPr>
              <w:t>15</w:t>
            </w:r>
            <w:r>
              <w:rPr>
                <w:noProof/>
                <w:webHidden/>
              </w:rPr>
              <w:fldChar w:fldCharType="end"/>
            </w:r>
          </w:hyperlink>
        </w:p>
        <w:p w14:paraId="56E7886D" w14:textId="25037EA4" w:rsidR="00721129" w:rsidRDefault="00721129">
          <w:pPr>
            <w:pStyle w:val="TOC3"/>
            <w:tabs>
              <w:tab w:val="left" w:pos="1320"/>
              <w:tab w:val="right" w:leader="dot" w:pos="8210"/>
            </w:tabs>
            <w:rPr>
              <w:noProof/>
              <w:sz w:val="22"/>
              <w:lang w:val="en-MY"/>
            </w:rPr>
          </w:pPr>
          <w:hyperlink w:anchor="_Toc4844161" w:history="1">
            <w:r w:rsidRPr="00E07BB6">
              <w:rPr>
                <w:rStyle w:val="Hyperlink"/>
                <w:noProof/>
              </w:rPr>
              <w:t>3.1.2</w:t>
            </w:r>
            <w:r>
              <w:rPr>
                <w:noProof/>
                <w:sz w:val="22"/>
                <w:lang w:val="en-MY"/>
              </w:rPr>
              <w:tab/>
            </w:r>
            <w:r w:rsidRPr="00E07BB6">
              <w:rPr>
                <w:rStyle w:val="Hyperlink"/>
                <w:noProof/>
              </w:rPr>
              <w:t>Peripherals</w:t>
            </w:r>
            <w:r>
              <w:rPr>
                <w:noProof/>
                <w:webHidden/>
              </w:rPr>
              <w:tab/>
            </w:r>
            <w:r>
              <w:rPr>
                <w:noProof/>
                <w:webHidden/>
              </w:rPr>
              <w:fldChar w:fldCharType="begin"/>
            </w:r>
            <w:r>
              <w:rPr>
                <w:noProof/>
                <w:webHidden/>
              </w:rPr>
              <w:instrText xml:space="preserve"> PAGEREF _Toc4844161 \h </w:instrText>
            </w:r>
            <w:r>
              <w:rPr>
                <w:noProof/>
                <w:webHidden/>
              </w:rPr>
            </w:r>
            <w:r>
              <w:rPr>
                <w:noProof/>
                <w:webHidden/>
              </w:rPr>
              <w:fldChar w:fldCharType="separate"/>
            </w:r>
            <w:r>
              <w:rPr>
                <w:noProof/>
                <w:webHidden/>
              </w:rPr>
              <w:t>17</w:t>
            </w:r>
            <w:r>
              <w:rPr>
                <w:noProof/>
                <w:webHidden/>
              </w:rPr>
              <w:fldChar w:fldCharType="end"/>
            </w:r>
          </w:hyperlink>
        </w:p>
        <w:p w14:paraId="0B699F15" w14:textId="4F1C79F4" w:rsidR="00721129" w:rsidRDefault="00721129">
          <w:pPr>
            <w:pStyle w:val="TOC2"/>
            <w:tabs>
              <w:tab w:val="left" w:pos="880"/>
              <w:tab w:val="right" w:leader="dot" w:pos="8210"/>
            </w:tabs>
            <w:rPr>
              <w:noProof/>
              <w:sz w:val="22"/>
              <w:lang w:val="en-MY"/>
            </w:rPr>
          </w:pPr>
          <w:hyperlink w:anchor="_Toc4844162" w:history="1">
            <w:r w:rsidRPr="00E07BB6">
              <w:rPr>
                <w:rStyle w:val="Hyperlink"/>
                <w:noProof/>
              </w:rPr>
              <w:t>3.2</w:t>
            </w:r>
            <w:r>
              <w:rPr>
                <w:noProof/>
                <w:sz w:val="22"/>
                <w:lang w:val="en-MY"/>
              </w:rPr>
              <w:tab/>
            </w:r>
            <w:r w:rsidRPr="00E07BB6">
              <w:rPr>
                <w:rStyle w:val="Hyperlink"/>
                <w:noProof/>
              </w:rPr>
              <w:t>Software</w:t>
            </w:r>
            <w:r>
              <w:rPr>
                <w:noProof/>
                <w:webHidden/>
              </w:rPr>
              <w:tab/>
            </w:r>
            <w:r>
              <w:rPr>
                <w:noProof/>
                <w:webHidden/>
              </w:rPr>
              <w:fldChar w:fldCharType="begin"/>
            </w:r>
            <w:r>
              <w:rPr>
                <w:noProof/>
                <w:webHidden/>
              </w:rPr>
              <w:instrText xml:space="preserve"> PAGEREF _Toc4844162 \h </w:instrText>
            </w:r>
            <w:r>
              <w:rPr>
                <w:noProof/>
                <w:webHidden/>
              </w:rPr>
            </w:r>
            <w:r>
              <w:rPr>
                <w:noProof/>
                <w:webHidden/>
              </w:rPr>
              <w:fldChar w:fldCharType="separate"/>
            </w:r>
            <w:r>
              <w:rPr>
                <w:noProof/>
                <w:webHidden/>
              </w:rPr>
              <w:t>18</w:t>
            </w:r>
            <w:r>
              <w:rPr>
                <w:noProof/>
                <w:webHidden/>
              </w:rPr>
              <w:fldChar w:fldCharType="end"/>
            </w:r>
          </w:hyperlink>
        </w:p>
        <w:p w14:paraId="6E08A82A" w14:textId="1A6C62A1" w:rsidR="00721129" w:rsidRDefault="00721129">
          <w:pPr>
            <w:pStyle w:val="TOC3"/>
            <w:tabs>
              <w:tab w:val="left" w:pos="1320"/>
              <w:tab w:val="right" w:leader="dot" w:pos="8210"/>
            </w:tabs>
            <w:rPr>
              <w:noProof/>
              <w:sz w:val="22"/>
              <w:lang w:val="en-MY"/>
            </w:rPr>
          </w:pPr>
          <w:hyperlink w:anchor="_Toc4844163" w:history="1">
            <w:r w:rsidRPr="00E07BB6">
              <w:rPr>
                <w:rStyle w:val="Hyperlink"/>
                <w:noProof/>
              </w:rPr>
              <w:t>3.2.1</w:t>
            </w:r>
            <w:r>
              <w:rPr>
                <w:noProof/>
                <w:sz w:val="22"/>
                <w:lang w:val="en-MY"/>
              </w:rPr>
              <w:tab/>
            </w:r>
            <w:r w:rsidRPr="00E07BB6">
              <w:rPr>
                <w:rStyle w:val="Hyperlink"/>
                <w:noProof/>
              </w:rPr>
              <w:t>ROS Nodes and ROS Topics</w:t>
            </w:r>
            <w:r>
              <w:rPr>
                <w:noProof/>
                <w:webHidden/>
              </w:rPr>
              <w:tab/>
            </w:r>
            <w:r>
              <w:rPr>
                <w:noProof/>
                <w:webHidden/>
              </w:rPr>
              <w:fldChar w:fldCharType="begin"/>
            </w:r>
            <w:r>
              <w:rPr>
                <w:noProof/>
                <w:webHidden/>
              </w:rPr>
              <w:instrText xml:space="preserve"> PAGEREF _Toc4844163 \h </w:instrText>
            </w:r>
            <w:r>
              <w:rPr>
                <w:noProof/>
                <w:webHidden/>
              </w:rPr>
            </w:r>
            <w:r>
              <w:rPr>
                <w:noProof/>
                <w:webHidden/>
              </w:rPr>
              <w:fldChar w:fldCharType="separate"/>
            </w:r>
            <w:r>
              <w:rPr>
                <w:noProof/>
                <w:webHidden/>
              </w:rPr>
              <w:t>18</w:t>
            </w:r>
            <w:r>
              <w:rPr>
                <w:noProof/>
                <w:webHidden/>
              </w:rPr>
              <w:fldChar w:fldCharType="end"/>
            </w:r>
          </w:hyperlink>
        </w:p>
        <w:p w14:paraId="5D2854A8" w14:textId="2D7811A3" w:rsidR="00721129" w:rsidRDefault="00721129">
          <w:pPr>
            <w:pStyle w:val="TOC2"/>
            <w:tabs>
              <w:tab w:val="left" w:pos="880"/>
              <w:tab w:val="right" w:leader="dot" w:pos="8210"/>
            </w:tabs>
            <w:rPr>
              <w:noProof/>
              <w:sz w:val="22"/>
              <w:lang w:val="en-MY"/>
            </w:rPr>
          </w:pPr>
          <w:hyperlink w:anchor="_Toc4844164" w:history="1">
            <w:r w:rsidRPr="00E07BB6">
              <w:rPr>
                <w:rStyle w:val="Hyperlink"/>
                <w:noProof/>
              </w:rPr>
              <w:t>3.3</w:t>
            </w:r>
            <w:r>
              <w:rPr>
                <w:noProof/>
                <w:sz w:val="22"/>
                <w:lang w:val="en-MY"/>
              </w:rPr>
              <w:tab/>
            </w:r>
            <w:r w:rsidRPr="00E07BB6">
              <w:rPr>
                <w:rStyle w:val="Hyperlink"/>
                <w:noProof/>
              </w:rPr>
              <w:t>Libraries Selection</w:t>
            </w:r>
            <w:r>
              <w:rPr>
                <w:noProof/>
                <w:webHidden/>
              </w:rPr>
              <w:tab/>
            </w:r>
            <w:r>
              <w:rPr>
                <w:noProof/>
                <w:webHidden/>
              </w:rPr>
              <w:fldChar w:fldCharType="begin"/>
            </w:r>
            <w:r>
              <w:rPr>
                <w:noProof/>
                <w:webHidden/>
              </w:rPr>
              <w:instrText xml:space="preserve"> PAGEREF _Toc4844164 \h </w:instrText>
            </w:r>
            <w:r>
              <w:rPr>
                <w:noProof/>
                <w:webHidden/>
              </w:rPr>
            </w:r>
            <w:r>
              <w:rPr>
                <w:noProof/>
                <w:webHidden/>
              </w:rPr>
              <w:fldChar w:fldCharType="separate"/>
            </w:r>
            <w:r>
              <w:rPr>
                <w:noProof/>
                <w:webHidden/>
              </w:rPr>
              <w:t>20</w:t>
            </w:r>
            <w:r>
              <w:rPr>
                <w:noProof/>
                <w:webHidden/>
              </w:rPr>
              <w:fldChar w:fldCharType="end"/>
            </w:r>
          </w:hyperlink>
        </w:p>
        <w:p w14:paraId="6F44A58B" w14:textId="04C2CC4E" w:rsidR="00721129" w:rsidRDefault="00721129">
          <w:pPr>
            <w:pStyle w:val="TOC3"/>
            <w:tabs>
              <w:tab w:val="left" w:pos="1320"/>
              <w:tab w:val="right" w:leader="dot" w:pos="8210"/>
            </w:tabs>
            <w:rPr>
              <w:noProof/>
              <w:sz w:val="22"/>
              <w:lang w:val="en-MY"/>
            </w:rPr>
          </w:pPr>
          <w:hyperlink w:anchor="_Toc4844165" w:history="1">
            <w:r w:rsidRPr="00E07BB6">
              <w:rPr>
                <w:rStyle w:val="Hyperlink"/>
                <w:noProof/>
              </w:rPr>
              <w:t>3.3.1</w:t>
            </w:r>
            <w:r>
              <w:rPr>
                <w:noProof/>
                <w:sz w:val="22"/>
                <w:lang w:val="en-MY"/>
              </w:rPr>
              <w:tab/>
            </w:r>
            <w:r w:rsidRPr="00E07BB6">
              <w:rPr>
                <w:rStyle w:val="Hyperlink"/>
                <w:noProof/>
              </w:rPr>
              <w:t>Inaccuracy of Orientation Data</w:t>
            </w:r>
            <w:r>
              <w:rPr>
                <w:noProof/>
                <w:webHidden/>
              </w:rPr>
              <w:tab/>
            </w:r>
            <w:r>
              <w:rPr>
                <w:noProof/>
                <w:webHidden/>
              </w:rPr>
              <w:fldChar w:fldCharType="begin"/>
            </w:r>
            <w:r>
              <w:rPr>
                <w:noProof/>
                <w:webHidden/>
              </w:rPr>
              <w:instrText xml:space="preserve"> PAGEREF _Toc4844165 \h </w:instrText>
            </w:r>
            <w:r>
              <w:rPr>
                <w:noProof/>
                <w:webHidden/>
              </w:rPr>
            </w:r>
            <w:r>
              <w:rPr>
                <w:noProof/>
                <w:webHidden/>
              </w:rPr>
              <w:fldChar w:fldCharType="separate"/>
            </w:r>
            <w:r>
              <w:rPr>
                <w:noProof/>
                <w:webHidden/>
              </w:rPr>
              <w:t>20</w:t>
            </w:r>
            <w:r>
              <w:rPr>
                <w:noProof/>
                <w:webHidden/>
              </w:rPr>
              <w:fldChar w:fldCharType="end"/>
            </w:r>
          </w:hyperlink>
        </w:p>
        <w:p w14:paraId="378FB0A5" w14:textId="66051DB0" w:rsidR="00721129" w:rsidRDefault="00721129">
          <w:pPr>
            <w:pStyle w:val="TOC3"/>
            <w:tabs>
              <w:tab w:val="left" w:pos="1320"/>
              <w:tab w:val="right" w:leader="dot" w:pos="8210"/>
            </w:tabs>
            <w:rPr>
              <w:noProof/>
              <w:sz w:val="22"/>
              <w:lang w:val="en-MY"/>
            </w:rPr>
          </w:pPr>
          <w:hyperlink w:anchor="_Toc4844166" w:history="1">
            <w:r w:rsidRPr="00E07BB6">
              <w:rPr>
                <w:rStyle w:val="Hyperlink"/>
                <w:noProof/>
              </w:rPr>
              <w:t>3.3.2</w:t>
            </w:r>
            <w:r>
              <w:rPr>
                <w:noProof/>
                <w:sz w:val="22"/>
                <w:lang w:val="en-MY"/>
              </w:rPr>
              <w:tab/>
            </w:r>
            <w:r w:rsidRPr="00E07BB6">
              <w:rPr>
                <w:rStyle w:val="Hyperlink"/>
                <w:noProof/>
              </w:rPr>
              <w:t>Experiment Setup</w:t>
            </w:r>
            <w:r>
              <w:rPr>
                <w:noProof/>
                <w:webHidden/>
              </w:rPr>
              <w:tab/>
            </w:r>
            <w:r>
              <w:rPr>
                <w:noProof/>
                <w:webHidden/>
              </w:rPr>
              <w:fldChar w:fldCharType="begin"/>
            </w:r>
            <w:r>
              <w:rPr>
                <w:noProof/>
                <w:webHidden/>
              </w:rPr>
              <w:instrText xml:space="preserve"> PAGEREF _Toc4844166 \h </w:instrText>
            </w:r>
            <w:r>
              <w:rPr>
                <w:noProof/>
                <w:webHidden/>
              </w:rPr>
            </w:r>
            <w:r>
              <w:rPr>
                <w:noProof/>
                <w:webHidden/>
              </w:rPr>
              <w:fldChar w:fldCharType="separate"/>
            </w:r>
            <w:r>
              <w:rPr>
                <w:noProof/>
                <w:webHidden/>
              </w:rPr>
              <w:t>23</w:t>
            </w:r>
            <w:r>
              <w:rPr>
                <w:noProof/>
                <w:webHidden/>
              </w:rPr>
              <w:fldChar w:fldCharType="end"/>
            </w:r>
          </w:hyperlink>
        </w:p>
        <w:p w14:paraId="1E787A31" w14:textId="6DB28DFB" w:rsidR="00721129" w:rsidRDefault="00721129">
          <w:pPr>
            <w:pStyle w:val="TOC3"/>
            <w:tabs>
              <w:tab w:val="left" w:pos="1320"/>
              <w:tab w:val="right" w:leader="dot" w:pos="8210"/>
            </w:tabs>
            <w:rPr>
              <w:noProof/>
              <w:sz w:val="22"/>
              <w:lang w:val="en-MY"/>
            </w:rPr>
          </w:pPr>
          <w:hyperlink w:anchor="_Toc4844167" w:history="1">
            <w:r w:rsidRPr="00E07BB6">
              <w:rPr>
                <w:rStyle w:val="Hyperlink"/>
                <w:noProof/>
              </w:rPr>
              <w:t>3.3.3</w:t>
            </w:r>
            <w:r>
              <w:rPr>
                <w:noProof/>
                <w:sz w:val="22"/>
                <w:lang w:val="en-MY"/>
              </w:rPr>
              <w:tab/>
            </w:r>
            <w:r w:rsidRPr="00E07BB6">
              <w:rPr>
                <w:rStyle w:val="Hyperlink"/>
                <w:noProof/>
              </w:rPr>
              <w:t>Experiment Results and Discussion</w:t>
            </w:r>
            <w:r>
              <w:rPr>
                <w:noProof/>
                <w:webHidden/>
              </w:rPr>
              <w:tab/>
            </w:r>
            <w:r>
              <w:rPr>
                <w:noProof/>
                <w:webHidden/>
              </w:rPr>
              <w:fldChar w:fldCharType="begin"/>
            </w:r>
            <w:r>
              <w:rPr>
                <w:noProof/>
                <w:webHidden/>
              </w:rPr>
              <w:instrText xml:space="preserve"> PAGEREF _Toc4844167 \h </w:instrText>
            </w:r>
            <w:r>
              <w:rPr>
                <w:noProof/>
                <w:webHidden/>
              </w:rPr>
            </w:r>
            <w:r>
              <w:rPr>
                <w:noProof/>
                <w:webHidden/>
              </w:rPr>
              <w:fldChar w:fldCharType="separate"/>
            </w:r>
            <w:r>
              <w:rPr>
                <w:noProof/>
                <w:webHidden/>
              </w:rPr>
              <w:t>24</w:t>
            </w:r>
            <w:r>
              <w:rPr>
                <w:noProof/>
                <w:webHidden/>
              </w:rPr>
              <w:fldChar w:fldCharType="end"/>
            </w:r>
          </w:hyperlink>
        </w:p>
        <w:p w14:paraId="0EF471E3" w14:textId="40422D62" w:rsidR="00721129" w:rsidRDefault="00721129">
          <w:pPr>
            <w:pStyle w:val="TOC3"/>
            <w:tabs>
              <w:tab w:val="left" w:pos="1320"/>
              <w:tab w:val="right" w:leader="dot" w:pos="8210"/>
            </w:tabs>
            <w:rPr>
              <w:noProof/>
              <w:sz w:val="22"/>
              <w:lang w:val="en-MY"/>
            </w:rPr>
          </w:pPr>
          <w:hyperlink w:anchor="_Toc4844168" w:history="1">
            <w:r w:rsidRPr="00E07BB6">
              <w:rPr>
                <w:rStyle w:val="Hyperlink"/>
                <w:noProof/>
              </w:rPr>
              <w:t>3.3.4</w:t>
            </w:r>
            <w:r>
              <w:rPr>
                <w:noProof/>
                <w:sz w:val="22"/>
                <w:lang w:val="en-MY"/>
              </w:rPr>
              <w:tab/>
            </w:r>
            <w:r w:rsidRPr="00E07BB6">
              <w:rPr>
                <w:rStyle w:val="Hyperlink"/>
                <w:noProof/>
              </w:rPr>
              <w:t>Final Selection</w:t>
            </w:r>
            <w:r>
              <w:rPr>
                <w:noProof/>
                <w:webHidden/>
              </w:rPr>
              <w:tab/>
            </w:r>
            <w:r>
              <w:rPr>
                <w:noProof/>
                <w:webHidden/>
              </w:rPr>
              <w:fldChar w:fldCharType="begin"/>
            </w:r>
            <w:r>
              <w:rPr>
                <w:noProof/>
                <w:webHidden/>
              </w:rPr>
              <w:instrText xml:space="preserve"> PAGEREF _Toc4844168 \h </w:instrText>
            </w:r>
            <w:r>
              <w:rPr>
                <w:noProof/>
                <w:webHidden/>
              </w:rPr>
            </w:r>
            <w:r>
              <w:rPr>
                <w:noProof/>
                <w:webHidden/>
              </w:rPr>
              <w:fldChar w:fldCharType="separate"/>
            </w:r>
            <w:r>
              <w:rPr>
                <w:noProof/>
                <w:webHidden/>
              </w:rPr>
              <w:t>26</w:t>
            </w:r>
            <w:r>
              <w:rPr>
                <w:noProof/>
                <w:webHidden/>
              </w:rPr>
              <w:fldChar w:fldCharType="end"/>
            </w:r>
          </w:hyperlink>
        </w:p>
        <w:p w14:paraId="52C1BAE6" w14:textId="6745E842" w:rsidR="00721129" w:rsidRDefault="00721129">
          <w:pPr>
            <w:pStyle w:val="TOC2"/>
            <w:tabs>
              <w:tab w:val="left" w:pos="880"/>
              <w:tab w:val="right" w:leader="dot" w:pos="8210"/>
            </w:tabs>
            <w:rPr>
              <w:noProof/>
              <w:sz w:val="22"/>
              <w:lang w:val="en-MY"/>
            </w:rPr>
          </w:pPr>
          <w:hyperlink w:anchor="_Toc4844169" w:history="1">
            <w:r w:rsidRPr="00E07BB6">
              <w:rPr>
                <w:rStyle w:val="Hyperlink"/>
                <w:noProof/>
              </w:rPr>
              <w:t>3.4</w:t>
            </w:r>
            <w:r>
              <w:rPr>
                <w:noProof/>
                <w:sz w:val="22"/>
                <w:lang w:val="en-MY"/>
              </w:rPr>
              <w:tab/>
            </w:r>
            <w:r w:rsidRPr="00E07BB6">
              <w:rPr>
                <w:rStyle w:val="Hyperlink"/>
                <w:noProof/>
              </w:rPr>
              <w:t>Pose Determination</w:t>
            </w:r>
            <w:r>
              <w:rPr>
                <w:noProof/>
                <w:webHidden/>
              </w:rPr>
              <w:tab/>
            </w:r>
            <w:r>
              <w:rPr>
                <w:noProof/>
                <w:webHidden/>
              </w:rPr>
              <w:fldChar w:fldCharType="begin"/>
            </w:r>
            <w:r>
              <w:rPr>
                <w:noProof/>
                <w:webHidden/>
              </w:rPr>
              <w:instrText xml:space="preserve"> PAGEREF _Toc4844169 \h </w:instrText>
            </w:r>
            <w:r>
              <w:rPr>
                <w:noProof/>
                <w:webHidden/>
              </w:rPr>
            </w:r>
            <w:r>
              <w:rPr>
                <w:noProof/>
                <w:webHidden/>
              </w:rPr>
              <w:fldChar w:fldCharType="separate"/>
            </w:r>
            <w:r>
              <w:rPr>
                <w:noProof/>
                <w:webHidden/>
              </w:rPr>
              <w:t>27</w:t>
            </w:r>
            <w:r>
              <w:rPr>
                <w:noProof/>
                <w:webHidden/>
              </w:rPr>
              <w:fldChar w:fldCharType="end"/>
            </w:r>
          </w:hyperlink>
        </w:p>
        <w:p w14:paraId="6D2BF48D" w14:textId="357DA432" w:rsidR="00721129" w:rsidRDefault="00721129">
          <w:pPr>
            <w:pStyle w:val="TOC3"/>
            <w:tabs>
              <w:tab w:val="left" w:pos="1320"/>
              <w:tab w:val="right" w:leader="dot" w:pos="8210"/>
            </w:tabs>
            <w:rPr>
              <w:noProof/>
              <w:sz w:val="22"/>
              <w:lang w:val="en-MY"/>
            </w:rPr>
          </w:pPr>
          <w:hyperlink w:anchor="_Toc4844170" w:history="1">
            <w:r w:rsidRPr="00E07BB6">
              <w:rPr>
                <w:rStyle w:val="Hyperlink"/>
                <w:noProof/>
              </w:rPr>
              <w:t>3.4.1</w:t>
            </w:r>
            <w:r>
              <w:rPr>
                <w:noProof/>
                <w:sz w:val="22"/>
                <w:lang w:val="en-MY"/>
              </w:rPr>
              <w:tab/>
            </w:r>
            <w:r w:rsidRPr="00E07BB6">
              <w:rPr>
                <w:rStyle w:val="Hyperlink"/>
                <w:noProof/>
              </w:rPr>
              <w:t>Position Determination</w:t>
            </w:r>
            <w:r>
              <w:rPr>
                <w:noProof/>
                <w:webHidden/>
              </w:rPr>
              <w:tab/>
            </w:r>
            <w:r>
              <w:rPr>
                <w:noProof/>
                <w:webHidden/>
              </w:rPr>
              <w:fldChar w:fldCharType="begin"/>
            </w:r>
            <w:r>
              <w:rPr>
                <w:noProof/>
                <w:webHidden/>
              </w:rPr>
              <w:instrText xml:space="preserve"> PAGEREF _Toc4844170 \h </w:instrText>
            </w:r>
            <w:r>
              <w:rPr>
                <w:noProof/>
                <w:webHidden/>
              </w:rPr>
            </w:r>
            <w:r>
              <w:rPr>
                <w:noProof/>
                <w:webHidden/>
              </w:rPr>
              <w:fldChar w:fldCharType="separate"/>
            </w:r>
            <w:r>
              <w:rPr>
                <w:noProof/>
                <w:webHidden/>
              </w:rPr>
              <w:t>27</w:t>
            </w:r>
            <w:r>
              <w:rPr>
                <w:noProof/>
                <w:webHidden/>
              </w:rPr>
              <w:fldChar w:fldCharType="end"/>
            </w:r>
          </w:hyperlink>
        </w:p>
        <w:p w14:paraId="4A51ADBF" w14:textId="2505F926" w:rsidR="00721129" w:rsidRDefault="00721129">
          <w:pPr>
            <w:pStyle w:val="TOC3"/>
            <w:tabs>
              <w:tab w:val="left" w:pos="1320"/>
              <w:tab w:val="right" w:leader="dot" w:pos="8210"/>
            </w:tabs>
            <w:rPr>
              <w:noProof/>
              <w:sz w:val="22"/>
              <w:lang w:val="en-MY"/>
            </w:rPr>
          </w:pPr>
          <w:hyperlink w:anchor="_Toc4844171" w:history="1">
            <w:r w:rsidRPr="00E07BB6">
              <w:rPr>
                <w:rStyle w:val="Hyperlink"/>
                <w:noProof/>
              </w:rPr>
              <w:t>3.4.2</w:t>
            </w:r>
            <w:r>
              <w:rPr>
                <w:noProof/>
                <w:sz w:val="22"/>
                <w:lang w:val="en-MY"/>
              </w:rPr>
              <w:tab/>
            </w:r>
            <w:r w:rsidRPr="00E07BB6">
              <w:rPr>
                <w:rStyle w:val="Hyperlink"/>
                <w:noProof/>
              </w:rPr>
              <w:t>Orientation Determination</w:t>
            </w:r>
            <w:r>
              <w:rPr>
                <w:noProof/>
                <w:webHidden/>
              </w:rPr>
              <w:tab/>
            </w:r>
            <w:r>
              <w:rPr>
                <w:noProof/>
                <w:webHidden/>
              </w:rPr>
              <w:fldChar w:fldCharType="begin"/>
            </w:r>
            <w:r>
              <w:rPr>
                <w:noProof/>
                <w:webHidden/>
              </w:rPr>
              <w:instrText xml:space="preserve"> PAGEREF _Toc4844171 \h </w:instrText>
            </w:r>
            <w:r>
              <w:rPr>
                <w:noProof/>
                <w:webHidden/>
              </w:rPr>
            </w:r>
            <w:r>
              <w:rPr>
                <w:noProof/>
                <w:webHidden/>
              </w:rPr>
              <w:fldChar w:fldCharType="separate"/>
            </w:r>
            <w:r>
              <w:rPr>
                <w:noProof/>
                <w:webHidden/>
              </w:rPr>
              <w:t>27</w:t>
            </w:r>
            <w:r>
              <w:rPr>
                <w:noProof/>
                <w:webHidden/>
              </w:rPr>
              <w:fldChar w:fldCharType="end"/>
            </w:r>
          </w:hyperlink>
        </w:p>
        <w:p w14:paraId="3A836136" w14:textId="337E0B08" w:rsidR="00721129" w:rsidRDefault="00721129">
          <w:pPr>
            <w:pStyle w:val="TOC4"/>
            <w:tabs>
              <w:tab w:val="left" w:pos="1760"/>
              <w:tab w:val="right" w:leader="dot" w:pos="8210"/>
            </w:tabs>
            <w:rPr>
              <w:noProof/>
              <w:sz w:val="22"/>
              <w:lang w:val="en-MY"/>
            </w:rPr>
          </w:pPr>
          <w:hyperlink w:anchor="_Toc4844172" w:history="1">
            <w:r w:rsidRPr="00E07BB6">
              <w:rPr>
                <w:rStyle w:val="Hyperlink"/>
                <w:noProof/>
              </w:rPr>
              <w:t>3.4.2.1</w:t>
            </w:r>
            <w:r>
              <w:rPr>
                <w:noProof/>
                <w:sz w:val="22"/>
                <w:lang w:val="en-MY"/>
              </w:rPr>
              <w:tab/>
            </w:r>
            <w:r w:rsidRPr="00E07BB6">
              <w:rPr>
                <w:rStyle w:val="Hyperlink"/>
                <w:noProof/>
              </w:rPr>
              <w:t>One Marker</w:t>
            </w:r>
            <w:r>
              <w:rPr>
                <w:noProof/>
                <w:webHidden/>
              </w:rPr>
              <w:tab/>
            </w:r>
            <w:r>
              <w:rPr>
                <w:noProof/>
                <w:webHidden/>
              </w:rPr>
              <w:fldChar w:fldCharType="begin"/>
            </w:r>
            <w:r>
              <w:rPr>
                <w:noProof/>
                <w:webHidden/>
              </w:rPr>
              <w:instrText xml:space="preserve"> PAGEREF _Toc4844172 \h </w:instrText>
            </w:r>
            <w:r>
              <w:rPr>
                <w:noProof/>
                <w:webHidden/>
              </w:rPr>
            </w:r>
            <w:r>
              <w:rPr>
                <w:noProof/>
                <w:webHidden/>
              </w:rPr>
              <w:fldChar w:fldCharType="separate"/>
            </w:r>
            <w:r>
              <w:rPr>
                <w:noProof/>
                <w:webHidden/>
              </w:rPr>
              <w:t>28</w:t>
            </w:r>
            <w:r>
              <w:rPr>
                <w:noProof/>
                <w:webHidden/>
              </w:rPr>
              <w:fldChar w:fldCharType="end"/>
            </w:r>
          </w:hyperlink>
        </w:p>
        <w:p w14:paraId="5D3532E0" w14:textId="7DAEA8F5" w:rsidR="00721129" w:rsidRDefault="00721129">
          <w:pPr>
            <w:pStyle w:val="TOC4"/>
            <w:tabs>
              <w:tab w:val="left" w:pos="1760"/>
              <w:tab w:val="right" w:leader="dot" w:pos="8210"/>
            </w:tabs>
            <w:rPr>
              <w:noProof/>
              <w:sz w:val="22"/>
              <w:lang w:val="en-MY"/>
            </w:rPr>
          </w:pPr>
          <w:hyperlink w:anchor="_Toc4844173" w:history="1">
            <w:r w:rsidRPr="00E07BB6">
              <w:rPr>
                <w:rStyle w:val="Hyperlink"/>
                <w:noProof/>
              </w:rPr>
              <w:t>3.4.2.2</w:t>
            </w:r>
            <w:r>
              <w:rPr>
                <w:noProof/>
                <w:sz w:val="22"/>
                <w:lang w:val="en-MY"/>
              </w:rPr>
              <w:tab/>
            </w:r>
            <w:r w:rsidRPr="00E07BB6">
              <w:rPr>
                <w:rStyle w:val="Hyperlink"/>
                <w:noProof/>
              </w:rPr>
              <w:t>Two Markers</w:t>
            </w:r>
            <w:r>
              <w:rPr>
                <w:noProof/>
                <w:webHidden/>
              </w:rPr>
              <w:tab/>
            </w:r>
            <w:r>
              <w:rPr>
                <w:noProof/>
                <w:webHidden/>
              </w:rPr>
              <w:fldChar w:fldCharType="begin"/>
            </w:r>
            <w:r>
              <w:rPr>
                <w:noProof/>
                <w:webHidden/>
              </w:rPr>
              <w:instrText xml:space="preserve"> PAGEREF _Toc4844173 \h </w:instrText>
            </w:r>
            <w:r>
              <w:rPr>
                <w:noProof/>
                <w:webHidden/>
              </w:rPr>
            </w:r>
            <w:r>
              <w:rPr>
                <w:noProof/>
                <w:webHidden/>
              </w:rPr>
              <w:fldChar w:fldCharType="separate"/>
            </w:r>
            <w:r>
              <w:rPr>
                <w:noProof/>
                <w:webHidden/>
              </w:rPr>
              <w:t>29</w:t>
            </w:r>
            <w:r>
              <w:rPr>
                <w:noProof/>
                <w:webHidden/>
              </w:rPr>
              <w:fldChar w:fldCharType="end"/>
            </w:r>
          </w:hyperlink>
        </w:p>
        <w:p w14:paraId="5CEDA88B" w14:textId="3BFF4405" w:rsidR="00721129" w:rsidRDefault="00721129">
          <w:pPr>
            <w:pStyle w:val="TOC2"/>
            <w:tabs>
              <w:tab w:val="left" w:pos="880"/>
              <w:tab w:val="right" w:leader="dot" w:pos="8210"/>
            </w:tabs>
            <w:rPr>
              <w:noProof/>
              <w:sz w:val="22"/>
              <w:lang w:val="en-MY"/>
            </w:rPr>
          </w:pPr>
          <w:hyperlink w:anchor="_Toc4844174" w:history="1">
            <w:r w:rsidRPr="00E07BB6">
              <w:rPr>
                <w:rStyle w:val="Hyperlink"/>
                <w:noProof/>
              </w:rPr>
              <w:t>3.5</w:t>
            </w:r>
            <w:r>
              <w:rPr>
                <w:noProof/>
                <w:sz w:val="22"/>
                <w:lang w:val="en-MY"/>
              </w:rPr>
              <w:tab/>
            </w:r>
            <w:r w:rsidRPr="00E07BB6">
              <w:rPr>
                <w:rStyle w:val="Hyperlink"/>
                <w:noProof/>
              </w:rPr>
              <w:t>Algorithm</w:t>
            </w:r>
            <w:r>
              <w:rPr>
                <w:noProof/>
                <w:webHidden/>
              </w:rPr>
              <w:tab/>
            </w:r>
            <w:r>
              <w:rPr>
                <w:noProof/>
                <w:webHidden/>
              </w:rPr>
              <w:fldChar w:fldCharType="begin"/>
            </w:r>
            <w:r>
              <w:rPr>
                <w:noProof/>
                <w:webHidden/>
              </w:rPr>
              <w:instrText xml:space="preserve"> PAGEREF _Toc4844174 \h </w:instrText>
            </w:r>
            <w:r>
              <w:rPr>
                <w:noProof/>
                <w:webHidden/>
              </w:rPr>
            </w:r>
            <w:r>
              <w:rPr>
                <w:noProof/>
                <w:webHidden/>
              </w:rPr>
              <w:fldChar w:fldCharType="separate"/>
            </w:r>
            <w:r>
              <w:rPr>
                <w:noProof/>
                <w:webHidden/>
              </w:rPr>
              <w:t>34</w:t>
            </w:r>
            <w:r>
              <w:rPr>
                <w:noProof/>
                <w:webHidden/>
              </w:rPr>
              <w:fldChar w:fldCharType="end"/>
            </w:r>
          </w:hyperlink>
        </w:p>
        <w:p w14:paraId="2467CF4A" w14:textId="7A4898E4" w:rsidR="00721129" w:rsidRDefault="00721129">
          <w:pPr>
            <w:pStyle w:val="TOC3"/>
            <w:tabs>
              <w:tab w:val="left" w:pos="1320"/>
              <w:tab w:val="right" w:leader="dot" w:pos="8210"/>
            </w:tabs>
            <w:rPr>
              <w:noProof/>
              <w:sz w:val="22"/>
              <w:lang w:val="en-MY"/>
            </w:rPr>
          </w:pPr>
          <w:hyperlink w:anchor="_Toc4844175" w:history="1">
            <w:r w:rsidRPr="00E07BB6">
              <w:rPr>
                <w:rStyle w:val="Hyperlink"/>
                <w:noProof/>
              </w:rPr>
              <w:t>3.5.1</w:t>
            </w:r>
            <w:r>
              <w:rPr>
                <w:noProof/>
                <w:sz w:val="22"/>
                <w:lang w:val="en-MY"/>
              </w:rPr>
              <w:tab/>
            </w:r>
            <w:r w:rsidRPr="00E07BB6">
              <w:rPr>
                <w:rStyle w:val="Hyperlink"/>
                <w:noProof/>
              </w:rPr>
              <w:t>The Docking Algorithm</w:t>
            </w:r>
            <w:r>
              <w:rPr>
                <w:noProof/>
                <w:webHidden/>
              </w:rPr>
              <w:tab/>
            </w:r>
            <w:r>
              <w:rPr>
                <w:noProof/>
                <w:webHidden/>
              </w:rPr>
              <w:fldChar w:fldCharType="begin"/>
            </w:r>
            <w:r>
              <w:rPr>
                <w:noProof/>
                <w:webHidden/>
              </w:rPr>
              <w:instrText xml:space="preserve"> PAGEREF _Toc4844175 \h </w:instrText>
            </w:r>
            <w:r>
              <w:rPr>
                <w:noProof/>
                <w:webHidden/>
              </w:rPr>
            </w:r>
            <w:r>
              <w:rPr>
                <w:noProof/>
                <w:webHidden/>
              </w:rPr>
              <w:fldChar w:fldCharType="separate"/>
            </w:r>
            <w:r>
              <w:rPr>
                <w:noProof/>
                <w:webHidden/>
              </w:rPr>
              <w:t>35</w:t>
            </w:r>
            <w:r>
              <w:rPr>
                <w:noProof/>
                <w:webHidden/>
              </w:rPr>
              <w:fldChar w:fldCharType="end"/>
            </w:r>
          </w:hyperlink>
        </w:p>
        <w:p w14:paraId="3D8807D9" w14:textId="429EB9C7" w:rsidR="00721129" w:rsidRDefault="00721129">
          <w:pPr>
            <w:pStyle w:val="TOC3"/>
            <w:tabs>
              <w:tab w:val="left" w:pos="1320"/>
              <w:tab w:val="right" w:leader="dot" w:pos="8210"/>
            </w:tabs>
            <w:rPr>
              <w:noProof/>
              <w:sz w:val="22"/>
              <w:lang w:val="en-MY"/>
            </w:rPr>
          </w:pPr>
          <w:hyperlink w:anchor="_Toc4844176" w:history="1">
            <w:r w:rsidRPr="00E07BB6">
              <w:rPr>
                <w:rStyle w:val="Hyperlink"/>
                <w:noProof/>
              </w:rPr>
              <w:t>3.5.2</w:t>
            </w:r>
            <w:r>
              <w:rPr>
                <w:noProof/>
                <w:sz w:val="22"/>
                <w:lang w:val="en-MY"/>
              </w:rPr>
              <w:tab/>
            </w:r>
            <w:r w:rsidRPr="00E07BB6">
              <w:rPr>
                <w:rStyle w:val="Hyperlink"/>
                <w:noProof/>
              </w:rPr>
              <w:t>The Laser Docked Check Algorithm</w:t>
            </w:r>
            <w:r>
              <w:rPr>
                <w:noProof/>
                <w:webHidden/>
              </w:rPr>
              <w:tab/>
            </w:r>
            <w:r>
              <w:rPr>
                <w:noProof/>
                <w:webHidden/>
              </w:rPr>
              <w:fldChar w:fldCharType="begin"/>
            </w:r>
            <w:r>
              <w:rPr>
                <w:noProof/>
                <w:webHidden/>
              </w:rPr>
              <w:instrText xml:space="preserve"> PAGEREF _Toc4844176 \h </w:instrText>
            </w:r>
            <w:r>
              <w:rPr>
                <w:noProof/>
                <w:webHidden/>
              </w:rPr>
            </w:r>
            <w:r>
              <w:rPr>
                <w:noProof/>
                <w:webHidden/>
              </w:rPr>
              <w:fldChar w:fldCharType="separate"/>
            </w:r>
            <w:r>
              <w:rPr>
                <w:noProof/>
                <w:webHidden/>
              </w:rPr>
              <w:t>39</w:t>
            </w:r>
            <w:r>
              <w:rPr>
                <w:noProof/>
                <w:webHidden/>
              </w:rPr>
              <w:fldChar w:fldCharType="end"/>
            </w:r>
          </w:hyperlink>
        </w:p>
        <w:p w14:paraId="26A1F1FD" w14:textId="6D2E2233" w:rsidR="00721129" w:rsidRDefault="00721129">
          <w:pPr>
            <w:pStyle w:val="TOC3"/>
            <w:tabs>
              <w:tab w:val="left" w:pos="1320"/>
              <w:tab w:val="right" w:leader="dot" w:pos="8210"/>
            </w:tabs>
            <w:rPr>
              <w:noProof/>
              <w:sz w:val="22"/>
              <w:lang w:val="en-MY"/>
            </w:rPr>
          </w:pPr>
          <w:hyperlink w:anchor="_Toc4844177" w:history="1">
            <w:r w:rsidRPr="00E07BB6">
              <w:rPr>
                <w:rStyle w:val="Hyperlink"/>
                <w:noProof/>
              </w:rPr>
              <w:t>3.5.3</w:t>
            </w:r>
            <w:r>
              <w:rPr>
                <w:noProof/>
                <w:sz w:val="22"/>
                <w:lang w:val="en-MY"/>
              </w:rPr>
              <w:tab/>
            </w:r>
            <w:r w:rsidRPr="00E07BB6">
              <w:rPr>
                <w:rStyle w:val="Hyperlink"/>
                <w:noProof/>
              </w:rPr>
              <w:t>Parameters and Fine Tuning</w:t>
            </w:r>
            <w:r>
              <w:rPr>
                <w:noProof/>
                <w:webHidden/>
              </w:rPr>
              <w:tab/>
            </w:r>
            <w:r>
              <w:rPr>
                <w:noProof/>
                <w:webHidden/>
              </w:rPr>
              <w:fldChar w:fldCharType="begin"/>
            </w:r>
            <w:r>
              <w:rPr>
                <w:noProof/>
                <w:webHidden/>
              </w:rPr>
              <w:instrText xml:space="preserve"> PAGEREF _Toc4844177 \h </w:instrText>
            </w:r>
            <w:r>
              <w:rPr>
                <w:noProof/>
                <w:webHidden/>
              </w:rPr>
            </w:r>
            <w:r>
              <w:rPr>
                <w:noProof/>
                <w:webHidden/>
              </w:rPr>
              <w:fldChar w:fldCharType="separate"/>
            </w:r>
            <w:r>
              <w:rPr>
                <w:noProof/>
                <w:webHidden/>
              </w:rPr>
              <w:t>41</w:t>
            </w:r>
            <w:r>
              <w:rPr>
                <w:noProof/>
                <w:webHidden/>
              </w:rPr>
              <w:fldChar w:fldCharType="end"/>
            </w:r>
          </w:hyperlink>
        </w:p>
        <w:p w14:paraId="2DCD4ECD" w14:textId="6D4CDB5B" w:rsidR="00721129" w:rsidRDefault="00721129">
          <w:pPr>
            <w:pStyle w:val="TOC2"/>
            <w:tabs>
              <w:tab w:val="left" w:pos="880"/>
              <w:tab w:val="right" w:leader="dot" w:pos="8210"/>
            </w:tabs>
            <w:rPr>
              <w:noProof/>
              <w:sz w:val="22"/>
              <w:lang w:val="en-MY"/>
            </w:rPr>
          </w:pPr>
          <w:hyperlink w:anchor="_Toc4844178" w:history="1">
            <w:r w:rsidRPr="00E07BB6">
              <w:rPr>
                <w:rStyle w:val="Hyperlink"/>
                <w:noProof/>
              </w:rPr>
              <w:t>3.6</w:t>
            </w:r>
            <w:r>
              <w:rPr>
                <w:noProof/>
                <w:sz w:val="22"/>
                <w:lang w:val="en-MY"/>
              </w:rPr>
              <w:tab/>
            </w:r>
            <w:r w:rsidRPr="00E07BB6">
              <w:rPr>
                <w:rStyle w:val="Hyperlink"/>
                <w:noProof/>
              </w:rPr>
              <w:t>Charging Station Framework and Placement</w:t>
            </w:r>
            <w:r>
              <w:rPr>
                <w:noProof/>
                <w:webHidden/>
              </w:rPr>
              <w:tab/>
            </w:r>
            <w:r>
              <w:rPr>
                <w:noProof/>
                <w:webHidden/>
              </w:rPr>
              <w:fldChar w:fldCharType="begin"/>
            </w:r>
            <w:r>
              <w:rPr>
                <w:noProof/>
                <w:webHidden/>
              </w:rPr>
              <w:instrText xml:space="preserve"> PAGEREF _Toc4844178 \h </w:instrText>
            </w:r>
            <w:r>
              <w:rPr>
                <w:noProof/>
                <w:webHidden/>
              </w:rPr>
            </w:r>
            <w:r>
              <w:rPr>
                <w:noProof/>
                <w:webHidden/>
              </w:rPr>
              <w:fldChar w:fldCharType="separate"/>
            </w:r>
            <w:r>
              <w:rPr>
                <w:noProof/>
                <w:webHidden/>
              </w:rPr>
              <w:t>44</w:t>
            </w:r>
            <w:r>
              <w:rPr>
                <w:noProof/>
                <w:webHidden/>
              </w:rPr>
              <w:fldChar w:fldCharType="end"/>
            </w:r>
          </w:hyperlink>
        </w:p>
        <w:p w14:paraId="3854EAC9" w14:textId="4459C94B" w:rsidR="00721129" w:rsidRDefault="00721129">
          <w:pPr>
            <w:pStyle w:val="TOC1"/>
            <w:tabs>
              <w:tab w:val="left" w:pos="480"/>
            </w:tabs>
            <w:rPr>
              <w:noProof/>
              <w:sz w:val="22"/>
              <w:lang w:val="en-MY"/>
            </w:rPr>
          </w:pPr>
          <w:hyperlink w:anchor="_Toc4844180" w:history="1">
            <w:r w:rsidRPr="00E07BB6">
              <w:rPr>
                <w:rStyle w:val="Hyperlink"/>
                <w:noProof/>
              </w:rPr>
              <w:t>4.</w:t>
            </w:r>
            <w:r>
              <w:rPr>
                <w:noProof/>
                <w:sz w:val="22"/>
                <w:lang w:val="en-MY"/>
              </w:rPr>
              <w:tab/>
            </w:r>
            <w:r w:rsidRPr="00E07BB6">
              <w:rPr>
                <w:rStyle w:val="Hyperlink"/>
                <w:noProof/>
              </w:rPr>
              <w:t>Experiment</w:t>
            </w:r>
            <w:r>
              <w:rPr>
                <w:noProof/>
                <w:webHidden/>
              </w:rPr>
              <w:tab/>
            </w:r>
            <w:r>
              <w:rPr>
                <w:noProof/>
                <w:webHidden/>
              </w:rPr>
              <w:fldChar w:fldCharType="begin"/>
            </w:r>
            <w:r>
              <w:rPr>
                <w:noProof/>
                <w:webHidden/>
              </w:rPr>
              <w:instrText xml:space="preserve"> PAGEREF _Toc4844180 \h </w:instrText>
            </w:r>
            <w:r>
              <w:rPr>
                <w:noProof/>
                <w:webHidden/>
              </w:rPr>
            </w:r>
            <w:r>
              <w:rPr>
                <w:noProof/>
                <w:webHidden/>
              </w:rPr>
              <w:fldChar w:fldCharType="separate"/>
            </w:r>
            <w:r>
              <w:rPr>
                <w:noProof/>
                <w:webHidden/>
              </w:rPr>
              <w:t>47</w:t>
            </w:r>
            <w:r>
              <w:rPr>
                <w:noProof/>
                <w:webHidden/>
              </w:rPr>
              <w:fldChar w:fldCharType="end"/>
            </w:r>
          </w:hyperlink>
        </w:p>
        <w:p w14:paraId="2CBFF278" w14:textId="00349656" w:rsidR="00721129" w:rsidRDefault="00721129">
          <w:pPr>
            <w:pStyle w:val="TOC2"/>
            <w:tabs>
              <w:tab w:val="left" w:pos="880"/>
              <w:tab w:val="right" w:leader="dot" w:pos="8210"/>
            </w:tabs>
            <w:rPr>
              <w:noProof/>
              <w:sz w:val="22"/>
              <w:lang w:val="en-MY"/>
            </w:rPr>
          </w:pPr>
          <w:hyperlink w:anchor="_Toc4844181" w:history="1">
            <w:r w:rsidRPr="00E07BB6">
              <w:rPr>
                <w:rStyle w:val="Hyperlink"/>
                <w:noProof/>
              </w:rPr>
              <w:t>4.1</w:t>
            </w:r>
            <w:r>
              <w:rPr>
                <w:noProof/>
                <w:sz w:val="22"/>
                <w:lang w:val="en-MY"/>
              </w:rPr>
              <w:tab/>
            </w:r>
            <w:r w:rsidRPr="00E07BB6">
              <w:rPr>
                <w:rStyle w:val="Hyperlink"/>
                <w:noProof/>
              </w:rPr>
              <w:t>Experiment Setup and Procedure</w:t>
            </w:r>
            <w:r>
              <w:rPr>
                <w:noProof/>
                <w:webHidden/>
              </w:rPr>
              <w:tab/>
            </w:r>
            <w:r>
              <w:rPr>
                <w:noProof/>
                <w:webHidden/>
              </w:rPr>
              <w:fldChar w:fldCharType="begin"/>
            </w:r>
            <w:r>
              <w:rPr>
                <w:noProof/>
                <w:webHidden/>
              </w:rPr>
              <w:instrText xml:space="preserve"> PAGEREF _Toc4844181 \h </w:instrText>
            </w:r>
            <w:r>
              <w:rPr>
                <w:noProof/>
                <w:webHidden/>
              </w:rPr>
            </w:r>
            <w:r>
              <w:rPr>
                <w:noProof/>
                <w:webHidden/>
              </w:rPr>
              <w:fldChar w:fldCharType="separate"/>
            </w:r>
            <w:r>
              <w:rPr>
                <w:noProof/>
                <w:webHidden/>
              </w:rPr>
              <w:t>47</w:t>
            </w:r>
            <w:r>
              <w:rPr>
                <w:noProof/>
                <w:webHidden/>
              </w:rPr>
              <w:fldChar w:fldCharType="end"/>
            </w:r>
          </w:hyperlink>
        </w:p>
        <w:p w14:paraId="5AC5AA14" w14:textId="53B4357B" w:rsidR="00721129" w:rsidRDefault="00721129">
          <w:pPr>
            <w:pStyle w:val="TOC2"/>
            <w:tabs>
              <w:tab w:val="left" w:pos="880"/>
              <w:tab w:val="right" w:leader="dot" w:pos="8210"/>
            </w:tabs>
            <w:rPr>
              <w:noProof/>
              <w:sz w:val="22"/>
              <w:lang w:val="en-MY"/>
            </w:rPr>
          </w:pPr>
          <w:hyperlink w:anchor="_Toc4844182" w:history="1">
            <w:r w:rsidRPr="00E07BB6">
              <w:rPr>
                <w:rStyle w:val="Hyperlink"/>
                <w:noProof/>
              </w:rPr>
              <w:t>4.2</w:t>
            </w:r>
            <w:r>
              <w:rPr>
                <w:noProof/>
                <w:sz w:val="22"/>
                <w:lang w:val="en-MY"/>
              </w:rPr>
              <w:tab/>
            </w:r>
            <w:r w:rsidRPr="00E07BB6">
              <w:rPr>
                <w:rStyle w:val="Hyperlink"/>
                <w:noProof/>
              </w:rPr>
              <w:t>Experiment Data</w:t>
            </w:r>
            <w:r>
              <w:rPr>
                <w:noProof/>
                <w:webHidden/>
              </w:rPr>
              <w:tab/>
            </w:r>
            <w:r>
              <w:rPr>
                <w:noProof/>
                <w:webHidden/>
              </w:rPr>
              <w:fldChar w:fldCharType="begin"/>
            </w:r>
            <w:r>
              <w:rPr>
                <w:noProof/>
                <w:webHidden/>
              </w:rPr>
              <w:instrText xml:space="preserve"> PAGEREF _Toc4844182 \h </w:instrText>
            </w:r>
            <w:r>
              <w:rPr>
                <w:noProof/>
                <w:webHidden/>
              </w:rPr>
            </w:r>
            <w:r>
              <w:rPr>
                <w:noProof/>
                <w:webHidden/>
              </w:rPr>
              <w:fldChar w:fldCharType="separate"/>
            </w:r>
            <w:r>
              <w:rPr>
                <w:noProof/>
                <w:webHidden/>
              </w:rPr>
              <w:t>48</w:t>
            </w:r>
            <w:r>
              <w:rPr>
                <w:noProof/>
                <w:webHidden/>
              </w:rPr>
              <w:fldChar w:fldCharType="end"/>
            </w:r>
          </w:hyperlink>
        </w:p>
        <w:p w14:paraId="6C1A9BDA" w14:textId="202E568B" w:rsidR="00721129" w:rsidRDefault="00721129">
          <w:pPr>
            <w:pStyle w:val="TOC1"/>
            <w:tabs>
              <w:tab w:val="left" w:pos="480"/>
            </w:tabs>
            <w:rPr>
              <w:noProof/>
              <w:sz w:val="22"/>
              <w:lang w:val="en-MY"/>
            </w:rPr>
          </w:pPr>
          <w:hyperlink w:anchor="_Toc4844183" w:history="1">
            <w:r w:rsidRPr="00E07BB6">
              <w:rPr>
                <w:rStyle w:val="Hyperlink"/>
                <w:noProof/>
              </w:rPr>
              <w:t>5.</w:t>
            </w:r>
            <w:r>
              <w:rPr>
                <w:noProof/>
                <w:sz w:val="22"/>
                <w:lang w:val="en-MY"/>
              </w:rPr>
              <w:tab/>
            </w:r>
            <w:r w:rsidRPr="00E07BB6">
              <w:rPr>
                <w:rStyle w:val="Hyperlink"/>
                <w:noProof/>
              </w:rPr>
              <w:t>Result and Discussion</w:t>
            </w:r>
            <w:r>
              <w:rPr>
                <w:noProof/>
                <w:webHidden/>
              </w:rPr>
              <w:tab/>
            </w:r>
            <w:r>
              <w:rPr>
                <w:noProof/>
                <w:webHidden/>
              </w:rPr>
              <w:fldChar w:fldCharType="begin"/>
            </w:r>
            <w:r>
              <w:rPr>
                <w:noProof/>
                <w:webHidden/>
              </w:rPr>
              <w:instrText xml:space="preserve"> PAGEREF _Toc4844183 \h </w:instrText>
            </w:r>
            <w:r>
              <w:rPr>
                <w:noProof/>
                <w:webHidden/>
              </w:rPr>
            </w:r>
            <w:r>
              <w:rPr>
                <w:noProof/>
                <w:webHidden/>
              </w:rPr>
              <w:fldChar w:fldCharType="separate"/>
            </w:r>
            <w:r>
              <w:rPr>
                <w:noProof/>
                <w:webHidden/>
              </w:rPr>
              <w:t>49</w:t>
            </w:r>
            <w:r>
              <w:rPr>
                <w:noProof/>
                <w:webHidden/>
              </w:rPr>
              <w:fldChar w:fldCharType="end"/>
            </w:r>
          </w:hyperlink>
        </w:p>
        <w:p w14:paraId="53D9EB30" w14:textId="1F311A7D" w:rsidR="00721129" w:rsidRDefault="00721129">
          <w:pPr>
            <w:pStyle w:val="TOC2"/>
            <w:tabs>
              <w:tab w:val="left" w:pos="880"/>
              <w:tab w:val="right" w:leader="dot" w:pos="8210"/>
            </w:tabs>
            <w:rPr>
              <w:noProof/>
              <w:sz w:val="22"/>
              <w:lang w:val="en-MY"/>
            </w:rPr>
          </w:pPr>
          <w:hyperlink w:anchor="_Toc4844185" w:history="1">
            <w:r w:rsidRPr="00E07BB6">
              <w:rPr>
                <w:rStyle w:val="Hyperlink"/>
                <w:noProof/>
              </w:rPr>
              <w:t>5.1</w:t>
            </w:r>
            <w:r>
              <w:rPr>
                <w:noProof/>
                <w:sz w:val="22"/>
                <w:lang w:val="en-MY"/>
              </w:rPr>
              <w:tab/>
            </w:r>
            <w:r w:rsidRPr="00E07BB6">
              <w:rPr>
                <w:rStyle w:val="Hyperlink"/>
                <w:noProof/>
              </w:rPr>
              <w:t>Result</w:t>
            </w:r>
            <w:r>
              <w:rPr>
                <w:noProof/>
                <w:webHidden/>
              </w:rPr>
              <w:tab/>
            </w:r>
            <w:r>
              <w:rPr>
                <w:noProof/>
                <w:webHidden/>
              </w:rPr>
              <w:fldChar w:fldCharType="begin"/>
            </w:r>
            <w:r>
              <w:rPr>
                <w:noProof/>
                <w:webHidden/>
              </w:rPr>
              <w:instrText xml:space="preserve"> PAGEREF _Toc4844185 \h </w:instrText>
            </w:r>
            <w:r>
              <w:rPr>
                <w:noProof/>
                <w:webHidden/>
              </w:rPr>
            </w:r>
            <w:r>
              <w:rPr>
                <w:noProof/>
                <w:webHidden/>
              </w:rPr>
              <w:fldChar w:fldCharType="separate"/>
            </w:r>
            <w:r>
              <w:rPr>
                <w:noProof/>
                <w:webHidden/>
              </w:rPr>
              <w:t>49</w:t>
            </w:r>
            <w:r>
              <w:rPr>
                <w:noProof/>
                <w:webHidden/>
              </w:rPr>
              <w:fldChar w:fldCharType="end"/>
            </w:r>
          </w:hyperlink>
        </w:p>
        <w:p w14:paraId="6A2066FA" w14:textId="27CEA832" w:rsidR="00721129" w:rsidRDefault="00721129">
          <w:pPr>
            <w:pStyle w:val="TOC2"/>
            <w:tabs>
              <w:tab w:val="left" w:pos="880"/>
              <w:tab w:val="right" w:leader="dot" w:pos="8210"/>
            </w:tabs>
            <w:rPr>
              <w:noProof/>
              <w:sz w:val="22"/>
              <w:lang w:val="en-MY"/>
            </w:rPr>
          </w:pPr>
          <w:hyperlink w:anchor="_Toc4844186" w:history="1">
            <w:r w:rsidRPr="00E07BB6">
              <w:rPr>
                <w:rStyle w:val="Hyperlink"/>
                <w:noProof/>
              </w:rPr>
              <w:t>5.2</w:t>
            </w:r>
            <w:r>
              <w:rPr>
                <w:noProof/>
                <w:sz w:val="22"/>
                <w:lang w:val="en-MY"/>
              </w:rPr>
              <w:tab/>
            </w:r>
            <w:r w:rsidRPr="00E07BB6">
              <w:rPr>
                <w:rStyle w:val="Hyperlink"/>
                <w:noProof/>
              </w:rPr>
              <w:t>Discussion</w:t>
            </w:r>
            <w:r>
              <w:rPr>
                <w:noProof/>
                <w:webHidden/>
              </w:rPr>
              <w:tab/>
            </w:r>
            <w:r>
              <w:rPr>
                <w:noProof/>
                <w:webHidden/>
              </w:rPr>
              <w:fldChar w:fldCharType="begin"/>
            </w:r>
            <w:r>
              <w:rPr>
                <w:noProof/>
                <w:webHidden/>
              </w:rPr>
              <w:instrText xml:space="preserve"> PAGEREF _Toc4844186 \h </w:instrText>
            </w:r>
            <w:r>
              <w:rPr>
                <w:noProof/>
                <w:webHidden/>
              </w:rPr>
            </w:r>
            <w:r>
              <w:rPr>
                <w:noProof/>
                <w:webHidden/>
              </w:rPr>
              <w:fldChar w:fldCharType="separate"/>
            </w:r>
            <w:r>
              <w:rPr>
                <w:noProof/>
                <w:webHidden/>
              </w:rPr>
              <w:t>51</w:t>
            </w:r>
            <w:r>
              <w:rPr>
                <w:noProof/>
                <w:webHidden/>
              </w:rPr>
              <w:fldChar w:fldCharType="end"/>
            </w:r>
          </w:hyperlink>
        </w:p>
        <w:p w14:paraId="781B7D27" w14:textId="45E3AB58" w:rsidR="00721129" w:rsidRDefault="00721129">
          <w:pPr>
            <w:pStyle w:val="TOC1"/>
            <w:tabs>
              <w:tab w:val="left" w:pos="480"/>
            </w:tabs>
            <w:rPr>
              <w:noProof/>
              <w:sz w:val="22"/>
              <w:lang w:val="en-MY"/>
            </w:rPr>
          </w:pPr>
          <w:hyperlink w:anchor="_Toc4844187" w:history="1">
            <w:r w:rsidRPr="00E07BB6">
              <w:rPr>
                <w:rStyle w:val="Hyperlink"/>
                <w:noProof/>
              </w:rPr>
              <w:t>6.</w:t>
            </w:r>
            <w:r>
              <w:rPr>
                <w:noProof/>
                <w:sz w:val="22"/>
                <w:lang w:val="en-MY"/>
              </w:rPr>
              <w:tab/>
            </w:r>
            <w:r w:rsidRPr="00E07BB6">
              <w:rPr>
                <w:rStyle w:val="Hyperlink"/>
                <w:noProof/>
              </w:rPr>
              <w:t>Conclusion</w:t>
            </w:r>
            <w:r>
              <w:rPr>
                <w:noProof/>
                <w:webHidden/>
              </w:rPr>
              <w:tab/>
            </w:r>
            <w:r>
              <w:rPr>
                <w:noProof/>
                <w:webHidden/>
              </w:rPr>
              <w:fldChar w:fldCharType="begin"/>
            </w:r>
            <w:r>
              <w:rPr>
                <w:noProof/>
                <w:webHidden/>
              </w:rPr>
              <w:instrText xml:space="preserve"> PAGEREF _Toc4844187 \h </w:instrText>
            </w:r>
            <w:r>
              <w:rPr>
                <w:noProof/>
                <w:webHidden/>
              </w:rPr>
            </w:r>
            <w:r>
              <w:rPr>
                <w:noProof/>
                <w:webHidden/>
              </w:rPr>
              <w:fldChar w:fldCharType="separate"/>
            </w:r>
            <w:r>
              <w:rPr>
                <w:noProof/>
                <w:webHidden/>
              </w:rPr>
              <w:t>53</w:t>
            </w:r>
            <w:r>
              <w:rPr>
                <w:noProof/>
                <w:webHidden/>
              </w:rPr>
              <w:fldChar w:fldCharType="end"/>
            </w:r>
          </w:hyperlink>
        </w:p>
        <w:p w14:paraId="519D366E" w14:textId="67D2BC12" w:rsidR="00721129" w:rsidRDefault="00721129">
          <w:pPr>
            <w:pStyle w:val="TOC1"/>
            <w:rPr>
              <w:noProof/>
              <w:sz w:val="22"/>
              <w:lang w:val="en-MY"/>
            </w:rPr>
          </w:pPr>
          <w:hyperlink w:anchor="_Toc4844188" w:history="1">
            <w:r w:rsidRPr="00E07BB6">
              <w:rPr>
                <w:rStyle w:val="Hyperlink"/>
                <w:noProof/>
              </w:rPr>
              <w:t>References</w:t>
            </w:r>
            <w:r>
              <w:rPr>
                <w:noProof/>
                <w:webHidden/>
              </w:rPr>
              <w:tab/>
            </w:r>
            <w:r>
              <w:rPr>
                <w:noProof/>
                <w:webHidden/>
              </w:rPr>
              <w:fldChar w:fldCharType="begin"/>
            </w:r>
            <w:r>
              <w:rPr>
                <w:noProof/>
                <w:webHidden/>
              </w:rPr>
              <w:instrText xml:space="preserve"> PAGEREF _Toc4844188 \h </w:instrText>
            </w:r>
            <w:r>
              <w:rPr>
                <w:noProof/>
                <w:webHidden/>
              </w:rPr>
            </w:r>
            <w:r>
              <w:rPr>
                <w:noProof/>
                <w:webHidden/>
              </w:rPr>
              <w:fldChar w:fldCharType="separate"/>
            </w:r>
            <w:r>
              <w:rPr>
                <w:noProof/>
                <w:webHidden/>
              </w:rPr>
              <w:t>54</w:t>
            </w:r>
            <w:r>
              <w:rPr>
                <w:noProof/>
                <w:webHidden/>
              </w:rPr>
              <w:fldChar w:fldCharType="end"/>
            </w:r>
          </w:hyperlink>
        </w:p>
        <w:p w14:paraId="173DFE25" w14:textId="58AB2342" w:rsidR="00721129" w:rsidRDefault="00721129">
          <w:pPr>
            <w:pStyle w:val="TOC1"/>
            <w:rPr>
              <w:noProof/>
              <w:sz w:val="22"/>
              <w:lang w:val="en-MY"/>
            </w:rPr>
          </w:pPr>
          <w:hyperlink w:anchor="_Toc4844189" w:history="1">
            <w:r w:rsidRPr="00E07BB6">
              <w:rPr>
                <w:rStyle w:val="Hyperlink"/>
                <w:noProof/>
              </w:rPr>
              <w:t>Appendix</w:t>
            </w:r>
            <w:r>
              <w:rPr>
                <w:noProof/>
                <w:webHidden/>
              </w:rPr>
              <w:tab/>
            </w:r>
            <w:r>
              <w:rPr>
                <w:noProof/>
                <w:webHidden/>
              </w:rPr>
              <w:fldChar w:fldCharType="begin"/>
            </w:r>
            <w:r>
              <w:rPr>
                <w:noProof/>
                <w:webHidden/>
              </w:rPr>
              <w:instrText xml:space="preserve"> PAGEREF _Toc4844189 \h </w:instrText>
            </w:r>
            <w:r>
              <w:rPr>
                <w:noProof/>
                <w:webHidden/>
              </w:rPr>
            </w:r>
            <w:r>
              <w:rPr>
                <w:noProof/>
                <w:webHidden/>
              </w:rPr>
              <w:fldChar w:fldCharType="separate"/>
            </w:r>
            <w:r>
              <w:rPr>
                <w:noProof/>
                <w:webHidden/>
              </w:rPr>
              <w:t>56</w:t>
            </w:r>
            <w:r>
              <w:rPr>
                <w:noProof/>
                <w:webHidden/>
              </w:rPr>
              <w:fldChar w:fldCharType="end"/>
            </w:r>
          </w:hyperlink>
        </w:p>
        <w:p w14:paraId="404B7F4C" w14:textId="12F53241" w:rsidR="00721129" w:rsidRDefault="00721129">
          <w:pPr>
            <w:pStyle w:val="TOC2"/>
            <w:tabs>
              <w:tab w:val="left" w:pos="720"/>
              <w:tab w:val="right" w:leader="dot" w:pos="8210"/>
            </w:tabs>
            <w:rPr>
              <w:noProof/>
              <w:sz w:val="22"/>
              <w:lang w:val="en-MY"/>
            </w:rPr>
          </w:pPr>
          <w:hyperlink w:anchor="_Toc4844190" w:history="1">
            <w:r w:rsidRPr="00E07BB6">
              <w:rPr>
                <w:rStyle w:val="Hyperlink"/>
                <w:noProof/>
              </w:rPr>
              <w:t>I.</w:t>
            </w:r>
            <w:r>
              <w:rPr>
                <w:noProof/>
                <w:sz w:val="22"/>
                <w:lang w:val="en-MY"/>
              </w:rPr>
              <w:tab/>
            </w:r>
            <w:r w:rsidRPr="00E07BB6">
              <w:rPr>
                <w:rStyle w:val="Hyperlink"/>
                <w:noProof/>
              </w:rPr>
              <w:t>Github Link and Video Link</w:t>
            </w:r>
            <w:r>
              <w:rPr>
                <w:noProof/>
                <w:webHidden/>
              </w:rPr>
              <w:tab/>
            </w:r>
            <w:r>
              <w:rPr>
                <w:noProof/>
                <w:webHidden/>
              </w:rPr>
              <w:fldChar w:fldCharType="begin"/>
            </w:r>
            <w:r>
              <w:rPr>
                <w:noProof/>
                <w:webHidden/>
              </w:rPr>
              <w:instrText xml:space="preserve"> PAGEREF _Toc4844190 \h </w:instrText>
            </w:r>
            <w:r>
              <w:rPr>
                <w:noProof/>
                <w:webHidden/>
              </w:rPr>
            </w:r>
            <w:r>
              <w:rPr>
                <w:noProof/>
                <w:webHidden/>
              </w:rPr>
              <w:fldChar w:fldCharType="separate"/>
            </w:r>
            <w:r>
              <w:rPr>
                <w:noProof/>
                <w:webHidden/>
              </w:rPr>
              <w:t>56</w:t>
            </w:r>
            <w:r>
              <w:rPr>
                <w:noProof/>
                <w:webHidden/>
              </w:rPr>
              <w:fldChar w:fldCharType="end"/>
            </w:r>
          </w:hyperlink>
        </w:p>
        <w:p w14:paraId="2B5F66BE" w14:textId="1F6FA3E7" w:rsidR="00721129" w:rsidRDefault="00721129">
          <w:pPr>
            <w:pStyle w:val="TOC2"/>
            <w:tabs>
              <w:tab w:val="left" w:pos="720"/>
              <w:tab w:val="right" w:leader="dot" w:pos="8210"/>
            </w:tabs>
            <w:rPr>
              <w:noProof/>
              <w:sz w:val="22"/>
              <w:lang w:val="en-MY"/>
            </w:rPr>
          </w:pPr>
          <w:hyperlink w:anchor="_Toc4844191" w:history="1">
            <w:r w:rsidRPr="00E07BB6">
              <w:rPr>
                <w:rStyle w:val="Hyperlink"/>
                <w:noProof/>
              </w:rPr>
              <w:t>II.</w:t>
            </w:r>
            <w:r>
              <w:rPr>
                <w:noProof/>
                <w:sz w:val="22"/>
                <w:lang w:val="en-MY"/>
              </w:rPr>
              <w:tab/>
            </w:r>
            <w:r w:rsidRPr="00E07BB6">
              <w:rPr>
                <w:rStyle w:val="Hyperlink"/>
                <w:noProof/>
              </w:rPr>
              <w:t>Raw Data of Experiment</w:t>
            </w:r>
            <w:r>
              <w:rPr>
                <w:noProof/>
                <w:webHidden/>
              </w:rPr>
              <w:tab/>
            </w:r>
            <w:r>
              <w:rPr>
                <w:noProof/>
                <w:webHidden/>
              </w:rPr>
              <w:fldChar w:fldCharType="begin"/>
            </w:r>
            <w:r>
              <w:rPr>
                <w:noProof/>
                <w:webHidden/>
              </w:rPr>
              <w:instrText xml:space="preserve"> PAGEREF _Toc4844191 \h </w:instrText>
            </w:r>
            <w:r>
              <w:rPr>
                <w:noProof/>
                <w:webHidden/>
              </w:rPr>
            </w:r>
            <w:r>
              <w:rPr>
                <w:noProof/>
                <w:webHidden/>
              </w:rPr>
              <w:fldChar w:fldCharType="separate"/>
            </w:r>
            <w:r>
              <w:rPr>
                <w:noProof/>
                <w:webHidden/>
              </w:rPr>
              <w:t>57</w:t>
            </w:r>
            <w:r>
              <w:rPr>
                <w:noProof/>
                <w:webHidden/>
              </w:rPr>
              <w:fldChar w:fldCharType="end"/>
            </w:r>
          </w:hyperlink>
        </w:p>
        <w:p w14:paraId="05F56297" w14:textId="2888FFDF" w:rsidR="00721129" w:rsidRDefault="00721129">
          <w:pPr>
            <w:pStyle w:val="TOC2"/>
            <w:tabs>
              <w:tab w:val="left" w:pos="720"/>
              <w:tab w:val="right" w:leader="dot" w:pos="8210"/>
            </w:tabs>
            <w:rPr>
              <w:noProof/>
              <w:sz w:val="22"/>
              <w:lang w:val="en-MY"/>
            </w:rPr>
          </w:pPr>
          <w:hyperlink w:anchor="_Toc4844192" w:history="1">
            <w:r w:rsidRPr="00E07BB6">
              <w:rPr>
                <w:rStyle w:val="Hyperlink"/>
                <w:noProof/>
              </w:rPr>
              <w:t>III.</w:t>
            </w:r>
            <w:r>
              <w:rPr>
                <w:noProof/>
                <w:sz w:val="22"/>
                <w:lang w:val="en-MY"/>
              </w:rPr>
              <w:tab/>
            </w:r>
            <w:r w:rsidRPr="00E07BB6">
              <w:rPr>
                <w:rStyle w:val="Hyperlink"/>
                <w:noProof/>
              </w:rPr>
              <w:t>Docking Algorithm Source Code</w:t>
            </w:r>
            <w:r>
              <w:rPr>
                <w:noProof/>
                <w:webHidden/>
              </w:rPr>
              <w:tab/>
            </w:r>
            <w:r>
              <w:rPr>
                <w:noProof/>
                <w:webHidden/>
              </w:rPr>
              <w:fldChar w:fldCharType="begin"/>
            </w:r>
            <w:r>
              <w:rPr>
                <w:noProof/>
                <w:webHidden/>
              </w:rPr>
              <w:instrText xml:space="preserve"> PAGEREF _Toc4844192 \h </w:instrText>
            </w:r>
            <w:r>
              <w:rPr>
                <w:noProof/>
                <w:webHidden/>
              </w:rPr>
            </w:r>
            <w:r>
              <w:rPr>
                <w:noProof/>
                <w:webHidden/>
              </w:rPr>
              <w:fldChar w:fldCharType="separate"/>
            </w:r>
            <w:r>
              <w:rPr>
                <w:noProof/>
                <w:webHidden/>
              </w:rPr>
              <w:t>60</w:t>
            </w:r>
            <w:r>
              <w:rPr>
                <w:noProof/>
                <w:webHidden/>
              </w:rPr>
              <w:fldChar w:fldCharType="end"/>
            </w:r>
          </w:hyperlink>
        </w:p>
        <w:p w14:paraId="31D3ECFC" w14:textId="23EB99B7" w:rsidR="00721129" w:rsidRDefault="00721129">
          <w:pPr>
            <w:pStyle w:val="TOC2"/>
            <w:tabs>
              <w:tab w:val="left" w:pos="720"/>
              <w:tab w:val="right" w:leader="dot" w:pos="8210"/>
            </w:tabs>
            <w:rPr>
              <w:noProof/>
              <w:sz w:val="22"/>
              <w:lang w:val="en-MY"/>
            </w:rPr>
          </w:pPr>
          <w:hyperlink w:anchor="_Toc4844193" w:history="1">
            <w:r w:rsidRPr="00E07BB6">
              <w:rPr>
                <w:rStyle w:val="Hyperlink"/>
                <w:noProof/>
              </w:rPr>
              <w:t>IV.</w:t>
            </w:r>
            <w:r>
              <w:rPr>
                <w:noProof/>
                <w:sz w:val="22"/>
                <w:lang w:val="en-MY"/>
              </w:rPr>
              <w:tab/>
            </w:r>
            <w:r w:rsidRPr="00E07BB6">
              <w:rPr>
                <w:rStyle w:val="Hyperlink"/>
                <w:noProof/>
              </w:rPr>
              <w:t>Laser Docked Check Source Code</w:t>
            </w:r>
            <w:r>
              <w:rPr>
                <w:noProof/>
                <w:webHidden/>
              </w:rPr>
              <w:tab/>
            </w:r>
            <w:r>
              <w:rPr>
                <w:noProof/>
                <w:webHidden/>
              </w:rPr>
              <w:fldChar w:fldCharType="begin"/>
            </w:r>
            <w:r>
              <w:rPr>
                <w:noProof/>
                <w:webHidden/>
              </w:rPr>
              <w:instrText xml:space="preserve"> PAGEREF _Toc4844193 \h </w:instrText>
            </w:r>
            <w:r>
              <w:rPr>
                <w:noProof/>
                <w:webHidden/>
              </w:rPr>
            </w:r>
            <w:r>
              <w:rPr>
                <w:noProof/>
                <w:webHidden/>
              </w:rPr>
              <w:fldChar w:fldCharType="separate"/>
            </w:r>
            <w:r>
              <w:rPr>
                <w:noProof/>
                <w:webHidden/>
              </w:rPr>
              <w:t>66</w:t>
            </w:r>
            <w:r>
              <w:rPr>
                <w:noProof/>
                <w:webHidden/>
              </w:rPr>
              <w:fldChar w:fldCharType="end"/>
            </w:r>
          </w:hyperlink>
        </w:p>
        <w:p w14:paraId="2A3746E1" w14:textId="63D6F472" w:rsidR="00721129" w:rsidRDefault="00721129">
          <w:pPr>
            <w:pStyle w:val="TOC2"/>
            <w:tabs>
              <w:tab w:val="left" w:pos="720"/>
              <w:tab w:val="right" w:leader="dot" w:pos="8210"/>
            </w:tabs>
            <w:rPr>
              <w:noProof/>
              <w:sz w:val="22"/>
              <w:lang w:val="en-MY"/>
            </w:rPr>
          </w:pPr>
          <w:hyperlink w:anchor="_Toc4844194" w:history="1">
            <w:r w:rsidRPr="00E07BB6">
              <w:rPr>
                <w:rStyle w:val="Hyperlink"/>
                <w:noProof/>
              </w:rPr>
              <w:t>V.</w:t>
            </w:r>
            <w:r>
              <w:rPr>
                <w:noProof/>
                <w:sz w:val="22"/>
                <w:lang w:val="en-MY"/>
              </w:rPr>
              <w:tab/>
            </w:r>
            <w:r w:rsidRPr="00E07BB6">
              <w:rPr>
                <w:rStyle w:val="Hyperlink"/>
                <w:noProof/>
              </w:rPr>
              <w:t>Docking Algorithm Launch File</w:t>
            </w:r>
            <w:r>
              <w:rPr>
                <w:noProof/>
                <w:webHidden/>
              </w:rPr>
              <w:tab/>
            </w:r>
            <w:r>
              <w:rPr>
                <w:noProof/>
                <w:webHidden/>
              </w:rPr>
              <w:fldChar w:fldCharType="begin"/>
            </w:r>
            <w:r>
              <w:rPr>
                <w:noProof/>
                <w:webHidden/>
              </w:rPr>
              <w:instrText xml:space="preserve"> PAGEREF _Toc4844194 \h </w:instrText>
            </w:r>
            <w:r>
              <w:rPr>
                <w:noProof/>
                <w:webHidden/>
              </w:rPr>
            </w:r>
            <w:r>
              <w:rPr>
                <w:noProof/>
                <w:webHidden/>
              </w:rPr>
              <w:fldChar w:fldCharType="separate"/>
            </w:r>
            <w:r>
              <w:rPr>
                <w:noProof/>
                <w:webHidden/>
              </w:rPr>
              <w:t>69</w:t>
            </w:r>
            <w:r>
              <w:rPr>
                <w:noProof/>
                <w:webHidden/>
              </w:rPr>
              <w:fldChar w:fldCharType="end"/>
            </w:r>
          </w:hyperlink>
        </w:p>
        <w:p w14:paraId="25A6FC95" w14:textId="5F574E06" w:rsidR="00721129" w:rsidRDefault="00721129">
          <w:pPr>
            <w:pStyle w:val="TOC2"/>
            <w:tabs>
              <w:tab w:val="left" w:pos="720"/>
              <w:tab w:val="right" w:leader="dot" w:pos="8210"/>
            </w:tabs>
            <w:rPr>
              <w:noProof/>
              <w:sz w:val="22"/>
              <w:lang w:val="en-MY"/>
            </w:rPr>
          </w:pPr>
          <w:hyperlink w:anchor="_Toc4844195" w:history="1">
            <w:r w:rsidRPr="00E07BB6">
              <w:rPr>
                <w:rStyle w:val="Hyperlink"/>
                <w:noProof/>
              </w:rPr>
              <w:t>VI.</w:t>
            </w:r>
            <w:r>
              <w:rPr>
                <w:noProof/>
                <w:sz w:val="22"/>
                <w:lang w:val="en-MY"/>
              </w:rPr>
              <w:tab/>
            </w:r>
            <w:r w:rsidRPr="00E07BB6">
              <w:rPr>
                <w:rStyle w:val="Hyperlink"/>
                <w:noProof/>
              </w:rPr>
              <w:t>Laser Docked Check Launch File</w:t>
            </w:r>
            <w:r>
              <w:rPr>
                <w:noProof/>
                <w:webHidden/>
              </w:rPr>
              <w:tab/>
            </w:r>
            <w:r>
              <w:rPr>
                <w:noProof/>
                <w:webHidden/>
              </w:rPr>
              <w:fldChar w:fldCharType="begin"/>
            </w:r>
            <w:r>
              <w:rPr>
                <w:noProof/>
                <w:webHidden/>
              </w:rPr>
              <w:instrText xml:space="preserve"> PAGEREF _Toc4844195 \h </w:instrText>
            </w:r>
            <w:r>
              <w:rPr>
                <w:noProof/>
                <w:webHidden/>
              </w:rPr>
            </w:r>
            <w:r>
              <w:rPr>
                <w:noProof/>
                <w:webHidden/>
              </w:rPr>
              <w:fldChar w:fldCharType="separate"/>
            </w:r>
            <w:r>
              <w:rPr>
                <w:noProof/>
                <w:webHidden/>
              </w:rPr>
              <w:t>70</w:t>
            </w:r>
            <w:r>
              <w:rPr>
                <w:noProof/>
                <w:webHidden/>
              </w:rPr>
              <w:fldChar w:fldCharType="end"/>
            </w:r>
          </w:hyperlink>
        </w:p>
        <w:p w14:paraId="1234A79D" w14:textId="1FA00C34" w:rsidR="00721129" w:rsidRDefault="00721129">
          <w:pPr>
            <w:pStyle w:val="TOC2"/>
            <w:tabs>
              <w:tab w:val="left" w:pos="880"/>
              <w:tab w:val="right" w:leader="dot" w:pos="8210"/>
            </w:tabs>
            <w:rPr>
              <w:noProof/>
              <w:sz w:val="22"/>
              <w:lang w:val="en-MY"/>
            </w:rPr>
          </w:pPr>
          <w:hyperlink w:anchor="_Toc4844196" w:history="1">
            <w:r w:rsidRPr="00E07BB6">
              <w:rPr>
                <w:rStyle w:val="Hyperlink"/>
                <w:noProof/>
              </w:rPr>
              <w:t>VII.</w:t>
            </w:r>
            <w:r>
              <w:rPr>
                <w:noProof/>
                <w:sz w:val="22"/>
                <w:lang w:val="en-MY"/>
              </w:rPr>
              <w:tab/>
            </w:r>
            <w:r w:rsidRPr="00E07BB6">
              <w:rPr>
                <w:rStyle w:val="Hyperlink"/>
                <w:noProof/>
              </w:rPr>
              <w:t>Instruction</w:t>
            </w:r>
            <w:r>
              <w:rPr>
                <w:noProof/>
                <w:webHidden/>
              </w:rPr>
              <w:tab/>
            </w:r>
            <w:r>
              <w:rPr>
                <w:noProof/>
                <w:webHidden/>
              </w:rPr>
              <w:fldChar w:fldCharType="begin"/>
            </w:r>
            <w:r>
              <w:rPr>
                <w:noProof/>
                <w:webHidden/>
              </w:rPr>
              <w:instrText xml:space="preserve"> PAGEREF _Toc4844196 \h </w:instrText>
            </w:r>
            <w:r>
              <w:rPr>
                <w:noProof/>
                <w:webHidden/>
              </w:rPr>
            </w:r>
            <w:r>
              <w:rPr>
                <w:noProof/>
                <w:webHidden/>
              </w:rPr>
              <w:fldChar w:fldCharType="separate"/>
            </w:r>
            <w:r>
              <w:rPr>
                <w:noProof/>
                <w:webHidden/>
              </w:rPr>
              <w:t>71</w:t>
            </w:r>
            <w:r>
              <w:rPr>
                <w:noProof/>
                <w:webHidden/>
              </w:rPr>
              <w:fldChar w:fldCharType="end"/>
            </w:r>
          </w:hyperlink>
        </w:p>
        <w:p w14:paraId="74A65A42" w14:textId="0458C90A" w:rsidR="002E337B" w:rsidRDefault="005E0BF4" w:rsidP="002E337B">
          <w:r>
            <w:rPr>
              <w:b/>
              <w:bCs/>
              <w:noProof/>
            </w:rPr>
            <w:fldChar w:fldCharType="end"/>
          </w:r>
        </w:p>
      </w:sdtContent>
    </w:sdt>
    <w:p w14:paraId="49B40781" w14:textId="62920E43" w:rsidR="00CE5DBA" w:rsidRDefault="00CE5DBA" w:rsidP="002E337B"/>
    <w:p w14:paraId="183A0C17" w14:textId="0AEBEEF7" w:rsidR="00CE5DBA" w:rsidRDefault="00CE5DBA" w:rsidP="002E337B"/>
    <w:p w14:paraId="183B2172" w14:textId="2F7ED03B" w:rsidR="00CE5DBA" w:rsidRDefault="00CE5DBA" w:rsidP="002E337B"/>
    <w:p w14:paraId="2F073BA8" w14:textId="438855CD" w:rsidR="00CE5DBA" w:rsidRDefault="00CE5DBA" w:rsidP="002E337B"/>
    <w:p w14:paraId="60507509" w14:textId="09A6B2C3" w:rsidR="00CE5DBA" w:rsidRDefault="00CE5DBA" w:rsidP="002E337B"/>
    <w:p w14:paraId="5B24AA2C" w14:textId="28A130D4" w:rsidR="00CE5DBA" w:rsidRDefault="00CE5DBA" w:rsidP="002E337B"/>
    <w:p w14:paraId="4ADAFC7F" w14:textId="4E1578EA" w:rsidR="00CE5DBA" w:rsidRDefault="00CE5DBA" w:rsidP="002E337B"/>
    <w:p w14:paraId="28CC8E9D" w14:textId="4A87DC33" w:rsidR="00CE5DBA" w:rsidRDefault="00CE5DBA" w:rsidP="002E337B"/>
    <w:p w14:paraId="59176F16" w14:textId="730D81AC" w:rsidR="00CE5DBA" w:rsidRDefault="00CE5DBA" w:rsidP="002E337B"/>
    <w:p w14:paraId="3492F7B0" w14:textId="0534ED23" w:rsidR="00CE5DBA" w:rsidRDefault="00CE5DBA" w:rsidP="002E337B">
      <w:r>
        <w:br w:type="page"/>
      </w:r>
    </w:p>
    <w:p w14:paraId="1A90AACB" w14:textId="4511BC58" w:rsidR="00CE5DBA" w:rsidRPr="00463FCD" w:rsidRDefault="00CE5DBA" w:rsidP="00CE5DBA">
      <w:pPr>
        <w:pStyle w:val="HeadingI"/>
        <w:numPr>
          <w:ilvl w:val="0"/>
          <w:numId w:val="0"/>
        </w:numPr>
        <w:ind w:left="360" w:hanging="360"/>
      </w:pPr>
      <w:bookmarkStart w:id="2" w:name="_Toc4844145"/>
      <w:r>
        <w:lastRenderedPageBreak/>
        <w:t>LIST OF FIGURES</w:t>
      </w:r>
      <w:bookmarkEnd w:id="2"/>
    </w:p>
    <w:p w14:paraId="1C721EE4" w14:textId="037EA877" w:rsidR="00721129" w:rsidRDefault="001B5BC9">
      <w:pPr>
        <w:pStyle w:val="TableofFigures"/>
        <w:tabs>
          <w:tab w:val="right" w:leader="dot" w:pos="8210"/>
        </w:tabs>
        <w:rPr>
          <w:noProof/>
          <w:sz w:val="22"/>
          <w:lang w:val="en-MY"/>
        </w:rPr>
      </w:pPr>
      <w:r>
        <w:fldChar w:fldCharType="begin"/>
      </w:r>
      <w:r>
        <w:instrText xml:space="preserve"> TOC \h \z \c "Figure" </w:instrText>
      </w:r>
      <w:r>
        <w:fldChar w:fldCharType="separate"/>
      </w:r>
      <w:hyperlink r:id="rId10" w:anchor="_Toc4844197" w:history="1">
        <w:r w:rsidR="00721129" w:rsidRPr="00021390">
          <w:rPr>
            <w:rStyle w:val="Hyperlink"/>
            <w:noProof/>
          </w:rPr>
          <w:t>Figure 1: Charging Station from Previous FYP Work</w:t>
        </w:r>
        <w:r w:rsidR="00721129">
          <w:rPr>
            <w:noProof/>
            <w:webHidden/>
          </w:rPr>
          <w:tab/>
        </w:r>
        <w:r w:rsidR="00721129">
          <w:rPr>
            <w:noProof/>
            <w:webHidden/>
          </w:rPr>
          <w:fldChar w:fldCharType="begin"/>
        </w:r>
        <w:r w:rsidR="00721129">
          <w:rPr>
            <w:noProof/>
            <w:webHidden/>
          </w:rPr>
          <w:instrText xml:space="preserve"> PAGEREF _Toc4844197 \h </w:instrText>
        </w:r>
        <w:r w:rsidR="00721129">
          <w:rPr>
            <w:noProof/>
            <w:webHidden/>
          </w:rPr>
        </w:r>
        <w:r w:rsidR="00721129">
          <w:rPr>
            <w:noProof/>
            <w:webHidden/>
          </w:rPr>
          <w:fldChar w:fldCharType="separate"/>
        </w:r>
        <w:r w:rsidR="00721129">
          <w:rPr>
            <w:noProof/>
            <w:webHidden/>
          </w:rPr>
          <w:t>13</w:t>
        </w:r>
        <w:r w:rsidR="00721129">
          <w:rPr>
            <w:noProof/>
            <w:webHidden/>
          </w:rPr>
          <w:fldChar w:fldCharType="end"/>
        </w:r>
      </w:hyperlink>
    </w:p>
    <w:p w14:paraId="6117D815" w14:textId="43FE79D2" w:rsidR="00721129" w:rsidRDefault="00721129">
      <w:pPr>
        <w:pStyle w:val="TableofFigures"/>
        <w:tabs>
          <w:tab w:val="right" w:leader="dot" w:pos="8210"/>
        </w:tabs>
        <w:rPr>
          <w:noProof/>
          <w:sz w:val="22"/>
          <w:lang w:val="en-MY"/>
        </w:rPr>
      </w:pPr>
      <w:hyperlink r:id="rId11" w:anchor="_Toc4844198" w:history="1">
        <w:r w:rsidRPr="00021390">
          <w:rPr>
            <w:rStyle w:val="Hyperlink"/>
            <w:noProof/>
          </w:rPr>
          <w:t>Figure 2: Based Holonomic Platform of MAVEN</w:t>
        </w:r>
        <w:r>
          <w:rPr>
            <w:noProof/>
            <w:webHidden/>
          </w:rPr>
          <w:tab/>
        </w:r>
        <w:r>
          <w:rPr>
            <w:noProof/>
            <w:webHidden/>
          </w:rPr>
          <w:fldChar w:fldCharType="begin"/>
        </w:r>
        <w:r>
          <w:rPr>
            <w:noProof/>
            <w:webHidden/>
          </w:rPr>
          <w:instrText xml:space="preserve"> PAGEREF _Toc4844198 \h </w:instrText>
        </w:r>
        <w:r>
          <w:rPr>
            <w:noProof/>
            <w:webHidden/>
          </w:rPr>
        </w:r>
        <w:r>
          <w:rPr>
            <w:noProof/>
            <w:webHidden/>
          </w:rPr>
          <w:fldChar w:fldCharType="separate"/>
        </w:r>
        <w:r>
          <w:rPr>
            <w:noProof/>
            <w:webHidden/>
          </w:rPr>
          <w:t>15</w:t>
        </w:r>
        <w:r>
          <w:rPr>
            <w:noProof/>
            <w:webHidden/>
          </w:rPr>
          <w:fldChar w:fldCharType="end"/>
        </w:r>
      </w:hyperlink>
    </w:p>
    <w:p w14:paraId="6AC993DD" w14:textId="3740CF88" w:rsidR="00721129" w:rsidRDefault="00721129">
      <w:pPr>
        <w:pStyle w:val="TableofFigures"/>
        <w:tabs>
          <w:tab w:val="right" w:leader="dot" w:pos="8210"/>
        </w:tabs>
        <w:rPr>
          <w:noProof/>
          <w:sz w:val="22"/>
          <w:lang w:val="en-MY"/>
        </w:rPr>
      </w:pPr>
      <w:hyperlink r:id="rId12" w:anchor="_Toc4844199" w:history="1">
        <w:r w:rsidRPr="00021390">
          <w:rPr>
            <w:rStyle w:val="Hyperlink"/>
            <w:noProof/>
          </w:rPr>
          <w:t>Figure 3: Contacting Charger when Not Charging</w:t>
        </w:r>
        <w:r>
          <w:rPr>
            <w:noProof/>
            <w:webHidden/>
          </w:rPr>
          <w:tab/>
        </w:r>
        <w:r>
          <w:rPr>
            <w:noProof/>
            <w:webHidden/>
          </w:rPr>
          <w:fldChar w:fldCharType="begin"/>
        </w:r>
        <w:r>
          <w:rPr>
            <w:noProof/>
            <w:webHidden/>
          </w:rPr>
          <w:instrText xml:space="preserve"> PAGEREF _Toc4844199 \h </w:instrText>
        </w:r>
        <w:r>
          <w:rPr>
            <w:noProof/>
            <w:webHidden/>
          </w:rPr>
        </w:r>
        <w:r>
          <w:rPr>
            <w:noProof/>
            <w:webHidden/>
          </w:rPr>
          <w:fldChar w:fldCharType="separate"/>
        </w:r>
        <w:r>
          <w:rPr>
            <w:noProof/>
            <w:webHidden/>
          </w:rPr>
          <w:t>16</w:t>
        </w:r>
        <w:r>
          <w:rPr>
            <w:noProof/>
            <w:webHidden/>
          </w:rPr>
          <w:fldChar w:fldCharType="end"/>
        </w:r>
      </w:hyperlink>
    </w:p>
    <w:p w14:paraId="523A7740" w14:textId="67C9E589" w:rsidR="00721129" w:rsidRDefault="00721129">
      <w:pPr>
        <w:pStyle w:val="TableofFigures"/>
        <w:tabs>
          <w:tab w:val="right" w:leader="dot" w:pos="8210"/>
        </w:tabs>
        <w:rPr>
          <w:noProof/>
          <w:sz w:val="22"/>
          <w:lang w:val="en-MY"/>
        </w:rPr>
      </w:pPr>
      <w:hyperlink r:id="rId13" w:anchor="_Toc4844200" w:history="1">
        <w:r w:rsidRPr="00021390">
          <w:rPr>
            <w:rStyle w:val="Hyperlink"/>
            <w:noProof/>
          </w:rPr>
          <w:t>Figure 4: Contacting Charger when Charging</w:t>
        </w:r>
        <w:r>
          <w:rPr>
            <w:noProof/>
            <w:webHidden/>
          </w:rPr>
          <w:tab/>
        </w:r>
        <w:r>
          <w:rPr>
            <w:noProof/>
            <w:webHidden/>
          </w:rPr>
          <w:fldChar w:fldCharType="begin"/>
        </w:r>
        <w:r>
          <w:rPr>
            <w:noProof/>
            <w:webHidden/>
          </w:rPr>
          <w:instrText xml:space="preserve"> PAGEREF _Toc4844200 \h </w:instrText>
        </w:r>
        <w:r>
          <w:rPr>
            <w:noProof/>
            <w:webHidden/>
          </w:rPr>
        </w:r>
        <w:r>
          <w:rPr>
            <w:noProof/>
            <w:webHidden/>
          </w:rPr>
          <w:fldChar w:fldCharType="separate"/>
        </w:r>
        <w:r>
          <w:rPr>
            <w:noProof/>
            <w:webHidden/>
          </w:rPr>
          <w:t>16</w:t>
        </w:r>
        <w:r>
          <w:rPr>
            <w:noProof/>
            <w:webHidden/>
          </w:rPr>
          <w:fldChar w:fldCharType="end"/>
        </w:r>
      </w:hyperlink>
    </w:p>
    <w:p w14:paraId="27FDB6BB" w14:textId="436ED4C1" w:rsidR="00721129" w:rsidRDefault="00721129">
      <w:pPr>
        <w:pStyle w:val="TableofFigures"/>
        <w:tabs>
          <w:tab w:val="right" w:leader="dot" w:pos="8210"/>
        </w:tabs>
        <w:rPr>
          <w:noProof/>
          <w:sz w:val="22"/>
          <w:lang w:val="en-MY"/>
        </w:rPr>
      </w:pPr>
      <w:hyperlink r:id="rId14" w:anchor="_Toc4844201" w:history="1">
        <w:r w:rsidRPr="00021390">
          <w:rPr>
            <w:rStyle w:val="Hyperlink"/>
            <w:noProof/>
          </w:rPr>
          <w:t>Figure 5: Camera and Laser on Robot</w:t>
        </w:r>
        <w:r>
          <w:rPr>
            <w:noProof/>
            <w:webHidden/>
          </w:rPr>
          <w:tab/>
        </w:r>
        <w:r>
          <w:rPr>
            <w:noProof/>
            <w:webHidden/>
          </w:rPr>
          <w:fldChar w:fldCharType="begin"/>
        </w:r>
        <w:r>
          <w:rPr>
            <w:noProof/>
            <w:webHidden/>
          </w:rPr>
          <w:instrText xml:space="preserve"> PAGEREF _Toc4844201 \h </w:instrText>
        </w:r>
        <w:r>
          <w:rPr>
            <w:noProof/>
            <w:webHidden/>
          </w:rPr>
        </w:r>
        <w:r>
          <w:rPr>
            <w:noProof/>
            <w:webHidden/>
          </w:rPr>
          <w:fldChar w:fldCharType="separate"/>
        </w:r>
        <w:r>
          <w:rPr>
            <w:noProof/>
            <w:webHidden/>
          </w:rPr>
          <w:t>17</w:t>
        </w:r>
        <w:r>
          <w:rPr>
            <w:noProof/>
            <w:webHidden/>
          </w:rPr>
          <w:fldChar w:fldCharType="end"/>
        </w:r>
      </w:hyperlink>
    </w:p>
    <w:p w14:paraId="4B57EDAA" w14:textId="6446CC91" w:rsidR="00721129" w:rsidRDefault="00721129">
      <w:pPr>
        <w:pStyle w:val="TableofFigures"/>
        <w:tabs>
          <w:tab w:val="right" w:leader="dot" w:pos="8210"/>
        </w:tabs>
        <w:rPr>
          <w:noProof/>
          <w:sz w:val="22"/>
          <w:lang w:val="en-MY"/>
        </w:rPr>
      </w:pPr>
      <w:hyperlink r:id="rId15" w:anchor="_Toc4844202" w:history="1">
        <w:r w:rsidRPr="00021390">
          <w:rPr>
            <w:rStyle w:val="Hyperlink"/>
            <w:noProof/>
          </w:rPr>
          <w:t>Figure 6: Overview of Nodes and Topics</w:t>
        </w:r>
        <w:r>
          <w:rPr>
            <w:noProof/>
            <w:webHidden/>
          </w:rPr>
          <w:tab/>
        </w:r>
        <w:r>
          <w:rPr>
            <w:noProof/>
            <w:webHidden/>
          </w:rPr>
          <w:fldChar w:fldCharType="begin"/>
        </w:r>
        <w:r>
          <w:rPr>
            <w:noProof/>
            <w:webHidden/>
          </w:rPr>
          <w:instrText xml:space="preserve"> PAGEREF _Toc4844202 \h </w:instrText>
        </w:r>
        <w:r>
          <w:rPr>
            <w:noProof/>
            <w:webHidden/>
          </w:rPr>
        </w:r>
        <w:r>
          <w:rPr>
            <w:noProof/>
            <w:webHidden/>
          </w:rPr>
          <w:fldChar w:fldCharType="separate"/>
        </w:r>
        <w:r>
          <w:rPr>
            <w:noProof/>
            <w:webHidden/>
          </w:rPr>
          <w:t>18</w:t>
        </w:r>
        <w:r>
          <w:rPr>
            <w:noProof/>
            <w:webHidden/>
          </w:rPr>
          <w:fldChar w:fldCharType="end"/>
        </w:r>
      </w:hyperlink>
    </w:p>
    <w:p w14:paraId="07456269" w14:textId="5B2F7394" w:rsidR="00721129" w:rsidRDefault="00721129">
      <w:pPr>
        <w:pStyle w:val="TableofFigures"/>
        <w:tabs>
          <w:tab w:val="right" w:leader="dot" w:pos="8210"/>
        </w:tabs>
        <w:rPr>
          <w:noProof/>
          <w:sz w:val="22"/>
          <w:lang w:val="en-MY"/>
        </w:rPr>
      </w:pPr>
      <w:hyperlink r:id="rId16" w:anchor="_Toc4844203" w:history="1">
        <w:r w:rsidRPr="00021390">
          <w:rPr>
            <w:rStyle w:val="Hyperlink"/>
            <w:noProof/>
          </w:rPr>
          <w:t>Figure 7: Overview of Nodes and Topics</w:t>
        </w:r>
        <w:r>
          <w:rPr>
            <w:noProof/>
            <w:webHidden/>
          </w:rPr>
          <w:tab/>
        </w:r>
        <w:r>
          <w:rPr>
            <w:noProof/>
            <w:webHidden/>
          </w:rPr>
          <w:fldChar w:fldCharType="begin"/>
        </w:r>
        <w:r>
          <w:rPr>
            <w:noProof/>
            <w:webHidden/>
          </w:rPr>
          <w:instrText xml:space="preserve"> PAGEREF _Toc4844203 \h </w:instrText>
        </w:r>
        <w:r>
          <w:rPr>
            <w:noProof/>
            <w:webHidden/>
          </w:rPr>
        </w:r>
        <w:r>
          <w:rPr>
            <w:noProof/>
            <w:webHidden/>
          </w:rPr>
          <w:fldChar w:fldCharType="separate"/>
        </w:r>
        <w:r>
          <w:rPr>
            <w:noProof/>
            <w:webHidden/>
          </w:rPr>
          <w:t>18</w:t>
        </w:r>
        <w:r>
          <w:rPr>
            <w:noProof/>
            <w:webHidden/>
          </w:rPr>
          <w:fldChar w:fldCharType="end"/>
        </w:r>
      </w:hyperlink>
    </w:p>
    <w:p w14:paraId="0BDD0CD8" w14:textId="76DD5100" w:rsidR="00721129" w:rsidRDefault="00721129">
      <w:pPr>
        <w:pStyle w:val="TableofFigures"/>
        <w:tabs>
          <w:tab w:val="right" w:leader="dot" w:pos="8210"/>
        </w:tabs>
        <w:rPr>
          <w:noProof/>
          <w:sz w:val="22"/>
          <w:lang w:val="en-MY"/>
        </w:rPr>
      </w:pPr>
      <w:hyperlink r:id="rId17" w:anchor="_Toc4844204" w:history="1">
        <w:r w:rsidRPr="00021390">
          <w:rPr>
            <w:rStyle w:val="Hyperlink"/>
            <w:noProof/>
          </w:rPr>
          <w:t>Figure 8: Data Screenshot of Marker in Middle</w:t>
        </w:r>
        <w:r>
          <w:rPr>
            <w:noProof/>
            <w:webHidden/>
          </w:rPr>
          <w:tab/>
        </w:r>
        <w:r>
          <w:rPr>
            <w:noProof/>
            <w:webHidden/>
          </w:rPr>
          <w:fldChar w:fldCharType="begin"/>
        </w:r>
        <w:r>
          <w:rPr>
            <w:noProof/>
            <w:webHidden/>
          </w:rPr>
          <w:instrText xml:space="preserve"> PAGEREF _Toc4844204 \h </w:instrText>
        </w:r>
        <w:r>
          <w:rPr>
            <w:noProof/>
            <w:webHidden/>
          </w:rPr>
        </w:r>
        <w:r>
          <w:rPr>
            <w:noProof/>
            <w:webHidden/>
          </w:rPr>
          <w:fldChar w:fldCharType="separate"/>
        </w:r>
        <w:r>
          <w:rPr>
            <w:noProof/>
            <w:webHidden/>
          </w:rPr>
          <w:t>20</w:t>
        </w:r>
        <w:r>
          <w:rPr>
            <w:noProof/>
            <w:webHidden/>
          </w:rPr>
          <w:fldChar w:fldCharType="end"/>
        </w:r>
      </w:hyperlink>
    </w:p>
    <w:p w14:paraId="3A4284E0" w14:textId="4D77F57C" w:rsidR="00721129" w:rsidRDefault="00721129">
      <w:pPr>
        <w:pStyle w:val="TableofFigures"/>
        <w:tabs>
          <w:tab w:val="right" w:leader="dot" w:pos="8210"/>
        </w:tabs>
        <w:rPr>
          <w:noProof/>
          <w:sz w:val="22"/>
          <w:lang w:val="en-MY"/>
        </w:rPr>
      </w:pPr>
      <w:hyperlink r:id="rId18" w:anchor="_Toc4844205" w:history="1">
        <w:r w:rsidRPr="00021390">
          <w:rPr>
            <w:rStyle w:val="Hyperlink"/>
            <w:noProof/>
          </w:rPr>
          <w:t>Figure 9: Data Screenshot of Marker in Middle Tilted</w:t>
        </w:r>
        <w:r>
          <w:rPr>
            <w:noProof/>
            <w:webHidden/>
          </w:rPr>
          <w:tab/>
        </w:r>
        <w:r>
          <w:rPr>
            <w:noProof/>
            <w:webHidden/>
          </w:rPr>
          <w:fldChar w:fldCharType="begin"/>
        </w:r>
        <w:r>
          <w:rPr>
            <w:noProof/>
            <w:webHidden/>
          </w:rPr>
          <w:instrText xml:space="preserve"> PAGEREF _Toc4844205 \h </w:instrText>
        </w:r>
        <w:r>
          <w:rPr>
            <w:noProof/>
            <w:webHidden/>
          </w:rPr>
        </w:r>
        <w:r>
          <w:rPr>
            <w:noProof/>
            <w:webHidden/>
          </w:rPr>
          <w:fldChar w:fldCharType="separate"/>
        </w:r>
        <w:r>
          <w:rPr>
            <w:noProof/>
            <w:webHidden/>
          </w:rPr>
          <w:t>21</w:t>
        </w:r>
        <w:r>
          <w:rPr>
            <w:noProof/>
            <w:webHidden/>
          </w:rPr>
          <w:fldChar w:fldCharType="end"/>
        </w:r>
      </w:hyperlink>
    </w:p>
    <w:p w14:paraId="24F04704" w14:textId="3D200BBB" w:rsidR="00721129" w:rsidRDefault="00721129">
      <w:pPr>
        <w:pStyle w:val="TableofFigures"/>
        <w:tabs>
          <w:tab w:val="right" w:leader="dot" w:pos="8210"/>
        </w:tabs>
        <w:rPr>
          <w:noProof/>
          <w:sz w:val="22"/>
          <w:lang w:val="en-MY"/>
        </w:rPr>
      </w:pPr>
      <w:hyperlink r:id="rId19" w:anchor="_Toc4844206" w:history="1">
        <w:r w:rsidRPr="00021390">
          <w:rPr>
            <w:rStyle w:val="Hyperlink"/>
            <w:noProof/>
          </w:rPr>
          <w:t>Figure 10: Data Screenshot of Marker in Left</w:t>
        </w:r>
        <w:r>
          <w:rPr>
            <w:noProof/>
            <w:webHidden/>
          </w:rPr>
          <w:tab/>
        </w:r>
        <w:r>
          <w:rPr>
            <w:noProof/>
            <w:webHidden/>
          </w:rPr>
          <w:fldChar w:fldCharType="begin"/>
        </w:r>
        <w:r>
          <w:rPr>
            <w:noProof/>
            <w:webHidden/>
          </w:rPr>
          <w:instrText xml:space="preserve"> PAGEREF _Toc4844206 \h </w:instrText>
        </w:r>
        <w:r>
          <w:rPr>
            <w:noProof/>
            <w:webHidden/>
          </w:rPr>
        </w:r>
        <w:r>
          <w:rPr>
            <w:noProof/>
            <w:webHidden/>
          </w:rPr>
          <w:fldChar w:fldCharType="separate"/>
        </w:r>
        <w:r>
          <w:rPr>
            <w:noProof/>
            <w:webHidden/>
          </w:rPr>
          <w:t>22</w:t>
        </w:r>
        <w:r>
          <w:rPr>
            <w:noProof/>
            <w:webHidden/>
          </w:rPr>
          <w:fldChar w:fldCharType="end"/>
        </w:r>
      </w:hyperlink>
    </w:p>
    <w:p w14:paraId="30E11C6D" w14:textId="32B9B86F" w:rsidR="00721129" w:rsidRDefault="00721129">
      <w:pPr>
        <w:pStyle w:val="TableofFigures"/>
        <w:tabs>
          <w:tab w:val="right" w:leader="dot" w:pos="8210"/>
        </w:tabs>
        <w:rPr>
          <w:noProof/>
          <w:sz w:val="22"/>
          <w:lang w:val="en-MY"/>
        </w:rPr>
      </w:pPr>
      <w:hyperlink r:id="rId20" w:anchor="_Toc4844207" w:history="1">
        <w:r w:rsidRPr="00021390">
          <w:rPr>
            <w:rStyle w:val="Hyperlink"/>
            <w:noProof/>
          </w:rPr>
          <w:t>Figure 11: Data Screenshot of Marker in Right</w:t>
        </w:r>
        <w:r>
          <w:rPr>
            <w:noProof/>
            <w:webHidden/>
          </w:rPr>
          <w:tab/>
        </w:r>
        <w:r>
          <w:rPr>
            <w:noProof/>
            <w:webHidden/>
          </w:rPr>
          <w:fldChar w:fldCharType="begin"/>
        </w:r>
        <w:r>
          <w:rPr>
            <w:noProof/>
            <w:webHidden/>
          </w:rPr>
          <w:instrText xml:space="preserve"> PAGEREF _Toc4844207 \h </w:instrText>
        </w:r>
        <w:r>
          <w:rPr>
            <w:noProof/>
            <w:webHidden/>
          </w:rPr>
        </w:r>
        <w:r>
          <w:rPr>
            <w:noProof/>
            <w:webHidden/>
          </w:rPr>
          <w:fldChar w:fldCharType="separate"/>
        </w:r>
        <w:r>
          <w:rPr>
            <w:noProof/>
            <w:webHidden/>
          </w:rPr>
          <w:t>22</w:t>
        </w:r>
        <w:r>
          <w:rPr>
            <w:noProof/>
            <w:webHidden/>
          </w:rPr>
          <w:fldChar w:fldCharType="end"/>
        </w:r>
      </w:hyperlink>
    </w:p>
    <w:p w14:paraId="470C4F60" w14:textId="0D0A139F" w:rsidR="00721129" w:rsidRDefault="00721129">
      <w:pPr>
        <w:pStyle w:val="TableofFigures"/>
        <w:tabs>
          <w:tab w:val="right" w:leader="dot" w:pos="8210"/>
        </w:tabs>
        <w:rPr>
          <w:noProof/>
          <w:sz w:val="22"/>
          <w:lang w:val="en-MY"/>
        </w:rPr>
      </w:pPr>
      <w:hyperlink r:id="rId21" w:anchor="_Toc4844208" w:history="1">
        <w:r w:rsidRPr="00021390">
          <w:rPr>
            <w:rStyle w:val="Hyperlink"/>
            <w:noProof/>
          </w:rPr>
          <w:t>Figure 12: Setup of 1 Marker</w:t>
        </w:r>
        <w:r>
          <w:rPr>
            <w:noProof/>
            <w:webHidden/>
          </w:rPr>
          <w:tab/>
        </w:r>
        <w:r>
          <w:rPr>
            <w:noProof/>
            <w:webHidden/>
          </w:rPr>
          <w:fldChar w:fldCharType="begin"/>
        </w:r>
        <w:r>
          <w:rPr>
            <w:noProof/>
            <w:webHidden/>
          </w:rPr>
          <w:instrText xml:space="preserve"> PAGEREF _Toc4844208 \h </w:instrText>
        </w:r>
        <w:r>
          <w:rPr>
            <w:noProof/>
            <w:webHidden/>
          </w:rPr>
        </w:r>
        <w:r>
          <w:rPr>
            <w:noProof/>
            <w:webHidden/>
          </w:rPr>
          <w:fldChar w:fldCharType="separate"/>
        </w:r>
        <w:r>
          <w:rPr>
            <w:noProof/>
            <w:webHidden/>
          </w:rPr>
          <w:t>23</w:t>
        </w:r>
        <w:r>
          <w:rPr>
            <w:noProof/>
            <w:webHidden/>
          </w:rPr>
          <w:fldChar w:fldCharType="end"/>
        </w:r>
      </w:hyperlink>
    </w:p>
    <w:p w14:paraId="3E4DDE2E" w14:textId="708390B5" w:rsidR="00721129" w:rsidRDefault="00721129">
      <w:pPr>
        <w:pStyle w:val="TableofFigures"/>
        <w:tabs>
          <w:tab w:val="right" w:leader="dot" w:pos="8210"/>
        </w:tabs>
        <w:rPr>
          <w:noProof/>
          <w:sz w:val="22"/>
          <w:lang w:val="en-MY"/>
        </w:rPr>
      </w:pPr>
      <w:hyperlink r:id="rId22" w:anchor="_Toc4844209" w:history="1">
        <w:r w:rsidRPr="00021390">
          <w:rPr>
            <w:rStyle w:val="Hyperlink"/>
            <w:noProof/>
          </w:rPr>
          <w:t>Figure 13: One Marker Calculation</w:t>
        </w:r>
        <w:r>
          <w:rPr>
            <w:noProof/>
            <w:webHidden/>
          </w:rPr>
          <w:tab/>
        </w:r>
        <w:r>
          <w:rPr>
            <w:noProof/>
            <w:webHidden/>
          </w:rPr>
          <w:fldChar w:fldCharType="begin"/>
        </w:r>
        <w:r>
          <w:rPr>
            <w:noProof/>
            <w:webHidden/>
          </w:rPr>
          <w:instrText xml:space="preserve"> PAGEREF _Toc4844209 \h </w:instrText>
        </w:r>
        <w:r>
          <w:rPr>
            <w:noProof/>
            <w:webHidden/>
          </w:rPr>
        </w:r>
        <w:r>
          <w:rPr>
            <w:noProof/>
            <w:webHidden/>
          </w:rPr>
          <w:fldChar w:fldCharType="separate"/>
        </w:r>
        <w:r>
          <w:rPr>
            <w:noProof/>
            <w:webHidden/>
          </w:rPr>
          <w:t>29</w:t>
        </w:r>
        <w:r>
          <w:rPr>
            <w:noProof/>
            <w:webHidden/>
          </w:rPr>
          <w:fldChar w:fldCharType="end"/>
        </w:r>
      </w:hyperlink>
    </w:p>
    <w:p w14:paraId="4C516F6A" w14:textId="4B6FE31E" w:rsidR="00721129" w:rsidRDefault="00721129">
      <w:pPr>
        <w:pStyle w:val="TableofFigures"/>
        <w:tabs>
          <w:tab w:val="right" w:leader="dot" w:pos="8210"/>
        </w:tabs>
        <w:rPr>
          <w:noProof/>
          <w:sz w:val="22"/>
          <w:lang w:val="en-MY"/>
        </w:rPr>
      </w:pPr>
      <w:hyperlink r:id="rId23" w:anchor="_Toc4844210" w:history="1">
        <w:r w:rsidRPr="00021390">
          <w:rPr>
            <w:rStyle w:val="Hyperlink"/>
            <w:noProof/>
          </w:rPr>
          <w:t>Figure 14: Marker 0</w:t>
        </w:r>
        <w:r>
          <w:rPr>
            <w:noProof/>
            <w:webHidden/>
          </w:rPr>
          <w:tab/>
        </w:r>
        <w:r>
          <w:rPr>
            <w:noProof/>
            <w:webHidden/>
          </w:rPr>
          <w:fldChar w:fldCharType="begin"/>
        </w:r>
        <w:r>
          <w:rPr>
            <w:noProof/>
            <w:webHidden/>
          </w:rPr>
          <w:instrText xml:space="preserve"> PAGEREF _Toc4844210 \h </w:instrText>
        </w:r>
        <w:r>
          <w:rPr>
            <w:noProof/>
            <w:webHidden/>
          </w:rPr>
        </w:r>
        <w:r>
          <w:rPr>
            <w:noProof/>
            <w:webHidden/>
          </w:rPr>
          <w:fldChar w:fldCharType="separate"/>
        </w:r>
        <w:r>
          <w:rPr>
            <w:noProof/>
            <w:webHidden/>
          </w:rPr>
          <w:t>30</w:t>
        </w:r>
        <w:r>
          <w:rPr>
            <w:noProof/>
            <w:webHidden/>
          </w:rPr>
          <w:fldChar w:fldCharType="end"/>
        </w:r>
      </w:hyperlink>
    </w:p>
    <w:p w14:paraId="6B2C1424" w14:textId="3C7BDA66" w:rsidR="00721129" w:rsidRDefault="00721129">
      <w:pPr>
        <w:pStyle w:val="TableofFigures"/>
        <w:tabs>
          <w:tab w:val="right" w:leader="dot" w:pos="8210"/>
        </w:tabs>
        <w:rPr>
          <w:noProof/>
          <w:sz w:val="22"/>
          <w:lang w:val="en-MY"/>
        </w:rPr>
      </w:pPr>
      <w:hyperlink r:id="rId24" w:anchor="_Toc4844211" w:history="1">
        <w:r w:rsidRPr="00021390">
          <w:rPr>
            <w:rStyle w:val="Hyperlink"/>
            <w:noProof/>
          </w:rPr>
          <w:t>Figure 15: Marker 1</w:t>
        </w:r>
        <w:r>
          <w:rPr>
            <w:noProof/>
            <w:webHidden/>
          </w:rPr>
          <w:tab/>
        </w:r>
        <w:r>
          <w:rPr>
            <w:noProof/>
            <w:webHidden/>
          </w:rPr>
          <w:fldChar w:fldCharType="begin"/>
        </w:r>
        <w:r>
          <w:rPr>
            <w:noProof/>
            <w:webHidden/>
          </w:rPr>
          <w:instrText xml:space="preserve"> PAGEREF _Toc4844211 \h </w:instrText>
        </w:r>
        <w:r>
          <w:rPr>
            <w:noProof/>
            <w:webHidden/>
          </w:rPr>
        </w:r>
        <w:r>
          <w:rPr>
            <w:noProof/>
            <w:webHidden/>
          </w:rPr>
          <w:fldChar w:fldCharType="separate"/>
        </w:r>
        <w:r>
          <w:rPr>
            <w:noProof/>
            <w:webHidden/>
          </w:rPr>
          <w:t>30</w:t>
        </w:r>
        <w:r>
          <w:rPr>
            <w:noProof/>
            <w:webHidden/>
          </w:rPr>
          <w:fldChar w:fldCharType="end"/>
        </w:r>
      </w:hyperlink>
    </w:p>
    <w:p w14:paraId="150D92BB" w14:textId="60252E94" w:rsidR="00721129" w:rsidRDefault="00721129">
      <w:pPr>
        <w:pStyle w:val="TableofFigures"/>
        <w:tabs>
          <w:tab w:val="right" w:leader="dot" w:pos="8210"/>
        </w:tabs>
        <w:rPr>
          <w:noProof/>
          <w:sz w:val="22"/>
          <w:lang w:val="en-MY"/>
        </w:rPr>
      </w:pPr>
      <w:hyperlink r:id="rId25" w:anchor="_Toc4844212" w:history="1">
        <w:r w:rsidRPr="00021390">
          <w:rPr>
            <w:rStyle w:val="Hyperlink"/>
            <w:noProof/>
          </w:rPr>
          <w:t>Figure 16: Setup of 2 Markers</w:t>
        </w:r>
        <w:r>
          <w:rPr>
            <w:noProof/>
            <w:webHidden/>
          </w:rPr>
          <w:tab/>
        </w:r>
        <w:r>
          <w:rPr>
            <w:noProof/>
            <w:webHidden/>
          </w:rPr>
          <w:fldChar w:fldCharType="begin"/>
        </w:r>
        <w:r>
          <w:rPr>
            <w:noProof/>
            <w:webHidden/>
          </w:rPr>
          <w:instrText xml:space="preserve"> PAGEREF _Toc4844212 \h </w:instrText>
        </w:r>
        <w:r>
          <w:rPr>
            <w:noProof/>
            <w:webHidden/>
          </w:rPr>
        </w:r>
        <w:r>
          <w:rPr>
            <w:noProof/>
            <w:webHidden/>
          </w:rPr>
          <w:fldChar w:fldCharType="separate"/>
        </w:r>
        <w:r>
          <w:rPr>
            <w:noProof/>
            <w:webHidden/>
          </w:rPr>
          <w:t>30</w:t>
        </w:r>
        <w:r>
          <w:rPr>
            <w:noProof/>
            <w:webHidden/>
          </w:rPr>
          <w:fldChar w:fldCharType="end"/>
        </w:r>
      </w:hyperlink>
    </w:p>
    <w:p w14:paraId="44C2C7E8" w14:textId="2DE5997B" w:rsidR="00721129" w:rsidRDefault="00721129">
      <w:pPr>
        <w:pStyle w:val="TableofFigures"/>
        <w:tabs>
          <w:tab w:val="right" w:leader="dot" w:pos="8210"/>
        </w:tabs>
        <w:rPr>
          <w:noProof/>
          <w:sz w:val="22"/>
          <w:lang w:val="en-MY"/>
        </w:rPr>
      </w:pPr>
      <w:hyperlink r:id="rId26" w:anchor="_Toc4844213" w:history="1">
        <w:r w:rsidRPr="00021390">
          <w:rPr>
            <w:rStyle w:val="Hyperlink"/>
            <w:noProof/>
          </w:rPr>
          <w:t>Figure 17: Two Markers Calculation 1</w:t>
        </w:r>
        <w:r>
          <w:rPr>
            <w:noProof/>
            <w:webHidden/>
          </w:rPr>
          <w:tab/>
        </w:r>
        <w:r>
          <w:rPr>
            <w:noProof/>
            <w:webHidden/>
          </w:rPr>
          <w:fldChar w:fldCharType="begin"/>
        </w:r>
        <w:r>
          <w:rPr>
            <w:noProof/>
            <w:webHidden/>
          </w:rPr>
          <w:instrText xml:space="preserve"> PAGEREF _Toc4844213 \h </w:instrText>
        </w:r>
        <w:r>
          <w:rPr>
            <w:noProof/>
            <w:webHidden/>
          </w:rPr>
        </w:r>
        <w:r>
          <w:rPr>
            <w:noProof/>
            <w:webHidden/>
          </w:rPr>
          <w:fldChar w:fldCharType="separate"/>
        </w:r>
        <w:r>
          <w:rPr>
            <w:noProof/>
            <w:webHidden/>
          </w:rPr>
          <w:t>31</w:t>
        </w:r>
        <w:r>
          <w:rPr>
            <w:noProof/>
            <w:webHidden/>
          </w:rPr>
          <w:fldChar w:fldCharType="end"/>
        </w:r>
      </w:hyperlink>
    </w:p>
    <w:p w14:paraId="7F7BDD0E" w14:textId="3CF1577B" w:rsidR="00721129" w:rsidRDefault="00721129">
      <w:pPr>
        <w:pStyle w:val="TableofFigures"/>
        <w:tabs>
          <w:tab w:val="right" w:leader="dot" w:pos="8210"/>
        </w:tabs>
        <w:rPr>
          <w:noProof/>
          <w:sz w:val="22"/>
          <w:lang w:val="en-MY"/>
        </w:rPr>
      </w:pPr>
      <w:hyperlink r:id="rId27" w:anchor="_Toc4844214" w:history="1">
        <w:r w:rsidRPr="00021390">
          <w:rPr>
            <w:rStyle w:val="Hyperlink"/>
            <w:noProof/>
          </w:rPr>
          <w:t>Figure 18: Two Markers Calculation 2</w:t>
        </w:r>
        <w:r>
          <w:rPr>
            <w:noProof/>
            <w:webHidden/>
          </w:rPr>
          <w:tab/>
        </w:r>
        <w:r>
          <w:rPr>
            <w:noProof/>
            <w:webHidden/>
          </w:rPr>
          <w:fldChar w:fldCharType="begin"/>
        </w:r>
        <w:r>
          <w:rPr>
            <w:noProof/>
            <w:webHidden/>
          </w:rPr>
          <w:instrText xml:space="preserve"> PAGEREF _Toc4844214 \h </w:instrText>
        </w:r>
        <w:r>
          <w:rPr>
            <w:noProof/>
            <w:webHidden/>
          </w:rPr>
        </w:r>
        <w:r>
          <w:rPr>
            <w:noProof/>
            <w:webHidden/>
          </w:rPr>
          <w:fldChar w:fldCharType="separate"/>
        </w:r>
        <w:r>
          <w:rPr>
            <w:noProof/>
            <w:webHidden/>
          </w:rPr>
          <w:t>32</w:t>
        </w:r>
        <w:r>
          <w:rPr>
            <w:noProof/>
            <w:webHidden/>
          </w:rPr>
          <w:fldChar w:fldCharType="end"/>
        </w:r>
      </w:hyperlink>
    </w:p>
    <w:p w14:paraId="4DDC50C1" w14:textId="235EF86F" w:rsidR="00721129" w:rsidRDefault="00721129">
      <w:pPr>
        <w:pStyle w:val="TableofFigures"/>
        <w:tabs>
          <w:tab w:val="right" w:leader="dot" w:pos="8210"/>
        </w:tabs>
        <w:rPr>
          <w:noProof/>
          <w:sz w:val="22"/>
          <w:lang w:val="en-MY"/>
        </w:rPr>
      </w:pPr>
      <w:hyperlink r:id="rId28" w:anchor="_Toc4844215" w:history="1">
        <w:r w:rsidRPr="00021390">
          <w:rPr>
            <w:rStyle w:val="Hyperlink"/>
            <w:noProof/>
          </w:rPr>
          <w:t>Figure 19: Overview Flow Chart</w:t>
        </w:r>
        <w:r>
          <w:rPr>
            <w:noProof/>
            <w:webHidden/>
          </w:rPr>
          <w:tab/>
        </w:r>
        <w:r>
          <w:rPr>
            <w:noProof/>
            <w:webHidden/>
          </w:rPr>
          <w:fldChar w:fldCharType="begin"/>
        </w:r>
        <w:r>
          <w:rPr>
            <w:noProof/>
            <w:webHidden/>
          </w:rPr>
          <w:instrText xml:space="preserve"> PAGEREF _Toc4844215 \h </w:instrText>
        </w:r>
        <w:r>
          <w:rPr>
            <w:noProof/>
            <w:webHidden/>
          </w:rPr>
        </w:r>
        <w:r>
          <w:rPr>
            <w:noProof/>
            <w:webHidden/>
          </w:rPr>
          <w:fldChar w:fldCharType="separate"/>
        </w:r>
        <w:r>
          <w:rPr>
            <w:noProof/>
            <w:webHidden/>
          </w:rPr>
          <w:t>35</w:t>
        </w:r>
        <w:r>
          <w:rPr>
            <w:noProof/>
            <w:webHidden/>
          </w:rPr>
          <w:fldChar w:fldCharType="end"/>
        </w:r>
      </w:hyperlink>
    </w:p>
    <w:p w14:paraId="1812E0E5" w14:textId="63684A28" w:rsidR="00721129" w:rsidRDefault="00721129">
      <w:pPr>
        <w:pStyle w:val="TableofFigures"/>
        <w:tabs>
          <w:tab w:val="right" w:leader="dot" w:pos="8210"/>
        </w:tabs>
        <w:rPr>
          <w:noProof/>
          <w:sz w:val="22"/>
          <w:lang w:val="en-MY"/>
        </w:rPr>
      </w:pPr>
      <w:hyperlink r:id="rId29" w:anchor="_Toc4844216" w:history="1">
        <w:r w:rsidRPr="00021390">
          <w:rPr>
            <w:rStyle w:val="Hyperlink"/>
            <w:noProof/>
          </w:rPr>
          <w:t>Figure 20: Robot Navigation System Direction</w:t>
        </w:r>
        <w:r>
          <w:rPr>
            <w:noProof/>
            <w:webHidden/>
          </w:rPr>
          <w:tab/>
        </w:r>
        <w:r>
          <w:rPr>
            <w:noProof/>
            <w:webHidden/>
          </w:rPr>
          <w:fldChar w:fldCharType="begin"/>
        </w:r>
        <w:r>
          <w:rPr>
            <w:noProof/>
            <w:webHidden/>
          </w:rPr>
          <w:instrText xml:space="preserve"> PAGEREF _Toc4844216 \h </w:instrText>
        </w:r>
        <w:r>
          <w:rPr>
            <w:noProof/>
            <w:webHidden/>
          </w:rPr>
        </w:r>
        <w:r>
          <w:rPr>
            <w:noProof/>
            <w:webHidden/>
          </w:rPr>
          <w:fldChar w:fldCharType="separate"/>
        </w:r>
        <w:r>
          <w:rPr>
            <w:noProof/>
            <w:webHidden/>
          </w:rPr>
          <w:t>36</w:t>
        </w:r>
        <w:r>
          <w:rPr>
            <w:noProof/>
            <w:webHidden/>
          </w:rPr>
          <w:fldChar w:fldCharType="end"/>
        </w:r>
      </w:hyperlink>
    </w:p>
    <w:p w14:paraId="274A706F" w14:textId="601F5612" w:rsidR="00721129" w:rsidRDefault="00721129">
      <w:pPr>
        <w:pStyle w:val="TableofFigures"/>
        <w:tabs>
          <w:tab w:val="right" w:leader="dot" w:pos="8210"/>
        </w:tabs>
        <w:rPr>
          <w:noProof/>
          <w:sz w:val="22"/>
          <w:lang w:val="en-MY"/>
        </w:rPr>
      </w:pPr>
      <w:hyperlink r:id="rId30" w:anchor="_Toc4844217" w:history="1">
        <w:r w:rsidRPr="00021390">
          <w:rPr>
            <w:rStyle w:val="Hyperlink"/>
            <w:noProof/>
          </w:rPr>
          <w:t>Figure 21: Docking Algorithm Flow Chart</w:t>
        </w:r>
        <w:r>
          <w:rPr>
            <w:noProof/>
            <w:webHidden/>
          </w:rPr>
          <w:tab/>
        </w:r>
        <w:r>
          <w:rPr>
            <w:noProof/>
            <w:webHidden/>
          </w:rPr>
          <w:fldChar w:fldCharType="begin"/>
        </w:r>
        <w:r>
          <w:rPr>
            <w:noProof/>
            <w:webHidden/>
          </w:rPr>
          <w:instrText xml:space="preserve"> PAGEREF _Toc4844217 \h </w:instrText>
        </w:r>
        <w:r>
          <w:rPr>
            <w:noProof/>
            <w:webHidden/>
          </w:rPr>
        </w:r>
        <w:r>
          <w:rPr>
            <w:noProof/>
            <w:webHidden/>
          </w:rPr>
          <w:fldChar w:fldCharType="separate"/>
        </w:r>
        <w:r>
          <w:rPr>
            <w:noProof/>
            <w:webHidden/>
          </w:rPr>
          <w:t>37</w:t>
        </w:r>
        <w:r>
          <w:rPr>
            <w:noProof/>
            <w:webHidden/>
          </w:rPr>
          <w:fldChar w:fldCharType="end"/>
        </w:r>
      </w:hyperlink>
    </w:p>
    <w:p w14:paraId="6DC8117C" w14:textId="365C425B" w:rsidR="00721129" w:rsidRDefault="00721129">
      <w:pPr>
        <w:pStyle w:val="TableofFigures"/>
        <w:tabs>
          <w:tab w:val="right" w:leader="dot" w:pos="8210"/>
        </w:tabs>
        <w:rPr>
          <w:noProof/>
          <w:sz w:val="22"/>
          <w:lang w:val="en-MY"/>
        </w:rPr>
      </w:pPr>
      <w:hyperlink r:id="rId31" w:anchor="_Toc4844218" w:history="1">
        <w:r w:rsidRPr="00021390">
          <w:rPr>
            <w:rStyle w:val="Hyperlink"/>
            <w:noProof/>
          </w:rPr>
          <w:t>Figure 22: Position of Robot at Check Point</w:t>
        </w:r>
        <w:r>
          <w:rPr>
            <w:noProof/>
            <w:webHidden/>
          </w:rPr>
          <w:tab/>
        </w:r>
        <w:r>
          <w:rPr>
            <w:noProof/>
            <w:webHidden/>
          </w:rPr>
          <w:fldChar w:fldCharType="begin"/>
        </w:r>
        <w:r>
          <w:rPr>
            <w:noProof/>
            <w:webHidden/>
          </w:rPr>
          <w:instrText xml:space="preserve"> PAGEREF _Toc4844218 \h </w:instrText>
        </w:r>
        <w:r>
          <w:rPr>
            <w:noProof/>
            <w:webHidden/>
          </w:rPr>
        </w:r>
        <w:r>
          <w:rPr>
            <w:noProof/>
            <w:webHidden/>
          </w:rPr>
          <w:fldChar w:fldCharType="separate"/>
        </w:r>
        <w:r>
          <w:rPr>
            <w:noProof/>
            <w:webHidden/>
          </w:rPr>
          <w:t>38</w:t>
        </w:r>
        <w:r>
          <w:rPr>
            <w:noProof/>
            <w:webHidden/>
          </w:rPr>
          <w:fldChar w:fldCharType="end"/>
        </w:r>
      </w:hyperlink>
    </w:p>
    <w:p w14:paraId="2F53C6F9" w14:textId="5D241FCF" w:rsidR="00721129" w:rsidRDefault="00721129">
      <w:pPr>
        <w:pStyle w:val="TableofFigures"/>
        <w:tabs>
          <w:tab w:val="right" w:leader="dot" w:pos="8210"/>
        </w:tabs>
        <w:rPr>
          <w:noProof/>
          <w:sz w:val="22"/>
          <w:lang w:val="en-MY"/>
        </w:rPr>
      </w:pPr>
      <w:hyperlink r:id="rId32" w:anchor="_Toc4844219" w:history="1">
        <w:r w:rsidRPr="00021390">
          <w:rPr>
            <w:rStyle w:val="Hyperlink"/>
            <w:noProof/>
          </w:rPr>
          <w:t>Figure 23: Final Check Flow Chart</w:t>
        </w:r>
        <w:r>
          <w:rPr>
            <w:noProof/>
            <w:webHidden/>
          </w:rPr>
          <w:tab/>
        </w:r>
        <w:r>
          <w:rPr>
            <w:noProof/>
            <w:webHidden/>
          </w:rPr>
          <w:fldChar w:fldCharType="begin"/>
        </w:r>
        <w:r>
          <w:rPr>
            <w:noProof/>
            <w:webHidden/>
          </w:rPr>
          <w:instrText xml:space="preserve"> PAGEREF _Toc4844219 \h </w:instrText>
        </w:r>
        <w:r>
          <w:rPr>
            <w:noProof/>
            <w:webHidden/>
          </w:rPr>
        </w:r>
        <w:r>
          <w:rPr>
            <w:noProof/>
            <w:webHidden/>
          </w:rPr>
          <w:fldChar w:fldCharType="separate"/>
        </w:r>
        <w:r>
          <w:rPr>
            <w:noProof/>
            <w:webHidden/>
          </w:rPr>
          <w:t>40</w:t>
        </w:r>
        <w:r>
          <w:rPr>
            <w:noProof/>
            <w:webHidden/>
          </w:rPr>
          <w:fldChar w:fldCharType="end"/>
        </w:r>
      </w:hyperlink>
    </w:p>
    <w:p w14:paraId="3C04FAED" w14:textId="4C917534" w:rsidR="00721129" w:rsidRDefault="00721129">
      <w:pPr>
        <w:pStyle w:val="TableofFigures"/>
        <w:tabs>
          <w:tab w:val="right" w:leader="dot" w:pos="8210"/>
        </w:tabs>
        <w:rPr>
          <w:noProof/>
          <w:sz w:val="22"/>
          <w:lang w:val="en-MY"/>
        </w:rPr>
      </w:pPr>
      <w:hyperlink r:id="rId33" w:anchor="_Toc4844220" w:history="1">
        <w:r w:rsidRPr="00021390">
          <w:rPr>
            <w:rStyle w:val="Hyperlink"/>
            <w:noProof/>
          </w:rPr>
          <w:t>Figure 24: Orientation Check with Laser</w:t>
        </w:r>
        <w:r>
          <w:rPr>
            <w:noProof/>
            <w:webHidden/>
          </w:rPr>
          <w:tab/>
        </w:r>
        <w:r>
          <w:rPr>
            <w:noProof/>
            <w:webHidden/>
          </w:rPr>
          <w:fldChar w:fldCharType="begin"/>
        </w:r>
        <w:r>
          <w:rPr>
            <w:noProof/>
            <w:webHidden/>
          </w:rPr>
          <w:instrText xml:space="preserve"> PAGEREF _Toc4844220 \h </w:instrText>
        </w:r>
        <w:r>
          <w:rPr>
            <w:noProof/>
            <w:webHidden/>
          </w:rPr>
        </w:r>
        <w:r>
          <w:rPr>
            <w:noProof/>
            <w:webHidden/>
          </w:rPr>
          <w:fldChar w:fldCharType="separate"/>
        </w:r>
        <w:r>
          <w:rPr>
            <w:noProof/>
            <w:webHidden/>
          </w:rPr>
          <w:t>41</w:t>
        </w:r>
        <w:r>
          <w:rPr>
            <w:noProof/>
            <w:webHidden/>
          </w:rPr>
          <w:fldChar w:fldCharType="end"/>
        </w:r>
      </w:hyperlink>
    </w:p>
    <w:p w14:paraId="261B1FFB" w14:textId="25FCCA6D" w:rsidR="00721129" w:rsidRDefault="00721129">
      <w:pPr>
        <w:pStyle w:val="TableofFigures"/>
        <w:tabs>
          <w:tab w:val="right" w:leader="dot" w:pos="8210"/>
        </w:tabs>
        <w:rPr>
          <w:noProof/>
          <w:sz w:val="22"/>
          <w:lang w:val="en-MY"/>
        </w:rPr>
      </w:pPr>
      <w:hyperlink r:id="rId34" w:anchor="_Toc4844221" w:history="1">
        <w:r w:rsidRPr="00021390">
          <w:rPr>
            <w:rStyle w:val="Hyperlink"/>
            <w:noProof/>
          </w:rPr>
          <w:t>Figure 25: First Version of Charging Station Framework</w:t>
        </w:r>
        <w:r>
          <w:rPr>
            <w:noProof/>
            <w:webHidden/>
          </w:rPr>
          <w:tab/>
        </w:r>
        <w:r>
          <w:rPr>
            <w:noProof/>
            <w:webHidden/>
          </w:rPr>
          <w:fldChar w:fldCharType="begin"/>
        </w:r>
        <w:r>
          <w:rPr>
            <w:noProof/>
            <w:webHidden/>
          </w:rPr>
          <w:instrText xml:space="preserve"> PAGEREF _Toc4844221 \h </w:instrText>
        </w:r>
        <w:r>
          <w:rPr>
            <w:noProof/>
            <w:webHidden/>
          </w:rPr>
        </w:r>
        <w:r>
          <w:rPr>
            <w:noProof/>
            <w:webHidden/>
          </w:rPr>
          <w:fldChar w:fldCharType="separate"/>
        </w:r>
        <w:r>
          <w:rPr>
            <w:noProof/>
            <w:webHidden/>
          </w:rPr>
          <w:t>44</w:t>
        </w:r>
        <w:r>
          <w:rPr>
            <w:noProof/>
            <w:webHidden/>
          </w:rPr>
          <w:fldChar w:fldCharType="end"/>
        </w:r>
      </w:hyperlink>
    </w:p>
    <w:p w14:paraId="79A69767" w14:textId="3214D215" w:rsidR="00721129" w:rsidRDefault="00721129">
      <w:pPr>
        <w:pStyle w:val="TableofFigures"/>
        <w:tabs>
          <w:tab w:val="right" w:leader="dot" w:pos="8210"/>
        </w:tabs>
        <w:rPr>
          <w:noProof/>
          <w:sz w:val="22"/>
          <w:lang w:val="en-MY"/>
        </w:rPr>
      </w:pPr>
      <w:hyperlink r:id="rId35" w:anchor="_Toc4844222" w:history="1">
        <w:r w:rsidRPr="00021390">
          <w:rPr>
            <w:rStyle w:val="Hyperlink"/>
            <w:noProof/>
          </w:rPr>
          <w:t>Figure 26: Second Version of Charging Station Framework</w:t>
        </w:r>
        <w:r>
          <w:rPr>
            <w:noProof/>
            <w:webHidden/>
          </w:rPr>
          <w:tab/>
        </w:r>
        <w:r>
          <w:rPr>
            <w:noProof/>
            <w:webHidden/>
          </w:rPr>
          <w:fldChar w:fldCharType="begin"/>
        </w:r>
        <w:r>
          <w:rPr>
            <w:noProof/>
            <w:webHidden/>
          </w:rPr>
          <w:instrText xml:space="preserve"> PAGEREF _Toc4844222 \h </w:instrText>
        </w:r>
        <w:r>
          <w:rPr>
            <w:noProof/>
            <w:webHidden/>
          </w:rPr>
        </w:r>
        <w:r>
          <w:rPr>
            <w:noProof/>
            <w:webHidden/>
          </w:rPr>
          <w:fldChar w:fldCharType="separate"/>
        </w:r>
        <w:r>
          <w:rPr>
            <w:noProof/>
            <w:webHidden/>
          </w:rPr>
          <w:t>44</w:t>
        </w:r>
        <w:r>
          <w:rPr>
            <w:noProof/>
            <w:webHidden/>
          </w:rPr>
          <w:fldChar w:fldCharType="end"/>
        </w:r>
      </w:hyperlink>
    </w:p>
    <w:p w14:paraId="070B459B" w14:textId="23017143" w:rsidR="00721129" w:rsidRDefault="00721129">
      <w:pPr>
        <w:pStyle w:val="TableofFigures"/>
        <w:tabs>
          <w:tab w:val="right" w:leader="dot" w:pos="8210"/>
        </w:tabs>
        <w:rPr>
          <w:noProof/>
          <w:sz w:val="22"/>
          <w:lang w:val="en-MY"/>
        </w:rPr>
      </w:pPr>
      <w:hyperlink r:id="rId36" w:anchor="_Toc4844223" w:history="1">
        <w:r w:rsidRPr="00021390">
          <w:rPr>
            <w:rStyle w:val="Hyperlink"/>
            <w:noProof/>
          </w:rPr>
          <w:t>Figure 27: Final Version of Charging Station Framework</w:t>
        </w:r>
        <w:r>
          <w:rPr>
            <w:noProof/>
            <w:webHidden/>
          </w:rPr>
          <w:tab/>
        </w:r>
        <w:r>
          <w:rPr>
            <w:noProof/>
            <w:webHidden/>
          </w:rPr>
          <w:fldChar w:fldCharType="begin"/>
        </w:r>
        <w:r>
          <w:rPr>
            <w:noProof/>
            <w:webHidden/>
          </w:rPr>
          <w:instrText xml:space="preserve"> PAGEREF _Toc4844223 \h </w:instrText>
        </w:r>
        <w:r>
          <w:rPr>
            <w:noProof/>
            <w:webHidden/>
          </w:rPr>
        </w:r>
        <w:r>
          <w:rPr>
            <w:noProof/>
            <w:webHidden/>
          </w:rPr>
          <w:fldChar w:fldCharType="separate"/>
        </w:r>
        <w:r>
          <w:rPr>
            <w:noProof/>
            <w:webHidden/>
          </w:rPr>
          <w:t>45</w:t>
        </w:r>
        <w:r>
          <w:rPr>
            <w:noProof/>
            <w:webHidden/>
          </w:rPr>
          <w:fldChar w:fldCharType="end"/>
        </w:r>
      </w:hyperlink>
    </w:p>
    <w:p w14:paraId="5679F019" w14:textId="52F838A1" w:rsidR="00721129" w:rsidRDefault="00721129">
      <w:pPr>
        <w:pStyle w:val="TableofFigures"/>
        <w:tabs>
          <w:tab w:val="right" w:leader="dot" w:pos="8210"/>
        </w:tabs>
        <w:rPr>
          <w:noProof/>
          <w:sz w:val="22"/>
          <w:lang w:val="en-MY"/>
        </w:rPr>
      </w:pPr>
      <w:hyperlink r:id="rId37" w:anchor="_Toc4844224" w:history="1">
        <w:r w:rsidRPr="00021390">
          <w:rPr>
            <w:rStyle w:val="Hyperlink"/>
            <w:noProof/>
          </w:rPr>
          <w:t>Figure 28: Charging Station Placement</w:t>
        </w:r>
        <w:r>
          <w:rPr>
            <w:noProof/>
            <w:webHidden/>
          </w:rPr>
          <w:tab/>
        </w:r>
        <w:r>
          <w:rPr>
            <w:noProof/>
            <w:webHidden/>
          </w:rPr>
          <w:fldChar w:fldCharType="begin"/>
        </w:r>
        <w:r>
          <w:rPr>
            <w:noProof/>
            <w:webHidden/>
          </w:rPr>
          <w:instrText xml:space="preserve"> PAGEREF _Toc4844224 \h </w:instrText>
        </w:r>
        <w:r>
          <w:rPr>
            <w:noProof/>
            <w:webHidden/>
          </w:rPr>
        </w:r>
        <w:r>
          <w:rPr>
            <w:noProof/>
            <w:webHidden/>
          </w:rPr>
          <w:fldChar w:fldCharType="separate"/>
        </w:r>
        <w:r>
          <w:rPr>
            <w:noProof/>
            <w:webHidden/>
          </w:rPr>
          <w:t>46</w:t>
        </w:r>
        <w:r>
          <w:rPr>
            <w:noProof/>
            <w:webHidden/>
          </w:rPr>
          <w:fldChar w:fldCharType="end"/>
        </w:r>
      </w:hyperlink>
    </w:p>
    <w:p w14:paraId="1EFCD00B" w14:textId="1BB904BF" w:rsidR="00721129" w:rsidRDefault="00721129">
      <w:pPr>
        <w:pStyle w:val="TableofFigures"/>
        <w:tabs>
          <w:tab w:val="right" w:leader="dot" w:pos="8210"/>
        </w:tabs>
        <w:rPr>
          <w:noProof/>
          <w:sz w:val="22"/>
          <w:lang w:val="en-MY"/>
        </w:rPr>
      </w:pPr>
      <w:hyperlink r:id="rId38" w:anchor="_Toc4844225" w:history="1">
        <w:r w:rsidRPr="00021390">
          <w:rPr>
            <w:rStyle w:val="Hyperlink"/>
            <w:noProof/>
          </w:rPr>
          <w:t>Figure 29: Charger Placement</w:t>
        </w:r>
        <w:r>
          <w:rPr>
            <w:noProof/>
            <w:webHidden/>
          </w:rPr>
          <w:tab/>
        </w:r>
        <w:r>
          <w:rPr>
            <w:noProof/>
            <w:webHidden/>
          </w:rPr>
          <w:fldChar w:fldCharType="begin"/>
        </w:r>
        <w:r>
          <w:rPr>
            <w:noProof/>
            <w:webHidden/>
          </w:rPr>
          <w:instrText xml:space="preserve"> PAGEREF _Toc4844225 \h </w:instrText>
        </w:r>
        <w:r>
          <w:rPr>
            <w:noProof/>
            <w:webHidden/>
          </w:rPr>
        </w:r>
        <w:r>
          <w:rPr>
            <w:noProof/>
            <w:webHidden/>
          </w:rPr>
          <w:fldChar w:fldCharType="separate"/>
        </w:r>
        <w:r>
          <w:rPr>
            <w:noProof/>
            <w:webHidden/>
          </w:rPr>
          <w:t>46</w:t>
        </w:r>
        <w:r>
          <w:rPr>
            <w:noProof/>
            <w:webHidden/>
          </w:rPr>
          <w:fldChar w:fldCharType="end"/>
        </w:r>
      </w:hyperlink>
    </w:p>
    <w:p w14:paraId="63C5EB1E" w14:textId="150EC977" w:rsidR="00721129" w:rsidRDefault="00721129">
      <w:pPr>
        <w:pStyle w:val="TableofFigures"/>
        <w:tabs>
          <w:tab w:val="right" w:leader="dot" w:pos="8210"/>
        </w:tabs>
        <w:rPr>
          <w:noProof/>
          <w:sz w:val="22"/>
          <w:lang w:val="en-MY"/>
        </w:rPr>
      </w:pPr>
      <w:hyperlink r:id="rId39" w:anchor="_Toc4844226" w:history="1">
        <w:r w:rsidRPr="00021390">
          <w:rPr>
            <w:rStyle w:val="Hyperlink"/>
            <w:noProof/>
          </w:rPr>
          <w:t>Figure 30: Chart of number and type of trials versus different scenarios</w:t>
        </w:r>
        <w:r>
          <w:rPr>
            <w:noProof/>
            <w:webHidden/>
          </w:rPr>
          <w:tab/>
        </w:r>
        <w:r>
          <w:rPr>
            <w:noProof/>
            <w:webHidden/>
          </w:rPr>
          <w:fldChar w:fldCharType="begin"/>
        </w:r>
        <w:r>
          <w:rPr>
            <w:noProof/>
            <w:webHidden/>
          </w:rPr>
          <w:instrText xml:space="preserve"> PAGEREF _Toc4844226 \h </w:instrText>
        </w:r>
        <w:r>
          <w:rPr>
            <w:noProof/>
            <w:webHidden/>
          </w:rPr>
        </w:r>
        <w:r>
          <w:rPr>
            <w:noProof/>
            <w:webHidden/>
          </w:rPr>
          <w:fldChar w:fldCharType="separate"/>
        </w:r>
        <w:r>
          <w:rPr>
            <w:noProof/>
            <w:webHidden/>
          </w:rPr>
          <w:t>50</w:t>
        </w:r>
        <w:r>
          <w:rPr>
            <w:noProof/>
            <w:webHidden/>
          </w:rPr>
          <w:fldChar w:fldCharType="end"/>
        </w:r>
      </w:hyperlink>
    </w:p>
    <w:p w14:paraId="3AD9D5C9" w14:textId="1BE648DE" w:rsidR="00721129" w:rsidRDefault="00721129">
      <w:pPr>
        <w:pStyle w:val="TableofFigures"/>
        <w:tabs>
          <w:tab w:val="right" w:leader="dot" w:pos="8210"/>
        </w:tabs>
        <w:rPr>
          <w:noProof/>
          <w:sz w:val="22"/>
          <w:lang w:val="en-MY"/>
        </w:rPr>
      </w:pPr>
      <w:hyperlink r:id="rId40" w:anchor="_Toc4844227" w:history="1">
        <w:r w:rsidRPr="00021390">
          <w:rPr>
            <w:rStyle w:val="Hyperlink"/>
            <w:noProof/>
          </w:rPr>
          <w:t>Figure 31: Chart of time required versus different scenarios</w:t>
        </w:r>
        <w:r>
          <w:rPr>
            <w:noProof/>
            <w:webHidden/>
          </w:rPr>
          <w:tab/>
        </w:r>
        <w:r>
          <w:rPr>
            <w:noProof/>
            <w:webHidden/>
          </w:rPr>
          <w:fldChar w:fldCharType="begin"/>
        </w:r>
        <w:r>
          <w:rPr>
            <w:noProof/>
            <w:webHidden/>
          </w:rPr>
          <w:instrText xml:space="preserve"> PAGEREF _Toc4844227 \h </w:instrText>
        </w:r>
        <w:r>
          <w:rPr>
            <w:noProof/>
            <w:webHidden/>
          </w:rPr>
        </w:r>
        <w:r>
          <w:rPr>
            <w:noProof/>
            <w:webHidden/>
          </w:rPr>
          <w:fldChar w:fldCharType="separate"/>
        </w:r>
        <w:r>
          <w:rPr>
            <w:noProof/>
            <w:webHidden/>
          </w:rPr>
          <w:t>50</w:t>
        </w:r>
        <w:r>
          <w:rPr>
            <w:noProof/>
            <w:webHidden/>
          </w:rPr>
          <w:fldChar w:fldCharType="end"/>
        </w:r>
      </w:hyperlink>
    </w:p>
    <w:p w14:paraId="6798B8E7" w14:textId="6F048BBF" w:rsidR="00CE5DBA" w:rsidRDefault="001B5BC9">
      <w:r>
        <w:fldChar w:fldCharType="end"/>
      </w:r>
      <w:r w:rsidR="00CE5DBA">
        <w:br w:type="page"/>
      </w:r>
    </w:p>
    <w:p w14:paraId="6EC98B4A" w14:textId="3AF479AA" w:rsidR="00CE5DBA" w:rsidRPr="00463FCD" w:rsidRDefault="00CE5DBA" w:rsidP="00CE5DBA">
      <w:pPr>
        <w:pStyle w:val="HeadingI"/>
        <w:numPr>
          <w:ilvl w:val="0"/>
          <w:numId w:val="0"/>
        </w:numPr>
        <w:ind w:left="360" w:hanging="360"/>
      </w:pPr>
      <w:bookmarkStart w:id="3" w:name="_Toc4844146"/>
      <w:r>
        <w:lastRenderedPageBreak/>
        <w:t>LIST OF TABLES</w:t>
      </w:r>
      <w:bookmarkEnd w:id="3"/>
    </w:p>
    <w:p w14:paraId="156B5818" w14:textId="281C09D9" w:rsidR="00721129" w:rsidRDefault="00AE1581">
      <w:pPr>
        <w:pStyle w:val="TableofFigures"/>
        <w:tabs>
          <w:tab w:val="right" w:leader="dot" w:pos="8210"/>
        </w:tabs>
        <w:rPr>
          <w:noProof/>
          <w:sz w:val="22"/>
          <w:lang w:val="en-MY"/>
        </w:rPr>
      </w:pPr>
      <w:r>
        <w:fldChar w:fldCharType="begin"/>
      </w:r>
      <w:r>
        <w:instrText xml:space="preserve"> TOC \h \z \c "Table" </w:instrText>
      </w:r>
      <w:r>
        <w:fldChar w:fldCharType="separate"/>
      </w:r>
      <w:hyperlink w:anchor="_Toc4844228" w:history="1">
        <w:r w:rsidR="00721129" w:rsidRPr="00CC2424">
          <w:rPr>
            <w:rStyle w:val="Hyperlink"/>
            <w:noProof/>
          </w:rPr>
          <w:t>Table 1: List of Nodes and Functions</w:t>
        </w:r>
        <w:r w:rsidR="00721129">
          <w:rPr>
            <w:noProof/>
            <w:webHidden/>
          </w:rPr>
          <w:tab/>
        </w:r>
        <w:r w:rsidR="00721129">
          <w:rPr>
            <w:noProof/>
            <w:webHidden/>
          </w:rPr>
          <w:fldChar w:fldCharType="begin"/>
        </w:r>
        <w:r w:rsidR="00721129">
          <w:rPr>
            <w:noProof/>
            <w:webHidden/>
          </w:rPr>
          <w:instrText xml:space="preserve"> PAGEREF _Toc4844228 \h </w:instrText>
        </w:r>
        <w:r w:rsidR="00721129">
          <w:rPr>
            <w:noProof/>
            <w:webHidden/>
          </w:rPr>
        </w:r>
        <w:r w:rsidR="00721129">
          <w:rPr>
            <w:noProof/>
            <w:webHidden/>
          </w:rPr>
          <w:fldChar w:fldCharType="separate"/>
        </w:r>
        <w:r w:rsidR="00721129">
          <w:rPr>
            <w:noProof/>
            <w:webHidden/>
          </w:rPr>
          <w:t>19</w:t>
        </w:r>
        <w:r w:rsidR="00721129">
          <w:rPr>
            <w:noProof/>
            <w:webHidden/>
          </w:rPr>
          <w:fldChar w:fldCharType="end"/>
        </w:r>
      </w:hyperlink>
    </w:p>
    <w:p w14:paraId="521F5DAB" w14:textId="310552CE" w:rsidR="00721129" w:rsidRDefault="00721129">
      <w:pPr>
        <w:pStyle w:val="TableofFigures"/>
        <w:tabs>
          <w:tab w:val="right" w:leader="dot" w:pos="8210"/>
        </w:tabs>
        <w:rPr>
          <w:noProof/>
          <w:sz w:val="22"/>
          <w:lang w:val="en-MY"/>
        </w:rPr>
      </w:pPr>
      <w:hyperlink w:anchor="_Toc4844229" w:history="1">
        <w:r w:rsidRPr="00CC2424">
          <w:rPr>
            <w:rStyle w:val="Hyperlink"/>
            <w:noProof/>
          </w:rPr>
          <w:t>Table 2: Result of the ar_pose Library Test</w:t>
        </w:r>
        <w:r>
          <w:rPr>
            <w:noProof/>
            <w:webHidden/>
          </w:rPr>
          <w:tab/>
        </w:r>
        <w:r>
          <w:rPr>
            <w:noProof/>
            <w:webHidden/>
          </w:rPr>
          <w:fldChar w:fldCharType="begin"/>
        </w:r>
        <w:r>
          <w:rPr>
            <w:noProof/>
            <w:webHidden/>
          </w:rPr>
          <w:instrText xml:space="preserve"> PAGEREF _Toc4844229 \h </w:instrText>
        </w:r>
        <w:r>
          <w:rPr>
            <w:noProof/>
            <w:webHidden/>
          </w:rPr>
        </w:r>
        <w:r>
          <w:rPr>
            <w:noProof/>
            <w:webHidden/>
          </w:rPr>
          <w:fldChar w:fldCharType="separate"/>
        </w:r>
        <w:r>
          <w:rPr>
            <w:noProof/>
            <w:webHidden/>
          </w:rPr>
          <w:t>25</w:t>
        </w:r>
        <w:r>
          <w:rPr>
            <w:noProof/>
            <w:webHidden/>
          </w:rPr>
          <w:fldChar w:fldCharType="end"/>
        </w:r>
      </w:hyperlink>
    </w:p>
    <w:p w14:paraId="185957DE" w14:textId="7BD47C06" w:rsidR="00721129" w:rsidRDefault="00721129">
      <w:pPr>
        <w:pStyle w:val="TableofFigures"/>
        <w:tabs>
          <w:tab w:val="right" w:leader="dot" w:pos="8210"/>
        </w:tabs>
        <w:rPr>
          <w:noProof/>
          <w:sz w:val="22"/>
          <w:lang w:val="en-MY"/>
        </w:rPr>
      </w:pPr>
      <w:hyperlink w:anchor="_Toc4844230" w:history="1">
        <w:r w:rsidRPr="00CC2424">
          <w:rPr>
            <w:rStyle w:val="Hyperlink"/>
            <w:noProof/>
          </w:rPr>
          <w:t>Table 3: Result of the ar_track_alvar Library Test</w:t>
        </w:r>
        <w:r>
          <w:rPr>
            <w:noProof/>
            <w:webHidden/>
          </w:rPr>
          <w:tab/>
        </w:r>
        <w:r>
          <w:rPr>
            <w:noProof/>
            <w:webHidden/>
          </w:rPr>
          <w:fldChar w:fldCharType="begin"/>
        </w:r>
        <w:r>
          <w:rPr>
            <w:noProof/>
            <w:webHidden/>
          </w:rPr>
          <w:instrText xml:space="preserve"> PAGEREF _Toc4844230 \h </w:instrText>
        </w:r>
        <w:r>
          <w:rPr>
            <w:noProof/>
            <w:webHidden/>
          </w:rPr>
        </w:r>
        <w:r>
          <w:rPr>
            <w:noProof/>
            <w:webHidden/>
          </w:rPr>
          <w:fldChar w:fldCharType="separate"/>
        </w:r>
        <w:r>
          <w:rPr>
            <w:noProof/>
            <w:webHidden/>
          </w:rPr>
          <w:t>25</w:t>
        </w:r>
        <w:r>
          <w:rPr>
            <w:noProof/>
            <w:webHidden/>
          </w:rPr>
          <w:fldChar w:fldCharType="end"/>
        </w:r>
      </w:hyperlink>
    </w:p>
    <w:p w14:paraId="368CA4F5" w14:textId="0E721EC8" w:rsidR="00721129" w:rsidRDefault="00721129">
      <w:pPr>
        <w:pStyle w:val="TableofFigures"/>
        <w:tabs>
          <w:tab w:val="right" w:leader="dot" w:pos="8210"/>
        </w:tabs>
        <w:rPr>
          <w:noProof/>
          <w:sz w:val="22"/>
          <w:lang w:val="en-MY"/>
        </w:rPr>
      </w:pPr>
      <w:hyperlink w:anchor="_Toc4844231" w:history="1">
        <w:r w:rsidRPr="00CC2424">
          <w:rPr>
            <w:rStyle w:val="Hyperlink"/>
            <w:noProof/>
          </w:rPr>
          <w:t>Table 4: List of Parameters in Docking Algorithm</w:t>
        </w:r>
        <w:r>
          <w:rPr>
            <w:noProof/>
            <w:webHidden/>
          </w:rPr>
          <w:tab/>
        </w:r>
        <w:r>
          <w:rPr>
            <w:noProof/>
            <w:webHidden/>
          </w:rPr>
          <w:fldChar w:fldCharType="begin"/>
        </w:r>
        <w:r>
          <w:rPr>
            <w:noProof/>
            <w:webHidden/>
          </w:rPr>
          <w:instrText xml:space="preserve"> PAGEREF _Toc4844231 \h </w:instrText>
        </w:r>
        <w:r>
          <w:rPr>
            <w:noProof/>
            <w:webHidden/>
          </w:rPr>
        </w:r>
        <w:r>
          <w:rPr>
            <w:noProof/>
            <w:webHidden/>
          </w:rPr>
          <w:fldChar w:fldCharType="separate"/>
        </w:r>
        <w:r>
          <w:rPr>
            <w:noProof/>
            <w:webHidden/>
          </w:rPr>
          <w:t>42</w:t>
        </w:r>
        <w:r>
          <w:rPr>
            <w:noProof/>
            <w:webHidden/>
          </w:rPr>
          <w:fldChar w:fldCharType="end"/>
        </w:r>
      </w:hyperlink>
    </w:p>
    <w:p w14:paraId="4CA12584" w14:textId="6ADDA7EE" w:rsidR="00721129" w:rsidRDefault="00721129">
      <w:pPr>
        <w:pStyle w:val="TableofFigures"/>
        <w:tabs>
          <w:tab w:val="right" w:leader="dot" w:pos="8210"/>
        </w:tabs>
        <w:rPr>
          <w:noProof/>
          <w:sz w:val="22"/>
          <w:lang w:val="en-MY"/>
        </w:rPr>
      </w:pPr>
      <w:hyperlink w:anchor="_Toc4844232" w:history="1">
        <w:r w:rsidRPr="00CC2424">
          <w:rPr>
            <w:rStyle w:val="Hyperlink"/>
            <w:noProof/>
          </w:rPr>
          <w:t>Table 5: List of Parameters in Laser Docked Check Algorithm</w:t>
        </w:r>
        <w:r>
          <w:rPr>
            <w:noProof/>
            <w:webHidden/>
          </w:rPr>
          <w:tab/>
        </w:r>
        <w:r>
          <w:rPr>
            <w:noProof/>
            <w:webHidden/>
          </w:rPr>
          <w:fldChar w:fldCharType="begin"/>
        </w:r>
        <w:r>
          <w:rPr>
            <w:noProof/>
            <w:webHidden/>
          </w:rPr>
          <w:instrText xml:space="preserve"> PAGEREF _Toc4844232 \h </w:instrText>
        </w:r>
        <w:r>
          <w:rPr>
            <w:noProof/>
            <w:webHidden/>
          </w:rPr>
        </w:r>
        <w:r>
          <w:rPr>
            <w:noProof/>
            <w:webHidden/>
          </w:rPr>
          <w:fldChar w:fldCharType="separate"/>
        </w:r>
        <w:r>
          <w:rPr>
            <w:noProof/>
            <w:webHidden/>
          </w:rPr>
          <w:t>42</w:t>
        </w:r>
        <w:r>
          <w:rPr>
            <w:noProof/>
            <w:webHidden/>
          </w:rPr>
          <w:fldChar w:fldCharType="end"/>
        </w:r>
      </w:hyperlink>
    </w:p>
    <w:p w14:paraId="5D2922FA" w14:textId="7E6EB195" w:rsidR="00721129" w:rsidRDefault="00721129">
      <w:pPr>
        <w:pStyle w:val="TableofFigures"/>
        <w:tabs>
          <w:tab w:val="right" w:leader="dot" w:pos="8210"/>
        </w:tabs>
        <w:rPr>
          <w:noProof/>
          <w:sz w:val="22"/>
          <w:lang w:val="en-MY"/>
        </w:rPr>
      </w:pPr>
      <w:hyperlink w:anchor="_Toc4844233" w:history="1">
        <w:r w:rsidRPr="00CC2424">
          <w:rPr>
            <w:rStyle w:val="Hyperlink"/>
            <w:noProof/>
          </w:rPr>
          <w:t>Table 6: List of Parameters in hokuyo1 Node</w:t>
        </w:r>
        <w:r>
          <w:rPr>
            <w:noProof/>
            <w:webHidden/>
          </w:rPr>
          <w:tab/>
        </w:r>
        <w:r>
          <w:rPr>
            <w:noProof/>
            <w:webHidden/>
          </w:rPr>
          <w:fldChar w:fldCharType="begin"/>
        </w:r>
        <w:r>
          <w:rPr>
            <w:noProof/>
            <w:webHidden/>
          </w:rPr>
          <w:instrText xml:space="preserve"> PAGEREF _Toc4844233 \h </w:instrText>
        </w:r>
        <w:r>
          <w:rPr>
            <w:noProof/>
            <w:webHidden/>
          </w:rPr>
        </w:r>
        <w:r>
          <w:rPr>
            <w:noProof/>
            <w:webHidden/>
          </w:rPr>
          <w:fldChar w:fldCharType="separate"/>
        </w:r>
        <w:r>
          <w:rPr>
            <w:noProof/>
            <w:webHidden/>
          </w:rPr>
          <w:t>42</w:t>
        </w:r>
        <w:r>
          <w:rPr>
            <w:noProof/>
            <w:webHidden/>
          </w:rPr>
          <w:fldChar w:fldCharType="end"/>
        </w:r>
      </w:hyperlink>
    </w:p>
    <w:p w14:paraId="0E2FAB7D" w14:textId="7EA82649" w:rsidR="00721129" w:rsidRDefault="00721129">
      <w:pPr>
        <w:pStyle w:val="TableofFigures"/>
        <w:tabs>
          <w:tab w:val="right" w:leader="dot" w:pos="8210"/>
        </w:tabs>
        <w:rPr>
          <w:noProof/>
          <w:sz w:val="22"/>
          <w:lang w:val="en-MY"/>
        </w:rPr>
      </w:pPr>
      <w:hyperlink w:anchor="_Toc4844234" w:history="1">
        <w:r w:rsidRPr="00CC2424">
          <w:rPr>
            <w:rStyle w:val="Hyperlink"/>
            <w:noProof/>
          </w:rPr>
          <w:t>Table 7: Time Required for the Standard Actions</w:t>
        </w:r>
        <w:r>
          <w:rPr>
            <w:noProof/>
            <w:webHidden/>
          </w:rPr>
          <w:tab/>
        </w:r>
        <w:r>
          <w:rPr>
            <w:noProof/>
            <w:webHidden/>
          </w:rPr>
          <w:fldChar w:fldCharType="begin"/>
        </w:r>
        <w:r>
          <w:rPr>
            <w:noProof/>
            <w:webHidden/>
          </w:rPr>
          <w:instrText xml:space="preserve"> PAGEREF _Toc4844234 \h </w:instrText>
        </w:r>
        <w:r>
          <w:rPr>
            <w:noProof/>
            <w:webHidden/>
          </w:rPr>
        </w:r>
        <w:r>
          <w:rPr>
            <w:noProof/>
            <w:webHidden/>
          </w:rPr>
          <w:fldChar w:fldCharType="separate"/>
        </w:r>
        <w:r>
          <w:rPr>
            <w:noProof/>
            <w:webHidden/>
          </w:rPr>
          <w:t>49</w:t>
        </w:r>
        <w:r>
          <w:rPr>
            <w:noProof/>
            <w:webHidden/>
          </w:rPr>
          <w:fldChar w:fldCharType="end"/>
        </w:r>
      </w:hyperlink>
    </w:p>
    <w:p w14:paraId="55D285A5" w14:textId="57B8EE2A" w:rsidR="00721129" w:rsidRDefault="00721129">
      <w:pPr>
        <w:pStyle w:val="TableofFigures"/>
        <w:tabs>
          <w:tab w:val="right" w:leader="dot" w:pos="8210"/>
        </w:tabs>
        <w:rPr>
          <w:noProof/>
          <w:sz w:val="22"/>
          <w:lang w:val="en-MY"/>
        </w:rPr>
      </w:pPr>
      <w:hyperlink w:anchor="_Toc4844235" w:history="1">
        <w:r w:rsidRPr="00CC2424">
          <w:rPr>
            <w:rStyle w:val="Hyperlink"/>
            <w:noProof/>
          </w:rPr>
          <w:t>Table 8: Average Result of All Scenarios</w:t>
        </w:r>
        <w:r>
          <w:rPr>
            <w:noProof/>
            <w:webHidden/>
          </w:rPr>
          <w:tab/>
        </w:r>
        <w:r>
          <w:rPr>
            <w:noProof/>
            <w:webHidden/>
          </w:rPr>
          <w:fldChar w:fldCharType="begin"/>
        </w:r>
        <w:r>
          <w:rPr>
            <w:noProof/>
            <w:webHidden/>
          </w:rPr>
          <w:instrText xml:space="preserve"> PAGEREF _Toc4844235 \h </w:instrText>
        </w:r>
        <w:r>
          <w:rPr>
            <w:noProof/>
            <w:webHidden/>
          </w:rPr>
        </w:r>
        <w:r>
          <w:rPr>
            <w:noProof/>
            <w:webHidden/>
          </w:rPr>
          <w:fldChar w:fldCharType="separate"/>
        </w:r>
        <w:r>
          <w:rPr>
            <w:noProof/>
            <w:webHidden/>
          </w:rPr>
          <w:t>49</w:t>
        </w:r>
        <w:r>
          <w:rPr>
            <w:noProof/>
            <w:webHidden/>
          </w:rPr>
          <w:fldChar w:fldCharType="end"/>
        </w:r>
      </w:hyperlink>
    </w:p>
    <w:p w14:paraId="085DDD5E" w14:textId="4A95A97E" w:rsidR="00721129" w:rsidRDefault="00721129">
      <w:pPr>
        <w:pStyle w:val="TableofFigures"/>
        <w:tabs>
          <w:tab w:val="right" w:leader="dot" w:pos="8210"/>
        </w:tabs>
        <w:rPr>
          <w:noProof/>
          <w:sz w:val="22"/>
          <w:lang w:val="en-MY"/>
        </w:rPr>
      </w:pPr>
      <w:hyperlink w:anchor="_Toc4844236" w:history="1">
        <w:r w:rsidRPr="00CC2424">
          <w:rPr>
            <w:rStyle w:val="Hyperlink"/>
            <w:noProof/>
          </w:rPr>
          <w:t>Table 9: Result for Scenario 1</w:t>
        </w:r>
        <w:r>
          <w:rPr>
            <w:noProof/>
            <w:webHidden/>
          </w:rPr>
          <w:tab/>
        </w:r>
        <w:r>
          <w:rPr>
            <w:noProof/>
            <w:webHidden/>
          </w:rPr>
          <w:fldChar w:fldCharType="begin"/>
        </w:r>
        <w:r>
          <w:rPr>
            <w:noProof/>
            <w:webHidden/>
          </w:rPr>
          <w:instrText xml:space="preserve"> PAGEREF _Toc4844236 \h </w:instrText>
        </w:r>
        <w:r>
          <w:rPr>
            <w:noProof/>
            <w:webHidden/>
          </w:rPr>
        </w:r>
        <w:r>
          <w:rPr>
            <w:noProof/>
            <w:webHidden/>
          </w:rPr>
          <w:fldChar w:fldCharType="separate"/>
        </w:r>
        <w:r>
          <w:rPr>
            <w:noProof/>
            <w:webHidden/>
          </w:rPr>
          <w:t>57</w:t>
        </w:r>
        <w:r>
          <w:rPr>
            <w:noProof/>
            <w:webHidden/>
          </w:rPr>
          <w:fldChar w:fldCharType="end"/>
        </w:r>
      </w:hyperlink>
    </w:p>
    <w:p w14:paraId="14020B22" w14:textId="6E84A7F5" w:rsidR="00721129" w:rsidRDefault="00721129">
      <w:pPr>
        <w:pStyle w:val="TableofFigures"/>
        <w:tabs>
          <w:tab w:val="right" w:leader="dot" w:pos="8210"/>
        </w:tabs>
        <w:rPr>
          <w:noProof/>
          <w:sz w:val="22"/>
          <w:lang w:val="en-MY"/>
        </w:rPr>
      </w:pPr>
      <w:hyperlink w:anchor="_Toc4844237" w:history="1">
        <w:r w:rsidRPr="00CC2424">
          <w:rPr>
            <w:rStyle w:val="Hyperlink"/>
            <w:noProof/>
          </w:rPr>
          <w:t>Table 10: Result for Scenario 2</w:t>
        </w:r>
        <w:r>
          <w:rPr>
            <w:noProof/>
            <w:webHidden/>
          </w:rPr>
          <w:tab/>
        </w:r>
        <w:r>
          <w:rPr>
            <w:noProof/>
            <w:webHidden/>
          </w:rPr>
          <w:fldChar w:fldCharType="begin"/>
        </w:r>
        <w:r>
          <w:rPr>
            <w:noProof/>
            <w:webHidden/>
          </w:rPr>
          <w:instrText xml:space="preserve"> PAGEREF _Toc4844237 \h </w:instrText>
        </w:r>
        <w:r>
          <w:rPr>
            <w:noProof/>
            <w:webHidden/>
          </w:rPr>
        </w:r>
        <w:r>
          <w:rPr>
            <w:noProof/>
            <w:webHidden/>
          </w:rPr>
          <w:fldChar w:fldCharType="separate"/>
        </w:r>
        <w:r>
          <w:rPr>
            <w:noProof/>
            <w:webHidden/>
          </w:rPr>
          <w:t>57</w:t>
        </w:r>
        <w:r>
          <w:rPr>
            <w:noProof/>
            <w:webHidden/>
          </w:rPr>
          <w:fldChar w:fldCharType="end"/>
        </w:r>
      </w:hyperlink>
    </w:p>
    <w:p w14:paraId="2D71E2BB" w14:textId="07D43EF2" w:rsidR="00721129" w:rsidRDefault="00721129">
      <w:pPr>
        <w:pStyle w:val="TableofFigures"/>
        <w:tabs>
          <w:tab w:val="right" w:leader="dot" w:pos="8210"/>
        </w:tabs>
        <w:rPr>
          <w:noProof/>
          <w:sz w:val="22"/>
          <w:lang w:val="en-MY"/>
        </w:rPr>
      </w:pPr>
      <w:hyperlink w:anchor="_Toc4844238" w:history="1">
        <w:r w:rsidRPr="00CC2424">
          <w:rPr>
            <w:rStyle w:val="Hyperlink"/>
            <w:noProof/>
          </w:rPr>
          <w:t>Table 11: Result for Scenario 3</w:t>
        </w:r>
        <w:r>
          <w:rPr>
            <w:noProof/>
            <w:webHidden/>
          </w:rPr>
          <w:tab/>
        </w:r>
        <w:r>
          <w:rPr>
            <w:noProof/>
            <w:webHidden/>
          </w:rPr>
          <w:fldChar w:fldCharType="begin"/>
        </w:r>
        <w:r>
          <w:rPr>
            <w:noProof/>
            <w:webHidden/>
          </w:rPr>
          <w:instrText xml:space="preserve"> PAGEREF _Toc4844238 \h </w:instrText>
        </w:r>
        <w:r>
          <w:rPr>
            <w:noProof/>
            <w:webHidden/>
          </w:rPr>
        </w:r>
        <w:r>
          <w:rPr>
            <w:noProof/>
            <w:webHidden/>
          </w:rPr>
          <w:fldChar w:fldCharType="separate"/>
        </w:r>
        <w:r>
          <w:rPr>
            <w:noProof/>
            <w:webHidden/>
          </w:rPr>
          <w:t>57</w:t>
        </w:r>
        <w:r>
          <w:rPr>
            <w:noProof/>
            <w:webHidden/>
          </w:rPr>
          <w:fldChar w:fldCharType="end"/>
        </w:r>
      </w:hyperlink>
    </w:p>
    <w:p w14:paraId="0513EF70" w14:textId="005A3A11" w:rsidR="00721129" w:rsidRDefault="00721129">
      <w:pPr>
        <w:pStyle w:val="TableofFigures"/>
        <w:tabs>
          <w:tab w:val="right" w:leader="dot" w:pos="8210"/>
        </w:tabs>
        <w:rPr>
          <w:noProof/>
          <w:sz w:val="22"/>
          <w:lang w:val="en-MY"/>
        </w:rPr>
      </w:pPr>
      <w:hyperlink w:anchor="_Toc4844239" w:history="1">
        <w:r w:rsidRPr="00CC2424">
          <w:rPr>
            <w:rStyle w:val="Hyperlink"/>
            <w:noProof/>
          </w:rPr>
          <w:t>Table 12: Result for Scenario 4</w:t>
        </w:r>
        <w:r>
          <w:rPr>
            <w:noProof/>
            <w:webHidden/>
          </w:rPr>
          <w:tab/>
        </w:r>
        <w:r>
          <w:rPr>
            <w:noProof/>
            <w:webHidden/>
          </w:rPr>
          <w:fldChar w:fldCharType="begin"/>
        </w:r>
        <w:r>
          <w:rPr>
            <w:noProof/>
            <w:webHidden/>
          </w:rPr>
          <w:instrText xml:space="preserve"> PAGEREF _Toc4844239 \h </w:instrText>
        </w:r>
        <w:r>
          <w:rPr>
            <w:noProof/>
            <w:webHidden/>
          </w:rPr>
        </w:r>
        <w:r>
          <w:rPr>
            <w:noProof/>
            <w:webHidden/>
          </w:rPr>
          <w:fldChar w:fldCharType="separate"/>
        </w:r>
        <w:r>
          <w:rPr>
            <w:noProof/>
            <w:webHidden/>
          </w:rPr>
          <w:t>58</w:t>
        </w:r>
        <w:r>
          <w:rPr>
            <w:noProof/>
            <w:webHidden/>
          </w:rPr>
          <w:fldChar w:fldCharType="end"/>
        </w:r>
      </w:hyperlink>
    </w:p>
    <w:p w14:paraId="68D54472" w14:textId="4D697AE0" w:rsidR="00721129" w:rsidRDefault="00721129">
      <w:pPr>
        <w:pStyle w:val="TableofFigures"/>
        <w:tabs>
          <w:tab w:val="right" w:leader="dot" w:pos="8210"/>
        </w:tabs>
        <w:rPr>
          <w:noProof/>
          <w:sz w:val="22"/>
          <w:lang w:val="en-MY"/>
        </w:rPr>
      </w:pPr>
      <w:hyperlink w:anchor="_Toc4844240" w:history="1">
        <w:r w:rsidRPr="00CC2424">
          <w:rPr>
            <w:rStyle w:val="Hyperlink"/>
            <w:noProof/>
          </w:rPr>
          <w:t>Table 13: Result for Scenario 5</w:t>
        </w:r>
        <w:r>
          <w:rPr>
            <w:noProof/>
            <w:webHidden/>
          </w:rPr>
          <w:tab/>
        </w:r>
        <w:r>
          <w:rPr>
            <w:noProof/>
            <w:webHidden/>
          </w:rPr>
          <w:fldChar w:fldCharType="begin"/>
        </w:r>
        <w:r>
          <w:rPr>
            <w:noProof/>
            <w:webHidden/>
          </w:rPr>
          <w:instrText xml:space="preserve"> PAGEREF _Toc4844240 \h </w:instrText>
        </w:r>
        <w:r>
          <w:rPr>
            <w:noProof/>
            <w:webHidden/>
          </w:rPr>
        </w:r>
        <w:r>
          <w:rPr>
            <w:noProof/>
            <w:webHidden/>
          </w:rPr>
          <w:fldChar w:fldCharType="separate"/>
        </w:r>
        <w:r>
          <w:rPr>
            <w:noProof/>
            <w:webHidden/>
          </w:rPr>
          <w:t>58</w:t>
        </w:r>
        <w:r>
          <w:rPr>
            <w:noProof/>
            <w:webHidden/>
          </w:rPr>
          <w:fldChar w:fldCharType="end"/>
        </w:r>
      </w:hyperlink>
    </w:p>
    <w:p w14:paraId="58AFC26C" w14:textId="790680E5" w:rsidR="00721129" w:rsidRDefault="00721129">
      <w:pPr>
        <w:pStyle w:val="TableofFigures"/>
        <w:tabs>
          <w:tab w:val="right" w:leader="dot" w:pos="8210"/>
        </w:tabs>
        <w:rPr>
          <w:noProof/>
          <w:sz w:val="22"/>
          <w:lang w:val="en-MY"/>
        </w:rPr>
      </w:pPr>
      <w:hyperlink w:anchor="_Toc4844241" w:history="1">
        <w:r w:rsidRPr="00CC2424">
          <w:rPr>
            <w:rStyle w:val="Hyperlink"/>
            <w:noProof/>
          </w:rPr>
          <w:t>Table 14: Result for Scenario 6</w:t>
        </w:r>
        <w:r>
          <w:rPr>
            <w:noProof/>
            <w:webHidden/>
          </w:rPr>
          <w:tab/>
        </w:r>
        <w:r>
          <w:rPr>
            <w:noProof/>
            <w:webHidden/>
          </w:rPr>
          <w:fldChar w:fldCharType="begin"/>
        </w:r>
        <w:r>
          <w:rPr>
            <w:noProof/>
            <w:webHidden/>
          </w:rPr>
          <w:instrText xml:space="preserve"> PAGEREF _Toc4844241 \h </w:instrText>
        </w:r>
        <w:r>
          <w:rPr>
            <w:noProof/>
            <w:webHidden/>
          </w:rPr>
        </w:r>
        <w:r>
          <w:rPr>
            <w:noProof/>
            <w:webHidden/>
          </w:rPr>
          <w:fldChar w:fldCharType="separate"/>
        </w:r>
        <w:r>
          <w:rPr>
            <w:noProof/>
            <w:webHidden/>
          </w:rPr>
          <w:t>59</w:t>
        </w:r>
        <w:r>
          <w:rPr>
            <w:noProof/>
            <w:webHidden/>
          </w:rPr>
          <w:fldChar w:fldCharType="end"/>
        </w:r>
      </w:hyperlink>
    </w:p>
    <w:p w14:paraId="69C2907C" w14:textId="7BE6AB94" w:rsidR="00721129" w:rsidRDefault="00721129">
      <w:pPr>
        <w:pStyle w:val="TableofFigures"/>
        <w:tabs>
          <w:tab w:val="right" w:leader="dot" w:pos="8210"/>
        </w:tabs>
        <w:rPr>
          <w:noProof/>
          <w:sz w:val="22"/>
          <w:lang w:val="en-MY"/>
        </w:rPr>
      </w:pPr>
      <w:hyperlink w:anchor="_Toc4844242" w:history="1">
        <w:r w:rsidRPr="00CC2424">
          <w:rPr>
            <w:rStyle w:val="Hyperlink"/>
            <w:noProof/>
          </w:rPr>
          <w:t>Table 15: Result for Scenario 7</w:t>
        </w:r>
        <w:r>
          <w:rPr>
            <w:noProof/>
            <w:webHidden/>
          </w:rPr>
          <w:tab/>
        </w:r>
        <w:r>
          <w:rPr>
            <w:noProof/>
            <w:webHidden/>
          </w:rPr>
          <w:fldChar w:fldCharType="begin"/>
        </w:r>
        <w:r>
          <w:rPr>
            <w:noProof/>
            <w:webHidden/>
          </w:rPr>
          <w:instrText xml:space="preserve"> PAGEREF _Toc4844242 \h </w:instrText>
        </w:r>
        <w:r>
          <w:rPr>
            <w:noProof/>
            <w:webHidden/>
          </w:rPr>
        </w:r>
        <w:r>
          <w:rPr>
            <w:noProof/>
            <w:webHidden/>
          </w:rPr>
          <w:fldChar w:fldCharType="separate"/>
        </w:r>
        <w:r>
          <w:rPr>
            <w:noProof/>
            <w:webHidden/>
          </w:rPr>
          <w:t>59</w:t>
        </w:r>
        <w:r>
          <w:rPr>
            <w:noProof/>
            <w:webHidden/>
          </w:rPr>
          <w:fldChar w:fldCharType="end"/>
        </w:r>
      </w:hyperlink>
    </w:p>
    <w:p w14:paraId="2CE18B51" w14:textId="6F11B576" w:rsidR="002E337B" w:rsidRDefault="00AE1581" w:rsidP="002E337B">
      <w:r>
        <w:fldChar w:fldCharType="end"/>
      </w:r>
      <w:r w:rsidR="002E337B">
        <w:br w:type="page"/>
      </w:r>
    </w:p>
    <w:p w14:paraId="668FE332" w14:textId="6A6B1791" w:rsidR="00374DD6" w:rsidRDefault="00A86296" w:rsidP="00AD7E1B">
      <w:pPr>
        <w:pStyle w:val="HeadingI"/>
        <w:numPr>
          <w:ilvl w:val="0"/>
          <w:numId w:val="7"/>
        </w:numPr>
        <w:spacing w:before="0" w:after="240"/>
      </w:pPr>
      <w:bookmarkStart w:id="4" w:name="_Toc4844147"/>
      <w:r w:rsidRPr="00374DD6">
        <w:lastRenderedPageBreak/>
        <w:t>Introduction</w:t>
      </w:r>
      <w:bookmarkEnd w:id="4"/>
    </w:p>
    <w:p w14:paraId="0EE2ABDA" w14:textId="0BD1C276" w:rsidR="00EC7B78" w:rsidRDefault="00374DD6" w:rsidP="00D40D61">
      <w:pPr>
        <w:pStyle w:val="Heading2"/>
      </w:pPr>
      <w:bookmarkStart w:id="5" w:name="_Toc4844148"/>
      <w:r w:rsidRPr="00374DD6">
        <w:t>Background</w:t>
      </w:r>
      <w:bookmarkEnd w:id="5"/>
    </w:p>
    <w:p w14:paraId="6405EBD1" w14:textId="37DDF6B1" w:rsidR="00170283" w:rsidRPr="00170283" w:rsidRDefault="00235E07" w:rsidP="001C52C5">
      <w:pPr>
        <w:spacing w:line="360" w:lineRule="auto"/>
      </w:pPr>
      <w:r>
        <w:rPr>
          <w:noProof/>
        </w:rPr>
        <w:t>A r</w:t>
      </w:r>
      <w:r w:rsidR="00170283" w:rsidRPr="00235E07">
        <w:rPr>
          <w:noProof/>
        </w:rPr>
        <w:t>obot</w:t>
      </w:r>
      <w:r w:rsidR="00170283">
        <w:t xml:space="preserve"> is a machine that can </w:t>
      </w:r>
      <w:r w:rsidR="00170283" w:rsidRPr="00235E07">
        <w:rPr>
          <w:noProof/>
        </w:rPr>
        <w:t>perform</w:t>
      </w:r>
      <w:r w:rsidR="00170283">
        <w:t xml:space="preserve"> a series of complex motions automatically and is programmable by a computer</w:t>
      </w:r>
      <w:r w:rsidR="00195973">
        <w:fldChar w:fldCharType="begin" w:fldLock="1"/>
      </w:r>
      <w:r w:rsidR="00FE68A7">
        <w:instrText>ADDIN CSL_CITATION {"citationItems":[{"id":"ITEM-1","itemData":{"URL":"https://en.oxforddictionaries.com/definition/robot","accessed":{"date-parts":[["2019","3","18"]]},"id":"ITEM-1","issued":{"date-parts":[["0"]]},"title":"robot | Definition of robot in English by Oxford Dictionaries","type":"webpage"},"uris":["http://www.mendeley.com/documents/?uuid=0af1a69a-25b4-3cb7-b366-68db101bd552","http://www.mendeley.com/documents/?uuid=c32029c2-0296-4c9b-8c24-b394b226da94"]}],"mendeley":{"formattedCitation":"[1]","plainTextFormattedCitation":"[1]","previouslyFormattedCitation":"[1]"},"properties":{"noteIndex":0},"schema":"https://github.com/citation-style-language/schema/raw/master/csl-citation.json"}</w:instrText>
      </w:r>
      <w:r w:rsidR="00195973">
        <w:fldChar w:fldCharType="separate"/>
      </w:r>
      <w:r w:rsidR="00145EBE" w:rsidRPr="00145EBE">
        <w:rPr>
          <w:noProof/>
        </w:rPr>
        <w:t>[1]</w:t>
      </w:r>
      <w:r w:rsidR="00195973">
        <w:fldChar w:fldCharType="end"/>
      </w:r>
      <w:r w:rsidR="00170283">
        <w:t xml:space="preserve">. Because of this property, </w:t>
      </w:r>
      <w:r w:rsidR="00170283" w:rsidRPr="00C14CDF">
        <w:rPr>
          <w:noProof/>
        </w:rPr>
        <w:t>robot</w:t>
      </w:r>
      <w:r w:rsidR="00170283">
        <w:t xml:space="preserve"> is widely adopted in many sectors of industry to automate processes. Before this concept is introduced, human labours were used in </w:t>
      </w:r>
      <w:r>
        <w:t xml:space="preserve">the </w:t>
      </w:r>
      <w:r w:rsidR="00170283" w:rsidRPr="00235E07">
        <w:rPr>
          <w:noProof/>
        </w:rPr>
        <w:t>factory</w:t>
      </w:r>
      <w:r w:rsidR="00170283">
        <w:t xml:space="preserve"> for production and this was changed because of the remarkable event in 18 centuries, the </w:t>
      </w:r>
      <w:r w:rsidR="00170283" w:rsidRPr="00235E07">
        <w:rPr>
          <w:noProof/>
        </w:rPr>
        <w:t>industr</w:t>
      </w:r>
      <w:r>
        <w:rPr>
          <w:noProof/>
        </w:rPr>
        <w:t>ial</w:t>
      </w:r>
      <w:r w:rsidR="00170283">
        <w:t xml:space="preserve"> revolution. Almost all the works that were done by human labours in the factory was replaced by </w:t>
      </w:r>
      <w:r w:rsidRPr="00235E07">
        <w:rPr>
          <w:noProof/>
        </w:rPr>
        <w:t xml:space="preserve">the </w:t>
      </w:r>
      <w:r w:rsidR="00170283" w:rsidRPr="00235E07">
        <w:rPr>
          <w:noProof/>
        </w:rPr>
        <w:t>machine</w:t>
      </w:r>
      <w:r w:rsidR="00170283">
        <w:t xml:space="preserve">, the main reason is that </w:t>
      </w:r>
      <w:r w:rsidR="002F4CDB">
        <w:t xml:space="preserve">cost of labour is too high and </w:t>
      </w:r>
      <w:r w:rsidR="00490385">
        <w:t>machinery is a good alternative for replacement during that time</w:t>
      </w:r>
      <w:r w:rsidR="00490385">
        <w:fldChar w:fldCharType="begin" w:fldLock="1"/>
      </w:r>
      <w:r w:rsidR="00FE68A7">
        <w:instrText>ADDIN CSL_CITATION {"citationItems":[{"id":"ITEM-1","itemData":{"abstract":"The Industrial Revolution is one of the most celebrated watersheds in human history. It is no longer regarded as the abrupt discontinuity that its name suggests, for it was the result of an economic expansion that started in the sixteenth century. Nevertheless, the eighteenth century does represent a decisive break in the history of technology and the economy. The famous inventions–the spinning jenny, the steam engine, coke smelting, and so forth–deserve their renown 1 , for they mark the start of a process that has carried the West, at least, to the mass prosperity of the twenty-first century. The purpose of this essay is to explain why they occurred in the eighteenth century, in Britain, and how the process of their invention has transformed the world.","author":[{"dropping-particle":"","family":"Allen","given":"Robert C","non-dropping-particle":"","parse-names":false,"suffix":""}],"container-title":"Unpublished","id":"ITEM-1","issued":{"date-parts":[["2014"]]},"page":"1-41","title":"The British Industrial Revolution in Global Perspective:How Commerce CreatedThe Industrial Revolution and Modern Economic Growth","type":"article-journal"},"uris":["http://www.mendeley.com/documents/?uuid=502a74c2-4e03-4695-94e1-99553f466074","http://www.mendeley.com/documents/?uuid=f3070fc9-95f9-4595-a820-b037930295cf"]}],"mendeley":{"formattedCitation":"[2]","plainTextFormattedCitation":"[2]","previouslyFormattedCitation":"[2]"},"properties":{"noteIndex":0},"schema":"https://github.com/citation-style-language/schema/raw/master/csl-citation.json"}</w:instrText>
      </w:r>
      <w:r w:rsidR="00490385">
        <w:fldChar w:fldCharType="separate"/>
      </w:r>
      <w:r w:rsidR="00145EBE" w:rsidRPr="00145EBE">
        <w:rPr>
          <w:noProof/>
        </w:rPr>
        <w:t>[2]</w:t>
      </w:r>
      <w:r w:rsidR="00490385">
        <w:fldChar w:fldCharType="end"/>
      </w:r>
      <w:r w:rsidR="00170283">
        <w:t xml:space="preserve">. The idea of </w:t>
      </w:r>
      <w:r w:rsidR="00170283" w:rsidRPr="00C14CDF">
        <w:rPr>
          <w:noProof/>
        </w:rPr>
        <w:t>robot</w:t>
      </w:r>
      <w:r w:rsidR="00170283">
        <w:t xml:space="preserve"> started when </w:t>
      </w:r>
      <w:r>
        <w:t xml:space="preserve">the </w:t>
      </w:r>
      <w:r w:rsidR="00170283" w:rsidRPr="00235E07">
        <w:rPr>
          <w:noProof/>
        </w:rPr>
        <w:t>machine</w:t>
      </w:r>
      <w:r w:rsidR="00170283">
        <w:t xml:space="preserve"> is combined with </w:t>
      </w:r>
      <w:r w:rsidRPr="00235E07">
        <w:rPr>
          <w:noProof/>
        </w:rPr>
        <w:t xml:space="preserve">the </w:t>
      </w:r>
      <w:r w:rsidR="00170283" w:rsidRPr="00235E07">
        <w:rPr>
          <w:noProof/>
        </w:rPr>
        <w:t>computer</w:t>
      </w:r>
      <w:r w:rsidR="00170283">
        <w:t xml:space="preserve"> program, and</w:t>
      </w:r>
      <w:r w:rsidR="008B4DE2">
        <w:t xml:space="preserve"> this</w:t>
      </w:r>
      <w:r w:rsidR="00170283">
        <w:t xml:space="preserve"> </w:t>
      </w:r>
      <w:r w:rsidR="00490385">
        <w:t xml:space="preserve">gained </w:t>
      </w:r>
      <w:r w:rsidR="00170283">
        <w:t xml:space="preserve">popularity among industry sectors. </w:t>
      </w:r>
      <w:r w:rsidR="00490385">
        <w:t xml:space="preserve">Besides, due to the advancement of technology in sensors, robots can now perform more accurate and precise work than human, especially for repeatable work. </w:t>
      </w:r>
    </w:p>
    <w:p w14:paraId="47FF294B" w14:textId="05FF74E2" w:rsidR="003363BC" w:rsidRDefault="00AD7E1B" w:rsidP="001C52C5">
      <w:pPr>
        <w:spacing w:line="360" w:lineRule="auto"/>
      </w:pPr>
      <w:r w:rsidRPr="00AD7E1B">
        <w:t>For the past few decades, the attention given to robots has been increasing, a lot of work</w:t>
      </w:r>
      <w:r w:rsidR="00D6273C">
        <w:t>s</w:t>
      </w:r>
      <w:r w:rsidRPr="00AD7E1B">
        <w:t xml:space="preserve"> and research</w:t>
      </w:r>
      <w:r w:rsidR="00D6273C">
        <w:t>es</w:t>
      </w:r>
      <w:r w:rsidRPr="00AD7E1B">
        <w:t xml:space="preserve"> ha</w:t>
      </w:r>
      <w:r w:rsidR="00D6273C">
        <w:t>ve</w:t>
      </w:r>
      <w:r w:rsidRPr="00AD7E1B">
        <w:t xml:space="preserve"> been put into this field. The reason behind this is the surging demand to automate a large number of processes and work such as heavy lifting, repeatable work like supply chain packaging, production line, manufacturing process and others</w:t>
      </w:r>
      <w:r w:rsidR="007D66F5">
        <w:fldChar w:fldCharType="begin" w:fldLock="1"/>
      </w:r>
      <w:r w:rsidR="00FE68A7">
        <w:instrText>ADDIN CSL_CITATION {"citationItems":[{"id":"ITEM-1","itemData":{"author":[{"dropping-particle":"","family":"Viswanadham","given":"N","non-dropping-particle":"","parse-names":false,"suffix":""}],"container-title":"IEEE Robotics &amp; Automation Magazine","id":"ITEM-1","issued":{"date-parts":[["2002"]]},"title":"The Past, Present, and Future of Supply-Chain Automation","type":"article-magazine"},"uris":["http://www.mendeley.com/documents/?uuid=81b224f1-5f63-3ce7-adfa-b4002ba023a9"]}],"mendeley":{"formattedCitation":"[3]","plainTextFormattedCitation":"[3]","previouslyFormattedCitation":"[3]"},"properties":{"noteIndex":0},"schema":"https://github.com/citation-style-language/schema/raw/master/csl-citation.json"}</w:instrText>
      </w:r>
      <w:r w:rsidR="007D66F5">
        <w:fldChar w:fldCharType="separate"/>
      </w:r>
      <w:r w:rsidR="00145EBE" w:rsidRPr="00145EBE">
        <w:rPr>
          <w:noProof/>
        </w:rPr>
        <w:t>[3]</w:t>
      </w:r>
      <w:r w:rsidR="007D66F5">
        <w:fldChar w:fldCharType="end"/>
      </w:r>
      <w:r w:rsidRPr="00AD7E1B">
        <w:t xml:space="preserve">. This is </w:t>
      </w:r>
      <w:r w:rsidR="00D6273C">
        <w:t xml:space="preserve">indeed affected by the </w:t>
      </w:r>
      <w:r w:rsidR="00D6273C" w:rsidRPr="00235E07">
        <w:rPr>
          <w:noProof/>
        </w:rPr>
        <w:t>industr</w:t>
      </w:r>
      <w:r w:rsidR="00235E07">
        <w:rPr>
          <w:noProof/>
        </w:rPr>
        <w:t>ial</w:t>
      </w:r>
      <w:r w:rsidR="00D6273C">
        <w:t xml:space="preserve"> revolution</w:t>
      </w:r>
      <w:r w:rsidR="00D67B34">
        <w:t xml:space="preserve">. Besides, </w:t>
      </w:r>
      <w:r w:rsidRPr="00AD7E1B">
        <w:t xml:space="preserve">automation </w:t>
      </w:r>
      <w:r w:rsidR="00D6273C">
        <w:t xml:space="preserve">with robots technology </w:t>
      </w:r>
      <w:r w:rsidRPr="00AD7E1B">
        <w:t xml:space="preserve">can reduce </w:t>
      </w:r>
      <w:r w:rsidRPr="00235E07">
        <w:rPr>
          <w:noProof/>
        </w:rPr>
        <w:t>labo</w:t>
      </w:r>
      <w:r w:rsidR="00235E07">
        <w:rPr>
          <w:noProof/>
        </w:rPr>
        <w:t>u</w:t>
      </w:r>
      <w:r w:rsidRPr="00235E07">
        <w:rPr>
          <w:noProof/>
        </w:rPr>
        <w:t>r</w:t>
      </w:r>
      <w:r w:rsidRPr="00AD7E1B">
        <w:t xml:space="preserve"> cost</w:t>
      </w:r>
      <w:r w:rsidR="007D66F5">
        <w:fldChar w:fldCharType="begin" w:fldLock="1"/>
      </w:r>
      <w:r w:rsidR="00FE68A7">
        <w:instrText>ADDIN CSL_CITATION {"citationItems":[{"id":"ITEM-1","itemData":{"DOI":"10.1016/j.proeng.2015.12.577","abstract":"Nowadays industrial robots are an appropriate technology for developing flexible and reconfigurable manufacturing systems which contribute to perform automatically operation such as milling, cutting, drilling, grinding, deburring and polishing. Machining robots symbolize a cost-saving and flexible alternative compared to conventional CNC machines which are the restricted working area and produced shape limitations. The improvement of individual elements and development of new devices has caused a perception change about the use of industrial robots to perform machining operations. The approach to this research was to analyze technical barriers of individual components that it was broken-down as well as full improving the system. This document is intended to provide technical constraints, current technology and future potential researches about robotic machining.","author":[{"dropping-particle":"","family":"Iglesias","given":"I","non-dropping-particle":"","parse-names":false,"suffix":""},{"dropping-particle":"","family":"Sebastián","given":"M A","non-dropping-particle":"","parse-names":false,"suffix":""},{"dropping-particle":"","family":"Ares","given":"J E","non-dropping-particle":"","parse-names":false,"suffix":""}],"container-title":"Procedia Engineering","id":"ITEM-1","issued":{"date-parts":[["2015"]]},"page":"911-917","title":"Overview of the state of robotic machining: Curren situation and future potential","type":"article-journal","volume":"132"},"uris":["http://www.mendeley.com/documents/?uuid=6014ced9-ac6d-3fdb-9bea-506da0c4ebe3"]}],"mendeley":{"formattedCitation":"[4]","plainTextFormattedCitation":"[4]","previouslyFormattedCitation":"[4]"},"properties":{"noteIndex":0},"schema":"https://github.com/citation-style-language/schema/raw/master/csl-citation.json"}</w:instrText>
      </w:r>
      <w:r w:rsidR="007D66F5">
        <w:fldChar w:fldCharType="separate"/>
      </w:r>
      <w:r w:rsidR="00145EBE" w:rsidRPr="00145EBE">
        <w:rPr>
          <w:noProof/>
        </w:rPr>
        <w:t>[4]</w:t>
      </w:r>
      <w:r w:rsidR="007D66F5">
        <w:fldChar w:fldCharType="end"/>
      </w:r>
      <w:r w:rsidRPr="00AD7E1B">
        <w:t>, human error, and increase efficiency in the long run for highly repeatable works. Nowadays, automation in the industry is very common and popular, most of the production and manufacturing processes are replaced by robots to achieve automation</w:t>
      </w:r>
      <w:r w:rsidR="007D66F5">
        <w:fldChar w:fldCharType="begin" w:fldLock="1"/>
      </w:r>
      <w:r w:rsidR="00FE68A7">
        <w:instrText>ADDIN CSL_CITATION {"citationItems":[{"id":"ITEM-1","itemData":{"DOI":"10.1016/j.proeng.2015.12.577","abstract":"Nowadays industrial robots are an appropriate technology for developing flexible and reconfigurable manufacturing systems which contribute to perform automatically operation such as milling, cutting, drilling, grinding, deburring and polishing. Machining robots symbolize a cost-saving and flexible alternative compared to conventional CNC machines which are the restricted working area and produced shape limitations. The improvement of individual elements and development of new devices has caused a perception change about the use of industrial robots to perform machining operations. The approach to this research was to analyze technical barriers of individual components that it was broken-down as well as full improving the system. This document is intended to provide technical constraints, current technology and future potential researches about robotic machining.","author":[{"dropping-particle":"","family":"Iglesias","given":"I","non-dropping-particle":"","parse-names":false,"suffix":""},{"dropping-particle":"","family":"Sebastián","given":"M A","non-dropping-particle":"","parse-names":false,"suffix":""},{"dropping-particle":"","family":"Ares","given":"J E","non-dropping-particle":"","parse-names":false,"suffix":""}],"container-title":"Procedia Engineering","id":"ITEM-1","issued":{"date-parts":[["2015"]]},"page":"911-917","title":"Overview of the state of robotic machining: Curren situation and future potential","type":"article-journal","volume":"132"},"uris":["http://www.mendeley.com/documents/?uuid=6014ced9-ac6d-3fdb-9bea-506da0c4ebe3"]}],"mendeley":{"formattedCitation":"[4]","plainTextFormattedCitation":"[4]","previouslyFormattedCitation":"[4]"},"properties":{"noteIndex":0},"schema":"https://github.com/citation-style-language/schema/raw/master/csl-citation.json"}</w:instrText>
      </w:r>
      <w:r w:rsidR="007D66F5">
        <w:fldChar w:fldCharType="separate"/>
      </w:r>
      <w:r w:rsidR="00145EBE" w:rsidRPr="00145EBE">
        <w:rPr>
          <w:noProof/>
        </w:rPr>
        <w:t>[4]</w:t>
      </w:r>
      <w:r w:rsidR="007D66F5">
        <w:fldChar w:fldCharType="end"/>
      </w:r>
      <w:r w:rsidRPr="00AD7E1B">
        <w:t xml:space="preserve">, and the requirement for automation in industries is getting higher. </w:t>
      </w:r>
      <w:r w:rsidR="00721671">
        <w:t xml:space="preserve">Most of the robots implemented in the supply chain or the manufacturing processes are stationary robots. </w:t>
      </w:r>
    </w:p>
    <w:p w14:paraId="01E3053D" w14:textId="33D0D03E" w:rsidR="00AD7E1B" w:rsidRPr="00AD7E1B" w:rsidRDefault="007A113A" w:rsidP="001C52C5">
      <w:pPr>
        <w:spacing w:line="360" w:lineRule="auto"/>
      </w:pPr>
      <w:r>
        <w:t xml:space="preserve">In recent years, with the technology improvement of the internet, </w:t>
      </w:r>
      <w:r w:rsidRPr="00235E07">
        <w:rPr>
          <w:noProof/>
        </w:rPr>
        <w:t>e</w:t>
      </w:r>
      <w:r w:rsidR="00235E07">
        <w:rPr>
          <w:noProof/>
        </w:rPr>
        <w:t>-</w:t>
      </w:r>
      <w:r w:rsidRPr="00235E07">
        <w:rPr>
          <w:noProof/>
        </w:rPr>
        <w:t>commerce</w:t>
      </w:r>
      <w:r>
        <w:t xml:space="preserve"> is </w:t>
      </w:r>
      <w:r w:rsidR="003615BD">
        <w:t>experiencing</w:t>
      </w:r>
      <w:r>
        <w:t xml:space="preserve"> more demands and </w:t>
      </w:r>
      <w:r w:rsidRPr="00235E07">
        <w:rPr>
          <w:noProof/>
        </w:rPr>
        <w:t>attention</w:t>
      </w:r>
      <w:r>
        <w:t xml:space="preserve">. </w:t>
      </w:r>
      <w:r w:rsidR="00885764">
        <w:t>The main difference</w:t>
      </w:r>
      <w:r w:rsidR="00235E07">
        <w:t>s</w:t>
      </w:r>
      <w:r w:rsidR="00885764">
        <w:t xml:space="preserve"> between </w:t>
      </w:r>
      <w:r w:rsidR="00885764" w:rsidRPr="00235E07">
        <w:rPr>
          <w:noProof/>
        </w:rPr>
        <w:t>e</w:t>
      </w:r>
      <w:r w:rsidR="00235E07">
        <w:rPr>
          <w:noProof/>
        </w:rPr>
        <w:t>-</w:t>
      </w:r>
      <w:r w:rsidR="00885764" w:rsidRPr="00235E07">
        <w:rPr>
          <w:noProof/>
        </w:rPr>
        <w:lastRenderedPageBreak/>
        <w:t>commerce</w:t>
      </w:r>
      <w:r w:rsidR="00885764">
        <w:t xml:space="preserve"> and the traditional retail shops </w:t>
      </w:r>
      <w:r w:rsidR="00235E07">
        <w:rPr>
          <w:noProof/>
        </w:rPr>
        <w:t>are</w:t>
      </w:r>
      <w:r w:rsidR="00885764">
        <w:t xml:space="preserve"> the online </w:t>
      </w:r>
      <w:r w:rsidR="00B54C4D">
        <w:t>product</w:t>
      </w:r>
      <w:r w:rsidR="00885764">
        <w:t xml:space="preserve"> browsing service and the home delivery service</w:t>
      </w:r>
      <w:r w:rsidR="00167BC2">
        <w:t xml:space="preserve">. Therefore, because of the home delivery service, </w:t>
      </w:r>
      <w:r w:rsidR="00167BC2" w:rsidRPr="00235E07">
        <w:rPr>
          <w:noProof/>
        </w:rPr>
        <w:t>e</w:t>
      </w:r>
      <w:r w:rsidR="00235E07">
        <w:rPr>
          <w:noProof/>
        </w:rPr>
        <w:t>-</w:t>
      </w:r>
      <w:r w:rsidR="00167BC2" w:rsidRPr="00235E07">
        <w:rPr>
          <w:noProof/>
        </w:rPr>
        <w:t>commerce</w:t>
      </w:r>
      <w:r w:rsidR="00167BC2">
        <w:t xml:space="preserve"> has more additional steps in logistics than the traditional </w:t>
      </w:r>
      <w:r w:rsidR="00167BC2" w:rsidRPr="00235E07">
        <w:rPr>
          <w:noProof/>
        </w:rPr>
        <w:t>retail</w:t>
      </w:r>
      <w:r w:rsidR="00167BC2">
        <w:t xml:space="preserve"> shops. </w:t>
      </w:r>
      <w:r w:rsidR="003363BC">
        <w:t>The biggest challeng</w:t>
      </w:r>
      <w:r w:rsidR="00186F03">
        <w:t>e</w:t>
      </w:r>
      <w:r w:rsidR="003363BC">
        <w:t xml:space="preserve"> faced by </w:t>
      </w:r>
      <w:r w:rsidR="003363BC" w:rsidRPr="00235E07">
        <w:rPr>
          <w:noProof/>
        </w:rPr>
        <w:t>e</w:t>
      </w:r>
      <w:r w:rsidR="00235E07">
        <w:rPr>
          <w:noProof/>
        </w:rPr>
        <w:t>-</w:t>
      </w:r>
      <w:r w:rsidR="003363BC" w:rsidRPr="00235E07">
        <w:rPr>
          <w:noProof/>
        </w:rPr>
        <w:t>commerce</w:t>
      </w:r>
      <w:r w:rsidR="003363BC">
        <w:t xml:space="preserve"> in logistics is the warehouse logistics</w:t>
      </w:r>
      <w:r w:rsidR="00F011FC">
        <w:fldChar w:fldCharType="begin" w:fldLock="1"/>
      </w:r>
      <w:r w:rsidR="00FE68A7">
        <w:instrText>ADDIN CSL_CITATION {"citationItems":[{"id":"ITEM-1","itemData":{"DOI":"10.1080/1023697X.2015.1043960","ISSN":"1023697X","abstract":"Logistics has been the bottleneck in ecommerce, creating problems such as slow and/or wrong deliveries, lost packages, damaged goods and incorrect packing. Automation extends capacities and capabilities as justified by the vast volume of online orders. An automated storage and retrieval system (ASRS) can deliver high efficiency but may be limited in flexibility when it comes to dealing with order disparities in size, shape, weight, volume and mechanical properties. The ASRS may not offer adequate scalability to adapt to growth and cope with increased seasonal demands, or deal with facility breakdowns and carry out technical maintenance. Robotics promises to strike a balance between efficiency, scalability and flexibility. This paper addresses two broad questions: (1) How can robotics create a radical paradigm shift in ecommerce logistics automation systems? (2) Who should be responsible for investing in robotic ecommerce logistics facilities and how should the benefits be shared among key stakeholders? The first question is discussed through recent industrial developments in using mobile robots to achieve robotic picking methods including goods to picker/person (G2P), goods to robot (G2R), robot to goods (R2G), and through the bold concepts of robotic grid warehousing and cellular warehousing (CW). The second question is discussed by extending the emerging concept of the Product Service System (PSS) to propose a Logistics Automation Service System (LASS) business model where stakeholders focus on their own core competencies while complementing each other's expertise and sharing risks and benefits.","author":[{"dropping-particle":"","family":"Huang","given":"George Q.","non-dropping-particle":"","parse-names":false,"suffix":""},{"dropping-particle":"","family":"Chen","given":"Michael Z.Q.","non-dropping-particle":"","parse-names":false,"suffix":""},{"dropping-particle":"","family":"Pan","given":"Jia","non-dropping-particle":"","parse-names":false,"suffix":""}],"container-title":"HKIE Transactions Hong Kong Institution of Engineers","id":"ITEM-1","issue":"2","issued":{"date-parts":[["2015"]]},"page":"68-77","title":"Robotics in ecommerce logistics","type":"article-journal","volume":"22"},"uris":["http://www.mendeley.com/documents/?uuid=16d5ada5-df9a-4772-9f91-02ea9e12fdff","http://www.mendeley.com/documents/?uuid=c9f66916-0cba-4c13-8d94-0c8b9f0e3eb3"]}],"mendeley":{"formattedCitation":"[5]","plainTextFormattedCitation":"[5]","previouslyFormattedCitation":"[5]"},"properties":{"noteIndex":0},"schema":"https://github.com/citation-style-language/schema/raw/master/csl-citation.json"}</w:instrText>
      </w:r>
      <w:r w:rsidR="00F011FC">
        <w:fldChar w:fldCharType="separate"/>
      </w:r>
      <w:r w:rsidR="00145EBE" w:rsidRPr="00145EBE">
        <w:rPr>
          <w:noProof/>
        </w:rPr>
        <w:t>[5]</w:t>
      </w:r>
      <w:r w:rsidR="00F011FC">
        <w:fldChar w:fldCharType="end"/>
      </w:r>
      <w:r w:rsidR="003363BC">
        <w:t xml:space="preserve">. </w:t>
      </w:r>
      <w:r w:rsidR="00186F03">
        <w:t xml:space="preserve">There are several steps in </w:t>
      </w:r>
      <w:r w:rsidR="00186F03" w:rsidRPr="00235E07">
        <w:rPr>
          <w:noProof/>
        </w:rPr>
        <w:t>e</w:t>
      </w:r>
      <w:r w:rsidR="00235E07">
        <w:rPr>
          <w:noProof/>
        </w:rPr>
        <w:t>-</w:t>
      </w:r>
      <w:r w:rsidR="00186F03" w:rsidRPr="00235E07">
        <w:rPr>
          <w:noProof/>
        </w:rPr>
        <w:t>commerce</w:t>
      </w:r>
      <w:r w:rsidR="00186F03">
        <w:t xml:space="preserve"> warehouse logistics, mainly are the order picking, transport to packing area and the packing operations. To be more precise, the challenge in </w:t>
      </w:r>
      <w:r w:rsidR="00186F03" w:rsidRPr="00235E07">
        <w:rPr>
          <w:noProof/>
        </w:rPr>
        <w:t>e</w:t>
      </w:r>
      <w:r w:rsidR="00235E07">
        <w:rPr>
          <w:noProof/>
        </w:rPr>
        <w:t>-</w:t>
      </w:r>
      <w:r w:rsidR="00186F03" w:rsidRPr="00235E07">
        <w:rPr>
          <w:noProof/>
        </w:rPr>
        <w:t>commerce</w:t>
      </w:r>
      <w:r w:rsidR="00186F03">
        <w:t xml:space="preserve"> warehouse logistics is the order picking and transportation steps. </w:t>
      </w:r>
      <w:r w:rsidR="00F011FC">
        <w:t xml:space="preserve">The cost of logistics in </w:t>
      </w:r>
      <w:r w:rsidR="00F011FC" w:rsidRPr="00235E07">
        <w:rPr>
          <w:noProof/>
        </w:rPr>
        <w:t>e</w:t>
      </w:r>
      <w:r w:rsidR="00235E07">
        <w:rPr>
          <w:noProof/>
        </w:rPr>
        <w:t>-</w:t>
      </w:r>
      <w:r w:rsidR="00F011FC" w:rsidRPr="00235E07">
        <w:rPr>
          <w:noProof/>
        </w:rPr>
        <w:t>commerce</w:t>
      </w:r>
      <w:r w:rsidR="00F011FC">
        <w:t xml:space="preserve"> is 40% of the total cost paid by customers</w:t>
      </w:r>
      <w:r w:rsidR="00F011FC">
        <w:fldChar w:fldCharType="begin" w:fldLock="1"/>
      </w:r>
      <w:r w:rsidR="00FE68A7">
        <w:instrText>ADDIN CSL_CITATION {"citationItems":[{"id":"ITEM-1","itemData":{"ISBN":"0130303283","author":[{"dropping-particle":"","family":"Bayles","given":"Deborah L","non-dropping-particle":"","parse-names":false,"suffix":""},{"dropping-particle":"","family":"Bhatia","given":"Hamir","non-dropping-particle":"","parse-names":false,"suffix":""}],"id":"ITEM-1","issued":{"date-parts":[["2000"]]},"publisher":"Prentice Hall PTR","publisher-place":"Upper Saddle River, NJ, USA","title":"E-Commerce Logistics &amp; Fulfillment: Delivering the Goods","type":"book"},"uris":["http://www.mendeley.com/documents/?uuid=b445c996-735c-4eb4-b01c-d755bb73b2ad","http://www.mendeley.com/documents/?uuid=e440c636-c292-4dc6-8b11-428d5a774635"]}],"mendeley":{"formattedCitation":"[6]","plainTextFormattedCitation":"[6]","previouslyFormattedCitation":"[6]"},"properties":{"noteIndex":0},"schema":"https://github.com/citation-style-language/schema/raw/master/csl-citation.json"}</w:instrText>
      </w:r>
      <w:r w:rsidR="00F011FC">
        <w:fldChar w:fldCharType="separate"/>
      </w:r>
      <w:r w:rsidR="00145EBE" w:rsidRPr="00145EBE">
        <w:rPr>
          <w:noProof/>
        </w:rPr>
        <w:t>[6]</w:t>
      </w:r>
      <w:r w:rsidR="00F011FC">
        <w:fldChar w:fldCharType="end"/>
      </w:r>
      <w:r w:rsidR="00F011FC">
        <w:t xml:space="preserve">. </w:t>
      </w:r>
      <w:r w:rsidR="003553CF">
        <w:t>In addition, China logistics contributed 1</w:t>
      </w:r>
      <w:r w:rsidR="00E83291">
        <w:t>7.9</w:t>
      </w:r>
      <w:r w:rsidR="003553CF">
        <w:t>% toward the GDP of mainland China</w:t>
      </w:r>
      <w:r w:rsidR="00EA1F77">
        <w:fldChar w:fldCharType="begin" w:fldLock="1"/>
      </w:r>
      <w:r w:rsidR="00FE68A7">
        <w:instrText xml:space="preserve">ADDIN CSL_CITATION {"citationItems":[{"id":"ITEM-1","itemData":{"URL":"http://www.kimeng.com.hk/upload/research_reports/ChinaLogistics_20140723_IC.pdf","abstract":"On a structural uptrend </w:instrText>
      </w:r>
      <w:r w:rsidR="00FE68A7">
        <w:instrText xml:space="preserve"> High cost of logistics in China will create demand for sophisticated value-added logistics services, providing numerous opportunities to industry players. </w:instrText>
      </w:r>
      <w:r w:rsidR="00FE68A7">
        <w:instrText> Structural, rather than cyclical, drivers support the uptrend in China's logistics sector over the long term.","accessed":{"date-parts":[["2019","3","18"]]},"author":[{"dropping-particle":"","family":"Tang","given":"Osbert TK","non-dropping-particle":"","parse-names":false,"suffix":""},{"dropping-particle":"","family":"Liu","given":"Tracy","non-dropping-particle":"","parse-names":false,"suffix":""}],"id":"ITEM-1","issued":{"date-parts":[["2014"]]},"title":"China Logistics","type":"webpage"},"uris":["http://www.mendeley.com/documents/?uuid=19102369-9957-3332-91de-e497746d5588","http://www.mendeley.com/documents/?uuid=cdeee24d-3197-4adc-a8e1-740cfdb04ab5"]}],"mendeley":{"formattedCitation":"[7]","plainTextFormattedCitation":"[7]","previouslyFormattedCitation":"[7]"},"properties":{"noteIndex":0},"schema":"https://github.com/citation-style-language/schema/raw/master/csl-citation.json"}</w:instrText>
      </w:r>
      <w:r w:rsidR="00EA1F77">
        <w:fldChar w:fldCharType="separate"/>
      </w:r>
      <w:r w:rsidR="00145EBE" w:rsidRPr="00145EBE">
        <w:rPr>
          <w:noProof/>
        </w:rPr>
        <w:t>[7]</w:t>
      </w:r>
      <w:r w:rsidR="00EA1F77">
        <w:fldChar w:fldCharType="end"/>
      </w:r>
      <w:r w:rsidR="003553CF">
        <w:t xml:space="preserve">. </w:t>
      </w:r>
      <w:r>
        <w:t xml:space="preserve">However, stationary robots cannot fully automate the whole </w:t>
      </w:r>
      <w:r w:rsidR="00584B58">
        <w:t>process</w:t>
      </w:r>
      <w:r>
        <w:t xml:space="preserve"> in </w:t>
      </w:r>
      <w:r w:rsidRPr="00235E07">
        <w:rPr>
          <w:noProof/>
        </w:rPr>
        <w:t xml:space="preserve">the </w:t>
      </w:r>
      <w:r w:rsidR="00235E07" w:rsidRPr="00235E07">
        <w:rPr>
          <w:noProof/>
        </w:rPr>
        <w:t xml:space="preserve">warehouse logistics of </w:t>
      </w:r>
      <w:r w:rsidRPr="00235E07">
        <w:rPr>
          <w:noProof/>
        </w:rPr>
        <w:t>e</w:t>
      </w:r>
      <w:r w:rsidR="00235E07" w:rsidRPr="00235E07">
        <w:rPr>
          <w:noProof/>
        </w:rPr>
        <w:t>-</w:t>
      </w:r>
      <w:r w:rsidRPr="00235E07">
        <w:rPr>
          <w:noProof/>
        </w:rPr>
        <w:t>commerce</w:t>
      </w:r>
      <w:r>
        <w:t xml:space="preserve"> due to the immobility of </w:t>
      </w:r>
      <w:r w:rsidRPr="00235E07">
        <w:rPr>
          <w:noProof/>
        </w:rPr>
        <w:t>stationary</w:t>
      </w:r>
      <w:r>
        <w:t xml:space="preserve"> robots. </w:t>
      </w:r>
      <w:r w:rsidR="00AD7E1B" w:rsidRPr="00AD7E1B">
        <w:t xml:space="preserve">From </w:t>
      </w:r>
      <w:r w:rsidR="00AD7E1B" w:rsidRPr="00B41262">
        <w:rPr>
          <w:noProof/>
        </w:rPr>
        <w:t>then</w:t>
      </w:r>
      <w:r w:rsidR="00B41262">
        <w:rPr>
          <w:noProof/>
        </w:rPr>
        <w:t xml:space="preserve"> on</w:t>
      </w:r>
      <w:r w:rsidR="00AD7E1B" w:rsidRPr="00AD7E1B">
        <w:t xml:space="preserve">, the research on robot has shifted from stationary robots, which </w:t>
      </w:r>
      <w:r w:rsidR="000B0835">
        <w:t xml:space="preserve">serve </w:t>
      </w:r>
      <w:r w:rsidR="00FE68A7">
        <w:t>periodic or repeated work</w:t>
      </w:r>
      <w:r w:rsidR="00AD7E1B" w:rsidRPr="00AD7E1B">
        <w:t>, to mobile robots</w:t>
      </w:r>
      <w:r w:rsidR="007D66F5">
        <w:fldChar w:fldCharType="begin" w:fldLock="1"/>
      </w:r>
      <w:r w:rsidR="00FE68A7">
        <w:instrText>ADDIN CSL_CITATION {"citationItems":[{"id":"ITEM-1","itemData":{"DOI":"10.1109/3477.499791","ISBN":"9788578110796","ISSN":"10834419","PMID":"25246403","abstract":"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w:instrText>
      </w:r>
      <w:r w:rsidR="00FE68A7">
        <w:rPr>
          <w:rFonts w:hint="eastAsia"/>
        </w:rPr>
        <w:instrText>nagenarians from the Leiden Longevity Study. This study examined 858 Dutch nonagenarian (males</w:instrText>
      </w:r>
      <w:r w:rsidR="00FE68A7">
        <w:rPr>
          <w:rFonts w:hint="eastAsia"/>
        </w:rPr>
        <w:instrText>≥</w:instrText>
      </w:r>
      <w:r w:rsidR="00FE68A7">
        <w:rPr>
          <w:rFonts w:hint="eastAsia"/>
        </w:rPr>
        <w:instrText>89 years; females</w:instrText>
      </w:r>
      <w:r w:rsidR="00FE68A7">
        <w:rPr>
          <w:rFonts w:hint="eastAsia"/>
        </w:rPr>
        <w:instrText>≥</w:instrText>
      </w:r>
      <w:r w:rsidR="00FE68A7">
        <w:rPr>
          <w:rFonts w:hint="eastAsia"/>
        </w:rPr>
        <w:instrText>91 years) siblings from 409 families, without selection on health or demographic characteristics. Nonagenarians were divided over sex-specific</w:instrText>
      </w:r>
      <w:r w:rsidR="00FE68A7">
        <w:instrText xml:space="preserve">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author":[{"dropping-particle":"","family":"Floreano","given":"Dario","non-dropping-particle":"","parse-names":false,"suffix":""},{"dropping-particle":"","family":"Mondada","given":"Francesco","non-dropping-particle":"","parse-names":false,"suffix":""}],"container-title":"IEEE Transactions on Systems, Man, and Cybernetics, Part B: Cybernetics","id":"ITEM-1","issue":"3","issued":{"date-parts":[["1996"]]},"page":"396-407","title":"Evolution of homing navigation in a real mobile robot","type":"article-journal","volume":"26"},"uris":["http://www.mendeley.com/documents/?uuid=450c1729-cb1a-3eaf-8765-223973486bf3"]}],"mendeley":{"formattedCitation":"[8]","plainTextFormattedCitation":"[8]","previouslyFormattedCitation":"[8]"},"properties":{"noteIndex":0},"schema":"https://github.com/citation-style-language/schema/raw/master/csl-citation.json"}</w:instrText>
      </w:r>
      <w:r w:rsidR="007D66F5">
        <w:fldChar w:fldCharType="separate"/>
      </w:r>
      <w:r w:rsidR="00145EBE" w:rsidRPr="00145EBE">
        <w:rPr>
          <w:noProof/>
        </w:rPr>
        <w:t>[8]</w:t>
      </w:r>
      <w:r w:rsidR="007D66F5">
        <w:fldChar w:fldCharType="end"/>
      </w:r>
      <w:r w:rsidR="00C069BD">
        <w:fldChar w:fldCharType="begin" w:fldLock="1"/>
      </w:r>
      <w:r w:rsidR="00C069BD">
        <w:instrText>ADDIN CSL_CITATION {"citationItems":[{"id":"ITEM-1","itemData":{"DOI":"10.1109/IROS.2005.1545197","ISBN":"0780389123","abstract":" To keep autonomous mobile robot in continuously working condition, power supply is an important issue. Typically, rechargeable batteries may provide few hours of peak usage. Recharging is necessary before the power of the batteries has exhausted. In this paper, the docking station with an auto-recharging device and robot docking mechanism are implemented. We propose a docking control strategy and automatic recharging device for the security robot recharging. We also propose a power prediction algorithm to determine when the robot needs to navigate back to docking station for recharging. An artificial landmark is detected and recognized by the proposed image processing system. Then the geometrical relationship between the robot and the docking station (the depth and orientation) is estimated. The robot will move directly right in front of the docking station. Finally, the robot approaches to the docking station based on the proposed virtual spring model. In this model, we assume that the robot and the docking station are connected by a virtual spring. The compliant forces act both in the direction of the translation deformation and bending. The motion control parameters, which are velocities of the two wheels, can be derived from the model. Experimental results show that the proposed methods successfully perform the docking and automatic recharging.","author":[{"dropping-particle":"","family":"Luo","given":"Ren C.","non-dropping-particle":"","parse-names":false,"suffix":""},{"dropping-particle":"","family":"Liao","given":"Chung T.","non-dropping-particle":"","parse-names":false,"suffix":""},{"dropping-particle":"","family":"Su","given":"Kuo L.","non-dropping-particle":"","parse-names":false,"suffix":""},{"dropping-particle":"","family":"Lin","given":"Kuei C.","non-dropping-particle":"","parse-names":false,"suffix":""}],"container-title":"2005 IEEE/RSJ International Conference on Intelligent Robots and Systems, IROS","id":"ITEM-1","issued":{"date-parts":[["2005"]]},"page":"1536-1541","title":"Automatic docking and recharging system for autonomous security robot","type":"article-journal"},"uris":["http://www.mendeley.com/documents/?uuid=6db9cbb1-957f-4865-b836-dc0373e5289d"]}],"mendeley":{"formattedCitation":"[9]","plainTextFormattedCitation":"[9]","previouslyFormattedCitation":"[9]"},"properties":{"noteIndex":0},"schema":"https://github.com/citation-style-language/schema/raw/master/csl-citation.json"}</w:instrText>
      </w:r>
      <w:r w:rsidR="00C069BD">
        <w:fldChar w:fldCharType="separate"/>
      </w:r>
      <w:r w:rsidR="00C069BD" w:rsidRPr="00C069BD">
        <w:rPr>
          <w:noProof/>
        </w:rPr>
        <w:t>[9]</w:t>
      </w:r>
      <w:r w:rsidR="00C069BD">
        <w:fldChar w:fldCharType="end"/>
      </w:r>
      <w:r w:rsidR="00AD7E1B" w:rsidRPr="00AD7E1B">
        <w:t>.</w:t>
      </w:r>
      <w:r w:rsidR="00FE68A7">
        <w:t xml:space="preserve"> </w:t>
      </w:r>
      <w:r w:rsidR="001D1B1E">
        <w:t xml:space="preserve">Besides, </w:t>
      </w:r>
      <w:r w:rsidR="00FE68A7" w:rsidRPr="00C14CDF">
        <w:rPr>
          <w:noProof/>
        </w:rPr>
        <w:t>industrial</w:t>
      </w:r>
      <w:r w:rsidR="00FE68A7">
        <w:t xml:space="preserve"> robots </w:t>
      </w:r>
      <w:r w:rsidR="00235E07">
        <w:rPr>
          <w:noProof/>
        </w:rPr>
        <w:t>are</w:t>
      </w:r>
      <w:r w:rsidR="00FE68A7">
        <w:t xml:space="preserve"> developing and adopting mobile robots into industrial application</w:t>
      </w:r>
      <w:r w:rsidR="00FE68A7">
        <w:fldChar w:fldCharType="begin" w:fldLock="1"/>
      </w:r>
      <w:r w:rsidR="00C069BD">
        <w:instrText>ADDIN CSL_CITATION {"citationItems":[{"id":"ITEM-1","itemData":{"DOI":"10.4028/www.scientific.net/amm.282.1","abstract":"The article describes the development and defines the change of approach in the development of today's industrial robotics, provides an overview of the latest trends in the field of industrial robotics. Until now, the industrial robots have been deployed to less demanding work environments to perform \"only\" handling operations and to synchronize the operations of individual facilities. Now they are undergoing a major innovation process, the bulk of which is focused on increasing their intelligence and multi-functionality.","author":[{"dropping-particle":"","family":"Hajduk","given":"Mikuláš","non-dropping-particle":"","parse-names":false,"suffix":""},{"dropping-particle":"","family":"Jenčík","given":"Peter","non-dropping-particle":"","parse-names":false,"suffix":""},{"dropping-particle":"","family":"Jezný","given":"Jaromír","non-dropping-particle":"","parse-names":false,"suffix":""},{"dropping-particle":"","family":"Vargovčík","given":"Ladislav","non-dropping-particle":"","parse-names":false,"suffix":""}],"container-title":"Applied Mechanics and Materials","id":"ITEM-1","issued":{"date-parts":[["2013"]]},"page":"1-6","title":"Trends in Industrial Robotics Development","type":"article-journal","volume":"282"},"uris":["http://www.mendeley.com/documents/?uuid=2c52db04-5f4e-4b49-a666-3592951712b2"]}],"mendeley":{"formattedCitation":"[10]","plainTextFormattedCitation":"[10]","previouslyFormattedCitation":"[10]"},"properties":{"noteIndex":0},"schema":"https://github.com/citation-style-language/schema/raw/master/csl-citation.json"}</w:instrText>
      </w:r>
      <w:r w:rsidR="00FE68A7">
        <w:fldChar w:fldCharType="separate"/>
      </w:r>
      <w:r w:rsidR="00C069BD" w:rsidRPr="00C069BD">
        <w:rPr>
          <w:noProof/>
        </w:rPr>
        <w:t>[10]</w:t>
      </w:r>
      <w:r w:rsidR="00FE68A7">
        <w:fldChar w:fldCharType="end"/>
      </w:r>
      <w:r w:rsidR="00FE68A7">
        <w:t xml:space="preserve">. </w:t>
      </w:r>
    </w:p>
    <w:p w14:paraId="1AD5F93C" w14:textId="62FA6991" w:rsidR="00E91C77" w:rsidRPr="00AD7E1B" w:rsidRDefault="00AD7E1B" w:rsidP="001C52C5">
      <w:pPr>
        <w:spacing w:line="360" w:lineRule="auto"/>
      </w:pPr>
      <w:r w:rsidRPr="00881DFE">
        <w:t xml:space="preserve">The distinct feature between stationary robots and mobile robots is </w:t>
      </w:r>
      <w:r w:rsidR="002A43DE" w:rsidRPr="00235E07">
        <w:rPr>
          <w:noProof/>
        </w:rPr>
        <w:t>mobility</w:t>
      </w:r>
      <w:r w:rsidR="002A43DE" w:rsidRPr="00881DFE">
        <w:t xml:space="preserve">. The main reason that causes the immobility </w:t>
      </w:r>
      <w:r w:rsidR="00F61612">
        <w:t xml:space="preserve">of stationary robots </w:t>
      </w:r>
      <w:r w:rsidR="002A43DE" w:rsidRPr="00881DFE">
        <w:t xml:space="preserve">is the need </w:t>
      </w:r>
      <w:r w:rsidR="00235E07">
        <w:rPr>
          <w:noProof/>
        </w:rPr>
        <w:t>for</w:t>
      </w:r>
      <w:r w:rsidR="002A43DE" w:rsidRPr="00881DFE">
        <w:t xml:space="preserve"> wire connection for power supply. The mobility is not a significant factor in factory automation and hence stationary robots are widely adopted in that field. To achieve mobility, </w:t>
      </w:r>
      <w:r w:rsidR="002A43DE" w:rsidRPr="00235E07">
        <w:rPr>
          <w:noProof/>
        </w:rPr>
        <w:t>mobile</w:t>
      </w:r>
      <w:r w:rsidR="002A43DE" w:rsidRPr="00881DFE">
        <w:t xml:space="preserve"> robots have to carry a battery with it</w:t>
      </w:r>
      <w:r w:rsidR="00C44D55">
        <w:t>, while t</w:t>
      </w:r>
      <w:r w:rsidR="002A43DE" w:rsidRPr="00881DFE">
        <w:t>o</w:t>
      </w:r>
      <w:r w:rsidR="00DB03A3" w:rsidRPr="00881DFE">
        <w:t xml:space="preserve"> achieve</w:t>
      </w:r>
      <w:r w:rsidR="002A43DE" w:rsidRPr="00881DFE">
        <w:t xml:space="preserve"> full automat</w:t>
      </w:r>
      <w:r w:rsidR="00DB03A3" w:rsidRPr="00881DFE">
        <w:t>ion</w:t>
      </w:r>
      <w:r w:rsidR="002A43DE" w:rsidRPr="00881DFE">
        <w:t xml:space="preserve">, the mobile robots </w:t>
      </w:r>
      <w:r w:rsidR="00DB03A3" w:rsidRPr="00881DFE">
        <w:t xml:space="preserve">are required to proceed to </w:t>
      </w:r>
      <w:r w:rsidR="00235E07" w:rsidRPr="00235E07">
        <w:rPr>
          <w:noProof/>
        </w:rPr>
        <w:t xml:space="preserve">the </w:t>
      </w:r>
      <w:r w:rsidR="00DB03A3" w:rsidRPr="00235E07">
        <w:rPr>
          <w:noProof/>
        </w:rPr>
        <w:t>charging</w:t>
      </w:r>
      <w:r w:rsidR="00DB03A3" w:rsidRPr="00881DFE">
        <w:t xml:space="preserve"> station for battery recharge when the battery level is low, with minim</w:t>
      </w:r>
      <w:r w:rsidR="00BD4040">
        <w:t>al</w:t>
      </w:r>
      <w:r w:rsidR="00DB03A3" w:rsidRPr="00881DFE">
        <w:t xml:space="preserve"> </w:t>
      </w:r>
      <w:r w:rsidR="001C2841" w:rsidRPr="00881DFE">
        <w:t>or</w:t>
      </w:r>
      <w:r w:rsidR="00DB03A3" w:rsidRPr="00881DFE">
        <w:t xml:space="preserve"> </w:t>
      </w:r>
      <w:r w:rsidR="00BD4040">
        <w:t>no</w:t>
      </w:r>
      <w:r w:rsidR="00DB03A3" w:rsidRPr="00881DFE">
        <w:t xml:space="preserve"> human intervention. </w:t>
      </w:r>
      <w:r w:rsidRPr="00881DFE">
        <w:t xml:space="preserve">Hence, there is a need to enhance the intelligence of </w:t>
      </w:r>
      <w:r w:rsidRPr="00881DFE">
        <w:rPr>
          <w:noProof/>
        </w:rPr>
        <w:t>mobile</w:t>
      </w:r>
      <w:r w:rsidRPr="00881DFE">
        <w:t xml:space="preserve"> robots for it to detect the low battery level</w:t>
      </w:r>
      <w:r w:rsidR="00B622B5" w:rsidRPr="00881DFE">
        <w:t>,</w:t>
      </w:r>
      <w:r w:rsidRPr="00881DFE">
        <w:t xml:space="preserve"> and </w:t>
      </w:r>
      <w:r w:rsidR="00207263" w:rsidRPr="00881DFE">
        <w:t xml:space="preserve">a docking system is required to be developed to </w:t>
      </w:r>
      <w:r w:rsidRPr="00881DFE">
        <w:t xml:space="preserve">automate the process of </w:t>
      </w:r>
      <w:r w:rsidR="00246BB7" w:rsidRPr="00881DFE">
        <w:t>battery re</w:t>
      </w:r>
      <w:r w:rsidRPr="00881DFE">
        <w:t>charg</w:t>
      </w:r>
      <w:r w:rsidR="00246BB7" w:rsidRPr="00881DFE">
        <w:t>e</w:t>
      </w:r>
      <w:r w:rsidRPr="00881DFE">
        <w:t>.</w:t>
      </w:r>
      <w:r w:rsidR="00E91C77">
        <w:t xml:space="preserve"> </w:t>
      </w:r>
    </w:p>
    <w:p w14:paraId="36642C79" w14:textId="4C48533B" w:rsidR="00374DD6" w:rsidRDefault="00374DD6" w:rsidP="00D40D61">
      <w:pPr>
        <w:pStyle w:val="Heading2"/>
      </w:pPr>
      <w:bookmarkStart w:id="6" w:name="_Toc4844149"/>
      <w:r>
        <w:t>Objective</w:t>
      </w:r>
      <w:bookmarkEnd w:id="6"/>
    </w:p>
    <w:p w14:paraId="4BAC7E9D" w14:textId="2EBE1C9E" w:rsidR="008E6AD6" w:rsidRDefault="0045580A" w:rsidP="001C52C5">
      <w:pPr>
        <w:spacing w:line="360" w:lineRule="auto"/>
        <w:rPr>
          <w:rFonts w:cstheme="minorHAnsi"/>
          <w:szCs w:val="24"/>
        </w:rPr>
      </w:pPr>
      <w:r w:rsidRPr="001F2E21">
        <w:t xml:space="preserve">In this project, the aim is to develop a </w:t>
      </w:r>
      <w:r w:rsidR="004E63C1" w:rsidRPr="001F2E21">
        <w:t>low</w:t>
      </w:r>
      <w:r w:rsidR="00982936" w:rsidRPr="001F2E21">
        <w:t>-</w:t>
      </w:r>
      <w:r w:rsidR="004E63C1" w:rsidRPr="001F2E21">
        <w:t>cost solution</w:t>
      </w:r>
      <w:r w:rsidRPr="001F2E21">
        <w:t xml:space="preserve"> which enables the mobile robot to </w:t>
      </w:r>
      <w:r w:rsidR="004E63C1" w:rsidRPr="001F2E21">
        <w:t xml:space="preserve">perform </w:t>
      </w:r>
      <w:r w:rsidR="00AF03CD">
        <w:t>the process of</w:t>
      </w:r>
      <w:r w:rsidR="004E63C1" w:rsidRPr="001F2E21">
        <w:t xml:space="preserve"> automatic docking and charging</w:t>
      </w:r>
      <w:r w:rsidR="000659D7">
        <w:t xml:space="preserve"> of a contacting charger</w:t>
      </w:r>
      <w:r w:rsidR="004E63C1" w:rsidRPr="001F2E21">
        <w:t xml:space="preserve">. </w:t>
      </w:r>
      <w:r w:rsidR="00AF03CD">
        <w:t>A docking system is</w:t>
      </w:r>
      <w:r w:rsidR="00100CFD">
        <w:t xml:space="preserve"> required</w:t>
      </w:r>
      <w:r w:rsidR="00AF03CD">
        <w:t xml:space="preserve">, which consist of </w:t>
      </w:r>
      <w:r w:rsidR="00100CFD">
        <w:t>a</w:t>
      </w:r>
      <w:r w:rsidR="00AF03CD">
        <w:t xml:space="preserve"> docking algorithm and </w:t>
      </w:r>
      <w:r w:rsidR="00100CFD">
        <w:t>a</w:t>
      </w:r>
      <w:r w:rsidR="00AF03CD">
        <w:t xml:space="preserve"> </w:t>
      </w:r>
      <w:r w:rsidR="00AF03CD">
        <w:lastRenderedPageBreak/>
        <w:t xml:space="preserve">charging station. </w:t>
      </w:r>
      <w:r w:rsidR="001E5DC6">
        <w:t xml:space="preserve">The solution </w:t>
      </w:r>
      <w:r w:rsidR="00FF20B1">
        <w:t>has</w:t>
      </w:r>
      <w:r w:rsidR="001E5DC6">
        <w:t xml:space="preserve"> to </w:t>
      </w:r>
      <w:r w:rsidR="001E5DC6" w:rsidRPr="00235E07">
        <w:rPr>
          <w:noProof/>
        </w:rPr>
        <w:t>achieve</w:t>
      </w:r>
      <w:r w:rsidR="001E5DC6">
        <w:t xml:space="preserve"> the </w:t>
      </w:r>
      <w:r w:rsidR="00D72302">
        <w:t>requirement</w:t>
      </w:r>
      <w:r w:rsidR="001E5DC6">
        <w:t xml:space="preserve"> of only one active side and one </w:t>
      </w:r>
      <w:r w:rsidR="00C872D4">
        <w:t xml:space="preserve">or no </w:t>
      </w:r>
      <w:r w:rsidR="001E5DC6">
        <w:t xml:space="preserve">passive side. </w:t>
      </w:r>
      <w:r w:rsidR="00FF20B1">
        <w:t xml:space="preserve">Therefore, no active peripherals are to be implemented on the station such as </w:t>
      </w:r>
      <w:r w:rsidR="00FF20B1" w:rsidRPr="00235E07">
        <w:rPr>
          <w:noProof/>
        </w:rPr>
        <w:t>camera</w:t>
      </w:r>
      <w:r w:rsidR="00FF20B1">
        <w:t xml:space="preserve">, </w:t>
      </w:r>
      <w:r w:rsidR="00FF20B1" w:rsidRPr="00C14CDF">
        <w:rPr>
          <w:noProof/>
        </w:rPr>
        <w:t>infrared</w:t>
      </w:r>
      <w:r w:rsidR="00FF20B1">
        <w:t xml:space="preserve"> sensor, laser and others. </w:t>
      </w:r>
      <w:r w:rsidR="001E5DC6">
        <w:t xml:space="preserve">This is to keep the solution at a low cost </w:t>
      </w:r>
      <w:r w:rsidR="009841F7">
        <w:t xml:space="preserve">and affordable range. </w:t>
      </w:r>
      <w:r w:rsidR="00FF20B1">
        <w:t>Besides, the solution will be easier to implement since there are no communications between the robot and the station.</w:t>
      </w:r>
      <w:r w:rsidR="009841F7">
        <w:t xml:space="preserve"> </w:t>
      </w:r>
    </w:p>
    <w:p w14:paraId="079F2787" w14:textId="0BD70BA5" w:rsidR="00374DD6" w:rsidRDefault="00374DD6" w:rsidP="00D40D61">
      <w:pPr>
        <w:pStyle w:val="Heading2"/>
      </w:pPr>
      <w:bookmarkStart w:id="7" w:name="_Ref4586652"/>
      <w:bookmarkStart w:id="8" w:name="_Toc4844150"/>
      <w:r>
        <w:t>Scope</w:t>
      </w:r>
      <w:bookmarkEnd w:id="7"/>
      <w:bookmarkEnd w:id="8"/>
    </w:p>
    <w:p w14:paraId="75DA89E0" w14:textId="0841E1EC" w:rsidR="00FF20B1" w:rsidRDefault="00FF20B1" w:rsidP="001C52C5">
      <w:pPr>
        <w:spacing w:line="360" w:lineRule="auto"/>
      </w:pPr>
      <w:r w:rsidRPr="00AD7E1B">
        <w:t>This project is base</w:t>
      </w:r>
      <w:r w:rsidR="000B14C1">
        <w:t>d</w:t>
      </w:r>
      <w:r w:rsidRPr="00AD7E1B">
        <w:t xml:space="preserve"> on the assumption that the robot is near the </w:t>
      </w:r>
      <w:r>
        <w:t>charging</w:t>
      </w:r>
      <w:r w:rsidRPr="00AD7E1B">
        <w:t xml:space="preserve"> station</w:t>
      </w:r>
      <w:r>
        <w:t xml:space="preserve"> when the docking algorithm started</w:t>
      </w:r>
      <w:r w:rsidRPr="00AD7E1B">
        <w:t xml:space="preserve">, </w:t>
      </w:r>
      <w:r>
        <w:t>so</w:t>
      </w:r>
      <w:r w:rsidRPr="00AD7E1B">
        <w:t xml:space="preserve"> the focus </w:t>
      </w:r>
      <w:r>
        <w:t xml:space="preserve">of this project </w:t>
      </w:r>
      <w:r w:rsidRPr="00AD7E1B">
        <w:t xml:space="preserve">is on the docking and charging, instead of the navigation to the docking station. </w:t>
      </w:r>
      <w:r w:rsidR="0069798A">
        <w:t xml:space="preserve">Besides, the </w:t>
      </w:r>
      <w:r w:rsidR="001B1CE9">
        <w:t xml:space="preserve">current limitations of the </w:t>
      </w:r>
      <w:r w:rsidR="0069798A">
        <w:t xml:space="preserve">proposed docking system in this report </w:t>
      </w:r>
      <w:r w:rsidR="001B1CE9">
        <w:t xml:space="preserve">is that </w:t>
      </w:r>
      <w:r w:rsidR="00642FAB">
        <w:t xml:space="preserve">the camera </w:t>
      </w:r>
      <w:r w:rsidR="001B1CE9">
        <w:t xml:space="preserve">has to </w:t>
      </w:r>
      <w:r w:rsidR="00642FAB">
        <w:t xml:space="preserve">detect at least one marker at the start of the docking algorithm. </w:t>
      </w:r>
    </w:p>
    <w:p w14:paraId="222DD05B" w14:textId="03311DC7" w:rsidR="00EC7B78" w:rsidRDefault="000B14C1" w:rsidP="001C52C5">
      <w:pPr>
        <w:spacing w:line="360" w:lineRule="auto"/>
      </w:pPr>
      <w:r>
        <w:t xml:space="preserve">This project will cover the selection of </w:t>
      </w:r>
      <w:r w:rsidR="00235E07">
        <w:t xml:space="preserve">the </w:t>
      </w:r>
      <w:r w:rsidRPr="00235E07">
        <w:rPr>
          <w:noProof/>
        </w:rPr>
        <w:t>library</w:t>
      </w:r>
      <w:r w:rsidR="007D0049">
        <w:t xml:space="preserve">, where the library is used to detect the marker which will be placed on the charging station to act as a landmark. Besides, the pose estimation of the robot will be investigated. Several methods </w:t>
      </w:r>
      <w:r w:rsidR="008275A3">
        <w:t xml:space="preserve">and </w:t>
      </w:r>
      <w:r w:rsidR="007D0049">
        <w:t xml:space="preserve">calculations will be developed </w:t>
      </w:r>
      <w:r w:rsidR="008275A3">
        <w:t xml:space="preserve">and discussed </w:t>
      </w:r>
      <w:r w:rsidR="007D0049">
        <w:t>based on the data available</w:t>
      </w:r>
      <w:r w:rsidR="00642FAB">
        <w:t xml:space="preserve"> from the library</w:t>
      </w:r>
      <w:r w:rsidR="007D0049">
        <w:t xml:space="preserve">. Next, the algorithm development </w:t>
      </w:r>
      <w:r w:rsidR="008275A3">
        <w:t xml:space="preserve">will be covered </w:t>
      </w:r>
      <w:r w:rsidR="007D0049">
        <w:t>and the</w:t>
      </w:r>
      <w:r w:rsidR="008275A3">
        <w:t xml:space="preserve">re is also a discussion of the framework of </w:t>
      </w:r>
      <w:r w:rsidR="00235E07">
        <w:t xml:space="preserve">the </w:t>
      </w:r>
      <w:r w:rsidR="007D0049" w:rsidRPr="00235E07">
        <w:rPr>
          <w:noProof/>
        </w:rPr>
        <w:t>charging</w:t>
      </w:r>
      <w:r w:rsidR="007D0049">
        <w:t xml:space="preserve"> </w:t>
      </w:r>
      <w:r w:rsidR="008275A3">
        <w:t>station.</w:t>
      </w:r>
      <w:r w:rsidR="00820600">
        <w:t xml:space="preserve"> The performance of the docking system will be evaluated and presented in this report. </w:t>
      </w:r>
      <w:r w:rsidR="007900F2">
        <w:br w:type="page"/>
      </w:r>
    </w:p>
    <w:p w14:paraId="2507823A" w14:textId="389F77D3" w:rsidR="00B14CD6" w:rsidRDefault="00EC7B78" w:rsidP="0048720C">
      <w:pPr>
        <w:pStyle w:val="HeadingI"/>
        <w:spacing w:before="0" w:after="240"/>
      </w:pPr>
      <w:bookmarkStart w:id="9" w:name="_Toc4844151"/>
      <w:r>
        <w:lastRenderedPageBreak/>
        <w:t>Literature Review</w:t>
      </w:r>
      <w:bookmarkEnd w:id="9"/>
    </w:p>
    <w:p w14:paraId="334E09C6" w14:textId="2647F79E" w:rsidR="00DD29AE" w:rsidRPr="00DD29AE" w:rsidRDefault="00DD29AE" w:rsidP="00DD29AE">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10" w:name="_Toc2418296"/>
      <w:bookmarkStart w:id="11" w:name="_Toc2418567"/>
      <w:bookmarkStart w:id="12" w:name="_Toc2419943"/>
      <w:bookmarkStart w:id="13" w:name="_Toc2420097"/>
      <w:bookmarkStart w:id="14" w:name="_Toc2432326"/>
      <w:bookmarkStart w:id="15" w:name="_Toc2435674"/>
      <w:bookmarkStart w:id="16" w:name="_Toc3190943"/>
      <w:bookmarkStart w:id="17" w:name="_Toc3491592"/>
      <w:bookmarkStart w:id="18" w:name="_Toc3491684"/>
      <w:bookmarkStart w:id="19" w:name="_Toc3491754"/>
      <w:bookmarkStart w:id="20" w:name="_Toc3543016"/>
      <w:bookmarkStart w:id="21" w:name="_Toc3543438"/>
      <w:bookmarkStart w:id="22" w:name="_Toc3543533"/>
      <w:bookmarkStart w:id="23" w:name="_Toc3577078"/>
      <w:bookmarkStart w:id="24" w:name="_Toc3577706"/>
      <w:bookmarkStart w:id="25" w:name="_Toc3626208"/>
      <w:bookmarkStart w:id="26" w:name="_Toc3628496"/>
      <w:bookmarkStart w:id="27" w:name="_Toc3636146"/>
      <w:bookmarkStart w:id="28" w:name="_Toc3641953"/>
      <w:bookmarkStart w:id="29" w:name="_Toc3644735"/>
      <w:bookmarkStart w:id="30" w:name="_Toc3644789"/>
      <w:bookmarkStart w:id="31" w:name="_Toc3646880"/>
      <w:bookmarkStart w:id="32" w:name="_Toc3649816"/>
      <w:bookmarkStart w:id="33" w:name="_Toc3737187"/>
      <w:bookmarkStart w:id="34" w:name="_Toc3835270"/>
      <w:bookmarkStart w:id="35" w:name="_Toc3835346"/>
      <w:bookmarkStart w:id="36" w:name="_Toc3835404"/>
      <w:bookmarkStart w:id="37" w:name="_Toc3835569"/>
      <w:bookmarkStart w:id="38" w:name="_Toc3842737"/>
      <w:bookmarkStart w:id="39" w:name="_Toc3888663"/>
      <w:bookmarkStart w:id="40" w:name="_Toc3967220"/>
      <w:bookmarkStart w:id="41" w:name="_Toc3969864"/>
      <w:bookmarkStart w:id="42" w:name="_Toc4001660"/>
      <w:bookmarkStart w:id="43" w:name="_Toc4059322"/>
      <w:bookmarkStart w:id="44" w:name="_Toc4073191"/>
      <w:bookmarkStart w:id="45" w:name="_Toc4166579"/>
      <w:bookmarkStart w:id="46" w:name="_Toc4166838"/>
      <w:bookmarkStart w:id="47" w:name="_Toc4184884"/>
      <w:bookmarkStart w:id="48" w:name="_Toc4224070"/>
      <w:bookmarkStart w:id="49" w:name="_Toc4226191"/>
      <w:bookmarkStart w:id="50" w:name="_Toc4228330"/>
      <w:bookmarkStart w:id="51" w:name="_Toc4431968"/>
      <w:bookmarkStart w:id="52" w:name="_Toc4567932"/>
      <w:bookmarkStart w:id="53" w:name="_Toc4577142"/>
      <w:bookmarkStart w:id="54" w:name="_Toc4587147"/>
      <w:bookmarkStart w:id="55" w:name="_Toc4747713"/>
      <w:bookmarkStart w:id="56" w:name="_Toc4748909"/>
      <w:bookmarkStart w:id="57" w:name="_Toc4770827"/>
      <w:bookmarkStart w:id="58" w:name="_Toc4772905"/>
      <w:bookmarkStart w:id="59" w:name="_Toc4773010"/>
      <w:bookmarkStart w:id="60" w:name="_Toc4773108"/>
      <w:bookmarkStart w:id="61" w:name="_Toc4841159"/>
      <w:bookmarkStart w:id="62" w:name="_Toc4841257"/>
      <w:bookmarkStart w:id="63" w:name="_Toc4841311"/>
      <w:bookmarkStart w:id="64" w:name="_Toc4841365"/>
      <w:bookmarkStart w:id="65" w:name="_Toc4841420"/>
      <w:bookmarkStart w:id="66" w:name="_Toc4843188"/>
      <w:bookmarkStart w:id="67" w:name="_Toc4844049"/>
      <w:bookmarkStart w:id="68" w:name="_Toc4844152"/>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78B16646" w14:textId="32BE4147" w:rsidR="00A94BCB" w:rsidRDefault="00DD29AE" w:rsidP="00551B10">
      <w:pPr>
        <w:pStyle w:val="Heading2"/>
        <w:rPr>
          <w:sz w:val="28"/>
          <w:szCs w:val="24"/>
        </w:rPr>
      </w:pPr>
      <w:bookmarkStart w:id="69" w:name="_Toc4844153"/>
      <w:r>
        <w:t>Past Research Done</w:t>
      </w:r>
      <w:bookmarkEnd w:id="69"/>
    </w:p>
    <w:p w14:paraId="686B2B1A" w14:textId="5F8CC890" w:rsidR="007656D7" w:rsidRDefault="00C069BD" w:rsidP="001C52C5">
      <w:pPr>
        <w:spacing w:line="360" w:lineRule="auto"/>
      </w:pPr>
      <w:r>
        <w:t>In the recent years, mobile robots are widely adopted by various industry sector due to its mobility and ability to perform various tasks and applications such as cleaning, security, logistics, entertainment, military, dangerous environment, surgery, service and others</w:t>
      </w:r>
      <w:r>
        <w:fldChar w:fldCharType="begin" w:fldLock="1"/>
      </w:r>
      <w:r w:rsidR="007656D7">
        <w:instrText>ADDIN CSL_CITATION {"citationItems":[{"id":"ITEM-1","itemData":{"DOI":"10.1109/IROS.2005.1545197","ISBN":"0780389123","abstract":" To keep autonomous mobile robot in continuously working condition, power supply is an important issue. Typically, rechargeable batteries may provide few hours of peak usage. Recharging is necessary before the power of the batteries has exhausted. In this paper, the docking station with an auto-recharging device and robot docking mechanism are implemented. We propose a docking control strategy and automatic recharging device for the security robot recharging. We also propose a power prediction algorithm to determine when the robot needs to navigate back to docking station for recharging. An artificial landmark is detected and recognized by the proposed image processing system. Then the geometrical relationship between the robot and the docking station (the depth and orientation) is estimated. The robot will move directly right in front of the docking station. Finally, the robot approaches to the docking station based on the proposed virtual spring model. In this model, we assume that the robot and the docking station are connected by a virtual spring. The compliant forces act both in the direction of the translation deformation and bending. The motion control parameters, which are velocities of the two wheels, can be derived from the model. Experimental results show that the proposed methods successfully perform the docking and automatic recharging.","author":[{"dropping-particle":"","family":"Luo","given":"Ren C.","non-dropping-particle":"","parse-names":false,"suffix":""},{"dropping-particle":"","family":"Liao","given":"Chung T.","non-dropping-particle":"","parse-names":false,"suffix":""},{"dropping-particle":"","family":"Su","given":"Kuo L.","non-dropping-particle":"","parse-names":false,"suffix":""},{"dropping-particle":"","family":"Lin","given":"Kuei C.","non-dropping-particle":"","parse-names":false,"suffix":""}],"container-title":"2005 IEEE/RSJ International Conference on Intelligent Robots and Systems, IROS","id":"ITEM-1","issued":{"date-parts":[["2005"]]},"page":"1536-1541","title":"Automatic docking and recharging system for autonomous security robot","type":"article-journal"},"uris":["http://www.mendeley.com/documents/?uuid=6db9cbb1-957f-4865-b836-dc0373e5289d"]}],"mendeley":{"formattedCitation":"[9]","plainTextFormattedCitation":"[9]","previouslyFormattedCitation":"[9]"},"properties":{"noteIndex":0},"schema":"https://github.com/citation-style-language/schema/raw/master/csl-citation.json"}</w:instrText>
      </w:r>
      <w:r>
        <w:fldChar w:fldCharType="separate"/>
      </w:r>
      <w:r w:rsidRPr="00C069BD">
        <w:rPr>
          <w:noProof/>
        </w:rPr>
        <w:t>[9]</w:t>
      </w:r>
      <w:r>
        <w:fldChar w:fldCharType="end"/>
      </w:r>
      <w:r>
        <w:fldChar w:fldCharType="begin" w:fldLock="1"/>
      </w:r>
      <w:r>
        <w:instrText>ADDIN CSL_CITATION {"citationItems":[{"id":"ITEM-1","itemData":{"ISSN":"15986446","abstract":"The docking and recharging system for a mobile robot must guarantee the ability to perform its tasks continuously without human intervention. This paper proposes two docking mechanisms with localization error-compensation capability for an auto recharging system. The mechanisms use friction forces or magnetic forces between the docking parts of the robot and those of the docking station. It is a structure to improve the allowance ranges of lateral and directional docking offsets, in which the robot is able to dock into the docking station. In this paper, auto-recharging system and the features of the proposed mechanisms are verified with experimental results using simple homing method.","author":[{"dropping-particle":"","family":"Roh","given":"S.-G.","non-dropping-particle":"","parse-names":false,"suffix":""},{"dropping-particle":"","family":"Park","given":"J.H.","non-dropping-particle":"","parse-names":false,"suffix":""},{"dropping-particle":"","family":"Lee","given":"Y.H.","non-dropping-particle":"","parse-names":false,"suffix":""},{"dropping-particle":"","family":"Song","given":"Y.K.","non-dropping-particle":"","parse-names":false,"suffix":""},{"dropping-particle":"","family":"Yang","given":"K.W.","non-dropping-particle":"","parse-names":false,"suffix":""},{"dropping-particle":"","family":"Choi","given":"M.","non-dropping-particle":"","parse-names":false,"suffix":""},{"dropping-particle":"","family":"Kim","given":"H.-S.","non-dropping-particle":"","parse-names":false,"suffix":""},{"dropping-particle":"","family":"Lee","given":"Hogil","non-dropping-particle":"","parse-names":false,"suffix":""},{"dropping-particle":"","family":"Choi","given":"H.R.","non-dropping-particle":"","parse-names":false,"suffix":""}],"container-title":"International Journal of Control, Automation and Systems","id":"ITEM-1","issue":"5","issued":{"date-parts":[["2008"]]},"title":"Flexible docking mechanism with error-compensation capability for auto recharging system of mobile robot","type":"article-journal","volume":"6"},"uris":["http://www.mendeley.com/documents/?uuid=52ae66d4-1a2d-3b80-8c46-d57abeb05ea6"]}],"mendeley":{"formattedCitation":"[11]","plainTextFormattedCitation":"[11]","previouslyFormattedCitation":"[11]"},"properties":{"noteIndex":0},"schema":"https://github.com/citation-style-language/schema/raw/master/csl-citation.json"}</w:instrText>
      </w:r>
      <w:r>
        <w:fldChar w:fldCharType="separate"/>
      </w:r>
      <w:r w:rsidRPr="00C069BD">
        <w:rPr>
          <w:noProof/>
        </w:rPr>
        <w:t>[11]</w:t>
      </w:r>
      <w:r>
        <w:fldChar w:fldCharType="end"/>
      </w:r>
      <w:r>
        <w:t xml:space="preserve">. </w:t>
      </w:r>
      <w:r w:rsidR="00432438">
        <w:t xml:space="preserve">To achieve a fully autonomous system with </w:t>
      </w:r>
      <w:r w:rsidR="00432438" w:rsidRPr="00235E07">
        <w:rPr>
          <w:noProof/>
        </w:rPr>
        <w:t>mobile</w:t>
      </w:r>
      <w:r w:rsidR="00432438">
        <w:t xml:space="preserve"> robots, the </w:t>
      </w:r>
      <w:r w:rsidR="007656D7">
        <w:t xml:space="preserve">energy required for the robot to function becomes an important topic to be researched. Several </w:t>
      </w:r>
      <w:r w:rsidR="00235E07">
        <w:rPr>
          <w:noProof/>
        </w:rPr>
        <w:t>types of research</w:t>
      </w:r>
      <w:r w:rsidR="007656D7">
        <w:t xml:space="preserve"> </w:t>
      </w:r>
      <w:r w:rsidR="003F04CB">
        <w:t xml:space="preserve">regarding this topic </w:t>
      </w:r>
      <w:r w:rsidR="007656D7">
        <w:t>have been done and the autonomous charging system with the docking station</w:t>
      </w:r>
      <w:r w:rsidR="00B30EF0">
        <w:t xml:space="preserve"> was proposed</w:t>
      </w:r>
      <w:r w:rsidR="007656D7">
        <w:t xml:space="preserve">. </w:t>
      </w:r>
    </w:p>
    <w:p w14:paraId="47DB098C" w14:textId="4E5B2EB7" w:rsidR="00551B10" w:rsidRDefault="007656D7" w:rsidP="001C52C5">
      <w:pPr>
        <w:spacing w:line="360" w:lineRule="auto"/>
      </w:pPr>
      <w:r>
        <w:t>The first research done on robot recharging is by Grey Walters</w:t>
      </w:r>
      <w:r>
        <w:fldChar w:fldCharType="begin" w:fldLock="1"/>
      </w:r>
      <w:r w:rsidR="00CD3A72">
        <w:instrText>ADDIN CSL_CITATION {"citationItems":[{"id":"ITEM-1","itemData":{"abstract":"A book written for the general public. It includes a history of the evolution of the brain and the development of the electroencephalograph. Recent advancements on the mechanics of the brain are discussed. Various electrical toys built to illustrate the author's theories are described. (PsycINFO Database Record (c) 2016 APA, all rights reserved)","author":[{"dropping-particle":"","family":"Walter","given":"W Grey","non-dropping-particle":"","parse-names":false,"suffix":""}],"container-title":"The living brain.","id":"ITEM-1","issued":{"date-parts":[["1953"]]},"number-of-pages":"311","publisher":"W. W. Norton","publisher-place":"Oxford,  England","title":"The living brain.","type":"book"},"uris":["http://www.mendeley.com/documents/?uuid=f3919230-4024-4b5a-a7f2-94650d539e53"]}],"mendeley":{"formattedCitation":"[12]","plainTextFormattedCitation":"[12]","previouslyFormattedCitation":"[12]"},"properties":{"noteIndex":0},"schema":"https://github.com/citation-style-language/schema/raw/master/csl-citation.json"}</w:instrText>
      </w:r>
      <w:r>
        <w:fldChar w:fldCharType="separate"/>
      </w:r>
      <w:r w:rsidRPr="007656D7">
        <w:rPr>
          <w:noProof/>
        </w:rPr>
        <w:t>[12]</w:t>
      </w:r>
      <w:r>
        <w:fldChar w:fldCharType="end"/>
      </w:r>
      <w:r>
        <w:t xml:space="preserve">, where the robot will find its way to a hut to recharge by using the light. </w:t>
      </w:r>
      <w:r w:rsidR="002074CE">
        <w:t xml:space="preserve">Yuta and Hada have proposed a solution for mobile robots recharging in </w:t>
      </w:r>
      <w:r w:rsidR="00496AEF">
        <w:t xml:space="preserve">the </w:t>
      </w:r>
      <w:r w:rsidR="002074CE">
        <w:t xml:space="preserve">late 1990s. The mobile robots will reach the station </w:t>
      </w:r>
      <w:r w:rsidR="00496AEF">
        <w:t xml:space="preserve">for charging </w:t>
      </w:r>
      <w:r w:rsidR="002074CE">
        <w:t>with the help of the reflective tape on the floor and the infrared sensors</w:t>
      </w:r>
      <w:r w:rsidR="002074CE">
        <w:fldChar w:fldCharType="begin" w:fldLock="1"/>
      </w:r>
      <w:r w:rsidR="00521318">
        <w:instrText>ADDIN CSL_CITATION {"citationItems":[{"id":"ITEM-1","itemData":{"ISBN":"0780344650","author":[{"dropping-particle":"","family":"Hada","given":"Yasushi","non-dropping-particle":"","parse-names":false,"suffix":""},{"dropping-particle":"","family":"Labolatory","given":"Intelligent Robot","non-dropping-particle":"","parse-names":false,"suffix":""}],"id":"ITEM-1","issue":"October","issued":{"date-parts":[["1998"]]},"page":"1871-1878","title":"Long term activity of the autonomous robot Proposal of","type":"article-journal"},"uris":["http://www.mendeley.com/documents/?uuid=ee781531-5cf3-406b-94dd-d508c66f63b1"]}],"mendeley":{"formattedCitation":"[13]","plainTextFormattedCitation":"[13]","previouslyFormattedCitation":"[13]"},"properties":{"noteIndex":0},"schema":"https://github.com/citation-style-language/schema/raw/master/csl-citation.json"}</w:instrText>
      </w:r>
      <w:r w:rsidR="002074CE">
        <w:fldChar w:fldCharType="separate"/>
      </w:r>
      <w:r w:rsidR="002074CE" w:rsidRPr="002074CE">
        <w:rPr>
          <w:noProof/>
        </w:rPr>
        <w:t>[13]</w:t>
      </w:r>
      <w:r w:rsidR="002074CE">
        <w:fldChar w:fldCharType="end"/>
      </w:r>
      <w:r w:rsidR="002074CE">
        <w:t xml:space="preserve">. </w:t>
      </w:r>
      <w:r w:rsidR="00521318">
        <w:t xml:space="preserve">Another solution proposed in the late 1990s to perform the docking is implemented with </w:t>
      </w:r>
      <w:r w:rsidR="00491BB2">
        <w:t xml:space="preserve">the </w:t>
      </w:r>
      <w:r w:rsidR="00521318">
        <w:t>vision-based technique</w:t>
      </w:r>
      <w:r w:rsidR="00521318">
        <w:fldChar w:fldCharType="begin" w:fldLock="1"/>
      </w:r>
      <w:r w:rsidR="00340A46">
        <w:instrText>ADDIN CSL_CITATION {"citationItems":[{"id":"ITEM-1","itemData":{"DOI":"10.1109/70.59355","ISSN":"1042296X","abstract":"lexible manufacturing systems (FMS) that incorporate transport robots are currently dominated by the use of automatic guided vehicles (AGV’s). These AGV’s generally require significant restructuring of the workplace in order for them to be useful. The concept of flexibility in manufacturing is somewhat compromised by this strategy. Our previous work in mobile robots, resulting in the autonomous robot architecture (AuRA), is applied to the manufacturing domain. This approach, which is contrary to the AGV methodology, embeds significant amounts of knowledge (both environmental and behavioral) to ultimately give a mobile robot far greater latitude in interacting with its environ- ment. This paper presents the motivation, simulation studies, and experimen- tal results demonstrating the feasibility of migrating schema-based navigation into a FMS. In particular, the creation of a docking motor schema to accomplish interaction with the workplace is detailed.","author":[{"dropping-particle":"","family":"Arkin","given":"Ronald C.","non-dropping-particle":"","parse-names":false,"suffix":""},{"dropping-particle":"","family":"Murphy","given":"Robin R.","non-dropping-particle":"","parse-names":false,"suffix":""}],"container-title":"IEEE Transactions on Robotics and Automation","id":"ITEM-1","issue":"4","issued":{"date-parts":[["1990"]]},"page":"445-454","title":"Autonomous Navigation in a Manufacturing Environment","type":"article-journal","volume":"6"},"uris":["http://www.mendeley.com/documents/?uuid=bd74b68e-9659-4b2a-ace3-c865ac3c1c79"]}],"mendeley":{"formattedCitation":"[14]","plainTextFormattedCitation":"[14]","previouslyFormattedCitation":"[14]"},"properties":{"noteIndex":0},"schema":"https://github.com/citation-style-language/schema/raw/master/csl-citation.json"}</w:instrText>
      </w:r>
      <w:r w:rsidR="00521318">
        <w:fldChar w:fldCharType="separate"/>
      </w:r>
      <w:r w:rsidR="00521318" w:rsidRPr="00521318">
        <w:rPr>
          <w:noProof/>
        </w:rPr>
        <w:t>[14]</w:t>
      </w:r>
      <w:r w:rsidR="00521318">
        <w:fldChar w:fldCharType="end"/>
      </w:r>
      <w:r w:rsidR="00521318">
        <w:t xml:space="preserve">. </w:t>
      </w:r>
      <w:r w:rsidR="00CD3A72">
        <w:t>Another research used 4 IR LED emitters and 1 IR receiver to achieve the docking. The method allows a 6 degree of freedom(DOF) when the robot enter</w:t>
      </w:r>
      <w:r w:rsidR="00CD3A72">
        <w:fldChar w:fldCharType="begin" w:fldLock="1"/>
      </w:r>
      <w:r w:rsidR="00340A46">
        <w:instrText>ADDIN CSL_CITATION {"citationItems":[{"id":"ITEM-1","itemData":{"DOI":"10.1007/3-540-45118-8_10","author":[{"dropping-particle":"","family":"Roufas","given":"Kimon","non-dropping-particle":"","parse-names":false,"suffix":""},{"dropping-particle":"","family":"Zhang","given":"Ying","non-dropping-particle":"","parse-names":false,"suffix":""},{"dropping-particle":"","family":"Duff","given":"Dave","non-dropping-particle":"","parse-names":false,"suffix":""},{"dropping-particle":"","family":"Yim","given":"Mark","non-dropping-particle":"","parse-names":false,"suffix":""}],"container-title":"Experimental Robotics VII","id":"ITEM-1","issued":{"date-parts":[["2000"]]},"page":"91-100","title":"Six Degree of Freedom Sensing For Docking Using IR LED Emitters and Receivers","type":"article-journal"},"uris":["http://www.mendeley.com/documents/?uuid=280a893a-a6c6-4998-b57f-824fd9989f4a"]}],"mendeley":{"formattedCitation":"[15]","plainTextFormattedCitation":"[15]","previouslyFormattedCitation":"[15]"},"properties":{"noteIndex":0},"schema":"https://github.com/citation-style-language/schema/raw/master/csl-citation.json"}</w:instrText>
      </w:r>
      <w:r w:rsidR="00CD3A72">
        <w:fldChar w:fldCharType="separate"/>
      </w:r>
      <w:r w:rsidR="00521318" w:rsidRPr="00521318">
        <w:rPr>
          <w:noProof/>
        </w:rPr>
        <w:t>[15]</w:t>
      </w:r>
      <w:r w:rsidR="00CD3A72">
        <w:fldChar w:fldCharType="end"/>
      </w:r>
      <w:r w:rsidR="00CD3A72">
        <w:t xml:space="preserve">. </w:t>
      </w:r>
      <w:r>
        <w:t xml:space="preserve">  </w:t>
      </w:r>
    </w:p>
    <w:p w14:paraId="244A80DB" w14:textId="6A1BC4F4" w:rsidR="00340A46" w:rsidRPr="00551B10" w:rsidRDefault="00340A46" w:rsidP="001C52C5">
      <w:pPr>
        <w:spacing w:line="360" w:lineRule="auto"/>
      </w:pPr>
      <w:r>
        <w:t xml:space="preserve">In </w:t>
      </w:r>
      <w:r w:rsidRPr="00235E07">
        <w:rPr>
          <w:noProof/>
        </w:rPr>
        <w:t>recent</w:t>
      </w:r>
      <w:r>
        <w:t xml:space="preserve"> decades, research on docking and autonomous recharging </w:t>
      </w:r>
      <w:r w:rsidR="00C14CDF">
        <w:rPr>
          <w:noProof/>
        </w:rPr>
        <w:t>are</w:t>
      </w:r>
      <w:r>
        <w:t xml:space="preserve"> still very active. In 2002, Silverman proposed a solution which </w:t>
      </w:r>
      <w:r w:rsidRPr="00235E07">
        <w:rPr>
          <w:noProof/>
        </w:rPr>
        <w:t>make</w:t>
      </w:r>
      <w:r w:rsidR="00235E07">
        <w:rPr>
          <w:noProof/>
        </w:rPr>
        <w:t>s</w:t>
      </w:r>
      <w:r>
        <w:t xml:space="preserve"> use of the vision and laser beacon</w:t>
      </w:r>
      <w:r w:rsidR="00D57CC3">
        <w:t>s</w:t>
      </w:r>
      <w:r>
        <w:t xml:space="preserve"> </w:t>
      </w:r>
      <w:r w:rsidR="00D57CC3">
        <w:t>to locate the station. The station was designed with 2 DOF to provide a high angular and displacement error during the docking process</w:t>
      </w:r>
      <w:r>
        <w:fldChar w:fldCharType="begin" w:fldLock="1"/>
      </w:r>
      <w:r w:rsidR="00FC505B">
        <w:instrText>ADDIN CSL_CITATION {"citationItems":[{"id":"ITEM-1","itemData":{"DOI":"10.1109/ROBOT.2002.1013494","ISBN":"VO  - 1","author":[{"dropping-particle":"","family":"Silverman","given":"M C","non-dropping-particle":"","parse-names":false,"suffix":""},{"dropping-particle":"","family":"Nies","given":"D","non-dropping-particle":"","parse-names":false,"suffix":""},{"dropping-particle":"","family":"Jung","given":"B","non-dropping-particle":"","parse-names":false,"suffix":""},{"dropping-particle":"","family":"Sukhatme","given":"G S","non-dropping-particle":"","parse-names":false,"suffix":""}],"container-title":"Proceedings 2002 IEEE International Conference on Robotics and Automation (Cat. No.02CH37292)","id":"ITEM-1","issued":{"date-parts":[["2002"]]},"page":"1050-1055 vol.1","title":"Staying alive: a docking station for autonomous robot recharging","type":"paper-conference","volume":"1"},"uris":["http://www.mendeley.com/documents/?uuid=db2e1d43-6919-4782-b98c-46261746259a"]}],"mendeley":{"formattedCitation":"[16]","plainTextFormattedCitation":"[16]","previouslyFormattedCitation":"[16]"},"properties":{"noteIndex":0},"schema":"https://github.com/citation-style-language/schema/raw/master/csl-citation.json"}</w:instrText>
      </w:r>
      <w:r>
        <w:fldChar w:fldCharType="separate"/>
      </w:r>
      <w:r w:rsidRPr="00340A46">
        <w:rPr>
          <w:noProof/>
        </w:rPr>
        <w:t>[16]</w:t>
      </w:r>
      <w:r>
        <w:fldChar w:fldCharType="end"/>
      </w:r>
      <w:r w:rsidR="00D57CC3">
        <w:t xml:space="preserve">. For the proposed solutions in </w:t>
      </w:r>
      <w:r w:rsidR="00D57CC3">
        <w:fldChar w:fldCharType="begin" w:fldLock="1"/>
      </w:r>
      <w:r w:rsidR="00D57CC3">
        <w:instrText>ADDIN CSL_CITATION {"citationItems":[{"id":"ITEM-1","itemData":{"ISSN":"15986446","abstract":"The docking and recharging system for a mobile robot must guarantee the ability to perform its tasks continuously without human intervention. This paper proposes two docking mechanisms with localization error-compensation capability for an auto recharging system. The mechanisms use friction forces or magnetic forces between the docking parts of the robot and those of the docking station. It is a structure to improve the allowance ranges of lateral and directional docking offsets, in which the robot is able to dock into the docking station. In this paper, auto-recharging system and the features of the proposed mechanisms are verified with experimental results using simple homing method.","author":[{"dropping-particle":"","family":"Roh","given":"S.-G.","non-dropping-particle":"","parse-names":false,"suffix":""},{"dropping-particle":"","family":"Park","given":"J.H.","non-dropping-particle":"","parse-names":false,"suffix":""},{"dropping-particle":"","family":"Lee","given":"Y.H.","non-dropping-particle":"","parse-names":false,"suffix":""},{"dropping-particle":"","family":"Song","given":"Y.K.","non-dropping-particle":"","parse-names":false,"suffix":""},{"dropping-particle":"","family":"Yang","given":"K.W.","non-dropping-particle":"","parse-names":false,"suffix":""},{"dropping-particle":"","family":"Choi","given":"M.","non-dropping-particle":"","parse-names":false,"suffix":""},{"dropping-particle":"","family":"Kim","given":"H.-S.","non-dropping-particle":"","parse-names":false,"suffix":""},{"dropping-particle":"","family":"Lee","given":"Hogil","non-dropping-particle":"","parse-names":false,"suffix":""},{"dropping-particle":"","family":"Choi","given":"H.R.","non-dropping-particle":"","parse-names":false,"suffix":""}],"container-title":"International Journal of Control, Automation and Systems","id":"ITEM-1","issue":"5","issued":{"date-parts":[["2008"]]},"title":"Flexible docking mechanism with error-compensation capability for auto recharging system of mobile robot","type":"article-journal","volume":"6"},"uris":["http://www.mendeley.com/documents/?uuid=52ae66d4-1a2d-3b80-8c46-d57abeb05ea6"]}],"mendeley":{"formattedCitation":"[11]","plainTextFormattedCitation":"[11]","previouslyFormattedCitation":"[11]"},"properties":{"noteIndex":0},"schema":"https://github.com/citation-style-language/schema/raw/master/csl-citation.json"}</w:instrText>
      </w:r>
      <w:r w:rsidR="00D57CC3">
        <w:fldChar w:fldCharType="separate"/>
      </w:r>
      <w:r w:rsidR="00D57CC3" w:rsidRPr="00D57CC3">
        <w:rPr>
          <w:noProof/>
        </w:rPr>
        <w:t>[11]</w:t>
      </w:r>
      <w:r w:rsidR="00D57CC3">
        <w:fldChar w:fldCharType="end"/>
      </w:r>
      <w:r w:rsidR="00D57CC3">
        <w:fldChar w:fldCharType="begin" w:fldLock="1"/>
      </w:r>
      <w:r w:rsidR="006F6BDC">
        <w:instrText>ADDIN CSL_CITATION {"citationItems":[{"id":"ITEM-1","itemData":{"DOI":"10.1109/TCE.2011.5955176","ISSN":"00983063","abstract":"This paper presents the development and characterization of a surveillance robot with automatic docking and recharging capabilities for home security. The proposed system is composed of a surveillance robot and a docking station. The palm-sized surveillance robot has a triangular shape with three wheels. It communicates with the general wireless home router through WiFi. It communicates with the docking station through ZigBee and serves as a mobile wireless sensor network gateway. The docking station has a trapezoidal structure with an arc-shaped docking interface. A docking method based on the self-localization of the robot and the infrared detectors of the docking station is proposed. The robot can return to the docking station for recharging operations when the on-board battery is too low. The experimental results show that the prototype robot achieved a success rate of 90% after 60 different docking attempts.","author":[{"dropping-particle":"","family":"Song","given":"Guangming","non-dropping-particle":"","parse-names":false,"suffix":""},{"dropping-particle":"","family":"Wang","given":"Hui","non-dropping-particle":"","parse-names":false,"suffix":""},{"dropping-particle":"","family":"Zhang","given":"Jun","non-dropping-particle":"","parse-names":false,"suffix":""},{"dropping-particle":"","family":"Meng","given":"Tianhua","non-dropping-particle":"","parse-names":false,"suffix":""}],"container-title":"IEEE Transactions on Consumer Electronics","id":"ITEM-1","issue":"2","issued":{"date-parts":[["2011"]]},"page":"428-435","publisher":"IEEE","title":"Automatic docking system for recharging home surveillance robots","type":"article-journal","volume":"57"},"uris":["http://www.mendeley.com/documents/?uuid=231a35ce-2ef7-4333-b223-9224b947cbe7"]}],"mendeley":{"formattedCitation":"[17]","plainTextFormattedCitation":"[17]","previouslyFormattedCitation":"[17]"},"properties":{"noteIndex":0},"schema":"https://github.com/citation-style-language/schema/raw/master/csl-citation.json"}</w:instrText>
      </w:r>
      <w:r w:rsidR="00D57CC3">
        <w:fldChar w:fldCharType="separate"/>
      </w:r>
      <w:r w:rsidR="00D57CC3" w:rsidRPr="00D57CC3">
        <w:rPr>
          <w:noProof/>
        </w:rPr>
        <w:t>[17]</w:t>
      </w:r>
      <w:r w:rsidR="00D57CC3">
        <w:fldChar w:fldCharType="end"/>
      </w:r>
      <w:r w:rsidR="00D57CC3">
        <w:t>, the mobile robots will locate the station and perform the homing with the help of the IR sensors at the station</w:t>
      </w:r>
      <w:r w:rsidR="00491BB2">
        <w:t>. The IR sensors at the station are to</w:t>
      </w:r>
      <w:r w:rsidR="00D57CC3">
        <w:t xml:space="preserve"> detect the presence of the robot. </w:t>
      </w:r>
      <w:r w:rsidR="00C706DC">
        <w:t>In this case, th</w:t>
      </w:r>
      <w:r w:rsidR="006F6BDC">
        <w:t xml:space="preserve">ere are 2 active sides in the system and hence communication and data transfer are required between the robot and the station. There is another research which </w:t>
      </w:r>
      <w:r w:rsidR="006F6BDC" w:rsidRPr="00235E07">
        <w:rPr>
          <w:noProof/>
        </w:rPr>
        <w:t>employ</w:t>
      </w:r>
      <w:r w:rsidR="00235E07">
        <w:rPr>
          <w:noProof/>
        </w:rPr>
        <w:t>s</w:t>
      </w:r>
      <w:r w:rsidR="006F6BDC">
        <w:t xml:space="preserve"> 1 active side on the robot and 1 passive side on the station in </w:t>
      </w:r>
      <w:r w:rsidR="006F6BDC">
        <w:fldChar w:fldCharType="begin" w:fldLock="1"/>
      </w:r>
      <w:r w:rsidR="00FC505B">
        <w:instrText>ADDIN CSL_CITATION {"citationItems":[{"id":"ITEM-1","itemData":{"DOI":"10.1109/IROS.2005.1545197","ISBN":"0780389123","abstract":" To keep autonomous mobile robot in continuously working condition, power supply is an important issue. Typically, rechargeable batteries may provide few hours of peak usage. Recharging is necessary before the power of the batteries has exhausted. In this paper, the docking station with an auto-recharging device and robot docking mechanism are implemented. We propose a docking control strategy and automatic recharging device for the security robot recharging. We also propose a power prediction algorithm to determine when the robot needs to navigate back to docking station for recharging. An artificial landmark is detected and recognized by the proposed image processing system. Then the geometrical relationship between the robot and the docking station (the depth and orientation) is estimated. The robot will move directly right in front of the docking station. Finally, the robot approaches to the docking station based on the proposed virtual spring model. In this model, we assume that the robot and the docking station are connected by a virtual spring. The compliant forces act both in the direction of the translation deformation and bending. The motion control parameters, which are velocities of the two wheels, can be derived from the model. Experimental results show that the proposed methods successfully perform the docking and automatic recharging.","author":[{"dropping-particle":"","family":"Luo","given":"Ren C.","non-dropping-particle":"","parse-names":false,"suffix":""},{"dropping-particle":"","family":"Liao","given":"Chung T.","non-dropping-particle":"","parse-names":false,"suffix":""},{"dropping-particle":"","family":"Su","given":"Kuo L.","non-dropping-particle":"","parse-names":false,"suffix":""},{"dropping-particle":"","family":"Lin","given":"Kuei C.","non-dropping-particle":"","parse-names":false,"suffix":""}],"container-title":"2005 IEEE/RSJ International Conference on Intelligent Robots and Systems, IROS","id":"ITEM-1","issued":{"date-parts":[["2005"]]},"page":"1536-1541","title":"Automatic docking and recharging system for autonomous security robot","type":"article-journal"},"uris":["http://www.mendeley.com/documents/?uuid=6db9cbb1-957f-4865-b836-dc0373e5289d"]}],"mendeley":{"formattedCitation":"[9]","plainTextFormattedCitation":"[9]","previouslyFormattedCitation":"[9]"},"properties":{"noteIndex":0},"schema":"https://github.com/citation-style-language/schema/raw/master/csl-citation.json"}</w:instrText>
      </w:r>
      <w:r w:rsidR="006F6BDC">
        <w:fldChar w:fldCharType="separate"/>
      </w:r>
      <w:r w:rsidR="006F6BDC" w:rsidRPr="006F6BDC">
        <w:rPr>
          <w:noProof/>
        </w:rPr>
        <w:t>[9]</w:t>
      </w:r>
      <w:r w:rsidR="006F6BDC">
        <w:fldChar w:fldCharType="end"/>
      </w:r>
      <w:r w:rsidR="006F6BDC">
        <w:t xml:space="preserve">. The mobile robots will locate the station through an artificial landmark and estimate its pose. The </w:t>
      </w:r>
      <w:r w:rsidR="006F6BDC">
        <w:lastRenderedPageBreak/>
        <w:t xml:space="preserve">virtual spring method is proposed in the paper </w:t>
      </w:r>
      <w:r w:rsidR="00491BB2">
        <w:t>to achieve</w:t>
      </w:r>
      <w:r w:rsidR="006F6BDC">
        <w:t xml:space="preserve"> the docking. The station was designed with 2 DOF to allow some error during the docking. </w:t>
      </w:r>
    </w:p>
    <w:p w14:paraId="65DCB6DF" w14:textId="50233697" w:rsidR="0017532E" w:rsidRDefault="00DD29AE" w:rsidP="0017532E">
      <w:pPr>
        <w:pStyle w:val="Heading2"/>
      </w:pPr>
      <w:bookmarkStart w:id="70" w:name="_Toc4844154"/>
      <w:r>
        <w:t xml:space="preserve">Previous </w:t>
      </w:r>
      <w:r w:rsidR="004E63C1">
        <w:t xml:space="preserve">FYP </w:t>
      </w:r>
      <w:r>
        <w:t>Work Done</w:t>
      </w:r>
      <w:bookmarkEnd w:id="70"/>
      <w:r>
        <w:t xml:space="preserve"> </w:t>
      </w:r>
    </w:p>
    <w:p w14:paraId="71F21B04" w14:textId="685F564A" w:rsidR="004255F2" w:rsidRPr="004255F2" w:rsidRDefault="004255F2" w:rsidP="001C52C5">
      <w:pPr>
        <w:spacing w:line="360" w:lineRule="auto"/>
      </w:pPr>
      <w:r>
        <w:t xml:space="preserve">The work done by the previous FYP student </w:t>
      </w:r>
      <w:r w:rsidRPr="00235E07">
        <w:rPr>
          <w:noProof/>
        </w:rPr>
        <w:t>cover</w:t>
      </w:r>
      <w:r w:rsidR="00235E07">
        <w:rPr>
          <w:noProof/>
        </w:rPr>
        <w:t>s</w:t>
      </w:r>
      <w:r>
        <w:t xml:space="preserve"> the hardware and the software aspect. Both aspects are reviewed in the following section. The result of the previous work achieved a success rate of 80% out of 50 attempts.</w:t>
      </w:r>
    </w:p>
    <w:p w14:paraId="7661931B" w14:textId="4B6F8EEB" w:rsidR="00170754" w:rsidRPr="00170754" w:rsidRDefault="004255F2" w:rsidP="00170754">
      <w:pPr>
        <w:pStyle w:val="Heading3"/>
      </w:pPr>
      <w:bookmarkStart w:id="71" w:name="_Toc4844155"/>
      <w:r>
        <w:t>Hardware</w:t>
      </w:r>
      <w:bookmarkEnd w:id="71"/>
    </w:p>
    <w:p w14:paraId="167255C4" w14:textId="63DA13FF" w:rsidR="004255F2" w:rsidRDefault="001C52C5" w:rsidP="001C52C5">
      <w:pPr>
        <w:spacing w:line="360" w:lineRule="auto"/>
      </w:pPr>
      <w:r>
        <w:rPr>
          <w:noProof/>
        </w:rPr>
        <mc:AlternateContent>
          <mc:Choice Requires="wps">
            <w:drawing>
              <wp:anchor distT="0" distB="0" distL="114300" distR="114300" simplePos="0" relativeHeight="251801600" behindDoc="0" locked="0" layoutInCell="1" allowOverlap="1" wp14:anchorId="700ED535" wp14:editId="352FEA5C">
                <wp:simplePos x="0" y="0"/>
                <wp:positionH relativeFrom="column">
                  <wp:posOffset>863600</wp:posOffset>
                </wp:positionH>
                <wp:positionV relativeFrom="paragraph">
                  <wp:posOffset>5641975</wp:posOffset>
                </wp:positionV>
                <wp:extent cx="3409950" cy="635"/>
                <wp:effectExtent l="0" t="0" r="0" b="0"/>
                <wp:wrapTopAndBottom/>
                <wp:docPr id="220" name="Text Box 220"/>
                <wp:cNvGraphicFramePr/>
                <a:graphic xmlns:a="http://schemas.openxmlformats.org/drawingml/2006/main">
                  <a:graphicData uri="http://schemas.microsoft.com/office/word/2010/wordprocessingShape">
                    <wps:wsp>
                      <wps:cNvSpPr txBox="1"/>
                      <wps:spPr>
                        <a:xfrm>
                          <a:off x="0" y="0"/>
                          <a:ext cx="3409950" cy="635"/>
                        </a:xfrm>
                        <a:prstGeom prst="rect">
                          <a:avLst/>
                        </a:prstGeom>
                        <a:solidFill>
                          <a:prstClr val="white"/>
                        </a:solidFill>
                        <a:ln>
                          <a:noFill/>
                        </a:ln>
                      </wps:spPr>
                      <wps:txbx>
                        <w:txbxContent>
                          <w:p w14:paraId="592F1596" w14:textId="6CB4ABE2" w:rsidR="001B0229" w:rsidRPr="00ED14C7" w:rsidRDefault="001B0229" w:rsidP="00170754">
                            <w:pPr>
                              <w:pStyle w:val="Caption"/>
                              <w:jc w:val="center"/>
                              <w:rPr>
                                <w:noProof/>
                                <w:sz w:val="24"/>
                              </w:rPr>
                            </w:pPr>
                            <w:bookmarkStart w:id="72" w:name="_Ref4059305"/>
                            <w:bookmarkStart w:id="73" w:name="_Toc4844197"/>
                            <w:r>
                              <w:t xml:space="preserve">Figure </w:t>
                            </w:r>
                            <w:fldSimple w:instr=" SEQ Figure \* ARABIC ">
                              <w:r>
                                <w:rPr>
                                  <w:noProof/>
                                </w:rPr>
                                <w:t>1</w:t>
                              </w:r>
                            </w:fldSimple>
                            <w:bookmarkEnd w:id="72"/>
                            <w:r>
                              <w:t>: Charging Station from Previous FYP Work</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0ED535" id="Text Box 220" o:spid="_x0000_s1027" type="#_x0000_t202" style="position:absolute;margin-left:68pt;margin-top:444.25pt;width:268.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" stroked="f">
                <v:textbox style="mso-fit-shape-to-text:t" inset="0,0,0,0">
                  <w:txbxContent>
                    <w:p w14:paraId="592F1596" w14:textId="6CB4ABE2" w:rsidR="001B0229" w:rsidRPr="00ED14C7" w:rsidRDefault="001B0229" w:rsidP="00170754">
                      <w:pPr>
                        <w:pStyle w:val="Caption"/>
                        <w:jc w:val="center"/>
                        <w:rPr>
                          <w:noProof/>
                          <w:sz w:val="24"/>
                        </w:rPr>
                      </w:pPr>
                      <w:bookmarkStart w:id="74" w:name="_Ref4059305"/>
                      <w:bookmarkStart w:id="75" w:name="_Toc4844197"/>
                      <w:r>
                        <w:t xml:space="preserve">Figure </w:t>
                      </w:r>
                      <w:fldSimple w:instr=" SEQ Figure \* ARABIC ">
                        <w:r>
                          <w:rPr>
                            <w:noProof/>
                          </w:rPr>
                          <w:t>1</w:t>
                        </w:r>
                      </w:fldSimple>
                      <w:bookmarkEnd w:id="74"/>
                      <w:r>
                        <w:t>: Charging Station from Previous FYP Work</w:t>
                      </w:r>
                      <w:bookmarkEnd w:id="75"/>
                    </w:p>
                  </w:txbxContent>
                </v:textbox>
                <w10:wrap type="topAndBottom"/>
              </v:shape>
            </w:pict>
          </mc:Fallback>
        </mc:AlternateContent>
      </w:r>
      <w:r>
        <w:rPr>
          <w:noProof/>
        </w:rPr>
        <w:drawing>
          <wp:anchor distT="0" distB="0" distL="114300" distR="114300" simplePos="0" relativeHeight="251799552" behindDoc="0" locked="0" layoutInCell="1" allowOverlap="1" wp14:anchorId="60DB4B2C" wp14:editId="7AD0BEAD">
            <wp:simplePos x="0" y="0"/>
            <wp:positionH relativeFrom="column">
              <wp:posOffset>863600</wp:posOffset>
            </wp:positionH>
            <wp:positionV relativeFrom="paragraph">
              <wp:posOffset>1269365</wp:posOffset>
            </wp:positionV>
            <wp:extent cx="3409950" cy="4538345"/>
            <wp:effectExtent l="0" t="0" r="0" b="0"/>
            <wp:wrapTopAndBottom/>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09950" cy="4538345"/>
                    </a:xfrm>
                    <a:prstGeom prst="rect">
                      <a:avLst/>
                    </a:prstGeom>
                  </pic:spPr>
                </pic:pic>
              </a:graphicData>
            </a:graphic>
          </wp:anchor>
        </w:drawing>
      </w:r>
      <w:r w:rsidR="00170754">
        <w:t xml:space="preserve">The station </w:t>
      </w:r>
      <w:r w:rsidR="00170754" w:rsidRPr="00C14CDF">
        <w:rPr>
          <w:noProof/>
        </w:rPr>
        <w:t>done</w:t>
      </w:r>
      <w:r w:rsidR="00170754">
        <w:t xml:space="preserve"> consist of mainly 3 parts, the alignment plate, the backing box and the stand to hold the marker in place, as shown in </w:t>
      </w:r>
      <w:r w:rsidR="00170754">
        <w:fldChar w:fldCharType="begin"/>
      </w:r>
      <w:r w:rsidR="00170754">
        <w:instrText xml:space="preserve"> REF _Ref4059305 \h </w:instrText>
      </w:r>
      <w:r>
        <w:instrText xml:space="preserve"> \* MERGEFORMAT </w:instrText>
      </w:r>
      <w:r w:rsidR="00170754">
        <w:fldChar w:fldCharType="separate"/>
      </w:r>
      <w:r w:rsidR="00721129">
        <w:t xml:space="preserve">Figure </w:t>
      </w:r>
      <w:r w:rsidR="00721129">
        <w:rPr>
          <w:noProof/>
        </w:rPr>
        <w:t>1</w:t>
      </w:r>
      <w:r w:rsidR="00170754">
        <w:fldChar w:fldCharType="end"/>
      </w:r>
      <w:r w:rsidR="00170754">
        <w:t xml:space="preserve">. The design of this station follows a structured process, the functional analysis, morphological stage and embodiment design principal. </w:t>
      </w:r>
    </w:p>
    <w:p w14:paraId="6CB7DE3C" w14:textId="70EEBCD5" w:rsidR="00170754" w:rsidRPr="004255F2" w:rsidRDefault="00B6509C" w:rsidP="001C52C5">
      <w:pPr>
        <w:spacing w:line="360" w:lineRule="auto"/>
      </w:pPr>
      <w:r>
        <w:lastRenderedPageBreak/>
        <w:t xml:space="preserve">The alignment plate of the station has 2 </w:t>
      </w:r>
      <w:r w:rsidRPr="00235E07">
        <w:rPr>
          <w:noProof/>
        </w:rPr>
        <w:t>degree</w:t>
      </w:r>
      <w:r w:rsidR="00235E07">
        <w:rPr>
          <w:noProof/>
        </w:rPr>
        <w:t>s</w:t>
      </w:r>
      <w:r>
        <w:t xml:space="preserve"> of freedom (DOF) with the revolute </w:t>
      </w:r>
      <w:r w:rsidRPr="00235E07">
        <w:rPr>
          <w:noProof/>
        </w:rPr>
        <w:t>join</w:t>
      </w:r>
      <w:r w:rsidR="00235E07">
        <w:rPr>
          <w:noProof/>
        </w:rPr>
        <w:t>t</w:t>
      </w:r>
      <w:r>
        <w:t xml:space="preserve"> and the slider. This mechanism has improved the functionality and reliability of the station where the station can accommodate an error of 30 </w:t>
      </w:r>
      <w:r w:rsidRPr="00235E07">
        <w:rPr>
          <w:noProof/>
        </w:rPr>
        <w:t>degree</w:t>
      </w:r>
      <w:r w:rsidR="00235E07">
        <w:rPr>
          <w:noProof/>
        </w:rPr>
        <w:t>s</w:t>
      </w:r>
      <w:r>
        <w:t xml:space="preserve"> for the docking process.  </w:t>
      </w:r>
    </w:p>
    <w:p w14:paraId="7E96A868" w14:textId="2330C7A1" w:rsidR="004255F2" w:rsidRDefault="004255F2" w:rsidP="004255F2">
      <w:pPr>
        <w:pStyle w:val="Heading3"/>
      </w:pPr>
      <w:bookmarkStart w:id="76" w:name="_Toc4844156"/>
      <w:r>
        <w:t>Software</w:t>
      </w:r>
      <w:bookmarkEnd w:id="76"/>
    </w:p>
    <w:p w14:paraId="762F9230" w14:textId="4C3E578C" w:rsidR="00543AC8" w:rsidRDefault="00543AC8" w:rsidP="001C52C5">
      <w:pPr>
        <w:spacing w:line="360" w:lineRule="auto"/>
      </w:pPr>
      <w:r>
        <w:t xml:space="preserve">The docking algorithm from previous FYP work is able to complete the docking process with the error allowance provided by the station. This is because the algorithm </w:t>
      </w:r>
      <w:r w:rsidR="00235E07">
        <w:rPr>
          <w:noProof/>
        </w:rPr>
        <w:t>heavily relies</w:t>
      </w:r>
      <w:r>
        <w:t xml:space="preserve"> on the IMU to correct the heading of the robot. Hence, there is a space for improvement for the docking algorithm. </w:t>
      </w:r>
    </w:p>
    <w:p w14:paraId="0B055954" w14:textId="48A6CBCB" w:rsidR="00543AC8" w:rsidRDefault="00543AC8" w:rsidP="001C52C5">
      <w:pPr>
        <w:spacing w:line="360" w:lineRule="auto"/>
      </w:pPr>
      <w:r>
        <w:t xml:space="preserve">Besides the docking algorithm, the software work from the previous FYP work also </w:t>
      </w:r>
      <w:r w:rsidRPr="00235E07">
        <w:rPr>
          <w:noProof/>
        </w:rPr>
        <w:t>cover</w:t>
      </w:r>
      <w:r w:rsidR="00235E07">
        <w:rPr>
          <w:noProof/>
        </w:rPr>
        <w:t>s</w:t>
      </w:r>
      <w:r>
        <w:t xml:space="preserve"> the whole battery charging process. After docked successfully, the algorithm will constantly check the battery level and provide a signal once the battery is fully charged. </w:t>
      </w:r>
      <w:r w:rsidR="00F263BB">
        <w:t xml:space="preserve">Then, the robot can leave the station and continue its work. The robot can utilize this function and increase its overall efficiency. </w:t>
      </w:r>
    </w:p>
    <w:p w14:paraId="1776B432" w14:textId="0FE0CD18" w:rsidR="008F7865" w:rsidRDefault="00F263BB" w:rsidP="001C52C5">
      <w:pPr>
        <w:spacing w:line="360" w:lineRule="auto"/>
        <w:rPr>
          <w:lang w:val="en-MY"/>
        </w:rPr>
      </w:pPr>
      <w:r>
        <w:t xml:space="preserve">The steps required to start the robot is </w:t>
      </w:r>
      <w:r w:rsidR="00E363A9">
        <w:t xml:space="preserve">a </w:t>
      </w:r>
      <w:r>
        <w:rPr>
          <w:lang w:val="en-MY"/>
        </w:rPr>
        <w:t xml:space="preserve">rigmarole. </w:t>
      </w:r>
      <w:r w:rsidR="00E363A9">
        <w:rPr>
          <w:lang w:val="en-MY"/>
        </w:rPr>
        <w:t xml:space="preserve">Hence, the </w:t>
      </w:r>
      <w:r w:rsidR="00E363A9" w:rsidRPr="00C14CDF">
        <w:rPr>
          <w:noProof/>
          <w:lang w:val="en-MY"/>
        </w:rPr>
        <w:t>roslaunch</w:t>
      </w:r>
      <w:r w:rsidR="00E363A9">
        <w:rPr>
          <w:lang w:val="en-MY"/>
        </w:rPr>
        <w:t xml:space="preserve"> function provided by ROS</w:t>
      </w:r>
      <w:r w:rsidR="00FC505B">
        <w:rPr>
          <w:lang w:val="en-MY"/>
        </w:rPr>
        <w:fldChar w:fldCharType="begin" w:fldLock="1"/>
      </w:r>
      <w:r w:rsidR="00A35061">
        <w:rPr>
          <w:lang w:val="en-MY"/>
        </w:rPr>
        <w:instrText>ADDIN CSL_CITATION {"citationItems":[{"id":"ITEM-1","itemData":{"URL":"http://wiki.ros.org/roslaunch","accessed":{"date-parts":[["2019","3","23"]]},"id":"ITEM-1","issued":{"date-parts":[["0"]]},"title":"roslaunch - ROS Wiki","type":"webpage"},"uris":["http://www.mendeley.com/documents/?uuid=848d1e09-08ec-3cf3-9661-414264af0282"]}],"mendeley":{"formattedCitation":"[18]","plainTextFormattedCitation":"[18]","previouslyFormattedCitation":"[18]"},"properties":{"noteIndex":0},"schema":"https://github.com/citation-style-language/schema/raw/master/csl-citation.json"}</w:instrText>
      </w:r>
      <w:r w:rsidR="00FC505B">
        <w:rPr>
          <w:lang w:val="en-MY"/>
        </w:rPr>
        <w:fldChar w:fldCharType="separate"/>
      </w:r>
      <w:r w:rsidR="00FC505B" w:rsidRPr="00FC505B">
        <w:rPr>
          <w:noProof/>
          <w:lang w:val="en-MY"/>
        </w:rPr>
        <w:t>[18]</w:t>
      </w:r>
      <w:r w:rsidR="00FC505B">
        <w:rPr>
          <w:lang w:val="en-MY"/>
        </w:rPr>
        <w:fldChar w:fldCharType="end"/>
      </w:r>
      <w:r w:rsidR="00E363A9">
        <w:rPr>
          <w:lang w:val="en-MY"/>
        </w:rPr>
        <w:t xml:space="preserve"> is utilized and a launch file is created in this project. </w:t>
      </w:r>
    </w:p>
    <w:p w14:paraId="6E6CFA18" w14:textId="02091C13" w:rsidR="00C0294D" w:rsidRPr="00F263BB" w:rsidRDefault="008F7865" w:rsidP="008F7865">
      <w:pPr>
        <w:rPr>
          <w:lang w:val="en-MY"/>
        </w:rPr>
      </w:pPr>
      <w:r>
        <w:rPr>
          <w:lang w:val="en-MY"/>
        </w:rPr>
        <w:br w:type="page"/>
      </w:r>
    </w:p>
    <w:p w14:paraId="08CA83CE" w14:textId="650EE099" w:rsidR="0017532E" w:rsidRDefault="0017532E" w:rsidP="0017532E">
      <w:pPr>
        <w:pStyle w:val="HeadingI"/>
      </w:pPr>
      <w:bookmarkStart w:id="77" w:name="_Toc4844157"/>
      <w:r>
        <w:lastRenderedPageBreak/>
        <w:t>Implementation</w:t>
      </w:r>
      <w:bookmarkEnd w:id="77"/>
    </w:p>
    <w:p w14:paraId="112DD702" w14:textId="77777777" w:rsidR="004E63C1" w:rsidRPr="004E63C1" w:rsidRDefault="004E63C1" w:rsidP="004E63C1">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78" w:name="_Toc3491688"/>
      <w:bookmarkStart w:id="79" w:name="_Toc3491758"/>
      <w:bookmarkStart w:id="80" w:name="_Toc3543020"/>
      <w:bookmarkStart w:id="81" w:name="_Toc3543442"/>
      <w:bookmarkStart w:id="82" w:name="_Toc3543537"/>
      <w:bookmarkStart w:id="83" w:name="_Toc3577082"/>
      <w:bookmarkStart w:id="84" w:name="_Toc3577710"/>
      <w:bookmarkStart w:id="85" w:name="_Toc3626212"/>
      <w:bookmarkStart w:id="86" w:name="_Toc3628500"/>
      <w:bookmarkStart w:id="87" w:name="_Toc3636150"/>
      <w:bookmarkStart w:id="88" w:name="_Toc3641957"/>
      <w:bookmarkStart w:id="89" w:name="_Toc3644739"/>
      <w:bookmarkStart w:id="90" w:name="_Toc3644793"/>
      <w:bookmarkStart w:id="91" w:name="_Toc3646884"/>
      <w:bookmarkStart w:id="92" w:name="_Toc3649820"/>
      <w:bookmarkStart w:id="93" w:name="_Toc3737191"/>
      <w:bookmarkStart w:id="94" w:name="_Toc3835274"/>
      <w:bookmarkStart w:id="95" w:name="_Toc3835350"/>
      <w:bookmarkStart w:id="96" w:name="_Toc3835408"/>
      <w:bookmarkStart w:id="97" w:name="_Toc3835573"/>
      <w:bookmarkStart w:id="98" w:name="_Toc3842741"/>
      <w:bookmarkStart w:id="99" w:name="_Toc3888667"/>
      <w:bookmarkStart w:id="100" w:name="_Toc3967224"/>
      <w:bookmarkStart w:id="101" w:name="_Toc3969868"/>
      <w:bookmarkStart w:id="102" w:name="_Toc4001664"/>
      <w:bookmarkStart w:id="103" w:name="_Toc4059328"/>
      <w:bookmarkStart w:id="104" w:name="_Toc4073197"/>
      <w:bookmarkStart w:id="105" w:name="_Toc4166585"/>
      <w:bookmarkStart w:id="106" w:name="_Toc4166844"/>
      <w:bookmarkStart w:id="107" w:name="_Toc4184890"/>
      <w:bookmarkStart w:id="108" w:name="_Toc4224076"/>
      <w:bookmarkStart w:id="109" w:name="_Toc4226197"/>
      <w:bookmarkStart w:id="110" w:name="_Toc4228336"/>
      <w:bookmarkStart w:id="111" w:name="_Toc4431974"/>
      <w:bookmarkStart w:id="112" w:name="_Toc4567938"/>
      <w:bookmarkStart w:id="113" w:name="_Toc4577148"/>
      <w:bookmarkStart w:id="114" w:name="_Toc4587153"/>
      <w:bookmarkStart w:id="115" w:name="_Toc4747719"/>
      <w:bookmarkStart w:id="116" w:name="_Toc4748915"/>
      <w:bookmarkStart w:id="117" w:name="_Toc4770833"/>
      <w:bookmarkStart w:id="118" w:name="_Toc4772911"/>
      <w:bookmarkStart w:id="119" w:name="_Toc4773016"/>
      <w:bookmarkStart w:id="120" w:name="_Toc4773114"/>
      <w:bookmarkStart w:id="121" w:name="_Toc4841165"/>
      <w:bookmarkStart w:id="122" w:name="_Toc4841263"/>
      <w:bookmarkStart w:id="123" w:name="_Toc4841317"/>
      <w:bookmarkStart w:id="124" w:name="_Toc4841371"/>
      <w:bookmarkStart w:id="125" w:name="_Toc4841426"/>
      <w:bookmarkStart w:id="126" w:name="_Toc4843194"/>
      <w:bookmarkStart w:id="127" w:name="_Toc4844055"/>
      <w:bookmarkStart w:id="128" w:name="_Toc4844158"/>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04F5580D" w14:textId="7A27A675" w:rsidR="004E63C1" w:rsidRDefault="00FD72C8" w:rsidP="004E63C1">
      <w:pPr>
        <w:pStyle w:val="Heading2"/>
      </w:pPr>
      <w:bookmarkStart w:id="129" w:name="_Toc4844159"/>
      <w:r>
        <w:t>Hardware</w:t>
      </w:r>
      <w:bookmarkEnd w:id="129"/>
    </w:p>
    <w:p w14:paraId="5E29C4A6" w14:textId="4B99B757" w:rsidR="004F1F49" w:rsidRDefault="00C756A8" w:rsidP="00C756A8">
      <w:pPr>
        <w:pStyle w:val="Heading3"/>
      </w:pPr>
      <w:bookmarkStart w:id="130" w:name="_Ref4576360"/>
      <w:bookmarkStart w:id="131" w:name="_Ref4576362"/>
      <w:bookmarkStart w:id="132" w:name="_Ref4576368"/>
      <w:bookmarkStart w:id="133" w:name="_Toc4844160"/>
      <w:r>
        <w:t>MAVEN</w:t>
      </w:r>
      <w:bookmarkEnd w:id="130"/>
      <w:bookmarkEnd w:id="131"/>
      <w:bookmarkEnd w:id="132"/>
      <w:bookmarkEnd w:id="133"/>
    </w:p>
    <w:p w14:paraId="631B6EED" w14:textId="49DB6FF2" w:rsidR="00E872E3" w:rsidRDefault="002E56F2" w:rsidP="001C52C5">
      <w:pPr>
        <w:spacing w:line="360" w:lineRule="auto"/>
      </w:pPr>
      <w:r>
        <w:t xml:space="preserve">The mobile robot that </w:t>
      </w:r>
      <w:r w:rsidR="004A4730">
        <w:t>is</w:t>
      </w:r>
      <w:r>
        <w:t xml:space="preserve"> used in this project is the</w:t>
      </w:r>
      <w:r w:rsidR="00F04BC6">
        <w:t xml:space="preserve"> base holonomic platform of</w:t>
      </w:r>
      <w:r>
        <w:t xml:space="preserve"> Mobile Avatar for Virtual Engagement </w:t>
      </w:r>
      <w:r w:rsidR="00F04BC6">
        <w:t xml:space="preserve">by </w:t>
      </w:r>
      <w:r>
        <w:t>NTU (MAVEN). MAVEN is developed by Associate Professor Gerald Seet</w:t>
      </w:r>
      <w:r w:rsidR="00F35AC5">
        <w:t xml:space="preserve"> et al. for the purpose of </w:t>
      </w:r>
      <w:r w:rsidR="00FD710C">
        <w:t>enabling</w:t>
      </w:r>
      <w:r w:rsidR="00F35AC5">
        <w:t xml:space="preserve"> the user to attend an overseas </w:t>
      </w:r>
      <w:r w:rsidR="00FD710C">
        <w:t>meeting or conference without the need to leave the office or home country</w:t>
      </w:r>
      <w:r w:rsidR="004E4EE6">
        <w:fldChar w:fldCharType="begin" w:fldLock="1"/>
      </w:r>
      <w:r w:rsidR="00A35061">
        <w:instrText>ADDIN CSL_CITATION {"citationItems":[{"id":"ITEM-1","itemData":{"DOI":"10.1109/3DTV.2012.6365444","ISBN":"9781467349055","ISSN":"21612021","abstract":"This paper presents a modular architecture for MAVEN; a mobile robotic avatar. The proposed modular architecture allows for rapid customization to suit changes in application requirements. Aspects of modularity were applied to both hardware and software subsystems in the form of modules for mobility, head and arm gesturing, internet telephony, artificial intelligence (AI) power and communication. Module interconnectivity is achieved using industry standard Ethernet and serial communication standards. This allows modules the flexibility of implementing different operating systems and leveraging on existing development. By grouping hardware and its complementary software into `self-contained' modules, changes in requirements can be implemented with relative ease; configurations can vary from an intelligent information kiosk to an autonomous mobile Avatar, with arms and head units that permit gesturing. The modular approach allows for the reuse of modules, enhancing ease of reconfiguration and cost savings.","author":[{"dropping-particle":"","family":"Seet","given":"Gerald","non-dropping-particle":"","parse-names":false,"suffix":""},{"dropping-particle":"","family":"Ching","given":"Pang Wee","non-dropping-particle":"","parse-names":false,"suffix":""},{"dropping-particle":"","family":"Burhan","given":"","non-dropping-particle":"","parse-names":false,"suffix":""},{"dropping-particle":"","family":"Chen","given":"I. Ming","non-dropping-particle":"","parse-names":false,"suffix":""},{"dropping-particle":"","family":"Iastrebov","given":"Viatcheslav","non-dropping-particle":"","parse-names":false,"suffix":""},{"dropping-particle":"","family":"Gu","given":"William","non-dropping-particle":"","parse-names":false,"suffix":""},{"dropping-particle":"","family":"Yue","given":"Wong Choon","non-dropping-particle":"","parse-names":false,"suffix":""}],"container-title":"3DTV-Conference","id":"ITEM-1","issued":{"date-parts":[["2012"]]},"page":"1-4","publisher":"IEEE","title":"A design for a mobile robotic avatar - Modular framework","type":"article-journal"},"uris":["http://www.mendeley.com/documents/?uuid=b47a2749-b114-40a5-bec7-167fb201c688","http://www.mendeley.com/documents/?uuid=889e9412-4d6a-49ac-9dbb-2b63ea8f9cfa"]}],"mendeley":{"formattedCitation":"[19]","plainTextFormattedCitation":"[19]","previouslyFormattedCitation":"[19]"},"properties":{"noteIndex":0},"schema":"https://github.com/citation-style-language/schema/raw/master/csl-citation.json"}</w:instrText>
      </w:r>
      <w:r w:rsidR="004E4EE6">
        <w:fldChar w:fldCharType="separate"/>
      </w:r>
      <w:r w:rsidR="00FC505B" w:rsidRPr="00FC505B">
        <w:rPr>
          <w:noProof/>
        </w:rPr>
        <w:t>[19]</w:t>
      </w:r>
      <w:r w:rsidR="004E4EE6">
        <w:fldChar w:fldCharType="end"/>
      </w:r>
      <w:r w:rsidR="007066BD">
        <w:t xml:space="preserve">. </w:t>
      </w:r>
    </w:p>
    <w:p w14:paraId="2011BF81" w14:textId="5271B3E0" w:rsidR="00AC5300" w:rsidRDefault="00F44A5C" w:rsidP="001C52C5">
      <w:pPr>
        <w:spacing w:line="360" w:lineRule="auto"/>
      </w:pPr>
      <w:r>
        <w:rPr>
          <w:noProof/>
        </w:rPr>
        <mc:AlternateContent>
          <mc:Choice Requires="wps">
            <w:drawing>
              <wp:anchor distT="0" distB="0" distL="114300" distR="114300" simplePos="0" relativeHeight="251757568" behindDoc="0" locked="0" layoutInCell="1" allowOverlap="1" wp14:anchorId="26FD040D" wp14:editId="0BC955DE">
                <wp:simplePos x="0" y="0"/>
                <wp:positionH relativeFrom="column">
                  <wp:posOffset>1454150</wp:posOffset>
                </wp:positionH>
                <wp:positionV relativeFrom="paragraph">
                  <wp:posOffset>4518660</wp:posOffset>
                </wp:positionV>
                <wp:extent cx="2266950" cy="333375"/>
                <wp:effectExtent l="0" t="0" r="0" b="9525"/>
                <wp:wrapTopAndBottom/>
                <wp:docPr id="52" name="Text Box 52"/>
                <wp:cNvGraphicFramePr/>
                <a:graphic xmlns:a="http://schemas.openxmlformats.org/drawingml/2006/main">
                  <a:graphicData uri="http://schemas.microsoft.com/office/word/2010/wordprocessingShape">
                    <wps:wsp>
                      <wps:cNvSpPr txBox="1"/>
                      <wps:spPr>
                        <a:xfrm>
                          <a:off x="0" y="0"/>
                          <a:ext cx="2266950" cy="333375"/>
                        </a:xfrm>
                        <a:prstGeom prst="rect">
                          <a:avLst/>
                        </a:prstGeom>
                        <a:solidFill>
                          <a:prstClr val="white"/>
                        </a:solidFill>
                        <a:ln>
                          <a:noFill/>
                        </a:ln>
                      </wps:spPr>
                      <wps:txbx>
                        <w:txbxContent>
                          <w:p w14:paraId="599742A9" w14:textId="3593F670" w:rsidR="001B0229" w:rsidRPr="0057306E" w:rsidRDefault="001B0229" w:rsidP="00314C62">
                            <w:pPr>
                              <w:pStyle w:val="Caption"/>
                              <w:rPr>
                                <w:noProof/>
                                <w:sz w:val="24"/>
                              </w:rPr>
                            </w:pPr>
                            <w:bookmarkStart w:id="134" w:name="_Ref3999371"/>
                            <w:bookmarkStart w:id="135" w:name="_Toc4844198"/>
                            <w:r>
                              <w:t xml:space="preserve">Figure </w:t>
                            </w:r>
                            <w:fldSimple w:instr=" SEQ Figure \* ARABIC ">
                              <w:r>
                                <w:rPr>
                                  <w:noProof/>
                                </w:rPr>
                                <w:t>2</w:t>
                              </w:r>
                            </w:fldSimple>
                            <w:bookmarkEnd w:id="134"/>
                            <w:r>
                              <w:t>: Based Holonomic Platform of MAVE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D040D" id="Text Box 52" o:spid="_x0000_s1028" type="#_x0000_t202" style="position:absolute;margin-left:114.5pt;margin-top:355.8pt;width:178.5pt;height:26.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" stroked="f">
                <v:textbox inset="0,0,0,0">
                  <w:txbxContent>
                    <w:p w14:paraId="599742A9" w14:textId="3593F670" w:rsidR="001B0229" w:rsidRPr="0057306E" w:rsidRDefault="001B0229" w:rsidP="00314C62">
                      <w:pPr>
                        <w:pStyle w:val="Caption"/>
                        <w:rPr>
                          <w:noProof/>
                          <w:sz w:val="24"/>
                        </w:rPr>
                      </w:pPr>
                      <w:bookmarkStart w:id="136" w:name="_Ref3999371"/>
                      <w:bookmarkStart w:id="137" w:name="_Toc4844198"/>
                      <w:r>
                        <w:t xml:space="preserve">Figure </w:t>
                      </w:r>
                      <w:fldSimple w:instr=" SEQ Figure \* ARABIC ">
                        <w:r>
                          <w:rPr>
                            <w:noProof/>
                          </w:rPr>
                          <w:t>2</w:t>
                        </w:r>
                      </w:fldSimple>
                      <w:bookmarkEnd w:id="136"/>
                      <w:r>
                        <w:t>: Based Holonomic Platform of MAVEN</w:t>
                      </w:r>
                      <w:bookmarkEnd w:id="137"/>
                    </w:p>
                  </w:txbxContent>
                </v:textbox>
                <w10:wrap type="topAndBottom"/>
              </v:shape>
            </w:pict>
          </mc:Fallback>
        </mc:AlternateContent>
      </w:r>
      <w:r w:rsidR="001C52C5">
        <w:rPr>
          <w:noProof/>
        </w:rPr>
        <w:drawing>
          <wp:anchor distT="0" distB="0" distL="114300" distR="114300" simplePos="0" relativeHeight="251755520" behindDoc="0" locked="0" layoutInCell="1" allowOverlap="1" wp14:anchorId="3A377B37" wp14:editId="7209FD3D">
            <wp:simplePos x="0" y="0"/>
            <wp:positionH relativeFrom="column">
              <wp:posOffset>415925</wp:posOffset>
            </wp:positionH>
            <wp:positionV relativeFrom="paragraph">
              <wp:posOffset>920115</wp:posOffset>
            </wp:positionV>
            <wp:extent cx="4238625" cy="3533775"/>
            <wp:effectExtent l="0" t="0" r="9525" b="952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obot.JPG"/>
                    <pic:cNvPicPr/>
                  </pic:nvPicPr>
                  <pic:blipFill rotWithShape="1">
                    <a:blip r:embed="rId42" cstate="print">
                      <a:extLst>
                        <a:ext uri="{28A0092B-C50C-407E-A947-70E740481C1C}">
                          <a14:useLocalDpi xmlns:a14="http://schemas.microsoft.com/office/drawing/2010/main" val="0"/>
                        </a:ext>
                      </a:extLst>
                    </a:blip>
                    <a:srcRect l="20146" t="6423" b="4818"/>
                    <a:stretch/>
                  </pic:blipFill>
                  <pic:spPr bwMode="auto">
                    <a:xfrm>
                      <a:off x="0" y="0"/>
                      <a:ext cx="4238625" cy="3533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5300">
        <w:t xml:space="preserve">The base platform of MAVEN, as shown in </w:t>
      </w:r>
      <w:r w:rsidR="00653788">
        <w:fldChar w:fldCharType="begin"/>
      </w:r>
      <w:r w:rsidR="00653788">
        <w:instrText xml:space="preserve"> REF _Ref3999371 \h </w:instrText>
      </w:r>
      <w:r w:rsidR="001C52C5">
        <w:instrText xml:space="preserve"> \* MERGEFORMAT </w:instrText>
      </w:r>
      <w:r w:rsidR="00653788">
        <w:fldChar w:fldCharType="separate"/>
      </w:r>
      <w:r w:rsidR="00721129">
        <w:t xml:space="preserve">Figure </w:t>
      </w:r>
      <w:r w:rsidR="00721129">
        <w:rPr>
          <w:noProof/>
        </w:rPr>
        <w:t>2</w:t>
      </w:r>
      <w:r w:rsidR="00653788">
        <w:fldChar w:fldCharType="end"/>
      </w:r>
      <w:r w:rsidR="00AC5300">
        <w:t xml:space="preserve">, houses the PC, the </w:t>
      </w:r>
      <w:r w:rsidR="00AC5300" w:rsidRPr="00C14CDF">
        <w:rPr>
          <w:noProof/>
        </w:rPr>
        <w:t>mecanum</w:t>
      </w:r>
      <w:r w:rsidR="00AC5300">
        <w:t xml:space="preserve"> wheels, the Galil Motion Controller, the power supply, the batteries and a series of sensor peripherals and actuators. </w:t>
      </w:r>
    </w:p>
    <w:p w14:paraId="182E8119" w14:textId="1173C0E8" w:rsidR="008F7865" w:rsidRDefault="008F7865" w:rsidP="001C52C5">
      <w:pPr>
        <w:spacing w:line="360" w:lineRule="auto"/>
      </w:pPr>
    </w:p>
    <w:p w14:paraId="3530A27B" w14:textId="31B5A9EE" w:rsidR="008F7865" w:rsidRPr="002D3B21" w:rsidRDefault="008F7865" w:rsidP="001C52C5">
      <w:pPr>
        <w:spacing w:line="360" w:lineRule="auto"/>
      </w:pPr>
      <w:r>
        <w:rPr>
          <w:noProof/>
        </w:rPr>
        <w:lastRenderedPageBreak/>
        <mc:AlternateContent>
          <mc:Choice Requires="wps">
            <w:drawing>
              <wp:anchor distT="0" distB="0" distL="114300" distR="114300" simplePos="0" relativeHeight="251795456" behindDoc="0" locked="0" layoutInCell="1" allowOverlap="1" wp14:anchorId="4D412BFB" wp14:editId="6D8A3959">
                <wp:simplePos x="0" y="0"/>
                <wp:positionH relativeFrom="column">
                  <wp:posOffset>6350</wp:posOffset>
                </wp:positionH>
                <wp:positionV relativeFrom="paragraph">
                  <wp:posOffset>4872990</wp:posOffset>
                </wp:positionV>
                <wp:extent cx="5219700" cy="266700"/>
                <wp:effectExtent l="0" t="0" r="0" b="0"/>
                <wp:wrapTopAndBottom/>
                <wp:docPr id="215" name="Text Box 215"/>
                <wp:cNvGraphicFramePr/>
                <a:graphic xmlns:a="http://schemas.openxmlformats.org/drawingml/2006/main">
                  <a:graphicData uri="http://schemas.microsoft.com/office/word/2010/wordprocessingShape">
                    <wps:wsp>
                      <wps:cNvSpPr txBox="1"/>
                      <wps:spPr>
                        <a:xfrm>
                          <a:off x="0" y="0"/>
                          <a:ext cx="5219700" cy="266700"/>
                        </a:xfrm>
                        <a:prstGeom prst="rect">
                          <a:avLst/>
                        </a:prstGeom>
                        <a:solidFill>
                          <a:prstClr val="white"/>
                        </a:solidFill>
                        <a:ln>
                          <a:noFill/>
                        </a:ln>
                      </wps:spPr>
                      <wps:txbx>
                        <w:txbxContent>
                          <w:p w14:paraId="1273E4A8" w14:textId="76CCB8A6" w:rsidR="001B0229" w:rsidRPr="007642B7" w:rsidRDefault="001B0229" w:rsidP="00CD480D">
                            <w:pPr>
                              <w:pStyle w:val="Caption"/>
                              <w:jc w:val="center"/>
                              <w:rPr>
                                <w:noProof/>
                                <w:sz w:val="24"/>
                              </w:rPr>
                            </w:pPr>
                            <w:bookmarkStart w:id="138" w:name="_Ref3999114"/>
                            <w:bookmarkStart w:id="139" w:name="_Toc4844199"/>
                            <w:r>
                              <w:t xml:space="preserve">Figure </w:t>
                            </w:r>
                            <w:fldSimple w:instr=" SEQ Figure \* ARABIC ">
                              <w:r>
                                <w:rPr>
                                  <w:noProof/>
                                </w:rPr>
                                <w:t>3</w:t>
                              </w:r>
                            </w:fldSimple>
                            <w:bookmarkEnd w:id="138"/>
                            <w:r>
                              <w:t>: Contacting Charger when Not Charging</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12BFB" id="Text Box 215" o:spid="_x0000_s1029" type="#_x0000_t202" style="position:absolute;margin-left:.5pt;margin-top:383.7pt;width:411pt;height:21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" stroked="f">
                <v:textbox style="mso-fit-shape-to-text:t" inset="0,0,0,0">
                  <w:txbxContent>
                    <w:p w14:paraId="1273E4A8" w14:textId="76CCB8A6" w:rsidR="001B0229" w:rsidRPr="007642B7" w:rsidRDefault="001B0229" w:rsidP="00CD480D">
                      <w:pPr>
                        <w:pStyle w:val="Caption"/>
                        <w:jc w:val="center"/>
                        <w:rPr>
                          <w:noProof/>
                          <w:sz w:val="24"/>
                        </w:rPr>
                      </w:pPr>
                      <w:bookmarkStart w:id="140" w:name="_Ref3999114"/>
                      <w:bookmarkStart w:id="141" w:name="_Toc4844199"/>
                      <w:r>
                        <w:t xml:space="preserve">Figure </w:t>
                      </w:r>
                      <w:fldSimple w:instr=" SEQ Figure \* ARABIC ">
                        <w:r>
                          <w:rPr>
                            <w:noProof/>
                          </w:rPr>
                          <w:t>3</w:t>
                        </w:r>
                      </w:fldSimple>
                      <w:bookmarkEnd w:id="140"/>
                      <w:r>
                        <w:t>: Contacting Charger when Not Charging</w:t>
                      </w:r>
                      <w:bookmarkEnd w:id="141"/>
                    </w:p>
                  </w:txbxContent>
                </v:textbox>
                <w10:wrap type="topAndBottom"/>
              </v:shape>
            </w:pict>
          </mc:Fallback>
        </mc:AlternateContent>
      </w:r>
      <w:r>
        <w:rPr>
          <w:noProof/>
        </w:rPr>
        <w:drawing>
          <wp:anchor distT="0" distB="0" distL="114300" distR="114300" simplePos="0" relativeHeight="251793408" behindDoc="0" locked="0" layoutInCell="1" allowOverlap="1" wp14:anchorId="4EFD03FF" wp14:editId="7FF125A1">
            <wp:simplePos x="0" y="0"/>
            <wp:positionH relativeFrom="column">
              <wp:posOffset>6350</wp:posOffset>
            </wp:positionH>
            <wp:positionV relativeFrom="paragraph">
              <wp:posOffset>1967865</wp:posOffset>
            </wp:positionV>
            <wp:extent cx="5219700" cy="2860675"/>
            <wp:effectExtent l="0" t="0" r="0" b="0"/>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Charger_NotCharging.jpg"/>
                    <pic:cNvPicPr/>
                  </pic:nvPicPr>
                  <pic:blipFill rotWithShape="1">
                    <a:blip r:embed="rId43" cstate="print">
                      <a:extLst>
                        <a:ext uri="{28A0092B-C50C-407E-A947-70E740481C1C}">
                          <a14:useLocalDpi xmlns:a14="http://schemas.microsoft.com/office/drawing/2010/main" val="0"/>
                        </a:ext>
                      </a:extLst>
                    </a:blip>
                    <a:srcRect b="26921"/>
                    <a:stretch/>
                  </pic:blipFill>
                  <pic:spPr bwMode="auto">
                    <a:xfrm>
                      <a:off x="0" y="0"/>
                      <a:ext cx="5219700" cy="2860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D3B21">
        <w:t>The charger type for MAVEN is the normal contact charger, as shown in</w:t>
      </w:r>
      <w:r w:rsidR="00653788">
        <w:t xml:space="preserve"> </w:t>
      </w:r>
      <w:r w:rsidR="00653788">
        <w:fldChar w:fldCharType="begin"/>
      </w:r>
      <w:r w:rsidR="00653788">
        <w:instrText xml:space="preserve"> REF _Ref3999114 \h </w:instrText>
      </w:r>
      <w:r w:rsidR="001C52C5">
        <w:instrText xml:space="preserve"> \* MERGEFORMAT </w:instrText>
      </w:r>
      <w:r w:rsidR="00653788">
        <w:fldChar w:fldCharType="separate"/>
      </w:r>
      <w:r w:rsidR="00721129">
        <w:t xml:space="preserve">Figure </w:t>
      </w:r>
      <w:r w:rsidR="00721129">
        <w:rPr>
          <w:noProof/>
        </w:rPr>
        <w:t>3</w:t>
      </w:r>
      <w:r w:rsidR="00653788">
        <w:fldChar w:fldCharType="end"/>
      </w:r>
      <w:r w:rsidR="00653788">
        <w:t xml:space="preserve"> and </w:t>
      </w:r>
      <w:r w:rsidR="00653788">
        <w:fldChar w:fldCharType="begin"/>
      </w:r>
      <w:r w:rsidR="00653788">
        <w:instrText xml:space="preserve"> REF _Ref3999164 \h </w:instrText>
      </w:r>
      <w:r w:rsidR="001C52C5">
        <w:instrText xml:space="preserve"> \* MERGEFORMAT </w:instrText>
      </w:r>
      <w:r w:rsidR="00653788">
        <w:fldChar w:fldCharType="separate"/>
      </w:r>
      <w:r w:rsidR="00721129">
        <w:t xml:space="preserve">Figure </w:t>
      </w:r>
      <w:r w:rsidR="00721129">
        <w:rPr>
          <w:noProof/>
        </w:rPr>
        <w:t>4</w:t>
      </w:r>
      <w:r w:rsidR="00653788">
        <w:fldChar w:fldCharType="end"/>
      </w:r>
      <w:r w:rsidR="002D3B21">
        <w:t xml:space="preserve">. Hence, the accuracy of the docking must be very high. </w:t>
      </w:r>
      <w:r w:rsidR="00235E07">
        <w:rPr>
          <w:noProof/>
        </w:rPr>
        <w:t>The w</w:t>
      </w:r>
      <w:r w:rsidR="002D3B21" w:rsidRPr="00235E07">
        <w:rPr>
          <w:noProof/>
        </w:rPr>
        <w:t>ireless</w:t>
      </w:r>
      <w:r w:rsidR="002D3B21">
        <w:t xml:space="preserve"> charger is another solution which can provide a larger tolerance for error</w:t>
      </w:r>
      <w:r w:rsidR="00CD480D">
        <w:t xml:space="preserve"> in </w:t>
      </w:r>
      <w:r w:rsidR="00CD480D" w:rsidRPr="00C14CDF">
        <w:rPr>
          <w:noProof/>
        </w:rPr>
        <w:t>pose</w:t>
      </w:r>
      <w:r w:rsidR="002D3B21">
        <w:t xml:space="preserve">, but in this </w:t>
      </w:r>
      <w:r w:rsidR="002D3B21" w:rsidRPr="00235E07">
        <w:rPr>
          <w:noProof/>
        </w:rPr>
        <w:t>project</w:t>
      </w:r>
      <w:r w:rsidR="00235E07">
        <w:rPr>
          <w:noProof/>
        </w:rPr>
        <w:t>,</w:t>
      </w:r>
      <w:r w:rsidR="002D3B21">
        <w:t xml:space="preserve"> the focus will be on the docking for the contacting charger. This is because if the algorithm can dock the robot successfully or with some slight error, the same algorithm can be used for the wireless charger</w:t>
      </w:r>
      <w:r w:rsidR="00CD480D">
        <w:t>.</w:t>
      </w:r>
    </w:p>
    <w:p w14:paraId="502365CC" w14:textId="1AB4E22B" w:rsidR="00CD480D" w:rsidRPr="00E872E3" w:rsidRDefault="008F7865" w:rsidP="00E872E3">
      <w:r>
        <w:rPr>
          <w:noProof/>
        </w:rPr>
        <mc:AlternateContent>
          <mc:Choice Requires="wps">
            <w:drawing>
              <wp:anchor distT="0" distB="0" distL="114300" distR="114300" simplePos="0" relativeHeight="251798528" behindDoc="0" locked="0" layoutInCell="1" allowOverlap="1" wp14:anchorId="227EDC9F" wp14:editId="370E6879">
                <wp:simplePos x="0" y="0"/>
                <wp:positionH relativeFrom="column">
                  <wp:posOffset>6350</wp:posOffset>
                </wp:positionH>
                <wp:positionV relativeFrom="paragraph">
                  <wp:posOffset>6438265</wp:posOffset>
                </wp:positionV>
                <wp:extent cx="5219700" cy="635"/>
                <wp:effectExtent l="0" t="0" r="0" b="0"/>
                <wp:wrapTopAndBottom/>
                <wp:docPr id="218" name="Text Box 218"/>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440D1552" w14:textId="771C59B9" w:rsidR="001B0229" w:rsidRPr="00071458" w:rsidRDefault="001B0229" w:rsidP="00CD480D">
                            <w:pPr>
                              <w:pStyle w:val="Caption"/>
                              <w:jc w:val="center"/>
                              <w:rPr>
                                <w:noProof/>
                                <w:sz w:val="24"/>
                              </w:rPr>
                            </w:pPr>
                            <w:bookmarkStart w:id="142" w:name="_Ref3999164"/>
                            <w:bookmarkStart w:id="143" w:name="_Toc4844200"/>
                            <w:r>
                              <w:t xml:space="preserve">Figure </w:t>
                            </w:r>
                            <w:fldSimple w:instr=" SEQ Figure \* ARABIC ">
                              <w:r>
                                <w:rPr>
                                  <w:noProof/>
                                </w:rPr>
                                <w:t>4</w:t>
                              </w:r>
                            </w:fldSimple>
                            <w:bookmarkEnd w:id="142"/>
                            <w:r>
                              <w:t>: Contacting Charger when Charging</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EDC9F" id="Text Box 218" o:spid="_x0000_s1030" type="#_x0000_t202" style="position:absolute;margin-left:.5pt;margin-top:506.95pt;width:411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uSLMAIAAGgEAAAOAAAAZHJzL2Uyb0RvYy54bWysVMFu2zAMvQ/YPwi6L06yt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" stroked="f">
                <v:textbox style="mso-fit-shape-to-text:t" inset="0,0,0,0">
                  <w:txbxContent>
                    <w:p w14:paraId="440D1552" w14:textId="771C59B9" w:rsidR="001B0229" w:rsidRPr="00071458" w:rsidRDefault="001B0229" w:rsidP="00CD480D">
                      <w:pPr>
                        <w:pStyle w:val="Caption"/>
                        <w:jc w:val="center"/>
                        <w:rPr>
                          <w:noProof/>
                          <w:sz w:val="24"/>
                        </w:rPr>
                      </w:pPr>
                      <w:bookmarkStart w:id="144" w:name="_Ref3999164"/>
                      <w:bookmarkStart w:id="145" w:name="_Toc4844200"/>
                      <w:r>
                        <w:t xml:space="preserve">Figure </w:t>
                      </w:r>
                      <w:fldSimple w:instr=" SEQ Figure \* ARABIC ">
                        <w:r>
                          <w:rPr>
                            <w:noProof/>
                          </w:rPr>
                          <w:t>4</w:t>
                        </w:r>
                      </w:fldSimple>
                      <w:bookmarkEnd w:id="144"/>
                      <w:r>
                        <w:t>: Contacting Charger when Charging</w:t>
                      </w:r>
                      <w:bookmarkEnd w:id="145"/>
                    </w:p>
                  </w:txbxContent>
                </v:textbox>
                <w10:wrap type="topAndBottom"/>
              </v:shape>
            </w:pict>
          </mc:Fallback>
        </mc:AlternateContent>
      </w:r>
      <w:r>
        <w:rPr>
          <w:noProof/>
        </w:rPr>
        <w:drawing>
          <wp:anchor distT="0" distB="0" distL="114300" distR="114300" simplePos="0" relativeHeight="251796480" behindDoc="0" locked="0" layoutInCell="1" allowOverlap="1" wp14:anchorId="7DA1AFA5" wp14:editId="35B3348C">
            <wp:simplePos x="0" y="0"/>
            <wp:positionH relativeFrom="margin">
              <wp:posOffset>6350</wp:posOffset>
            </wp:positionH>
            <wp:positionV relativeFrom="paragraph">
              <wp:posOffset>3507740</wp:posOffset>
            </wp:positionV>
            <wp:extent cx="5219700" cy="2905760"/>
            <wp:effectExtent l="0" t="0" r="0" b="8890"/>
            <wp:wrapTopAndBottom/>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harger_Charging.jpg"/>
                    <pic:cNvPicPr/>
                  </pic:nvPicPr>
                  <pic:blipFill rotWithShape="1">
                    <a:blip r:embed="rId44" cstate="print">
                      <a:extLst>
                        <a:ext uri="{28A0092B-C50C-407E-A947-70E740481C1C}">
                          <a14:useLocalDpi xmlns:a14="http://schemas.microsoft.com/office/drawing/2010/main" val="0"/>
                        </a:ext>
                      </a:extLst>
                    </a:blip>
                    <a:srcRect b="25764"/>
                    <a:stretch/>
                  </pic:blipFill>
                  <pic:spPr bwMode="auto">
                    <a:xfrm>
                      <a:off x="0" y="0"/>
                      <a:ext cx="5219700" cy="29057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AE89538" w14:textId="3972B487" w:rsidR="00C756A8" w:rsidRDefault="00C756A8" w:rsidP="00C756A8">
      <w:pPr>
        <w:pStyle w:val="Heading3"/>
      </w:pPr>
      <w:bookmarkStart w:id="146" w:name="_Toc4844161"/>
      <w:r>
        <w:lastRenderedPageBreak/>
        <w:t>Peripherals</w:t>
      </w:r>
      <w:bookmarkEnd w:id="146"/>
    </w:p>
    <w:p w14:paraId="3DC2D4E5" w14:textId="765615EA" w:rsidR="004A4730" w:rsidRDefault="008C32DE" w:rsidP="008C32DE">
      <w:pPr>
        <w:spacing w:line="360" w:lineRule="auto"/>
      </w:pPr>
      <w:r>
        <w:rPr>
          <w:noProof/>
        </w:rPr>
        <mc:AlternateContent>
          <mc:Choice Requires="wps">
            <w:drawing>
              <wp:anchor distT="0" distB="0" distL="114300" distR="114300" simplePos="0" relativeHeight="251765760" behindDoc="0" locked="0" layoutInCell="1" allowOverlap="1" wp14:anchorId="4A9893E4" wp14:editId="37A4CD00">
                <wp:simplePos x="0" y="0"/>
                <wp:positionH relativeFrom="column">
                  <wp:posOffset>3463925</wp:posOffset>
                </wp:positionH>
                <wp:positionV relativeFrom="paragraph">
                  <wp:posOffset>2647950</wp:posOffset>
                </wp:positionV>
                <wp:extent cx="1828800" cy="182880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87B4CD8" w14:textId="46EEF06A" w:rsidR="001B0229" w:rsidRPr="00D5291F" w:rsidRDefault="001B0229" w:rsidP="00D5291F">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Camer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A9893E4" id="Text Box 59" o:spid="_x0000_s1031" type="#_x0000_t202" style="position:absolute;margin-left:272.75pt;margin-top:208.5pt;width:2in;height:2in;z-index:2517657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" filled="f" stroked="f">
                <v:textbox style="mso-fit-shape-to-text:t">
                  <w:txbxContent>
                    <w:p w14:paraId="787B4CD8" w14:textId="46EEF06A" w:rsidR="001B0229" w:rsidRPr="00D5291F" w:rsidRDefault="001B0229" w:rsidP="00D5291F">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Camera</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5D5C90B9" wp14:editId="55618D2B">
                <wp:simplePos x="0" y="0"/>
                <wp:positionH relativeFrom="column">
                  <wp:posOffset>3429000</wp:posOffset>
                </wp:positionH>
                <wp:positionV relativeFrom="paragraph">
                  <wp:posOffset>1391920</wp:posOffset>
                </wp:positionV>
                <wp:extent cx="1828800" cy="18288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A998BDF" w14:textId="7CFD8223" w:rsidR="001B0229" w:rsidRPr="00D5291F" w:rsidRDefault="001B0229" w:rsidP="004A4730">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sidRPr="00D5291F">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Hokuyo Las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D5C90B9" id="Text Box 56" o:spid="_x0000_s1032" type="#_x0000_t202" style="position:absolute;margin-left:270pt;margin-top:109.6pt;width:2in;height:2in;z-index:2517637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" filled="f" stroked="f">
                <v:textbox style="mso-fit-shape-to-text:t">
                  <w:txbxContent>
                    <w:p w14:paraId="4A998BDF" w14:textId="7CFD8223" w:rsidR="001B0229" w:rsidRPr="00D5291F" w:rsidRDefault="001B0229" w:rsidP="004A4730">
                      <w:pPr>
                        <w:jc w:val="center"/>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pPr>
                      <w:r w:rsidRPr="00D5291F">
                        <w:rPr>
                          <w:noProof/>
                          <w:color w:val="FFFF00"/>
                          <w:sz w:val="52"/>
                          <w:szCs w:val="72"/>
                          <w:lang w:val="en-MY"/>
                          <w14:shadow w14:blurRad="38100" w14:dist="19050" w14:dir="2700000" w14:sx="100000" w14:sy="100000" w14:kx="0" w14:ky="0" w14:algn="tl">
                            <w14:schemeClr w14:val="dk1">
                              <w14:alpha w14:val="60000"/>
                            </w14:schemeClr>
                          </w14:shadow>
                          <w14:textOutline w14:w="9525" w14:cap="flat" w14:cmpd="sng" w14:algn="ctr">
                            <w14:solidFill>
                              <w14:schemeClr w14:val="tx1"/>
                            </w14:solidFill>
                            <w14:prstDash w14:val="solid"/>
                            <w14:round/>
                          </w14:textOutline>
                        </w:rPr>
                        <w:t>Hokuyo Las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5C5AB59F" wp14:editId="3C7C5753">
                <wp:simplePos x="0" y="0"/>
                <wp:positionH relativeFrom="column">
                  <wp:posOffset>2727325</wp:posOffset>
                </wp:positionH>
                <wp:positionV relativeFrom="paragraph">
                  <wp:posOffset>2599690</wp:posOffset>
                </wp:positionV>
                <wp:extent cx="800100" cy="304800"/>
                <wp:effectExtent l="0" t="114300" r="19050" b="76200"/>
                <wp:wrapNone/>
                <wp:docPr id="55" name="Arrow: Left 55"/>
                <wp:cNvGraphicFramePr/>
                <a:graphic xmlns:a="http://schemas.openxmlformats.org/drawingml/2006/main">
                  <a:graphicData uri="http://schemas.microsoft.com/office/word/2010/wordprocessingShape">
                    <wps:wsp>
                      <wps:cNvSpPr/>
                      <wps:spPr>
                        <a:xfrm rot="1247396">
                          <a:off x="0" y="0"/>
                          <a:ext cx="800100" cy="304800"/>
                        </a:xfrm>
                        <a:prstGeom prst="lef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29A57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55" o:spid="_x0000_s1026" type="#_x0000_t66" style="position:absolute;margin-left:214.75pt;margin-top:204.7pt;width:63pt;height:24pt;rotation:1362489fd;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" adj="4114" fillcolor="yellow" strokecolor="black [3213]" strokeweight="1pt"/>
            </w:pict>
          </mc:Fallback>
        </mc:AlternateContent>
      </w:r>
      <w:r>
        <w:rPr>
          <w:noProof/>
        </w:rPr>
        <mc:AlternateContent>
          <mc:Choice Requires="wps">
            <w:drawing>
              <wp:anchor distT="0" distB="0" distL="114300" distR="114300" simplePos="0" relativeHeight="251759616" behindDoc="0" locked="0" layoutInCell="1" allowOverlap="1" wp14:anchorId="4B6FC706" wp14:editId="35F6147A">
                <wp:simplePos x="0" y="0"/>
                <wp:positionH relativeFrom="column">
                  <wp:posOffset>2625725</wp:posOffset>
                </wp:positionH>
                <wp:positionV relativeFrom="paragraph">
                  <wp:posOffset>1537335</wp:posOffset>
                </wp:positionV>
                <wp:extent cx="800100" cy="304800"/>
                <wp:effectExtent l="19050" t="19050" r="19050" b="38100"/>
                <wp:wrapNone/>
                <wp:docPr id="54" name="Arrow: Left 54"/>
                <wp:cNvGraphicFramePr/>
                <a:graphic xmlns:a="http://schemas.openxmlformats.org/drawingml/2006/main">
                  <a:graphicData uri="http://schemas.microsoft.com/office/word/2010/wordprocessingShape">
                    <wps:wsp>
                      <wps:cNvSpPr/>
                      <wps:spPr>
                        <a:xfrm>
                          <a:off x="0" y="0"/>
                          <a:ext cx="800100" cy="304800"/>
                        </a:xfrm>
                        <a:prstGeom prst="lef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7175AE" id="Arrow: Left 54" o:spid="_x0000_s1026" type="#_x0000_t66" style="position:absolute;margin-left:206.75pt;margin-top:121.05pt;width:63pt;height:24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" adj="4114" fillcolor="yellow" strokecolor="black [3213]" strokeweight="1pt"/>
            </w:pict>
          </mc:Fallback>
        </mc:AlternateContent>
      </w:r>
      <w:r>
        <w:rPr>
          <w:noProof/>
        </w:rPr>
        <mc:AlternateContent>
          <mc:Choice Requires="wps">
            <w:drawing>
              <wp:anchor distT="0" distB="0" distL="114300" distR="114300" simplePos="0" relativeHeight="251767808" behindDoc="0" locked="0" layoutInCell="1" allowOverlap="1" wp14:anchorId="19ABEF90" wp14:editId="418211EA">
                <wp:simplePos x="0" y="0"/>
                <wp:positionH relativeFrom="column">
                  <wp:posOffset>1784985</wp:posOffset>
                </wp:positionH>
                <wp:positionV relativeFrom="paragraph">
                  <wp:posOffset>4097655</wp:posOffset>
                </wp:positionV>
                <wp:extent cx="1767840" cy="342900"/>
                <wp:effectExtent l="0" t="0" r="3810" b="0"/>
                <wp:wrapTopAndBottom/>
                <wp:docPr id="192" name="Text Box 192"/>
                <wp:cNvGraphicFramePr/>
                <a:graphic xmlns:a="http://schemas.openxmlformats.org/drawingml/2006/main">
                  <a:graphicData uri="http://schemas.microsoft.com/office/word/2010/wordprocessingShape">
                    <wps:wsp>
                      <wps:cNvSpPr txBox="1"/>
                      <wps:spPr>
                        <a:xfrm>
                          <a:off x="0" y="0"/>
                          <a:ext cx="1767840" cy="342900"/>
                        </a:xfrm>
                        <a:prstGeom prst="rect">
                          <a:avLst/>
                        </a:prstGeom>
                        <a:solidFill>
                          <a:prstClr val="white"/>
                        </a:solidFill>
                        <a:ln>
                          <a:noFill/>
                        </a:ln>
                      </wps:spPr>
                      <wps:txbx>
                        <w:txbxContent>
                          <w:p w14:paraId="51C1F4A4" w14:textId="5838B477" w:rsidR="001B0229" w:rsidRPr="008235E3" w:rsidRDefault="001B0229" w:rsidP="00D5291F">
                            <w:pPr>
                              <w:pStyle w:val="Caption"/>
                              <w:rPr>
                                <w:noProof/>
                                <w:sz w:val="24"/>
                              </w:rPr>
                            </w:pPr>
                            <w:bookmarkStart w:id="147" w:name="_Ref3999897"/>
                            <w:bookmarkStart w:id="148" w:name="_Toc4844201"/>
                            <w:r>
                              <w:t xml:space="preserve">Figure </w:t>
                            </w:r>
                            <w:fldSimple w:instr=" SEQ Figure \* ARABIC ">
                              <w:r>
                                <w:rPr>
                                  <w:noProof/>
                                </w:rPr>
                                <w:t>5</w:t>
                              </w:r>
                            </w:fldSimple>
                            <w:bookmarkEnd w:id="147"/>
                            <w:r>
                              <w:t>: Camera and Laser on Robot</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BEF90" id="Text Box 192" o:spid="_x0000_s1033" type="#_x0000_t202" style="position:absolute;margin-left:140.55pt;margin-top:322.65pt;width:139.2pt;height:27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" stroked="f">
                <v:textbox inset="0,0,0,0">
                  <w:txbxContent>
                    <w:p w14:paraId="51C1F4A4" w14:textId="5838B477" w:rsidR="001B0229" w:rsidRPr="008235E3" w:rsidRDefault="001B0229" w:rsidP="00D5291F">
                      <w:pPr>
                        <w:pStyle w:val="Caption"/>
                        <w:rPr>
                          <w:noProof/>
                          <w:sz w:val="24"/>
                        </w:rPr>
                      </w:pPr>
                      <w:bookmarkStart w:id="149" w:name="_Ref3999897"/>
                      <w:bookmarkStart w:id="150" w:name="_Toc4844201"/>
                      <w:r>
                        <w:t xml:space="preserve">Figure </w:t>
                      </w:r>
                      <w:fldSimple w:instr=" SEQ Figure \* ARABIC ">
                        <w:r>
                          <w:rPr>
                            <w:noProof/>
                          </w:rPr>
                          <w:t>5</w:t>
                        </w:r>
                      </w:fldSimple>
                      <w:bookmarkEnd w:id="149"/>
                      <w:r>
                        <w:t>: Camera and Laser on Robot</w:t>
                      </w:r>
                      <w:bookmarkEnd w:id="150"/>
                    </w:p>
                  </w:txbxContent>
                </v:textbox>
                <w10:wrap type="topAndBottom"/>
              </v:shape>
            </w:pict>
          </mc:Fallback>
        </mc:AlternateContent>
      </w:r>
      <w:r>
        <w:rPr>
          <w:noProof/>
        </w:rPr>
        <w:drawing>
          <wp:anchor distT="0" distB="0" distL="114300" distR="114300" simplePos="0" relativeHeight="251758592" behindDoc="0" locked="0" layoutInCell="1" allowOverlap="1" wp14:anchorId="733A7533" wp14:editId="05CA4031">
            <wp:simplePos x="0" y="0"/>
            <wp:positionH relativeFrom="column">
              <wp:posOffset>179705</wp:posOffset>
            </wp:positionH>
            <wp:positionV relativeFrom="paragraph">
              <wp:posOffset>1072515</wp:posOffset>
            </wp:positionV>
            <wp:extent cx="4800600" cy="297180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mera and Laser.JPG"/>
                    <pic:cNvPicPr/>
                  </pic:nvPicPr>
                  <pic:blipFill rotWithShape="1">
                    <a:blip r:embed="rId45" cstate="print">
                      <a:extLst>
                        <a:ext uri="{28A0092B-C50C-407E-A947-70E740481C1C}">
                          <a14:useLocalDpi xmlns:a14="http://schemas.microsoft.com/office/drawing/2010/main" val="0"/>
                        </a:ext>
                      </a:extLst>
                    </a:blip>
                    <a:srcRect l="5548" t="11484" r="2482" b="12603"/>
                    <a:stretch/>
                  </pic:blipFill>
                  <pic:spPr bwMode="auto">
                    <a:xfrm>
                      <a:off x="0" y="0"/>
                      <a:ext cx="4800600" cy="2971800"/>
                    </a:xfrm>
                    <a:prstGeom prst="rect">
                      <a:avLst/>
                    </a:prstGeom>
                    <a:ln>
                      <a:noFill/>
                    </a:ln>
                    <a:extLst>
                      <a:ext uri="{53640926-AAD7-44D8-BBD7-CCE9431645EC}">
                        <a14:shadowObscured xmlns:a14="http://schemas.microsoft.com/office/drawing/2010/main"/>
                      </a:ext>
                    </a:extLst>
                  </pic:spPr>
                </pic:pic>
              </a:graphicData>
            </a:graphic>
          </wp:anchor>
        </w:drawing>
      </w:r>
      <w:r w:rsidR="004A4730">
        <w:t xml:space="preserve">In this project, the peripherals used to detect the surrounding and locate the station are the monochrome camera and the Hokuyo URG-04LX Laser Range Finder. The position of the camera and the laser on the robot is shown in </w:t>
      </w:r>
      <w:r w:rsidR="00A92B55">
        <w:fldChar w:fldCharType="begin"/>
      </w:r>
      <w:r w:rsidR="00A92B55">
        <w:instrText xml:space="preserve"> REF _Ref3999897 \h </w:instrText>
      </w:r>
      <w:r>
        <w:instrText xml:space="preserve"> \* MERGEFORMAT </w:instrText>
      </w:r>
      <w:r w:rsidR="00A92B55">
        <w:fldChar w:fldCharType="separate"/>
      </w:r>
      <w:r w:rsidR="00721129">
        <w:t xml:space="preserve">Figure </w:t>
      </w:r>
      <w:r w:rsidR="00721129">
        <w:rPr>
          <w:noProof/>
        </w:rPr>
        <w:t>5</w:t>
      </w:r>
      <w:r w:rsidR="00A92B55">
        <w:fldChar w:fldCharType="end"/>
      </w:r>
      <w:r w:rsidR="004A4730">
        <w:t xml:space="preserve">. </w:t>
      </w:r>
    </w:p>
    <w:p w14:paraId="3DD4B932" w14:textId="0A04282D" w:rsidR="006C7D52" w:rsidRDefault="00D5291F" w:rsidP="008C32DE">
      <w:pPr>
        <w:spacing w:line="360" w:lineRule="auto"/>
      </w:pPr>
      <w:r>
        <w:t xml:space="preserve">There are 2 units of cameras and lasers mounted on the </w:t>
      </w:r>
      <w:r w:rsidR="00FD62FD">
        <w:t>two</w:t>
      </w:r>
      <w:r>
        <w:t xml:space="preserve"> </w:t>
      </w:r>
      <w:r w:rsidRPr="00982936">
        <w:rPr>
          <w:noProof/>
        </w:rPr>
        <w:t>side</w:t>
      </w:r>
      <w:r w:rsidR="00982936">
        <w:rPr>
          <w:noProof/>
        </w:rPr>
        <w:t>s</w:t>
      </w:r>
      <w:r>
        <w:t xml:space="preserve"> of the robot, which can be seen in </w:t>
      </w:r>
      <w:r w:rsidR="00440047">
        <w:fldChar w:fldCharType="begin"/>
      </w:r>
      <w:r w:rsidR="00440047">
        <w:instrText xml:space="preserve"> REF _Ref3999371 \h </w:instrText>
      </w:r>
      <w:r w:rsidR="008C32DE">
        <w:instrText xml:space="preserve"> \* MERGEFORMAT </w:instrText>
      </w:r>
      <w:r w:rsidR="00440047">
        <w:fldChar w:fldCharType="separate"/>
      </w:r>
      <w:r w:rsidR="00721129">
        <w:t xml:space="preserve">Figure </w:t>
      </w:r>
      <w:r w:rsidR="00721129">
        <w:rPr>
          <w:noProof/>
        </w:rPr>
        <w:t>2</w:t>
      </w:r>
      <w:r w:rsidR="00440047">
        <w:fldChar w:fldCharType="end"/>
      </w:r>
      <w:r>
        <w:t xml:space="preserve">. One camera and one laser are used in this project, which is the camera and the laser mounted on the side of the charging port. This is because of the assumption that the robot will be near the charging station and the side of the charging port </w:t>
      </w:r>
      <w:r w:rsidR="00635065">
        <w:t>will be</w:t>
      </w:r>
      <w:r>
        <w:t xml:space="preserve"> facing the charging station when the docking algorithm started</w:t>
      </w:r>
      <w:r w:rsidR="00980746">
        <w:t>. The camera and the laser</w:t>
      </w:r>
      <w:r w:rsidR="004316CA">
        <w:t xml:space="preserve"> on the other side</w:t>
      </w:r>
      <w:r w:rsidR="00980746">
        <w:t xml:space="preserve"> can be used to improve the generality and the usability of the docking algorithm in the future. </w:t>
      </w:r>
    </w:p>
    <w:p w14:paraId="5EA84F0E" w14:textId="48B9A0D0" w:rsidR="004A4730" w:rsidRPr="004A4730" w:rsidRDefault="006C7D52" w:rsidP="006C7D52">
      <w:r>
        <w:br w:type="page"/>
      </w:r>
    </w:p>
    <w:p w14:paraId="2860E40C" w14:textId="562F298C" w:rsidR="00FD72C8" w:rsidRDefault="00FD72C8" w:rsidP="00FD72C8">
      <w:pPr>
        <w:pStyle w:val="Heading2"/>
      </w:pPr>
      <w:bookmarkStart w:id="151" w:name="_Toc4844162"/>
      <w:r>
        <w:lastRenderedPageBreak/>
        <w:t>Software</w:t>
      </w:r>
      <w:bookmarkEnd w:id="151"/>
    </w:p>
    <w:p w14:paraId="6A59CB9B" w14:textId="52E545DA" w:rsidR="00F140BD" w:rsidRPr="00F140BD" w:rsidRDefault="00F140BD" w:rsidP="008C32DE">
      <w:pPr>
        <w:spacing w:line="360" w:lineRule="auto"/>
      </w:pPr>
      <w:r>
        <w:t xml:space="preserve">In the software aspect, the control of the robot is performed on the Robot Operating System (ROS) which operates on the Linux Operating System. ROS has the functionality to compile and run every single algorithm or source code in a single node, where the node will communicate with another node through publishing or subscribing to the related topic. The idea of nodes and topics in ROS is very good for algorithm development in an organized structure and the ease of maintenance in the future. </w:t>
      </w:r>
      <w:r w:rsidR="002F5990">
        <w:t xml:space="preserve">On the other hand, the programming language C++ will be used to develop the algorithm, while </w:t>
      </w:r>
      <w:r w:rsidR="002F5990" w:rsidRPr="00235E07">
        <w:rPr>
          <w:noProof/>
        </w:rPr>
        <w:t>compliment</w:t>
      </w:r>
      <w:r w:rsidR="00235E07">
        <w:rPr>
          <w:noProof/>
        </w:rPr>
        <w:t>ing</w:t>
      </w:r>
      <w:r w:rsidR="002F5990">
        <w:t xml:space="preserve"> with XML. </w:t>
      </w:r>
    </w:p>
    <w:p w14:paraId="099733A4" w14:textId="2FB47E26" w:rsidR="00630035" w:rsidRDefault="009560F9" w:rsidP="00630035">
      <w:pPr>
        <w:pStyle w:val="Heading3"/>
      </w:pPr>
      <w:bookmarkStart w:id="152" w:name="_Toc4844163"/>
      <w:r>
        <w:t>ROS Nodes</w:t>
      </w:r>
      <w:r w:rsidR="007F6D67">
        <w:t xml:space="preserve"> and ROS Topics</w:t>
      </w:r>
      <w:bookmarkEnd w:id="152"/>
    </w:p>
    <w:p w14:paraId="5294AE77" w14:textId="0406F7E1" w:rsidR="00B60DD4" w:rsidRDefault="006E320D" w:rsidP="008C32DE">
      <w:pPr>
        <w:spacing w:line="360" w:lineRule="auto"/>
      </w:pPr>
      <w:r>
        <w:rPr>
          <w:noProof/>
        </w:rPr>
        <mc:AlternateContent>
          <mc:Choice Requires="wps">
            <w:drawing>
              <wp:anchor distT="0" distB="0" distL="114300" distR="114300" simplePos="0" relativeHeight="251770880" behindDoc="0" locked="0" layoutInCell="1" allowOverlap="1" wp14:anchorId="597A3B76" wp14:editId="2F6E6F32">
                <wp:simplePos x="0" y="0"/>
                <wp:positionH relativeFrom="column">
                  <wp:posOffset>1779905</wp:posOffset>
                </wp:positionH>
                <wp:positionV relativeFrom="paragraph">
                  <wp:posOffset>3235325</wp:posOffset>
                </wp:positionV>
                <wp:extent cx="1866900" cy="205740"/>
                <wp:effectExtent l="0" t="0" r="0" b="3810"/>
                <wp:wrapTopAndBottom/>
                <wp:docPr id="200" name="Text Box 200"/>
                <wp:cNvGraphicFramePr/>
                <a:graphic xmlns:a="http://schemas.openxmlformats.org/drawingml/2006/main">
                  <a:graphicData uri="http://schemas.microsoft.com/office/word/2010/wordprocessingShape">
                    <wps:wsp>
                      <wps:cNvSpPr txBox="1"/>
                      <wps:spPr>
                        <a:xfrm>
                          <a:off x="0" y="0"/>
                          <a:ext cx="1866900" cy="205740"/>
                        </a:xfrm>
                        <a:prstGeom prst="rect">
                          <a:avLst/>
                        </a:prstGeom>
                        <a:solidFill>
                          <a:prstClr val="white"/>
                        </a:solidFill>
                        <a:ln>
                          <a:noFill/>
                        </a:ln>
                      </wps:spPr>
                      <wps:txbx>
                        <w:txbxContent>
                          <w:p w14:paraId="0F480B86" w14:textId="66EF6CB4" w:rsidR="001B0229" w:rsidRPr="00563B1B" w:rsidRDefault="001B0229" w:rsidP="0030734D">
                            <w:pPr>
                              <w:pStyle w:val="Caption"/>
                              <w:rPr>
                                <w:noProof/>
                                <w:sz w:val="24"/>
                              </w:rPr>
                            </w:pPr>
                            <w:bookmarkStart w:id="153" w:name="_Ref3999947"/>
                            <w:bookmarkStart w:id="154" w:name="_Toc4844202"/>
                            <w:r>
                              <w:t xml:space="preserve">Figure </w:t>
                            </w:r>
                            <w:fldSimple w:instr=" SEQ Figure \* ARABIC ">
                              <w:r>
                                <w:rPr>
                                  <w:noProof/>
                                </w:rPr>
                                <w:t>6</w:t>
                              </w:r>
                            </w:fldSimple>
                            <w:bookmarkEnd w:id="153"/>
                            <w:r>
                              <w:t>: Overview of Nodes and Topic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A3B76" id="Text Box 200" o:spid="_x0000_s1034" type="#_x0000_t202" style="position:absolute;margin-left:140.15pt;margin-top:254.75pt;width:147pt;height:16.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" stroked="f">
                <v:textbox inset="0,0,0,0">
                  <w:txbxContent>
                    <w:p w14:paraId="0F480B86" w14:textId="66EF6CB4" w:rsidR="001B0229" w:rsidRPr="00563B1B" w:rsidRDefault="001B0229" w:rsidP="0030734D">
                      <w:pPr>
                        <w:pStyle w:val="Caption"/>
                        <w:rPr>
                          <w:noProof/>
                          <w:sz w:val="24"/>
                        </w:rPr>
                      </w:pPr>
                      <w:bookmarkStart w:id="155" w:name="_Ref3999947"/>
                      <w:bookmarkStart w:id="156" w:name="_Toc4844202"/>
                      <w:r>
                        <w:t xml:space="preserve">Figure </w:t>
                      </w:r>
                      <w:fldSimple w:instr=" SEQ Figure \* ARABIC ">
                        <w:r>
                          <w:rPr>
                            <w:noProof/>
                          </w:rPr>
                          <w:t>6</w:t>
                        </w:r>
                      </w:fldSimple>
                      <w:bookmarkEnd w:id="155"/>
                      <w:r>
                        <w:t>: Overview of Nodes and Topics</w:t>
                      </w:r>
                      <w:bookmarkEnd w:id="156"/>
                    </w:p>
                  </w:txbxContent>
                </v:textbox>
                <w10:wrap type="topAndBottom"/>
              </v:shape>
            </w:pict>
          </mc:Fallback>
        </mc:AlternateContent>
      </w:r>
      <w:r>
        <w:rPr>
          <w:noProof/>
        </w:rPr>
        <w:drawing>
          <wp:anchor distT="0" distB="0" distL="114300" distR="114300" simplePos="0" relativeHeight="251811840" behindDoc="0" locked="0" layoutInCell="1" allowOverlap="1" wp14:anchorId="03165DF0" wp14:editId="461F0778">
            <wp:simplePos x="0" y="0"/>
            <wp:positionH relativeFrom="column">
              <wp:posOffset>-3175</wp:posOffset>
            </wp:positionH>
            <wp:positionV relativeFrom="paragraph">
              <wp:posOffset>1050925</wp:posOffset>
            </wp:positionV>
            <wp:extent cx="5219700" cy="2074545"/>
            <wp:effectExtent l="0" t="0" r="0" b="1905"/>
            <wp:wrapTopAndBottom/>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rosgraph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19700" cy="2074545"/>
                    </a:xfrm>
                    <a:prstGeom prst="rect">
                      <a:avLst/>
                    </a:prstGeom>
                  </pic:spPr>
                </pic:pic>
              </a:graphicData>
            </a:graphic>
          </wp:anchor>
        </w:drawing>
      </w:r>
      <w:r w:rsidR="003D5F96" w:rsidRPr="003D5F96">
        <w:fldChar w:fldCharType="begin"/>
      </w:r>
      <w:r w:rsidR="003D5F96" w:rsidRPr="003D5F96">
        <w:instrText xml:space="preserve"> REF _Ref3999947 \h </w:instrText>
      </w:r>
      <w:r w:rsidR="003D5F96">
        <w:instrText xml:space="preserve"> \* MERGEFORMAT </w:instrText>
      </w:r>
      <w:r w:rsidR="003D5F96" w:rsidRPr="003D5F96">
        <w:fldChar w:fldCharType="separate"/>
      </w:r>
      <w:r w:rsidR="00721129">
        <w:t xml:space="preserve">Figure </w:t>
      </w:r>
      <w:r w:rsidR="00721129">
        <w:rPr>
          <w:noProof/>
        </w:rPr>
        <w:t>6</w:t>
      </w:r>
      <w:r w:rsidR="003D5F96" w:rsidRPr="003D5F96">
        <w:fldChar w:fldCharType="end"/>
      </w:r>
      <w:r w:rsidR="003D5F96" w:rsidRPr="003D5F96">
        <w:t xml:space="preserve"> and </w:t>
      </w:r>
      <w:r w:rsidR="003D5F96">
        <w:rPr>
          <w:highlight w:val="yellow"/>
        </w:rPr>
        <w:fldChar w:fldCharType="begin"/>
      </w:r>
      <w:r w:rsidR="003D5F96">
        <w:rPr>
          <w:highlight w:val="yellow"/>
        </w:rPr>
        <w:instrText xml:space="preserve"> REF _Ref3999949 \h </w:instrText>
      </w:r>
      <w:r w:rsidR="008C32DE">
        <w:rPr>
          <w:highlight w:val="yellow"/>
        </w:rPr>
        <w:instrText xml:space="preserve"> \* MERGEFORMAT </w:instrText>
      </w:r>
      <w:r w:rsidR="003D5F96">
        <w:rPr>
          <w:highlight w:val="yellow"/>
        </w:rPr>
      </w:r>
      <w:r w:rsidR="003D5F96">
        <w:rPr>
          <w:highlight w:val="yellow"/>
        </w:rPr>
        <w:fldChar w:fldCharType="separate"/>
      </w:r>
      <w:r w:rsidR="00721129">
        <w:t xml:space="preserve">Figure </w:t>
      </w:r>
      <w:r w:rsidR="00721129">
        <w:rPr>
          <w:noProof/>
        </w:rPr>
        <w:t>7</w:t>
      </w:r>
      <w:r w:rsidR="003D5F96">
        <w:rPr>
          <w:highlight w:val="yellow"/>
        </w:rPr>
        <w:fldChar w:fldCharType="end"/>
      </w:r>
      <w:r w:rsidR="0030734D">
        <w:t xml:space="preserve"> </w:t>
      </w:r>
      <w:r w:rsidR="00B60DD4">
        <w:t>show the overview of nodes and topics used in this project to achieve the aut</w:t>
      </w:r>
      <w:r w:rsidR="0030734D">
        <w:t xml:space="preserve">omatic docking and charging for a mobile robot. </w:t>
      </w:r>
      <w:r w:rsidR="003D5F96">
        <w:fldChar w:fldCharType="begin"/>
      </w:r>
      <w:r w:rsidR="003D5F96">
        <w:instrText xml:space="preserve"> REF _Ref3999947 \h </w:instrText>
      </w:r>
      <w:r w:rsidR="008C32DE">
        <w:instrText xml:space="preserve"> \* MERGEFORMAT </w:instrText>
      </w:r>
      <w:r w:rsidR="003D5F96">
        <w:fldChar w:fldCharType="separate"/>
      </w:r>
      <w:r w:rsidR="00721129">
        <w:t xml:space="preserve">Figure </w:t>
      </w:r>
      <w:r w:rsidR="00721129">
        <w:rPr>
          <w:noProof/>
        </w:rPr>
        <w:t>6</w:t>
      </w:r>
      <w:r w:rsidR="003D5F96">
        <w:fldChar w:fldCharType="end"/>
      </w:r>
      <w:r w:rsidR="00E562D9">
        <w:t xml:space="preserve"> is grouped with namespace while </w:t>
      </w:r>
      <w:r w:rsidR="003D5F96">
        <w:fldChar w:fldCharType="begin"/>
      </w:r>
      <w:r w:rsidR="003D5F96">
        <w:instrText xml:space="preserve"> REF _Ref3999949 \h </w:instrText>
      </w:r>
      <w:r w:rsidR="008C32DE">
        <w:instrText xml:space="preserve"> \* MERGEFORMAT </w:instrText>
      </w:r>
      <w:r w:rsidR="003D5F96">
        <w:fldChar w:fldCharType="separate"/>
      </w:r>
      <w:r w:rsidR="00721129">
        <w:t xml:space="preserve">Figure </w:t>
      </w:r>
      <w:r w:rsidR="00721129">
        <w:rPr>
          <w:noProof/>
        </w:rPr>
        <w:t>7</w:t>
      </w:r>
      <w:r w:rsidR="003D5F96">
        <w:fldChar w:fldCharType="end"/>
      </w:r>
      <w:r w:rsidR="003D5F96">
        <w:t xml:space="preserve"> </w:t>
      </w:r>
      <w:r w:rsidR="00E562D9">
        <w:t xml:space="preserve">is not. </w:t>
      </w:r>
    </w:p>
    <w:p w14:paraId="3560F12B" w14:textId="5A19F6F9" w:rsidR="0030734D" w:rsidRDefault="0030734D" w:rsidP="00B60DD4"/>
    <w:p w14:paraId="2CB6F9D5" w14:textId="5667B9F9" w:rsidR="008C32DE" w:rsidRDefault="006E320D" w:rsidP="00E562D9">
      <w:r>
        <w:rPr>
          <w:noProof/>
        </w:rPr>
        <mc:AlternateContent>
          <mc:Choice Requires="wps">
            <w:drawing>
              <wp:anchor distT="0" distB="0" distL="114300" distR="114300" simplePos="0" relativeHeight="251773952" behindDoc="0" locked="0" layoutInCell="1" allowOverlap="1" wp14:anchorId="24770A4A" wp14:editId="3AC69EB5">
                <wp:simplePos x="0" y="0"/>
                <wp:positionH relativeFrom="column">
                  <wp:posOffset>1747520</wp:posOffset>
                </wp:positionH>
                <wp:positionV relativeFrom="paragraph">
                  <wp:posOffset>1125220</wp:posOffset>
                </wp:positionV>
                <wp:extent cx="1897380" cy="289560"/>
                <wp:effectExtent l="0" t="0" r="7620" b="0"/>
                <wp:wrapTopAndBottom/>
                <wp:docPr id="201" name="Text Box 201"/>
                <wp:cNvGraphicFramePr/>
                <a:graphic xmlns:a="http://schemas.openxmlformats.org/drawingml/2006/main">
                  <a:graphicData uri="http://schemas.microsoft.com/office/word/2010/wordprocessingShape">
                    <wps:wsp>
                      <wps:cNvSpPr txBox="1"/>
                      <wps:spPr>
                        <a:xfrm>
                          <a:off x="0" y="0"/>
                          <a:ext cx="1897380" cy="289560"/>
                        </a:xfrm>
                        <a:prstGeom prst="rect">
                          <a:avLst/>
                        </a:prstGeom>
                        <a:solidFill>
                          <a:prstClr val="white"/>
                        </a:solidFill>
                        <a:ln>
                          <a:noFill/>
                        </a:ln>
                      </wps:spPr>
                      <wps:txbx>
                        <w:txbxContent>
                          <w:p w14:paraId="637ABCF2" w14:textId="19ED0515" w:rsidR="001B0229" w:rsidRPr="00183DAA" w:rsidRDefault="001B0229" w:rsidP="0030734D">
                            <w:pPr>
                              <w:pStyle w:val="Caption"/>
                              <w:rPr>
                                <w:noProof/>
                                <w:sz w:val="24"/>
                              </w:rPr>
                            </w:pPr>
                            <w:bookmarkStart w:id="157" w:name="_Ref3999949"/>
                            <w:bookmarkStart w:id="158" w:name="_Toc4844203"/>
                            <w:r>
                              <w:t xml:space="preserve">Figure </w:t>
                            </w:r>
                            <w:fldSimple w:instr=" SEQ Figure \* ARABIC ">
                              <w:r>
                                <w:rPr>
                                  <w:noProof/>
                                </w:rPr>
                                <w:t>7</w:t>
                              </w:r>
                            </w:fldSimple>
                            <w:bookmarkEnd w:id="157"/>
                            <w:r>
                              <w:t>: Overview of Nodes and Topics</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70A4A" id="Text Box 201" o:spid="_x0000_s1035" type="#_x0000_t202" style="position:absolute;margin-left:137.6pt;margin-top:88.6pt;width:149.4pt;height:22.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" stroked="f">
                <v:textbox inset="0,0,0,0">
                  <w:txbxContent>
                    <w:p w14:paraId="637ABCF2" w14:textId="19ED0515" w:rsidR="001B0229" w:rsidRPr="00183DAA" w:rsidRDefault="001B0229" w:rsidP="0030734D">
                      <w:pPr>
                        <w:pStyle w:val="Caption"/>
                        <w:rPr>
                          <w:noProof/>
                          <w:sz w:val="24"/>
                        </w:rPr>
                      </w:pPr>
                      <w:bookmarkStart w:id="159" w:name="_Ref3999949"/>
                      <w:bookmarkStart w:id="160" w:name="_Toc4844203"/>
                      <w:r>
                        <w:t xml:space="preserve">Figure </w:t>
                      </w:r>
                      <w:fldSimple w:instr=" SEQ Figure \* ARABIC ">
                        <w:r>
                          <w:rPr>
                            <w:noProof/>
                          </w:rPr>
                          <w:t>7</w:t>
                        </w:r>
                      </w:fldSimple>
                      <w:bookmarkEnd w:id="159"/>
                      <w:r>
                        <w:t>: Overview of Nodes and Topics</w:t>
                      </w:r>
                      <w:bookmarkEnd w:id="160"/>
                    </w:p>
                  </w:txbxContent>
                </v:textbox>
                <w10:wrap type="topAndBottom"/>
              </v:shape>
            </w:pict>
          </mc:Fallback>
        </mc:AlternateContent>
      </w:r>
      <w:r>
        <w:rPr>
          <w:noProof/>
        </w:rPr>
        <w:drawing>
          <wp:anchor distT="0" distB="0" distL="114300" distR="114300" simplePos="0" relativeHeight="251812864" behindDoc="0" locked="0" layoutInCell="1" allowOverlap="1" wp14:anchorId="338759F7" wp14:editId="0ECD4336">
            <wp:simplePos x="0" y="0"/>
            <wp:positionH relativeFrom="column">
              <wp:posOffset>-3175</wp:posOffset>
            </wp:positionH>
            <wp:positionV relativeFrom="paragraph">
              <wp:posOffset>189865</wp:posOffset>
            </wp:positionV>
            <wp:extent cx="5219700" cy="789305"/>
            <wp:effectExtent l="0" t="0" r="0" b="0"/>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rosgraph_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19700" cy="789305"/>
                    </a:xfrm>
                    <a:prstGeom prst="rect">
                      <a:avLst/>
                    </a:prstGeom>
                  </pic:spPr>
                </pic:pic>
              </a:graphicData>
            </a:graphic>
          </wp:anchor>
        </w:drawing>
      </w:r>
    </w:p>
    <w:p w14:paraId="4D98692B" w14:textId="5A93798F" w:rsidR="008C32DE" w:rsidRDefault="002B7811" w:rsidP="008C32DE">
      <w:pPr>
        <w:spacing w:line="360" w:lineRule="auto"/>
      </w:pPr>
      <w:r>
        <w:lastRenderedPageBreak/>
        <w:t xml:space="preserve">In both </w:t>
      </w:r>
      <w:r w:rsidR="00B06D22">
        <w:fldChar w:fldCharType="begin"/>
      </w:r>
      <w:r w:rsidR="00B06D22">
        <w:instrText xml:space="preserve"> REF _Ref3999947 \h </w:instrText>
      </w:r>
      <w:r w:rsidR="008C32DE">
        <w:instrText xml:space="preserve"> \* MERGEFORMAT </w:instrText>
      </w:r>
      <w:r w:rsidR="00B06D22">
        <w:fldChar w:fldCharType="separate"/>
      </w:r>
      <w:r w:rsidR="00721129">
        <w:t xml:space="preserve">Figure </w:t>
      </w:r>
      <w:r w:rsidR="00721129">
        <w:rPr>
          <w:noProof/>
        </w:rPr>
        <w:t>6</w:t>
      </w:r>
      <w:r w:rsidR="00B06D22">
        <w:fldChar w:fldCharType="end"/>
      </w:r>
      <w:r w:rsidR="00B06D22">
        <w:t xml:space="preserve"> and </w:t>
      </w:r>
      <w:r w:rsidR="00B06D22">
        <w:fldChar w:fldCharType="begin"/>
      </w:r>
      <w:r w:rsidR="00B06D22">
        <w:instrText xml:space="preserve"> REF _Ref3999949 \h </w:instrText>
      </w:r>
      <w:r w:rsidR="008C32DE">
        <w:instrText xml:space="preserve"> \* MERGEFORMAT </w:instrText>
      </w:r>
      <w:r w:rsidR="00B06D22">
        <w:fldChar w:fldCharType="separate"/>
      </w:r>
      <w:r w:rsidR="00721129">
        <w:t xml:space="preserve">Figure </w:t>
      </w:r>
      <w:r w:rsidR="00721129">
        <w:rPr>
          <w:noProof/>
        </w:rPr>
        <w:t>7</w:t>
      </w:r>
      <w:r w:rsidR="00B06D22">
        <w:fldChar w:fldCharType="end"/>
      </w:r>
      <w:r>
        <w:t xml:space="preserve">, the oval shapes are the nodes and the rectangle shapes are the topics. </w:t>
      </w:r>
      <w:r w:rsidR="00B06D22">
        <w:rPr>
          <w:highlight w:val="yellow"/>
        </w:rPr>
        <w:fldChar w:fldCharType="begin"/>
      </w:r>
      <w:r w:rsidR="00B06D22">
        <w:rPr>
          <w:highlight w:val="yellow"/>
        </w:rPr>
        <w:instrText xml:space="preserve"> REF _Ref3999985 \h </w:instrText>
      </w:r>
      <w:r w:rsidR="008C32DE">
        <w:rPr>
          <w:highlight w:val="yellow"/>
        </w:rPr>
        <w:instrText xml:space="preserve"> \* MERGEFORMAT </w:instrText>
      </w:r>
      <w:r w:rsidR="00B06D22">
        <w:rPr>
          <w:highlight w:val="yellow"/>
        </w:rPr>
      </w:r>
      <w:r w:rsidR="00B06D22">
        <w:rPr>
          <w:highlight w:val="yellow"/>
        </w:rPr>
        <w:fldChar w:fldCharType="separate"/>
      </w:r>
      <w:r w:rsidR="00721129">
        <w:t xml:space="preserve">Table </w:t>
      </w:r>
      <w:r w:rsidR="00721129">
        <w:rPr>
          <w:noProof/>
        </w:rPr>
        <w:t>1</w:t>
      </w:r>
      <w:r w:rsidR="00B06D22">
        <w:rPr>
          <w:highlight w:val="yellow"/>
        </w:rPr>
        <w:fldChar w:fldCharType="end"/>
      </w:r>
      <w:r w:rsidR="00376A3C">
        <w:t xml:space="preserve"> shows the list of nodes and the function respectively</w:t>
      </w:r>
      <w:r w:rsidR="002A35AD">
        <w:t>.</w:t>
      </w:r>
      <w:r w:rsidR="000D0928">
        <w:t xml:space="preserve"> </w:t>
      </w:r>
    </w:p>
    <w:p w14:paraId="319818E7" w14:textId="048821BA" w:rsidR="007F6D67" w:rsidRDefault="007F6D67" w:rsidP="007F6D67">
      <w:pPr>
        <w:pStyle w:val="Caption"/>
        <w:keepNext/>
        <w:jc w:val="center"/>
      </w:pPr>
      <w:bookmarkStart w:id="161" w:name="_Ref3999985"/>
      <w:bookmarkStart w:id="162" w:name="_Toc4844228"/>
      <w:r>
        <w:t xml:space="preserve">Table </w:t>
      </w:r>
      <w:fldSimple w:instr=" SEQ Table \* ARABIC ">
        <w:r w:rsidR="00721129">
          <w:rPr>
            <w:noProof/>
          </w:rPr>
          <w:t>1</w:t>
        </w:r>
      </w:fldSimple>
      <w:bookmarkEnd w:id="161"/>
      <w:r>
        <w:t>: List of Nodes and Fu</w:t>
      </w:r>
      <w:r w:rsidR="000D0928">
        <w:t>n</w:t>
      </w:r>
      <w:r>
        <w:t>ction</w:t>
      </w:r>
      <w:r w:rsidR="000D0928">
        <w:t>s</w:t>
      </w:r>
      <w:bookmarkEnd w:id="162"/>
    </w:p>
    <w:tbl>
      <w:tblPr>
        <w:tblStyle w:val="GridTable6Colorful"/>
        <w:tblW w:w="0" w:type="auto"/>
        <w:tblLook w:val="04A0" w:firstRow="1" w:lastRow="0" w:firstColumn="1" w:lastColumn="0" w:noHBand="0" w:noVBand="1"/>
      </w:tblPr>
      <w:tblGrid>
        <w:gridCol w:w="3823"/>
        <w:gridCol w:w="4387"/>
      </w:tblGrid>
      <w:tr w:rsidR="00376A3C" w14:paraId="192C0896" w14:textId="77777777" w:rsidTr="009829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1A45EDE7" w14:textId="17CDDB6E" w:rsidR="00376A3C" w:rsidRDefault="00376A3C" w:rsidP="00376A3C">
            <w:pPr>
              <w:jc w:val="center"/>
            </w:pPr>
            <w:r>
              <w:t>Nodes</w:t>
            </w:r>
          </w:p>
        </w:tc>
        <w:tc>
          <w:tcPr>
            <w:tcW w:w="4387" w:type="dxa"/>
          </w:tcPr>
          <w:p w14:paraId="07C484EC" w14:textId="0A1351F0" w:rsidR="00376A3C" w:rsidRDefault="00376A3C" w:rsidP="00376A3C">
            <w:pPr>
              <w:jc w:val="center"/>
              <w:cnfStyle w:val="100000000000" w:firstRow="1" w:lastRow="0" w:firstColumn="0" w:lastColumn="0" w:oddVBand="0" w:evenVBand="0" w:oddHBand="0" w:evenHBand="0" w:firstRowFirstColumn="0" w:firstRowLastColumn="0" w:lastRowFirstColumn="0" w:lastRowLastColumn="0"/>
            </w:pPr>
            <w:r>
              <w:t>Function</w:t>
            </w:r>
          </w:p>
        </w:tc>
      </w:tr>
      <w:tr w:rsidR="00376A3C" w14:paraId="20079EC8"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49521478" w14:textId="5D3389B3" w:rsidR="00376A3C" w:rsidRDefault="00376A3C" w:rsidP="00E562D9">
            <w:r>
              <w:t>/usb_cam</w:t>
            </w:r>
          </w:p>
        </w:tc>
        <w:tc>
          <w:tcPr>
            <w:tcW w:w="4387" w:type="dxa"/>
          </w:tcPr>
          <w:p w14:paraId="6CE81F5A" w14:textId="53D33B96" w:rsidR="00376A3C" w:rsidRDefault="00376A3C" w:rsidP="00E562D9">
            <w:pPr>
              <w:cnfStyle w:val="000000100000" w:firstRow="0" w:lastRow="0" w:firstColumn="0" w:lastColumn="0" w:oddVBand="0" w:evenVBand="0" w:oddHBand="1" w:evenHBand="0" w:firstRowFirstColumn="0" w:firstRowLastColumn="0" w:lastRowFirstColumn="0" w:lastRowLastColumn="0"/>
            </w:pPr>
            <w:r>
              <w:t xml:space="preserve">To get </w:t>
            </w:r>
            <w:r w:rsidR="00235E07" w:rsidRPr="00235E07">
              <w:rPr>
                <w:noProof/>
              </w:rPr>
              <w:t xml:space="preserve">the </w:t>
            </w:r>
            <w:r w:rsidRPr="00235E07">
              <w:rPr>
                <w:noProof/>
              </w:rPr>
              <w:t>camera</w:t>
            </w:r>
            <w:r>
              <w:t xml:space="preserve"> feed from </w:t>
            </w:r>
            <w:r w:rsidR="00982936">
              <w:t xml:space="preserve">the </w:t>
            </w:r>
            <w:r w:rsidRPr="00982936">
              <w:rPr>
                <w:noProof/>
              </w:rPr>
              <w:t>camera</w:t>
            </w:r>
          </w:p>
        </w:tc>
      </w:tr>
      <w:tr w:rsidR="00376A3C" w14:paraId="33559B5D" w14:textId="77777777" w:rsidTr="00982936">
        <w:tc>
          <w:tcPr>
            <w:cnfStyle w:val="001000000000" w:firstRow="0" w:lastRow="0" w:firstColumn="1" w:lastColumn="0" w:oddVBand="0" w:evenVBand="0" w:oddHBand="0" w:evenHBand="0" w:firstRowFirstColumn="0" w:firstRowLastColumn="0" w:lastRowFirstColumn="0" w:lastRowLastColumn="0"/>
            <w:tcW w:w="3823" w:type="dxa"/>
          </w:tcPr>
          <w:p w14:paraId="5F632576" w14:textId="0DA3EDE8" w:rsidR="00376A3C" w:rsidRDefault="00376A3C" w:rsidP="00E562D9">
            <w:r>
              <w:t>/image_view</w:t>
            </w:r>
          </w:p>
        </w:tc>
        <w:tc>
          <w:tcPr>
            <w:tcW w:w="4387" w:type="dxa"/>
          </w:tcPr>
          <w:p w14:paraId="79A112A7" w14:textId="655DB744" w:rsidR="00376A3C" w:rsidRDefault="00376A3C" w:rsidP="00E562D9">
            <w:pPr>
              <w:cnfStyle w:val="000000000000" w:firstRow="0" w:lastRow="0" w:firstColumn="0" w:lastColumn="0" w:oddVBand="0" w:evenVBand="0" w:oddHBand="0" w:evenHBand="0" w:firstRowFirstColumn="0" w:firstRowLastColumn="0" w:lastRowFirstColumn="0" w:lastRowLastColumn="0"/>
            </w:pPr>
            <w:r>
              <w:t xml:space="preserve">To show camera feed to </w:t>
            </w:r>
            <w:r w:rsidR="00982936">
              <w:t xml:space="preserve">the </w:t>
            </w:r>
            <w:r w:rsidRPr="00982936">
              <w:rPr>
                <w:noProof/>
              </w:rPr>
              <w:t>user</w:t>
            </w:r>
            <w:r>
              <w:t xml:space="preserve"> on </w:t>
            </w:r>
            <w:r w:rsidR="00982936">
              <w:t xml:space="preserve">the </w:t>
            </w:r>
            <w:r w:rsidRPr="00982936">
              <w:rPr>
                <w:noProof/>
              </w:rPr>
              <w:t>screen</w:t>
            </w:r>
          </w:p>
        </w:tc>
      </w:tr>
      <w:tr w:rsidR="00376A3C" w14:paraId="47D68E62"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635FAA6" w14:textId="32E9EBC7" w:rsidR="00376A3C" w:rsidRDefault="00376A3C" w:rsidP="00376A3C">
            <w:r>
              <w:t>/ar_track_alvar_Small</w:t>
            </w:r>
          </w:p>
        </w:tc>
        <w:tc>
          <w:tcPr>
            <w:tcW w:w="4387" w:type="dxa"/>
          </w:tcPr>
          <w:p w14:paraId="0FDDB788" w14:textId="537AF8E3" w:rsidR="00376A3C" w:rsidRDefault="00376A3C" w:rsidP="00E562D9">
            <w:pPr>
              <w:cnfStyle w:val="000000100000" w:firstRow="0" w:lastRow="0" w:firstColumn="0" w:lastColumn="0" w:oddVBand="0" w:evenVBand="0" w:oddHBand="1" w:evenHBand="0" w:firstRowFirstColumn="0" w:firstRowLastColumn="0" w:lastRowFirstColumn="0" w:lastRowLastColumn="0"/>
            </w:pPr>
            <w:r>
              <w:t>To detect markers and provide distance data between the marker and the camera</w:t>
            </w:r>
          </w:p>
        </w:tc>
      </w:tr>
      <w:tr w:rsidR="00376A3C" w14:paraId="4B1656F5" w14:textId="77777777" w:rsidTr="00982936">
        <w:tc>
          <w:tcPr>
            <w:cnfStyle w:val="001000000000" w:firstRow="0" w:lastRow="0" w:firstColumn="1" w:lastColumn="0" w:oddVBand="0" w:evenVBand="0" w:oddHBand="0" w:evenHBand="0" w:firstRowFirstColumn="0" w:firstRowLastColumn="0" w:lastRowFirstColumn="0" w:lastRowLastColumn="0"/>
            <w:tcW w:w="3823" w:type="dxa"/>
          </w:tcPr>
          <w:p w14:paraId="0D21255D" w14:textId="4D26C0C4" w:rsidR="00376A3C" w:rsidRDefault="00376A3C" w:rsidP="00E562D9">
            <w:r>
              <w:t>/hokuyo1</w:t>
            </w:r>
          </w:p>
        </w:tc>
        <w:tc>
          <w:tcPr>
            <w:tcW w:w="4387" w:type="dxa"/>
          </w:tcPr>
          <w:p w14:paraId="4BA31981" w14:textId="4BEFC3EC" w:rsidR="00376A3C" w:rsidRDefault="00376A3C" w:rsidP="00E562D9">
            <w:pPr>
              <w:cnfStyle w:val="000000000000" w:firstRow="0" w:lastRow="0" w:firstColumn="0" w:lastColumn="0" w:oddVBand="0" w:evenVBand="0" w:oddHBand="0" w:evenHBand="0" w:firstRowFirstColumn="0" w:firstRowLastColumn="0" w:lastRowFirstColumn="0" w:lastRowLastColumn="0"/>
            </w:pPr>
            <w:r>
              <w:t>To provide distance data from Hokuyo Laser Range Finder</w:t>
            </w:r>
          </w:p>
        </w:tc>
      </w:tr>
      <w:tr w:rsidR="00376A3C" w14:paraId="3F79B23A"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3312E0D4" w14:textId="1CDA0D64" w:rsidR="00376A3C" w:rsidRDefault="00376A3C" w:rsidP="00E562D9">
            <w:r>
              <w:t>/final_docking_algorithm</w:t>
            </w:r>
          </w:p>
        </w:tc>
        <w:tc>
          <w:tcPr>
            <w:tcW w:w="4387" w:type="dxa"/>
          </w:tcPr>
          <w:p w14:paraId="7647E719" w14:textId="62F27178" w:rsidR="00376A3C" w:rsidRDefault="00376A3C" w:rsidP="00E562D9">
            <w:pPr>
              <w:cnfStyle w:val="000000100000" w:firstRow="0" w:lastRow="0" w:firstColumn="0" w:lastColumn="0" w:oddVBand="0" w:evenVBand="0" w:oddHBand="1" w:evenHBand="0" w:firstRowFirstColumn="0" w:firstRowLastColumn="0" w:lastRowFirstColumn="0" w:lastRowLastColumn="0"/>
            </w:pPr>
            <w:r>
              <w:t>The docking algorithm</w:t>
            </w:r>
            <w:r w:rsidR="002A35AD">
              <w:t xml:space="preserve"> using markers data from </w:t>
            </w:r>
            <w:r w:rsidR="00982936">
              <w:t xml:space="preserve">the </w:t>
            </w:r>
            <w:r w:rsidR="002A35AD" w:rsidRPr="00982936">
              <w:rPr>
                <w:noProof/>
              </w:rPr>
              <w:t>camera</w:t>
            </w:r>
          </w:p>
        </w:tc>
      </w:tr>
      <w:tr w:rsidR="00376A3C" w14:paraId="32A13669" w14:textId="77777777" w:rsidTr="00982936">
        <w:tc>
          <w:tcPr>
            <w:cnfStyle w:val="001000000000" w:firstRow="0" w:lastRow="0" w:firstColumn="1" w:lastColumn="0" w:oddVBand="0" w:evenVBand="0" w:oddHBand="0" w:evenHBand="0" w:firstRowFirstColumn="0" w:firstRowLastColumn="0" w:lastRowFirstColumn="0" w:lastRowLastColumn="0"/>
            <w:tcW w:w="3823" w:type="dxa"/>
          </w:tcPr>
          <w:p w14:paraId="3AB7368F" w14:textId="44799308" w:rsidR="00376A3C" w:rsidRDefault="00376A3C" w:rsidP="00E562D9">
            <w:r>
              <w:t>/laser_docked_check</w:t>
            </w:r>
          </w:p>
        </w:tc>
        <w:tc>
          <w:tcPr>
            <w:tcW w:w="4387" w:type="dxa"/>
          </w:tcPr>
          <w:p w14:paraId="21B4DD79" w14:textId="2012CE65" w:rsidR="00376A3C" w:rsidRDefault="00376A3C" w:rsidP="00E562D9">
            <w:pPr>
              <w:cnfStyle w:val="000000000000" w:firstRow="0" w:lastRow="0" w:firstColumn="0" w:lastColumn="0" w:oddVBand="0" w:evenVBand="0" w:oddHBand="0" w:evenHBand="0" w:firstRowFirstColumn="0" w:firstRowLastColumn="0" w:lastRowFirstColumn="0" w:lastRowLastColumn="0"/>
            </w:pPr>
            <w:r>
              <w:t>The final check algorithm</w:t>
            </w:r>
            <w:r w:rsidR="002A35AD">
              <w:t xml:space="preserve"> using data from Hokuyo Laser Range Finder</w:t>
            </w:r>
          </w:p>
        </w:tc>
      </w:tr>
      <w:tr w:rsidR="00376A3C" w14:paraId="1BFACCBB" w14:textId="77777777" w:rsidTr="00982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DB1309C" w14:textId="3A5F0DF3" w:rsidR="00376A3C" w:rsidRDefault="00376A3C" w:rsidP="00E562D9">
            <w:r>
              <w:t>/odometry_publisher</w:t>
            </w:r>
          </w:p>
        </w:tc>
        <w:tc>
          <w:tcPr>
            <w:tcW w:w="4387" w:type="dxa"/>
          </w:tcPr>
          <w:p w14:paraId="41A2C20A" w14:textId="10ED884A" w:rsidR="00376A3C" w:rsidRDefault="00376A3C" w:rsidP="00E562D9">
            <w:pPr>
              <w:cnfStyle w:val="000000100000" w:firstRow="0" w:lastRow="0" w:firstColumn="0" w:lastColumn="0" w:oddVBand="0" w:evenVBand="0" w:oddHBand="1" w:evenHBand="0" w:firstRowFirstColumn="0" w:firstRowLastColumn="0" w:lastRowFirstColumn="0" w:lastRowLastColumn="0"/>
            </w:pPr>
            <w:r>
              <w:t xml:space="preserve">To </w:t>
            </w:r>
            <w:r w:rsidR="00E11A40">
              <w:t xml:space="preserve">output and send </w:t>
            </w:r>
            <w:r w:rsidR="00982936">
              <w:t xml:space="preserve">the </w:t>
            </w:r>
            <w:r w:rsidR="00E11A40" w:rsidRPr="00982936">
              <w:rPr>
                <w:noProof/>
              </w:rPr>
              <w:t>desired</w:t>
            </w:r>
            <w:r w:rsidR="00E11A40">
              <w:t xml:space="preserve"> velocity command to </w:t>
            </w:r>
            <w:r w:rsidR="00982936">
              <w:t xml:space="preserve">the </w:t>
            </w:r>
            <w:r w:rsidR="00E11A40" w:rsidRPr="00982936">
              <w:rPr>
                <w:noProof/>
              </w:rPr>
              <w:t>controller</w:t>
            </w:r>
          </w:p>
        </w:tc>
      </w:tr>
    </w:tbl>
    <w:p w14:paraId="2C8450B3" w14:textId="2D13F8B2" w:rsidR="00A0687F" w:rsidRDefault="00A0687F" w:rsidP="004219F5"/>
    <w:p w14:paraId="72387EF5" w14:textId="75F165BA" w:rsidR="00A0687F" w:rsidRDefault="00A0687F">
      <w:pPr>
        <w:rPr>
          <w:rFonts w:asciiTheme="majorHAnsi" w:eastAsiaTheme="majorEastAsia" w:hAnsiTheme="majorHAnsi" w:cstheme="majorBidi"/>
          <w:b/>
          <w:sz w:val="36"/>
          <w:szCs w:val="26"/>
        </w:rPr>
      </w:pPr>
    </w:p>
    <w:p w14:paraId="48D87A98" w14:textId="33E3F3F5" w:rsidR="004219F5" w:rsidRDefault="004219F5" w:rsidP="004219F5"/>
    <w:p w14:paraId="4B12D692" w14:textId="2CBE6D57" w:rsidR="004219F5" w:rsidRDefault="004219F5" w:rsidP="004219F5"/>
    <w:p w14:paraId="20757554" w14:textId="5522DF5F" w:rsidR="004219F5" w:rsidRDefault="004219F5" w:rsidP="004219F5"/>
    <w:p w14:paraId="229D0228" w14:textId="7C686D21" w:rsidR="00A0687F" w:rsidRDefault="0026632E" w:rsidP="004219F5">
      <w:r>
        <w:br w:type="page"/>
      </w:r>
    </w:p>
    <w:p w14:paraId="336A5958" w14:textId="0E109081" w:rsidR="0048720C" w:rsidRDefault="0005607E" w:rsidP="00551732">
      <w:pPr>
        <w:pStyle w:val="Heading2"/>
      </w:pPr>
      <w:bookmarkStart w:id="163" w:name="_Toc4844164"/>
      <w:r>
        <w:lastRenderedPageBreak/>
        <w:t>Libraries Selection</w:t>
      </w:r>
      <w:bookmarkEnd w:id="163"/>
    </w:p>
    <w:p w14:paraId="61D9BDB1" w14:textId="05D7D2B8" w:rsidR="001B3BDE" w:rsidRDefault="00515685" w:rsidP="008C32DE">
      <w:pPr>
        <w:spacing w:line="360" w:lineRule="auto"/>
      </w:pPr>
      <w:r>
        <w:t>There are 2</w:t>
      </w:r>
      <w:r w:rsidR="009A09BB">
        <w:t xml:space="preserve"> choices of</w:t>
      </w:r>
      <w:r>
        <w:t xml:space="preserve"> libraries for markers detection, ar_pose and ar_track_alvar. Ar_pose library </w:t>
      </w:r>
      <w:r w:rsidR="001B3BDE">
        <w:t>was</w:t>
      </w:r>
      <w:r>
        <w:t xml:space="preserve"> the library used </w:t>
      </w:r>
      <w:r w:rsidR="005C5260">
        <w:t>by the previous student</w:t>
      </w:r>
      <w:r>
        <w:t xml:space="preserve">, </w:t>
      </w:r>
      <w:r w:rsidR="005C5260">
        <w:t xml:space="preserve">back in 2015, while the other library ar_track_alvar is widely used by other developers in 2018. </w:t>
      </w:r>
    </w:p>
    <w:p w14:paraId="1035485F" w14:textId="29FD9BEF" w:rsidR="001B3BDE" w:rsidRDefault="005C5260" w:rsidP="008C32DE">
      <w:pPr>
        <w:spacing w:line="360" w:lineRule="auto"/>
      </w:pPr>
      <w:r>
        <w:t xml:space="preserve">Both libraries provide </w:t>
      </w:r>
      <w:r w:rsidR="00B41262">
        <w:t xml:space="preserve">the </w:t>
      </w:r>
      <w:r w:rsidRPr="00B41262">
        <w:rPr>
          <w:noProof/>
        </w:rPr>
        <w:t>basic</w:t>
      </w:r>
      <w:r>
        <w:t xml:space="preserve"> function of markers detection and distance calculation from the markers. Both libraries ha</w:t>
      </w:r>
      <w:r w:rsidR="001B3BDE">
        <w:t>ve</w:t>
      </w:r>
      <w:r>
        <w:t xml:space="preserve"> their own specific markers for detection and </w:t>
      </w:r>
      <w:r w:rsidR="00982936">
        <w:t xml:space="preserve">the </w:t>
      </w:r>
      <w:r w:rsidRPr="00982936">
        <w:rPr>
          <w:noProof/>
        </w:rPr>
        <w:t>ar_track_alvar</w:t>
      </w:r>
      <w:r>
        <w:t xml:space="preserve"> library </w:t>
      </w:r>
      <w:r w:rsidR="001B3BDE">
        <w:t xml:space="preserve">has </w:t>
      </w:r>
      <w:r>
        <w:t>more markers</w:t>
      </w:r>
      <w:r w:rsidR="00DF586B">
        <w:t xml:space="preserve"> available</w:t>
      </w:r>
      <w:r>
        <w:t xml:space="preserve"> than ar_pose.  </w:t>
      </w:r>
      <w:r w:rsidR="001B3BDE">
        <w:t>Besides, ar_track_alvar</w:t>
      </w:r>
      <w:r w:rsidR="00A35061">
        <w:fldChar w:fldCharType="begin" w:fldLock="1"/>
      </w:r>
      <w:r w:rsidR="00A35061">
        <w:instrText>ADDIN CSL_CITATION {"citationItems":[{"id":"ITEM-1","itemData":{"URL":"http://wiki.ros.org/ar_track_alvar","accessed":{"date-parts":[["2019","3","23"]]},"id":"ITEM-1","issued":{"date-parts":[["0"]]},"title":"ar_track_alvar - ROS Wiki","type":"webpage"},"uris":["http://www.mendeley.com/documents/?uuid=9920c60b-bc8f-3bf3-a888-18b0a1950f4a"]}],"mendeley":{"formattedCitation":"[20]","plainTextFormattedCitation":"[20]","previouslyFormattedCitation":"[20]"},"properties":{"noteIndex":0},"schema":"https://github.com/citation-style-language/schema/raw/master/csl-citation.json"}</w:instrText>
      </w:r>
      <w:r w:rsidR="00A35061">
        <w:fldChar w:fldCharType="separate"/>
      </w:r>
      <w:r w:rsidR="00A35061" w:rsidRPr="00A35061">
        <w:rPr>
          <w:noProof/>
        </w:rPr>
        <w:t>[20]</w:t>
      </w:r>
      <w:r w:rsidR="00A35061">
        <w:fldChar w:fldCharType="end"/>
      </w:r>
      <w:r w:rsidR="001B3BDE">
        <w:t xml:space="preserve"> </w:t>
      </w:r>
      <w:r w:rsidR="009A09BB">
        <w:t>is</w:t>
      </w:r>
      <w:r w:rsidR="001B3BDE">
        <w:t xml:space="preserve"> better documented and maintained </w:t>
      </w:r>
      <w:r w:rsidR="009A09BB">
        <w:t>as</w:t>
      </w:r>
      <w:r w:rsidR="001B3BDE">
        <w:t xml:space="preserve"> compare to ar_pose</w:t>
      </w:r>
      <w:r w:rsidR="00A35061">
        <w:fldChar w:fldCharType="begin" w:fldLock="1"/>
      </w:r>
      <w:r w:rsidR="00A35061">
        <w:instrText>ADDIN CSL_CITATION {"citationItems":[{"id":"ITEM-1","itemData":{"URL":"http://wiki.ros.org/ar_pose","accessed":{"date-parts":[["2019","3","23"]]},"id":"ITEM-1","issued":{"date-parts":[["0"]]},"title":"ar_pose - ROS Wiki","type":"webpage"},"uris":["http://www.mendeley.com/documents/?uuid=c7366fe9-3ee4-34f2-ad8e-d388d9333a67"]}],"mendeley":{"formattedCitation":"[21]","plainTextFormattedCitation":"[21]"},"properties":{"noteIndex":0},"schema":"https://github.com/citation-style-language/schema/raw/master/csl-citation.json"}</w:instrText>
      </w:r>
      <w:r w:rsidR="00A35061">
        <w:fldChar w:fldCharType="separate"/>
      </w:r>
      <w:r w:rsidR="00A35061" w:rsidRPr="00A35061">
        <w:rPr>
          <w:noProof/>
        </w:rPr>
        <w:t>[21]</w:t>
      </w:r>
      <w:r w:rsidR="00A35061">
        <w:fldChar w:fldCharType="end"/>
      </w:r>
      <w:r w:rsidR="001B3BDE">
        <w:t xml:space="preserve">. </w:t>
      </w:r>
    </w:p>
    <w:p w14:paraId="2C8B766B" w14:textId="5329AFEA" w:rsidR="001B3BDE" w:rsidRDefault="001B3BDE" w:rsidP="008C32DE">
      <w:pPr>
        <w:spacing w:line="360" w:lineRule="auto"/>
      </w:pPr>
      <w:r>
        <w:t xml:space="preserve">From these 2 libraries, one has to be chosen and to be used in this project. Hence, an experiment was carried out to test the accuracy of the 2 libraries. </w:t>
      </w:r>
    </w:p>
    <w:p w14:paraId="177A8344" w14:textId="3CF6FD65" w:rsidR="00FC4EAB" w:rsidRDefault="00FC4EAB" w:rsidP="00551732">
      <w:pPr>
        <w:pStyle w:val="Heading3"/>
      </w:pPr>
      <w:bookmarkStart w:id="164" w:name="_Toc2416717"/>
      <w:bookmarkStart w:id="165" w:name="_Toc2417336"/>
      <w:bookmarkStart w:id="166" w:name="_Toc2417355"/>
      <w:bookmarkStart w:id="167" w:name="_Toc2418300"/>
      <w:bookmarkStart w:id="168" w:name="_Toc2418571"/>
      <w:bookmarkStart w:id="169" w:name="_Toc2419947"/>
      <w:bookmarkStart w:id="170" w:name="_Toc2420101"/>
      <w:bookmarkStart w:id="171" w:name="_Toc2432330"/>
      <w:bookmarkStart w:id="172" w:name="_Toc2435678"/>
      <w:bookmarkStart w:id="173" w:name="_Toc3190947"/>
      <w:bookmarkStart w:id="174" w:name="_Toc3491597"/>
      <w:bookmarkStart w:id="175" w:name="_Toc3491691"/>
      <w:bookmarkStart w:id="176" w:name="_Toc3491761"/>
      <w:bookmarkStart w:id="177" w:name="_Toc3543023"/>
      <w:bookmarkStart w:id="178" w:name="_Toc3543445"/>
      <w:bookmarkStart w:id="179" w:name="_Toc3543540"/>
      <w:bookmarkStart w:id="180" w:name="_Toc3577085"/>
      <w:bookmarkStart w:id="181" w:name="_Toc3577716"/>
      <w:bookmarkStart w:id="182" w:name="_Toc3626220"/>
      <w:bookmarkStart w:id="183" w:name="_Toc3628507"/>
      <w:bookmarkStart w:id="184" w:name="_Toc3636157"/>
      <w:bookmarkStart w:id="185" w:name="_Toc3641964"/>
      <w:bookmarkStart w:id="186" w:name="_Toc3644746"/>
      <w:bookmarkStart w:id="187" w:name="_Toc3644800"/>
      <w:bookmarkStart w:id="188" w:name="_Toc3646891"/>
      <w:bookmarkStart w:id="189" w:name="_Toc3649827"/>
      <w:bookmarkStart w:id="190" w:name="_Toc3737198"/>
      <w:bookmarkStart w:id="191" w:name="_Ref4525835"/>
      <w:bookmarkStart w:id="192" w:name="_Toc4844165"/>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sidRPr="00C14CDF">
        <w:rPr>
          <w:noProof/>
        </w:rPr>
        <w:t>Inaccuracy</w:t>
      </w:r>
      <w:r>
        <w:t xml:space="preserve"> of Orientation Data</w:t>
      </w:r>
      <w:bookmarkEnd w:id="191"/>
      <w:bookmarkEnd w:id="192"/>
      <w:r>
        <w:t xml:space="preserve"> </w:t>
      </w:r>
    </w:p>
    <w:p w14:paraId="5BEC88A1" w14:textId="0FDD6AD4" w:rsidR="00FC4EAB" w:rsidRDefault="00007F3C" w:rsidP="008C32DE">
      <w:pPr>
        <w:spacing w:line="360" w:lineRule="auto"/>
      </w:pPr>
      <w:r>
        <w:rPr>
          <w:noProof/>
        </w:rPr>
        <mc:AlternateContent>
          <mc:Choice Requires="wps">
            <w:drawing>
              <wp:anchor distT="0" distB="0" distL="114300" distR="114300" simplePos="0" relativeHeight="251694080" behindDoc="0" locked="0" layoutInCell="1" allowOverlap="1" wp14:anchorId="070A26EC" wp14:editId="4069AE61">
                <wp:simplePos x="0" y="0"/>
                <wp:positionH relativeFrom="column">
                  <wp:posOffset>2437765</wp:posOffset>
                </wp:positionH>
                <wp:positionV relativeFrom="paragraph">
                  <wp:posOffset>3531870</wp:posOffset>
                </wp:positionV>
                <wp:extent cx="1828800" cy="1828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DD48A8C" w14:textId="77777777" w:rsidR="001B0229" w:rsidRPr="00EB011E" w:rsidRDefault="001B0229"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0A26EC" id="Text Box 31" o:spid="_x0000_s1036" type="#_x0000_t202" style="position:absolute;margin-left:191.95pt;margin-top:278.1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" filled="f" stroked="f">
                <v:textbox style="mso-fit-shape-to-text:t">
                  <w:txbxContent>
                    <w:p w14:paraId="5DD48A8C" w14:textId="77777777" w:rsidR="001B0229" w:rsidRPr="00EB011E" w:rsidRDefault="001B0229"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7B004457" wp14:editId="233C56B2">
                <wp:simplePos x="0" y="0"/>
                <wp:positionH relativeFrom="column">
                  <wp:posOffset>2649855</wp:posOffset>
                </wp:positionH>
                <wp:positionV relativeFrom="paragraph">
                  <wp:posOffset>2867660</wp:posOffset>
                </wp:positionV>
                <wp:extent cx="1828800" cy="1828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DD40323" w14:textId="77777777" w:rsidR="001B0229" w:rsidRPr="00EB011E" w:rsidRDefault="001B0229"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B004457" id="Text Box 29" o:spid="_x0000_s1037" type="#_x0000_t202" style="position:absolute;margin-left:208.65pt;margin-top:225.8pt;width:2in;height:2in;z-index:2516930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" filled="f" stroked="f">
                <v:textbox style="mso-fit-shape-to-text:t">
                  <w:txbxContent>
                    <w:p w14:paraId="3DD40323" w14:textId="77777777" w:rsidR="001B0229" w:rsidRPr="00EB011E" w:rsidRDefault="001B0229"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52328204" wp14:editId="534C5C56">
                <wp:simplePos x="0" y="0"/>
                <wp:positionH relativeFrom="column">
                  <wp:posOffset>3781425</wp:posOffset>
                </wp:positionH>
                <wp:positionV relativeFrom="paragraph">
                  <wp:posOffset>332486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9892D3C" w14:textId="77777777" w:rsidR="001B0229" w:rsidRPr="00EB011E" w:rsidRDefault="001B0229"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2328204" id="Text Box 28" o:spid="_x0000_s1038" type="#_x0000_t202" style="position:absolute;margin-left:297.75pt;margin-top:261.8pt;width:2in;height:2in;z-index:251692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" filled="f" stroked="f">
                <v:textbox style="mso-fit-shape-to-text:t">
                  <w:txbxContent>
                    <w:p w14:paraId="09892D3C" w14:textId="77777777" w:rsidR="001B0229" w:rsidRPr="00EB011E" w:rsidRDefault="001B0229" w:rsidP="00FC4EAB">
                      <w:pPr>
                        <w:jc w:val="cente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v:textbox>
              </v:shape>
            </w:pict>
          </mc:Fallback>
        </mc:AlternateContent>
      </w:r>
      <w:r>
        <w:rPr>
          <w:noProof/>
        </w:rPr>
        <w:drawing>
          <wp:anchor distT="0" distB="0" distL="114300" distR="114300" simplePos="0" relativeHeight="251691008" behindDoc="0" locked="0" layoutInCell="1" allowOverlap="1" wp14:anchorId="3F0B0F4A" wp14:editId="17596635">
            <wp:simplePos x="0" y="0"/>
            <wp:positionH relativeFrom="margin">
              <wp:posOffset>2839085</wp:posOffset>
            </wp:positionH>
            <wp:positionV relativeFrom="paragraph">
              <wp:posOffset>3065780</wp:posOffset>
            </wp:positionV>
            <wp:extent cx="990600" cy="990600"/>
            <wp:effectExtent l="0" t="0" r="0" b="0"/>
            <wp:wrapThrough wrapText="bothSides">
              <wp:wrapPolygon edited="0">
                <wp:start x="0" y="0"/>
                <wp:lineTo x="0" y="21185"/>
                <wp:lineTo x="21185" y="21185"/>
                <wp:lineTo x="21185"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inate system.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90600" cy="9906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5104" behindDoc="0" locked="0" layoutInCell="1" allowOverlap="1" wp14:anchorId="6A67D1E1" wp14:editId="6D5EE7BE">
                <wp:simplePos x="0" y="0"/>
                <wp:positionH relativeFrom="column">
                  <wp:posOffset>2191385</wp:posOffset>
                </wp:positionH>
                <wp:positionV relativeFrom="paragraph">
                  <wp:posOffset>2639060</wp:posOffset>
                </wp:positionV>
                <wp:extent cx="461010" cy="140970"/>
                <wp:effectExtent l="19050" t="19050" r="15240" b="11430"/>
                <wp:wrapNone/>
                <wp:docPr id="33" name="Rectangle: Rounded Corners 33"/>
                <wp:cNvGraphicFramePr/>
                <a:graphic xmlns:a="http://schemas.openxmlformats.org/drawingml/2006/main">
                  <a:graphicData uri="http://schemas.microsoft.com/office/word/2010/wordprocessingShape">
                    <wps:wsp>
                      <wps:cNvSpPr/>
                      <wps:spPr>
                        <a:xfrm>
                          <a:off x="0" y="0"/>
                          <a:ext cx="461010" cy="14097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5064B6" id="Rectangle: Rounded Corners 33" o:spid="_x0000_s1026" style="position:absolute;margin-left:172.55pt;margin-top:207.8pt;width:36.3pt;height:11.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" filled="f" strokecolor="red" strokeweight="2.25pt">
                <v:stroke joinstyle="miter"/>
              </v:roundrect>
            </w:pict>
          </mc:Fallback>
        </mc:AlternateContent>
      </w:r>
      <w:r>
        <w:rPr>
          <w:noProof/>
        </w:rPr>
        <w:drawing>
          <wp:anchor distT="0" distB="0" distL="114300" distR="114300" simplePos="0" relativeHeight="251679744" behindDoc="0" locked="0" layoutInCell="1" allowOverlap="1" wp14:anchorId="308AE1FA" wp14:editId="002A2F22">
            <wp:simplePos x="0" y="0"/>
            <wp:positionH relativeFrom="column">
              <wp:posOffset>865505</wp:posOffset>
            </wp:positionH>
            <wp:positionV relativeFrom="paragraph">
              <wp:posOffset>777240</wp:posOffset>
            </wp:positionV>
            <wp:extent cx="3335655" cy="3497580"/>
            <wp:effectExtent l="0" t="0" r="0" b="762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iddle.png"/>
                    <pic:cNvPicPr/>
                  </pic:nvPicPr>
                  <pic:blipFill rotWithShape="1">
                    <a:blip r:embed="rId49">
                      <a:extLst>
                        <a:ext uri="{28A0092B-C50C-407E-A947-70E740481C1C}">
                          <a14:useLocalDpi xmlns:a14="http://schemas.microsoft.com/office/drawing/2010/main" val="0"/>
                        </a:ext>
                      </a:extLst>
                    </a:blip>
                    <a:srcRect l="5693" r="22774"/>
                    <a:stretch/>
                  </pic:blipFill>
                  <pic:spPr bwMode="auto">
                    <a:xfrm>
                      <a:off x="0" y="0"/>
                      <a:ext cx="3335655" cy="349758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98176" behindDoc="0" locked="0" layoutInCell="1" allowOverlap="1" wp14:anchorId="6DFC0B98" wp14:editId="14AD508E">
                <wp:simplePos x="0" y="0"/>
                <wp:positionH relativeFrom="column">
                  <wp:posOffset>2919095</wp:posOffset>
                </wp:positionH>
                <wp:positionV relativeFrom="paragraph">
                  <wp:posOffset>2552700</wp:posOffset>
                </wp:positionV>
                <wp:extent cx="651510" cy="129540"/>
                <wp:effectExtent l="19050" t="19050" r="15240" b="22860"/>
                <wp:wrapNone/>
                <wp:docPr id="36" name="Rectangle: Rounded Corners 36"/>
                <wp:cNvGraphicFramePr/>
                <a:graphic xmlns:a="http://schemas.openxmlformats.org/drawingml/2006/main">
                  <a:graphicData uri="http://schemas.microsoft.com/office/word/2010/wordprocessingShape">
                    <wps:wsp>
                      <wps:cNvSpPr/>
                      <wps:spPr>
                        <a:xfrm>
                          <a:off x="0" y="0"/>
                          <a:ext cx="651510" cy="12954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A982EF" id="Rectangle: Rounded Corners 36" o:spid="_x0000_s1026" style="position:absolute;margin-left:229.85pt;margin-top:201pt;width:51.3pt;height:10.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" filled="f" strokecolor="red" strokeweight="2.25pt">
                <v:stroke joinstyle="miter"/>
              </v:roundrect>
            </w:pict>
          </mc:Fallback>
        </mc:AlternateContent>
      </w:r>
      <w:r w:rsidR="0026632E">
        <w:rPr>
          <w:noProof/>
        </w:rPr>
        <mc:AlternateContent>
          <mc:Choice Requires="wps">
            <w:drawing>
              <wp:anchor distT="0" distB="0" distL="114300" distR="114300" simplePos="0" relativeHeight="251681792" behindDoc="0" locked="0" layoutInCell="1" allowOverlap="1" wp14:anchorId="5D167CF3" wp14:editId="6A29829F">
                <wp:simplePos x="0" y="0"/>
                <wp:positionH relativeFrom="column">
                  <wp:posOffset>1322705</wp:posOffset>
                </wp:positionH>
                <wp:positionV relativeFrom="paragraph">
                  <wp:posOffset>4341495</wp:posOffset>
                </wp:positionV>
                <wp:extent cx="2499360" cy="17526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99360" cy="175260"/>
                        </a:xfrm>
                        <a:prstGeom prst="rect">
                          <a:avLst/>
                        </a:prstGeom>
                        <a:solidFill>
                          <a:prstClr val="white"/>
                        </a:solidFill>
                        <a:ln>
                          <a:noFill/>
                        </a:ln>
                      </wps:spPr>
                      <wps:txbx>
                        <w:txbxContent>
                          <w:p w14:paraId="6DA13E00" w14:textId="57B14905" w:rsidR="001B0229" w:rsidRPr="00AD5FB9" w:rsidRDefault="001B0229" w:rsidP="00FC4EAB">
                            <w:pPr>
                              <w:pStyle w:val="Caption"/>
                              <w:rPr>
                                <w:noProof/>
                                <w:sz w:val="24"/>
                              </w:rPr>
                            </w:pPr>
                            <w:bookmarkStart w:id="193" w:name="_Ref4000230"/>
                            <w:bookmarkStart w:id="194" w:name="_Toc4844204"/>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93"/>
                            <w:r>
                              <w:t>: Data Screenshot of Marker in Middle</w:t>
                            </w:r>
                            <w:bookmarkEnd w:id="19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67CF3" id="Text Box 17" o:spid="_x0000_s1039" type="#_x0000_t202" style="position:absolute;margin-left:104.15pt;margin-top:341.85pt;width:196.8pt;height:13.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" stroked="f">
                <v:textbox inset="0,0,0,0">
                  <w:txbxContent>
                    <w:p w14:paraId="6DA13E00" w14:textId="57B14905" w:rsidR="001B0229" w:rsidRPr="00AD5FB9" w:rsidRDefault="001B0229" w:rsidP="00FC4EAB">
                      <w:pPr>
                        <w:pStyle w:val="Caption"/>
                        <w:rPr>
                          <w:noProof/>
                          <w:sz w:val="24"/>
                        </w:rPr>
                      </w:pPr>
                      <w:bookmarkStart w:id="195" w:name="_Ref4000230"/>
                      <w:bookmarkStart w:id="196" w:name="_Toc4844204"/>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95"/>
                      <w:r>
                        <w:t>: Data Screenshot of Marker in Middle</w:t>
                      </w:r>
                      <w:bookmarkEnd w:id="196"/>
                      <w:r>
                        <w:t xml:space="preserve"> </w:t>
                      </w:r>
                    </w:p>
                  </w:txbxContent>
                </v:textbox>
                <w10:wrap type="topAndBottom"/>
              </v:shape>
            </w:pict>
          </mc:Fallback>
        </mc:AlternateContent>
      </w:r>
      <w:r w:rsidR="00FC4EAB">
        <w:t xml:space="preserve">A simple test was carried out before the experiment and the result showed that the orientation data provided by the library is highly not reliable, as shown in figures below. </w:t>
      </w:r>
    </w:p>
    <w:p w14:paraId="76C17AE0" w14:textId="5A77E4C4" w:rsidR="00FC4EAB" w:rsidRDefault="0026632E" w:rsidP="008C32DE">
      <w:pPr>
        <w:spacing w:line="360" w:lineRule="auto"/>
      </w:pPr>
      <w:r>
        <w:rPr>
          <w:noProof/>
        </w:rPr>
        <w:lastRenderedPageBreak/>
        <mc:AlternateContent>
          <mc:Choice Requires="wps">
            <w:drawing>
              <wp:anchor distT="0" distB="0" distL="114300" distR="114300" simplePos="0" relativeHeight="251697152" behindDoc="0" locked="0" layoutInCell="1" allowOverlap="1" wp14:anchorId="632DBDAD" wp14:editId="64F6A59D">
                <wp:simplePos x="0" y="0"/>
                <wp:positionH relativeFrom="column">
                  <wp:posOffset>2781935</wp:posOffset>
                </wp:positionH>
                <wp:positionV relativeFrom="paragraph">
                  <wp:posOffset>1957070</wp:posOffset>
                </wp:positionV>
                <wp:extent cx="659130" cy="125730"/>
                <wp:effectExtent l="19050" t="19050" r="26670" b="26670"/>
                <wp:wrapNone/>
                <wp:docPr id="35" name="Rectangle: Rounded Corners 35"/>
                <wp:cNvGraphicFramePr/>
                <a:graphic xmlns:a="http://schemas.openxmlformats.org/drawingml/2006/main">
                  <a:graphicData uri="http://schemas.microsoft.com/office/word/2010/wordprocessingShape">
                    <wps:wsp>
                      <wps:cNvSpPr/>
                      <wps:spPr>
                        <a:xfrm>
                          <a:off x="0" y="0"/>
                          <a:ext cx="65913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C36F1A" id="Rectangle: Rounded Corners 35" o:spid="_x0000_s1026" style="position:absolute;margin-left:219.05pt;margin-top:154.1pt;width:51.9pt;height:9.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" filled="f" strokecolor="red" strokeweight="2.25pt">
                <v:stroke joinstyle="miter"/>
              </v:roundrect>
            </w:pict>
          </mc:Fallback>
        </mc:AlternateContent>
      </w:r>
      <w:r>
        <w:rPr>
          <w:noProof/>
        </w:rPr>
        <mc:AlternateContent>
          <mc:Choice Requires="wps">
            <w:drawing>
              <wp:anchor distT="0" distB="0" distL="114300" distR="114300" simplePos="0" relativeHeight="251696128" behindDoc="0" locked="0" layoutInCell="1" allowOverlap="1" wp14:anchorId="603EA2AB" wp14:editId="72A5FD63">
                <wp:simplePos x="0" y="0"/>
                <wp:positionH relativeFrom="column">
                  <wp:posOffset>2096135</wp:posOffset>
                </wp:positionH>
                <wp:positionV relativeFrom="paragraph">
                  <wp:posOffset>2035810</wp:posOffset>
                </wp:positionV>
                <wp:extent cx="499110" cy="133350"/>
                <wp:effectExtent l="19050" t="19050" r="15240" b="19050"/>
                <wp:wrapNone/>
                <wp:docPr id="34" name="Rectangle: Rounded Corners 34"/>
                <wp:cNvGraphicFramePr/>
                <a:graphic xmlns:a="http://schemas.openxmlformats.org/drawingml/2006/main">
                  <a:graphicData uri="http://schemas.microsoft.com/office/word/2010/wordprocessingShape">
                    <wps:wsp>
                      <wps:cNvSpPr/>
                      <wps:spPr>
                        <a:xfrm>
                          <a:off x="0" y="0"/>
                          <a:ext cx="499110" cy="13335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BE2818" id="Rectangle: Rounded Corners 34" o:spid="_x0000_s1026" style="position:absolute;margin-left:165.05pt;margin-top:160.3pt;width:39.3pt;height:1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" filled="f" strokecolor="red" strokeweight="2.25pt">
                <v:stroke joinstyle="miter"/>
              </v:roundrect>
            </w:pict>
          </mc:Fallback>
        </mc:AlternateContent>
      </w:r>
      <w:r>
        <w:rPr>
          <w:noProof/>
        </w:rPr>
        <w:drawing>
          <wp:anchor distT="0" distB="0" distL="114300" distR="114300" simplePos="0" relativeHeight="251678720" behindDoc="0" locked="0" layoutInCell="1" allowOverlap="1" wp14:anchorId="011CD6BF" wp14:editId="212A665F">
            <wp:simplePos x="0" y="0"/>
            <wp:positionH relativeFrom="column">
              <wp:posOffset>774065</wp:posOffset>
            </wp:positionH>
            <wp:positionV relativeFrom="paragraph">
              <wp:posOffset>179705</wp:posOffset>
            </wp:positionV>
            <wp:extent cx="3322320" cy="3505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ddle_tilt.png"/>
                    <pic:cNvPicPr/>
                  </pic:nvPicPr>
                  <pic:blipFill rotWithShape="1">
                    <a:blip r:embed="rId50">
                      <a:extLst>
                        <a:ext uri="{28A0092B-C50C-407E-A947-70E740481C1C}">
                          <a14:useLocalDpi xmlns:a14="http://schemas.microsoft.com/office/drawing/2010/main" val="0"/>
                        </a:ext>
                      </a:extLst>
                    </a:blip>
                    <a:srcRect l="5839" r="23067"/>
                    <a:stretch/>
                  </pic:blipFill>
                  <pic:spPr bwMode="auto">
                    <a:xfrm>
                      <a:off x="0" y="0"/>
                      <a:ext cx="3322320" cy="350520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80768" behindDoc="0" locked="0" layoutInCell="1" allowOverlap="1" wp14:anchorId="5BE33A60" wp14:editId="5D52484C">
                <wp:simplePos x="0" y="0"/>
                <wp:positionH relativeFrom="column">
                  <wp:posOffset>1094105</wp:posOffset>
                </wp:positionH>
                <wp:positionV relativeFrom="paragraph">
                  <wp:posOffset>3733165</wp:posOffset>
                </wp:positionV>
                <wp:extent cx="2743200" cy="198120"/>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743200" cy="198120"/>
                        </a:xfrm>
                        <a:prstGeom prst="rect">
                          <a:avLst/>
                        </a:prstGeom>
                        <a:solidFill>
                          <a:prstClr val="white"/>
                        </a:solidFill>
                        <a:ln>
                          <a:noFill/>
                        </a:ln>
                      </wps:spPr>
                      <wps:txbx>
                        <w:txbxContent>
                          <w:p w14:paraId="6E991044" w14:textId="76630251" w:rsidR="001B0229" w:rsidRPr="00DE2E5C" w:rsidRDefault="001B0229" w:rsidP="00FC4EAB">
                            <w:pPr>
                              <w:pStyle w:val="Caption"/>
                              <w:rPr>
                                <w:noProof/>
                                <w:sz w:val="24"/>
                              </w:rPr>
                            </w:pPr>
                            <w:bookmarkStart w:id="197" w:name="_Ref4000231"/>
                            <w:bookmarkStart w:id="198" w:name="_Toc4844205"/>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197"/>
                            <w:r>
                              <w:t>: Data Screenshot of Marker in Middle Tilted</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33A60" id="Text Box 16" o:spid="_x0000_s1040" type="#_x0000_t202" style="position:absolute;margin-left:86.15pt;margin-top:293.95pt;width:3in;height:15.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" stroked="f">
                <v:textbox inset="0,0,0,0">
                  <w:txbxContent>
                    <w:p w14:paraId="6E991044" w14:textId="76630251" w:rsidR="001B0229" w:rsidRPr="00DE2E5C" w:rsidRDefault="001B0229" w:rsidP="00FC4EAB">
                      <w:pPr>
                        <w:pStyle w:val="Caption"/>
                        <w:rPr>
                          <w:noProof/>
                          <w:sz w:val="24"/>
                        </w:rPr>
                      </w:pPr>
                      <w:bookmarkStart w:id="199" w:name="_Ref4000231"/>
                      <w:bookmarkStart w:id="200" w:name="_Toc4844205"/>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199"/>
                      <w:r>
                        <w:t>: Data Screenshot of Marker in Middle Tilted</w:t>
                      </w:r>
                      <w:bookmarkEnd w:id="200"/>
                    </w:p>
                  </w:txbxContent>
                </v:textbox>
                <w10:wrap type="topAndBottom"/>
              </v:shape>
            </w:pict>
          </mc:Fallback>
        </mc:AlternateContent>
      </w:r>
      <w:r w:rsidR="007A7D93">
        <w:t>From</w:t>
      </w:r>
      <w:r w:rsidR="00FC4EAB">
        <w:t xml:space="preserve"> the data shown in the figures,</w:t>
      </w:r>
      <w:r w:rsidR="00E3670C">
        <w:t xml:space="preserve"> the</w:t>
      </w:r>
      <w:r w:rsidR="00FC4EAB">
        <w:t xml:space="preserve"> roll, pitch and yaw are the orientation data. With respect to the coordinate system shown in </w:t>
      </w:r>
      <w:r w:rsidR="00214359">
        <w:rPr>
          <w:noProof/>
        </w:rPr>
        <w:fldChar w:fldCharType="begin"/>
      </w:r>
      <w:r w:rsidR="00214359" w:rsidRPr="00C14CDF">
        <w:rPr>
          <w:noProof/>
        </w:rPr>
        <w:instrText xml:space="preserve"> REF _Ref4000230 \h </w:instrText>
      </w:r>
      <w:r w:rsidR="00214359">
        <w:rPr>
          <w:noProof/>
        </w:rPr>
      </w:r>
      <w:r w:rsidR="00214359">
        <w:rPr>
          <w:noProof/>
        </w:rPr>
        <w:fldChar w:fldCharType="separate"/>
      </w:r>
      <w:r w:rsidR="00721129">
        <w:t xml:space="preserve">Figure </w:t>
      </w:r>
      <w:r w:rsidR="00721129">
        <w:rPr>
          <w:noProof/>
        </w:rPr>
        <w:t>8</w:t>
      </w:r>
      <w:r w:rsidR="00214359">
        <w:fldChar w:fldCharType="end"/>
      </w:r>
      <w:r w:rsidR="00FC4EAB">
        <w:t xml:space="preserve">, </w:t>
      </w:r>
      <w:r w:rsidR="00982936">
        <w:t xml:space="preserve">the </w:t>
      </w:r>
      <w:r w:rsidR="00FC4EAB" w:rsidRPr="00982936">
        <w:rPr>
          <w:noProof/>
        </w:rPr>
        <w:t>roll</w:t>
      </w:r>
      <w:r w:rsidR="00FC4EAB">
        <w:t xml:space="preserve"> is the rotation about </w:t>
      </w:r>
      <w:r w:rsidR="007B0C9E">
        <w:t xml:space="preserve">the </w:t>
      </w:r>
      <w:r w:rsidR="00FC4EAB" w:rsidRPr="007B0C9E">
        <w:rPr>
          <w:noProof/>
        </w:rPr>
        <w:t>z</w:t>
      </w:r>
      <w:r w:rsidR="00982936" w:rsidRPr="007B0C9E">
        <w:rPr>
          <w:noProof/>
        </w:rPr>
        <w:t>-</w:t>
      </w:r>
      <w:r w:rsidR="00FC4EAB" w:rsidRPr="007B0C9E">
        <w:rPr>
          <w:noProof/>
        </w:rPr>
        <w:t>axis</w:t>
      </w:r>
      <w:r w:rsidR="00FC4EAB">
        <w:t xml:space="preserve">, </w:t>
      </w:r>
      <w:r w:rsidR="00982936">
        <w:t xml:space="preserve">the </w:t>
      </w:r>
      <w:r w:rsidR="00FC4EAB" w:rsidRPr="00982936">
        <w:rPr>
          <w:noProof/>
        </w:rPr>
        <w:t>pitch</w:t>
      </w:r>
      <w:r w:rsidR="00FC4EAB">
        <w:t xml:space="preserve"> is the rotation about </w:t>
      </w:r>
      <w:r w:rsidR="00FC4EAB" w:rsidRPr="00982936">
        <w:rPr>
          <w:noProof/>
        </w:rPr>
        <w:t>y</w:t>
      </w:r>
      <w:r w:rsidR="00982936">
        <w:rPr>
          <w:noProof/>
        </w:rPr>
        <w:t>-</w:t>
      </w:r>
      <w:r w:rsidR="00FC4EAB" w:rsidRPr="00982936">
        <w:rPr>
          <w:noProof/>
        </w:rPr>
        <w:t>axis</w:t>
      </w:r>
      <w:r w:rsidR="00FC4EAB">
        <w:t xml:space="preserve"> and yaw is the rotation about </w:t>
      </w:r>
      <w:r w:rsidR="007B0C9E">
        <w:t xml:space="preserve">the </w:t>
      </w:r>
      <w:r w:rsidR="00FC4EAB" w:rsidRPr="007B0C9E">
        <w:rPr>
          <w:noProof/>
        </w:rPr>
        <w:t>x</w:t>
      </w:r>
      <w:r w:rsidR="00982936" w:rsidRPr="007B0C9E">
        <w:rPr>
          <w:noProof/>
        </w:rPr>
        <w:t>-</w:t>
      </w:r>
      <w:r w:rsidR="00FC4EAB" w:rsidRPr="007B0C9E">
        <w:rPr>
          <w:noProof/>
        </w:rPr>
        <w:t>axis</w:t>
      </w:r>
      <w:r w:rsidR="00FC4EAB">
        <w:t xml:space="preserve">. In this case, </w:t>
      </w:r>
      <w:r w:rsidR="00DE199D">
        <w:t xml:space="preserve">the </w:t>
      </w:r>
      <w:r w:rsidR="00FC4EAB">
        <w:t xml:space="preserve">only concern </w:t>
      </w:r>
      <w:r w:rsidR="00DE199D">
        <w:t>is</w:t>
      </w:r>
      <w:r w:rsidR="00FC4EAB">
        <w:t xml:space="preserve"> </w:t>
      </w:r>
      <w:r w:rsidR="00982936">
        <w:t xml:space="preserve">the </w:t>
      </w:r>
      <w:r w:rsidR="00FC4EAB" w:rsidRPr="00982936">
        <w:rPr>
          <w:noProof/>
        </w:rPr>
        <w:t>pitch</w:t>
      </w:r>
      <w:r w:rsidR="00FC4EAB">
        <w:t xml:space="preserve">, the rotation about </w:t>
      </w:r>
      <w:r w:rsidR="007B0C9E">
        <w:t xml:space="preserve">the </w:t>
      </w:r>
      <w:r w:rsidR="00FC4EAB" w:rsidRPr="007B0C9E">
        <w:rPr>
          <w:noProof/>
        </w:rPr>
        <w:t>y</w:t>
      </w:r>
      <w:r w:rsidR="00982936" w:rsidRPr="007B0C9E">
        <w:rPr>
          <w:noProof/>
        </w:rPr>
        <w:t>-</w:t>
      </w:r>
      <w:r w:rsidR="00FC4EAB" w:rsidRPr="007B0C9E">
        <w:rPr>
          <w:noProof/>
        </w:rPr>
        <w:t>axis</w:t>
      </w:r>
      <w:r w:rsidR="00FC4EAB">
        <w:t xml:space="preserve">, which </w:t>
      </w:r>
      <w:r w:rsidR="00FC4EAB" w:rsidRPr="007B0C9E">
        <w:rPr>
          <w:noProof/>
        </w:rPr>
        <w:t>represent</w:t>
      </w:r>
      <w:r w:rsidR="007B0C9E">
        <w:rPr>
          <w:noProof/>
        </w:rPr>
        <w:t>s</w:t>
      </w:r>
      <w:r w:rsidR="00FC4EAB">
        <w:t xml:space="preserve"> the heading of the robot with respect to the marker. </w:t>
      </w:r>
    </w:p>
    <w:p w14:paraId="03A5C8BF" w14:textId="0818EFDA" w:rsidR="00FC4EAB" w:rsidRDefault="00FC4EAB" w:rsidP="001A5443">
      <w:pPr>
        <w:spacing w:line="360" w:lineRule="auto"/>
      </w:pPr>
      <w:r>
        <w:t xml:space="preserve">In </w:t>
      </w:r>
      <w:r w:rsidR="004F495A">
        <w:fldChar w:fldCharType="begin"/>
      </w:r>
      <w:r w:rsidR="004F495A">
        <w:instrText xml:space="preserve"> REF _Ref4000230 \h </w:instrText>
      </w:r>
      <w:r w:rsidR="008C32DE">
        <w:instrText xml:space="preserve"> \* MERGEFORMAT </w:instrText>
      </w:r>
      <w:r w:rsidR="004F495A">
        <w:fldChar w:fldCharType="separate"/>
      </w:r>
      <w:r w:rsidR="00721129">
        <w:t xml:space="preserve">Figure </w:t>
      </w:r>
      <w:r w:rsidR="00721129">
        <w:rPr>
          <w:noProof/>
        </w:rPr>
        <w:t>8</w:t>
      </w:r>
      <w:r w:rsidR="004F495A">
        <w:fldChar w:fldCharType="end"/>
      </w:r>
      <w:r w:rsidR="004F495A">
        <w:t xml:space="preserve"> and </w:t>
      </w:r>
      <w:r w:rsidR="004F495A">
        <w:fldChar w:fldCharType="begin"/>
      </w:r>
      <w:r w:rsidR="004F495A">
        <w:instrText xml:space="preserve"> REF _Ref4000231 \h </w:instrText>
      </w:r>
      <w:r w:rsidR="008C32DE">
        <w:instrText xml:space="preserve"> \* MERGEFORMAT </w:instrText>
      </w:r>
      <w:r w:rsidR="004F495A">
        <w:fldChar w:fldCharType="separate"/>
      </w:r>
      <w:r w:rsidR="00721129">
        <w:t xml:space="preserve">Figure </w:t>
      </w:r>
      <w:r w:rsidR="00721129">
        <w:rPr>
          <w:noProof/>
        </w:rPr>
        <w:t>9</w:t>
      </w:r>
      <w:r w:rsidR="004F495A">
        <w:fldChar w:fldCharType="end"/>
      </w:r>
      <w:r>
        <w:t xml:space="preserve">, the camera feed and the data are output in </w:t>
      </w:r>
      <w:r w:rsidR="00982936">
        <w:t xml:space="preserve">a </w:t>
      </w:r>
      <w:r w:rsidRPr="007B0C9E">
        <w:rPr>
          <w:noProof/>
        </w:rPr>
        <w:t>real</w:t>
      </w:r>
      <w:r w:rsidR="007B0C9E">
        <w:rPr>
          <w:noProof/>
        </w:rPr>
        <w:t>-</w:t>
      </w:r>
      <w:r w:rsidRPr="007B0C9E">
        <w:rPr>
          <w:noProof/>
        </w:rPr>
        <w:t>time</w:t>
      </w:r>
      <w:r>
        <w:t xml:space="preserve"> manner. By comparing the camera feed with the data, </w:t>
      </w:r>
      <w:r w:rsidR="00DE199D">
        <w:t>it</w:t>
      </w:r>
      <w:r>
        <w:t xml:space="preserve"> can </w:t>
      </w:r>
      <w:r w:rsidR="00DE199D">
        <w:t xml:space="preserve">be </w:t>
      </w:r>
      <w:r>
        <w:t>notice</w:t>
      </w:r>
      <w:r w:rsidR="00DE199D">
        <w:t>d</w:t>
      </w:r>
      <w:r>
        <w:t xml:space="preserve"> that the pitch is quite accurate when the marker is in the </w:t>
      </w:r>
      <w:r w:rsidRPr="00432743">
        <w:rPr>
          <w:noProof/>
        </w:rPr>
        <w:t>middle</w:t>
      </w:r>
      <w:r>
        <w:t xml:space="preserve"> </w:t>
      </w:r>
      <w:r w:rsidR="00432743">
        <w:t>or when</w:t>
      </w:r>
      <w:r>
        <w:t xml:space="preserve"> x equal to 0m. </w:t>
      </w:r>
    </w:p>
    <w:p w14:paraId="329DD740" w14:textId="112C5D1D" w:rsidR="001A5443" w:rsidRDefault="00FC4EAB" w:rsidP="008C32DE">
      <w:pPr>
        <w:spacing w:line="360" w:lineRule="auto"/>
      </w:pPr>
      <w:r>
        <w:t xml:space="preserve">However, in </w:t>
      </w:r>
      <w:r w:rsidR="004F495A">
        <w:fldChar w:fldCharType="begin"/>
      </w:r>
      <w:r w:rsidR="004F495A">
        <w:instrText xml:space="preserve"> REF _Ref4000263 \h </w:instrText>
      </w:r>
      <w:r w:rsidR="008C32DE">
        <w:instrText xml:space="preserve"> \* MERGEFORMAT </w:instrText>
      </w:r>
      <w:r w:rsidR="004F495A">
        <w:fldChar w:fldCharType="separate"/>
      </w:r>
      <w:r w:rsidR="00721129">
        <w:t xml:space="preserve">Figure </w:t>
      </w:r>
      <w:r w:rsidR="00721129">
        <w:rPr>
          <w:noProof/>
        </w:rPr>
        <w:t>10</w:t>
      </w:r>
      <w:r w:rsidR="004F495A">
        <w:fldChar w:fldCharType="end"/>
      </w:r>
      <w:r w:rsidR="004F495A">
        <w:t xml:space="preserve"> and </w:t>
      </w:r>
      <w:r w:rsidR="004F495A">
        <w:fldChar w:fldCharType="begin"/>
      </w:r>
      <w:r w:rsidR="004F495A">
        <w:instrText xml:space="preserve"> REF _Ref4000265 \h </w:instrText>
      </w:r>
      <w:r w:rsidR="008C32DE">
        <w:instrText xml:space="preserve"> \* MERGEFORMAT </w:instrText>
      </w:r>
      <w:r w:rsidR="004F495A">
        <w:fldChar w:fldCharType="separate"/>
      </w:r>
      <w:r w:rsidR="00721129">
        <w:t xml:space="preserve">Figure </w:t>
      </w:r>
      <w:r w:rsidR="00721129">
        <w:rPr>
          <w:noProof/>
        </w:rPr>
        <w:t>11</w:t>
      </w:r>
      <w:r w:rsidR="004F495A">
        <w:fldChar w:fldCharType="end"/>
      </w:r>
      <w:r>
        <w:t xml:space="preserve">, when the marker was placed </w:t>
      </w:r>
      <w:r w:rsidR="00B41262">
        <w:rPr>
          <w:noProof/>
        </w:rPr>
        <w:t>o</w:t>
      </w:r>
      <w:r w:rsidRPr="00B41262">
        <w:rPr>
          <w:noProof/>
        </w:rPr>
        <w:t>n</w:t>
      </w:r>
      <w:r>
        <w:t xml:space="preserve"> the left side and the right side of the camera, the data of pitch is not correct. By judging from the camera feed, the orientation of the robot to the marker should be the same, meaning around 0 </w:t>
      </w:r>
      <w:r w:rsidRPr="00B41262">
        <w:rPr>
          <w:noProof/>
        </w:rPr>
        <w:t>degree</w:t>
      </w:r>
      <w:r w:rsidR="00B41262">
        <w:rPr>
          <w:noProof/>
        </w:rPr>
        <w:t>s</w:t>
      </w:r>
      <w:r>
        <w:t xml:space="preserve"> of pitch angle, but the data was showing around 16 </w:t>
      </w:r>
      <w:r w:rsidRPr="00B41262">
        <w:rPr>
          <w:noProof/>
        </w:rPr>
        <w:t>degree</w:t>
      </w:r>
      <w:r w:rsidR="00B41262">
        <w:rPr>
          <w:noProof/>
        </w:rPr>
        <w:t>s</w:t>
      </w:r>
      <w:r>
        <w:t xml:space="preserve"> of pitch angle. </w:t>
      </w:r>
    </w:p>
    <w:p w14:paraId="1A9DB69E" w14:textId="7C1368AE" w:rsidR="001A5443" w:rsidRDefault="0026632E" w:rsidP="008C32DE">
      <w:pPr>
        <w:spacing w:line="360" w:lineRule="auto"/>
      </w:pPr>
      <w:r>
        <w:rPr>
          <w:noProof/>
        </w:rPr>
        <w:lastRenderedPageBreak/>
        <mc:AlternateContent>
          <mc:Choice Requires="wps">
            <w:drawing>
              <wp:anchor distT="0" distB="0" distL="114300" distR="114300" simplePos="0" relativeHeight="251706368" behindDoc="0" locked="0" layoutInCell="1" allowOverlap="1" wp14:anchorId="57ADCA76" wp14:editId="4C41C1F2">
                <wp:simplePos x="0" y="0"/>
                <wp:positionH relativeFrom="column">
                  <wp:posOffset>1435100</wp:posOffset>
                </wp:positionH>
                <wp:positionV relativeFrom="paragraph">
                  <wp:posOffset>3733165</wp:posOffset>
                </wp:positionV>
                <wp:extent cx="2339340" cy="198120"/>
                <wp:effectExtent l="0" t="0" r="3810" b="0"/>
                <wp:wrapTopAndBottom/>
                <wp:docPr id="42" name="Text Box 42"/>
                <wp:cNvGraphicFramePr/>
                <a:graphic xmlns:a="http://schemas.openxmlformats.org/drawingml/2006/main">
                  <a:graphicData uri="http://schemas.microsoft.com/office/word/2010/wordprocessingShape">
                    <wps:wsp>
                      <wps:cNvSpPr txBox="1"/>
                      <wps:spPr>
                        <a:xfrm>
                          <a:off x="0" y="0"/>
                          <a:ext cx="2339340" cy="198120"/>
                        </a:xfrm>
                        <a:prstGeom prst="rect">
                          <a:avLst/>
                        </a:prstGeom>
                        <a:solidFill>
                          <a:prstClr val="white"/>
                        </a:solidFill>
                        <a:ln>
                          <a:noFill/>
                        </a:ln>
                      </wps:spPr>
                      <wps:txbx>
                        <w:txbxContent>
                          <w:p w14:paraId="06690B63" w14:textId="66AFEEFB" w:rsidR="001B0229" w:rsidRPr="00BD0EF2" w:rsidRDefault="001B0229" w:rsidP="00195C94">
                            <w:pPr>
                              <w:pStyle w:val="Caption"/>
                              <w:rPr>
                                <w:noProof/>
                                <w:sz w:val="24"/>
                              </w:rPr>
                            </w:pPr>
                            <w:bookmarkStart w:id="201" w:name="_Ref4000263"/>
                            <w:bookmarkStart w:id="202" w:name="_Toc4844206"/>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201"/>
                            <w:r>
                              <w:t>: Data Screenshot of Marker in Left</w:t>
                            </w:r>
                            <w:bookmarkEnd w:id="202"/>
                          </w:p>
                          <w:p w14:paraId="13D0E0CB" w14:textId="77777777" w:rsidR="001B0229" w:rsidRDefault="001B022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DCA76" id="Text Box 42" o:spid="_x0000_s1041" type="#_x0000_t202" style="position:absolute;margin-left:113pt;margin-top:293.95pt;width:184.2pt;height:15.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" stroked="f">
                <v:textbox inset="0,0,0,0">
                  <w:txbxContent>
                    <w:p w14:paraId="06690B63" w14:textId="66AFEEFB" w:rsidR="001B0229" w:rsidRPr="00BD0EF2" w:rsidRDefault="001B0229" w:rsidP="00195C94">
                      <w:pPr>
                        <w:pStyle w:val="Caption"/>
                        <w:rPr>
                          <w:noProof/>
                          <w:sz w:val="24"/>
                        </w:rPr>
                      </w:pPr>
                      <w:bookmarkStart w:id="203" w:name="_Ref4000263"/>
                      <w:bookmarkStart w:id="204" w:name="_Toc4844206"/>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End w:id="203"/>
                      <w:r>
                        <w:t>: Data Screenshot of Marker in Left</w:t>
                      </w:r>
                      <w:bookmarkEnd w:id="204"/>
                    </w:p>
                    <w:p w14:paraId="13D0E0CB" w14:textId="77777777" w:rsidR="001B0229" w:rsidRDefault="001B0229"/>
                  </w:txbxContent>
                </v:textbox>
                <w10:wrap type="topAndBottom"/>
              </v:shape>
            </w:pict>
          </mc:Fallback>
        </mc:AlternateContent>
      </w:r>
      <w:r>
        <w:rPr>
          <w:noProof/>
        </w:rPr>
        <mc:AlternateContent>
          <mc:Choice Requires="wps">
            <w:drawing>
              <wp:anchor distT="0" distB="0" distL="114300" distR="114300" simplePos="0" relativeHeight="251689984" behindDoc="0" locked="0" layoutInCell="1" allowOverlap="1" wp14:anchorId="264737ED" wp14:editId="1DFCAE0C">
                <wp:simplePos x="0" y="0"/>
                <wp:positionH relativeFrom="column">
                  <wp:posOffset>2534920</wp:posOffset>
                </wp:positionH>
                <wp:positionV relativeFrom="paragraph">
                  <wp:posOffset>2980690</wp:posOffset>
                </wp:positionV>
                <wp:extent cx="3366135" cy="356616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66135" cy="3566160"/>
                        </a:xfrm>
                        <a:prstGeom prst="rect">
                          <a:avLst/>
                        </a:prstGeom>
                        <a:noFill/>
                        <a:ln>
                          <a:noFill/>
                        </a:ln>
                      </wps:spPr>
                      <wps:txbx>
                        <w:txbxContent>
                          <w:p w14:paraId="0111E6C2" w14:textId="77777777" w:rsidR="001B0229" w:rsidRPr="007D271B" w:rsidRDefault="001B0229"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4737ED" id="Text Box 25" o:spid="_x0000_s1042" type="#_x0000_t202" style="position:absolute;margin-left:199.6pt;margin-top:234.7pt;width:265.05pt;height:280.8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" filled="f" stroked="f">
                <v:textbox style="mso-fit-shape-to-text:t">
                  <w:txbxContent>
                    <w:p w14:paraId="0111E6C2" w14:textId="77777777" w:rsidR="001B0229" w:rsidRPr="007D271B" w:rsidRDefault="001B0229"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0D25C7AA" wp14:editId="532FBE1A">
                <wp:simplePos x="0" y="0"/>
                <wp:positionH relativeFrom="column">
                  <wp:posOffset>3812540</wp:posOffset>
                </wp:positionH>
                <wp:positionV relativeFrom="paragraph">
                  <wp:posOffset>2666365</wp:posOffset>
                </wp:positionV>
                <wp:extent cx="3366135" cy="356616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366135" cy="3566160"/>
                        </a:xfrm>
                        <a:prstGeom prst="rect">
                          <a:avLst/>
                        </a:prstGeom>
                        <a:noFill/>
                        <a:ln>
                          <a:noFill/>
                        </a:ln>
                      </wps:spPr>
                      <wps:txbx>
                        <w:txbxContent>
                          <w:p w14:paraId="56C1EEEE" w14:textId="77777777" w:rsidR="001B0229" w:rsidRPr="007D271B" w:rsidRDefault="001B0229"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25C7AA" id="Text Box 23" o:spid="_x0000_s1043" type="#_x0000_t202" style="position:absolute;margin-left:300.2pt;margin-top:209.95pt;width:265.05pt;height:280.8pt;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" filled="f" stroked="f">
                <v:textbox style="mso-fit-shape-to-text:t">
                  <w:txbxContent>
                    <w:p w14:paraId="56C1EEEE" w14:textId="77777777" w:rsidR="001B0229" w:rsidRPr="007D271B" w:rsidRDefault="001B0229" w:rsidP="00FC4EAB">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2A982BDC" wp14:editId="699CDA7D">
                <wp:simplePos x="0" y="0"/>
                <wp:positionH relativeFrom="column">
                  <wp:posOffset>2162810</wp:posOffset>
                </wp:positionH>
                <wp:positionV relativeFrom="paragraph">
                  <wp:posOffset>2159635</wp:posOffset>
                </wp:positionV>
                <wp:extent cx="537210" cy="133350"/>
                <wp:effectExtent l="19050" t="19050" r="15240" b="19050"/>
                <wp:wrapNone/>
                <wp:docPr id="37" name="Rectangle: Rounded Corners 37"/>
                <wp:cNvGraphicFramePr/>
                <a:graphic xmlns:a="http://schemas.openxmlformats.org/drawingml/2006/main">
                  <a:graphicData uri="http://schemas.microsoft.com/office/word/2010/wordprocessingShape">
                    <wps:wsp>
                      <wps:cNvSpPr/>
                      <wps:spPr>
                        <a:xfrm>
                          <a:off x="0" y="0"/>
                          <a:ext cx="537210" cy="13335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09B771" id="Rectangle: Rounded Corners 37" o:spid="_x0000_s1026" style="position:absolute;margin-left:170.3pt;margin-top:170.05pt;width:42.3pt;height:1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" filled="f" strokecolor="red" strokeweight="2.25pt">
                <v:stroke joinstyle="miter"/>
              </v:roundrect>
            </w:pict>
          </mc:Fallback>
        </mc:AlternateContent>
      </w:r>
      <w:r>
        <w:rPr>
          <w:noProof/>
        </w:rPr>
        <w:drawing>
          <wp:anchor distT="0" distB="0" distL="114300" distR="114300" simplePos="0" relativeHeight="251682816" behindDoc="0" locked="0" layoutInCell="1" allowOverlap="1" wp14:anchorId="74B6F205" wp14:editId="4176CE98">
            <wp:simplePos x="0" y="0"/>
            <wp:positionH relativeFrom="page">
              <wp:posOffset>2124075</wp:posOffset>
            </wp:positionH>
            <wp:positionV relativeFrom="paragraph">
              <wp:posOffset>96520</wp:posOffset>
            </wp:positionV>
            <wp:extent cx="3366135" cy="3566160"/>
            <wp:effectExtent l="0" t="0" r="571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ft.png"/>
                    <pic:cNvPicPr/>
                  </pic:nvPicPr>
                  <pic:blipFill rotWithShape="1">
                    <a:blip r:embed="rId51">
                      <a:extLst>
                        <a:ext uri="{28A0092B-C50C-407E-A947-70E740481C1C}">
                          <a14:useLocalDpi xmlns:a14="http://schemas.microsoft.com/office/drawing/2010/main" val="0"/>
                        </a:ext>
                      </a:extLst>
                    </a:blip>
                    <a:srcRect l="6277" r="22919"/>
                    <a:stretch/>
                  </pic:blipFill>
                  <pic:spPr bwMode="auto">
                    <a:xfrm>
                      <a:off x="0" y="0"/>
                      <a:ext cx="3366135" cy="3566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2272" behindDoc="0" locked="0" layoutInCell="1" allowOverlap="1" wp14:anchorId="747B4BD8" wp14:editId="05E06740">
                <wp:simplePos x="0" y="0"/>
                <wp:positionH relativeFrom="column">
                  <wp:posOffset>2909570</wp:posOffset>
                </wp:positionH>
                <wp:positionV relativeFrom="paragraph">
                  <wp:posOffset>2075815</wp:posOffset>
                </wp:positionV>
                <wp:extent cx="720090" cy="125730"/>
                <wp:effectExtent l="19050" t="19050" r="22860" b="26670"/>
                <wp:wrapNone/>
                <wp:docPr id="40" name="Rectangle: Rounded Corners 40"/>
                <wp:cNvGraphicFramePr/>
                <a:graphic xmlns:a="http://schemas.openxmlformats.org/drawingml/2006/main">
                  <a:graphicData uri="http://schemas.microsoft.com/office/word/2010/wordprocessingShape">
                    <wps:wsp>
                      <wps:cNvSpPr/>
                      <wps:spPr>
                        <a:xfrm>
                          <a:off x="0" y="0"/>
                          <a:ext cx="72009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9F723C" id="Rectangle: Rounded Corners 40" o:spid="_x0000_s1026" style="position:absolute;margin-left:229.1pt;margin-top:163.45pt;width:56.7pt;height:9.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" filled="f" strokecolor="red" strokeweight="2.25pt">
                <v:stroke joinstyle="miter"/>
              </v:roundrect>
            </w:pict>
          </mc:Fallback>
        </mc:AlternateContent>
      </w:r>
      <w:r>
        <w:rPr>
          <w:noProof/>
        </w:rPr>
        <w:drawing>
          <wp:anchor distT="0" distB="0" distL="114300" distR="114300" simplePos="0" relativeHeight="251686912" behindDoc="0" locked="0" layoutInCell="1" allowOverlap="1" wp14:anchorId="53221CDD" wp14:editId="0CE5C76A">
            <wp:simplePos x="0" y="0"/>
            <wp:positionH relativeFrom="margin">
              <wp:posOffset>2949575</wp:posOffset>
            </wp:positionH>
            <wp:positionV relativeFrom="paragraph">
              <wp:posOffset>2403475</wp:posOffset>
            </wp:positionV>
            <wp:extent cx="990600" cy="990600"/>
            <wp:effectExtent l="0" t="0" r="0" b="0"/>
            <wp:wrapThrough wrapText="bothSides">
              <wp:wrapPolygon edited="0">
                <wp:start x="0" y="0"/>
                <wp:lineTo x="0" y="21185"/>
                <wp:lineTo x="21185" y="21185"/>
                <wp:lineTo x="21185"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inate system.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90600" cy="9906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8960" behindDoc="0" locked="0" layoutInCell="1" allowOverlap="1" wp14:anchorId="532A0B77" wp14:editId="661FD3B8">
                <wp:simplePos x="0" y="0"/>
                <wp:positionH relativeFrom="column">
                  <wp:posOffset>2705735</wp:posOffset>
                </wp:positionH>
                <wp:positionV relativeFrom="paragraph">
                  <wp:posOffset>2199640</wp:posOffset>
                </wp:positionV>
                <wp:extent cx="3366135" cy="356616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66135" cy="3566160"/>
                        </a:xfrm>
                        <a:prstGeom prst="rect">
                          <a:avLst/>
                        </a:prstGeom>
                        <a:noFill/>
                        <a:ln>
                          <a:noFill/>
                        </a:ln>
                      </wps:spPr>
                      <wps:txbx>
                        <w:txbxContent>
                          <w:p w14:paraId="26CE633D" w14:textId="77777777" w:rsidR="001B0229" w:rsidRPr="007D271B" w:rsidRDefault="001B0229" w:rsidP="00FC4EAB">
                            <w:pP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32A0B77" id="Text Box 24" o:spid="_x0000_s1044" type="#_x0000_t202" style="position:absolute;margin-left:213.05pt;margin-top:173.2pt;width:265.05pt;height:280.8pt;z-index:25168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" filled="f" stroked="f">
                <v:textbox style="mso-fit-shape-to-text:t">
                  <w:txbxContent>
                    <w:p w14:paraId="26CE633D" w14:textId="77777777" w:rsidR="001B0229" w:rsidRPr="007D271B" w:rsidRDefault="001B0229" w:rsidP="00FC4EAB">
                      <w:pP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v:textbox>
              </v:shape>
            </w:pict>
          </mc:Fallback>
        </mc:AlternateContent>
      </w:r>
    </w:p>
    <w:p w14:paraId="7F91A99E" w14:textId="0FA3E7B4" w:rsidR="001A5443" w:rsidRDefault="0026632E" w:rsidP="008C32DE">
      <w:pPr>
        <w:spacing w:line="360" w:lineRule="auto"/>
      </w:pPr>
      <w:r>
        <w:rPr>
          <w:noProof/>
        </w:rPr>
        <mc:AlternateContent>
          <mc:Choice Requires="wps">
            <w:drawing>
              <wp:anchor distT="0" distB="0" distL="114300" distR="114300" simplePos="0" relativeHeight="251701248" behindDoc="0" locked="0" layoutInCell="1" allowOverlap="1" wp14:anchorId="26D9A033" wp14:editId="26F85EF6">
                <wp:simplePos x="0" y="0"/>
                <wp:positionH relativeFrom="column">
                  <wp:posOffset>2959100</wp:posOffset>
                </wp:positionH>
                <wp:positionV relativeFrom="paragraph">
                  <wp:posOffset>1837690</wp:posOffset>
                </wp:positionV>
                <wp:extent cx="697230" cy="125730"/>
                <wp:effectExtent l="19050" t="19050" r="26670" b="26670"/>
                <wp:wrapNone/>
                <wp:docPr id="39" name="Rectangle: Rounded Corners 39"/>
                <wp:cNvGraphicFramePr/>
                <a:graphic xmlns:a="http://schemas.openxmlformats.org/drawingml/2006/main">
                  <a:graphicData uri="http://schemas.microsoft.com/office/word/2010/wordprocessingShape">
                    <wps:wsp>
                      <wps:cNvSpPr/>
                      <wps:spPr>
                        <a:xfrm>
                          <a:off x="0" y="0"/>
                          <a:ext cx="69723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79E978" id="Rectangle: Rounded Corners 39" o:spid="_x0000_s1026" style="position:absolute;margin-left:233pt;margin-top:144.7pt;width:54.9pt;height:9.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" filled="f" strokecolor="red" strokeweight="2.25pt">
                <v:stroke joinstyle="miter"/>
              </v:roundrect>
            </w:pict>
          </mc:Fallback>
        </mc:AlternateContent>
      </w:r>
      <w:r>
        <w:rPr>
          <w:noProof/>
        </w:rPr>
        <mc:AlternateContent>
          <mc:Choice Requires="wps">
            <w:drawing>
              <wp:anchor distT="0" distB="0" distL="114300" distR="114300" simplePos="0" relativeHeight="251700224" behindDoc="0" locked="0" layoutInCell="1" allowOverlap="1" wp14:anchorId="04489B7A" wp14:editId="7600E212">
                <wp:simplePos x="0" y="0"/>
                <wp:positionH relativeFrom="column">
                  <wp:posOffset>2216150</wp:posOffset>
                </wp:positionH>
                <wp:positionV relativeFrom="paragraph">
                  <wp:posOffset>1923415</wp:posOffset>
                </wp:positionV>
                <wp:extent cx="483870" cy="125730"/>
                <wp:effectExtent l="19050" t="19050" r="11430" b="26670"/>
                <wp:wrapNone/>
                <wp:docPr id="38" name="Rectangle: Rounded Corners 38"/>
                <wp:cNvGraphicFramePr/>
                <a:graphic xmlns:a="http://schemas.openxmlformats.org/drawingml/2006/main">
                  <a:graphicData uri="http://schemas.microsoft.com/office/word/2010/wordprocessingShape">
                    <wps:wsp>
                      <wps:cNvSpPr/>
                      <wps:spPr>
                        <a:xfrm>
                          <a:off x="0" y="0"/>
                          <a:ext cx="483870" cy="125730"/>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AF6845" id="Rectangle: Rounded Corners 38" o:spid="_x0000_s1026" style="position:absolute;margin-left:174.5pt;margin-top:151.45pt;width:38.1pt;height:9.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" filled="f" strokecolor="red" strokeweight="2.25pt">
                <v:stroke joinstyle="miter"/>
              </v:roundrect>
            </w:pict>
          </mc:Fallback>
        </mc:AlternateContent>
      </w:r>
      <w:r>
        <w:rPr>
          <w:noProof/>
        </w:rPr>
        <w:drawing>
          <wp:anchor distT="0" distB="0" distL="114300" distR="114300" simplePos="0" relativeHeight="251683840" behindDoc="0" locked="0" layoutInCell="1" allowOverlap="1" wp14:anchorId="39FD2908" wp14:editId="65029F42">
            <wp:simplePos x="0" y="0"/>
            <wp:positionH relativeFrom="column">
              <wp:posOffset>901700</wp:posOffset>
            </wp:positionH>
            <wp:positionV relativeFrom="paragraph">
              <wp:posOffset>-124460</wp:posOffset>
            </wp:positionV>
            <wp:extent cx="3322955" cy="3520440"/>
            <wp:effectExtent l="0" t="0" r="0" b="381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ght.png"/>
                    <pic:cNvPicPr/>
                  </pic:nvPicPr>
                  <pic:blipFill rotWithShape="1">
                    <a:blip r:embed="rId52">
                      <a:extLst>
                        <a:ext uri="{28A0092B-C50C-407E-A947-70E740481C1C}">
                          <a14:useLocalDpi xmlns:a14="http://schemas.microsoft.com/office/drawing/2010/main" val="0"/>
                        </a:ext>
                      </a:extLst>
                    </a:blip>
                    <a:srcRect l="6131" r="23066"/>
                    <a:stretch/>
                  </pic:blipFill>
                  <pic:spPr bwMode="auto">
                    <a:xfrm>
                      <a:off x="0" y="0"/>
                      <a:ext cx="3322955" cy="3520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4320" behindDoc="0" locked="0" layoutInCell="1" allowOverlap="1" wp14:anchorId="11B1B6D3" wp14:editId="35FA1BD7">
                <wp:simplePos x="0" y="0"/>
                <wp:positionH relativeFrom="column">
                  <wp:posOffset>1549400</wp:posOffset>
                </wp:positionH>
                <wp:positionV relativeFrom="paragraph">
                  <wp:posOffset>3552190</wp:posOffset>
                </wp:positionV>
                <wp:extent cx="2179320" cy="205740"/>
                <wp:effectExtent l="0" t="0" r="0" b="3810"/>
                <wp:wrapTopAndBottom/>
                <wp:docPr id="41" name="Text Box 41"/>
                <wp:cNvGraphicFramePr/>
                <a:graphic xmlns:a="http://schemas.openxmlformats.org/drawingml/2006/main">
                  <a:graphicData uri="http://schemas.microsoft.com/office/word/2010/wordprocessingShape">
                    <wps:wsp>
                      <wps:cNvSpPr txBox="1"/>
                      <wps:spPr>
                        <a:xfrm>
                          <a:off x="0" y="0"/>
                          <a:ext cx="2179320" cy="205740"/>
                        </a:xfrm>
                        <a:prstGeom prst="rect">
                          <a:avLst/>
                        </a:prstGeom>
                        <a:solidFill>
                          <a:prstClr val="white"/>
                        </a:solidFill>
                        <a:ln>
                          <a:noFill/>
                        </a:ln>
                      </wps:spPr>
                      <wps:txbx>
                        <w:txbxContent>
                          <w:p w14:paraId="52E3F745" w14:textId="1FE5A5D8" w:rsidR="001B0229" w:rsidRPr="00067B65" w:rsidRDefault="001B0229" w:rsidP="00195C94">
                            <w:pPr>
                              <w:pStyle w:val="Caption"/>
                              <w:rPr>
                                <w:noProof/>
                                <w:sz w:val="24"/>
                              </w:rPr>
                            </w:pPr>
                            <w:bookmarkStart w:id="205" w:name="_Ref4000265"/>
                            <w:bookmarkStart w:id="206" w:name="_Toc4844207"/>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bookmarkEnd w:id="205"/>
                            <w:r>
                              <w:t>: Data Screenshot of Marker in Right</w:t>
                            </w:r>
                            <w:bookmarkEnd w:id="206"/>
                          </w:p>
                          <w:p w14:paraId="011A55A4" w14:textId="77777777" w:rsidR="001B0229" w:rsidRDefault="001B022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1B6D3" id="Text Box 41" o:spid="_x0000_s1045" type="#_x0000_t202" style="position:absolute;margin-left:122pt;margin-top:279.7pt;width:171.6pt;height:1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" stroked="f">
                <v:textbox inset="0,0,0,0">
                  <w:txbxContent>
                    <w:p w14:paraId="52E3F745" w14:textId="1FE5A5D8" w:rsidR="001B0229" w:rsidRPr="00067B65" w:rsidRDefault="001B0229" w:rsidP="00195C94">
                      <w:pPr>
                        <w:pStyle w:val="Caption"/>
                        <w:rPr>
                          <w:noProof/>
                          <w:sz w:val="24"/>
                        </w:rPr>
                      </w:pPr>
                      <w:bookmarkStart w:id="207" w:name="_Ref4000265"/>
                      <w:bookmarkStart w:id="208" w:name="_Toc4844207"/>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bookmarkEnd w:id="207"/>
                      <w:r>
                        <w:t>: Data Screenshot of Marker in Right</w:t>
                      </w:r>
                      <w:bookmarkEnd w:id="208"/>
                    </w:p>
                    <w:p w14:paraId="011A55A4" w14:textId="77777777" w:rsidR="001B0229" w:rsidRDefault="001B0229"/>
                  </w:txbxContent>
                </v:textbox>
                <w10:wrap type="topAndBottom"/>
              </v:shape>
            </w:pict>
          </mc:Fallback>
        </mc:AlternateContent>
      </w:r>
    </w:p>
    <w:p w14:paraId="5E387C37" w14:textId="192E12A0" w:rsidR="00FC4EAB" w:rsidRPr="00FC4EAB" w:rsidRDefault="00377706" w:rsidP="008C32DE">
      <w:pPr>
        <w:spacing w:line="360" w:lineRule="auto"/>
      </w:pPr>
      <w:r>
        <w:lastRenderedPageBreak/>
        <w:t>Therefore,</w:t>
      </w:r>
      <w:r w:rsidR="00FC4EAB">
        <w:t xml:space="preserve"> the orientation data </w:t>
      </w:r>
      <w:r w:rsidR="00D91CC1">
        <w:t>provided by</w:t>
      </w:r>
      <w:r w:rsidR="00171880">
        <w:t xml:space="preserve"> the libraries is deemed to be not reliable, the data </w:t>
      </w:r>
      <w:r>
        <w:t>will not be measured and recorded</w:t>
      </w:r>
      <w:r w:rsidR="00FC4EAB">
        <w:t xml:space="preserve"> in the experiment. </w:t>
      </w:r>
      <w:r w:rsidR="00541D80">
        <w:t xml:space="preserve">In Chapter </w:t>
      </w:r>
      <w:r w:rsidR="00541D80">
        <w:fldChar w:fldCharType="begin"/>
      </w:r>
      <w:r w:rsidR="00541D80">
        <w:instrText xml:space="preserve"> REF _Ref4524817 \r \h </w:instrText>
      </w:r>
      <w:r w:rsidR="00541D80">
        <w:fldChar w:fldCharType="separate"/>
      </w:r>
      <w:r w:rsidR="00721129">
        <w:t>3.4</w:t>
      </w:r>
      <w:r w:rsidR="00541D80">
        <w:fldChar w:fldCharType="end"/>
      </w:r>
      <w:r w:rsidR="00541D80">
        <w:t>, s</w:t>
      </w:r>
      <w:r w:rsidR="00274BB9">
        <w:t>everal</w:t>
      </w:r>
      <w:r w:rsidR="00541D80">
        <w:t xml:space="preserve"> proposed solutions to solve the inaccuracy of the orientation data are discussed. </w:t>
      </w:r>
    </w:p>
    <w:p w14:paraId="550E4196" w14:textId="37A3961C" w:rsidR="00FC4EAB" w:rsidRPr="00FC4EAB" w:rsidRDefault="00FC4EAB" w:rsidP="00551732">
      <w:pPr>
        <w:pStyle w:val="Heading3"/>
      </w:pPr>
      <w:bookmarkStart w:id="209" w:name="_Toc4844166"/>
      <w:r>
        <w:t>Experiment Setup</w:t>
      </w:r>
      <w:bookmarkEnd w:id="209"/>
      <w:r>
        <w:t xml:space="preserve"> </w:t>
      </w:r>
    </w:p>
    <w:p w14:paraId="57B51D14" w14:textId="57C61215" w:rsidR="007249E7" w:rsidRDefault="00C2267E" w:rsidP="00C2267E">
      <w:pPr>
        <w:spacing w:line="360" w:lineRule="auto"/>
      </w:pPr>
      <w:r>
        <w:rPr>
          <w:noProof/>
        </w:rPr>
        <mc:AlternateContent>
          <mc:Choice Requires="wps">
            <w:drawing>
              <wp:anchor distT="0" distB="0" distL="114300" distR="114300" simplePos="0" relativeHeight="251663360" behindDoc="0" locked="0" layoutInCell="1" allowOverlap="1" wp14:anchorId="058116CE" wp14:editId="2B6DB238">
                <wp:simplePos x="0" y="0"/>
                <wp:positionH relativeFrom="page">
                  <wp:posOffset>3105150</wp:posOffset>
                </wp:positionH>
                <wp:positionV relativeFrom="paragraph">
                  <wp:posOffset>6525895</wp:posOffset>
                </wp:positionV>
                <wp:extent cx="1371600" cy="226695"/>
                <wp:effectExtent l="0" t="0" r="0" b="1905"/>
                <wp:wrapTopAndBottom/>
                <wp:docPr id="4" name="Text Box 4"/>
                <wp:cNvGraphicFramePr/>
                <a:graphic xmlns:a="http://schemas.openxmlformats.org/drawingml/2006/main">
                  <a:graphicData uri="http://schemas.microsoft.com/office/word/2010/wordprocessingShape">
                    <wps:wsp>
                      <wps:cNvSpPr txBox="1"/>
                      <wps:spPr>
                        <a:xfrm>
                          <a:off x="0" y="0"/>
                          <a:ext cx="1371600" cy="226695"/>
                        </a:xfrm>
                        <a:prstGeom prst="rect">
                          <a:avLst/>
                        </a:prstGeom>
                        <a:solidFill>
                          <a:prstClr val="white"/>
                        </a:solidFill>
                        <a:ln>
                          <a:noFill/>
                        </a:ln>
                      </wps:spPr>
                      <wps:txbx>
                        <w:txbxContent>
                          <w:p w14:paraId="059621C7" w14:textId="1604DE71" w:rsidR="001B0229" w:rsidRPr="00746A50" w:rsidRDefault="001B0229" w:rsidP="008D5DC8">
                            <w:pPr>
                              <w:pStyle w:val="Caption"/>
                              <w:rPr>
                                <w:noProof/>
                                <w:sz w:val="24"/>
                              </w:rPr>
                            </w:pPr>
                            <w:bookmarkStart w:id="210" w:name="_Ref4000376"/>
                            <w:bookmarkStart w:id="211" w:name="_Toc4844208"/>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210"/>
                            <w:r>
                              <w:t>: Setup of 1 Marker</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116CE" id="Text Box 4" o:spid="_x0000_s1046" type="#_x0000_t202" style="position:absolute;margin-left:244.5pt;margin-top:513.85pt;width:108pt;height:17.8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" stroked="f">
                <v:textbox inset="0,0,0,0">
                  <w:txbxContent>
                    <w:p w14:paraId="059621C7" w14:textId="1604DE71" w:rsidR="001B0229" w:rsidRPr="00746A50" w:rsidRDefault="001B0229" w:rsidP="008D5DC8">
                      <w:pPr>
                        <w:pStyle w:val="Caption"/>
                        <w:rPr>
                          <w:noProof/>
                          <w:sz w:val="24"/>
                        </w:rPr>
                      </w:pPr>
                      <w:bookmarkStart w:id="212" w:name="_Ref4000376"/>
                      <w:bookmarkStart w:id="213" w:name="_Toc4844208"/>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212"/>
                      <w:r>
                        <w:t>: Setup of 1 Marker</w:t>
                      </w:r>
                      <w:bookmarkEnd w:id="213"/>
                    </w:p>
                  </w:txbxContent>
                </v:textbox>
                <w10:wrap type="topAndBottom" anchorx="page"/>
              </v:shape>
            </w:pict>
          </mc:Fallback>
        </mc:AlternateContent>
      </w:r>
      <w:r w:rsidR="00D93996">
        <w:rPr>
          <w:noProof/>
        </w:rPr>
        <mc:AlternateContent>
          <mc:Choice Requires="wps">
            <w:drawing>
              <wp:anchor distT="0" distB="0" distL="114300" distR="114300" simplePos="0" relativeHeight="251668480" behindDoc="0" locked="0" layoutInCell="1" allowOverlap="1" wp14:anchorId="2F8F6F56" wp14:editId="3562E7CA">
                <wp:simplePos x="0" y="0"/>
                <wp:positionH relativeFrom="margin">
                  <wp:posOffset>2419985</wp:posOffset>
                </wp:positionH>
                <wp:positionV relativeFrom="paragraph">
                  <wp:posOffset>3619500</wp:posOffset>
                </wp:positionV>
                <wp:extent cx="1828800" cy="1828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5643661" w14:textId="2D45DB5D" w:rsidR="001B0229" w:rsidRPr="00F61D33" w:rsidRDefault="001B0229"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F8F6F56" id="Text Box 7" o:spid="_x0000_s1047" type="#_x0000_t202" style="position:absolute;margin-left:190.55pt;margin-top:285pt;width:2in;height:2in;z-index:25166848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" filled="f" stroked="f">
                <v:textbox style="mso-fit-shape-to-text:t">
                  <w:txbxContent>
                    <w:p w14:paraId="45643661" w14:textId="2D45DB5D" w:rsidR="001B0229" w:rsidRPr="00F61D33" w:rsidRDefault="001B0229"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txbxContent>
                </v:textbox>
                <w10:wrap anchorx="margin"/>
              </v:shape>
            </w:pict>
          </mc:Fallback>
        </mc:AlternateContent>
      </w:r>
      <w:r w:rsidR="00D93996">
        <w:rPr>
          <w:noProof/>
        </w:rPr>
        <mc:AlternateContent>
          <mc:Choice Requires="wps">
            <w:drawing>
              <wp:anchor distT="0" distB="0" distL="114300" distR="114300" simplePos="0" relativeHeight="251666432" behindDoc="0" locked="0" layoutInCell="1" allowOverlap="1" wp14:anchorId="1E984318" wp14:editId="028BD12B">
                <wp:simplePos x="0" y="0"/>
                <wp:positionH relativeFrom="column">
                  <wp:posOffset>3781425</wp:posOffset>
                </wp:positionH>
                <wp:positionV relativeFrom="paragraph">
                  <wp:posOffset>507746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6D83C03" w14:textId="58972EA0" w:rsidR="001B0229" w:rsidRPr="00F61D33" w:rsidRDefault="001B0229"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E984318" id="Text Box 6" o:spid="_x0000_s1048" type="#_x0000_t202" style="position:absolute;margin-left:297.75pt;margin-top:399.8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" filled="f" stroked="f">
                <v:textbox style="mso-fit-shape-to-text:t">
                  <w:txbxContent>
                    <w:p w14:paraId="36D83C03" w14:textId="58972EA0" w:rsidR="001B0229" w:rsidRPr="00F61D33" w:rsidRDefault="001B0229"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p>
                  </w:txbxContent>
                </v:textbox>
              </v:shape>
            </w:pict>
          </mc:Fallback>
        </mc:AlternateContent>
      </w:r>
      <w:r w:rsidR="00D93996">
        <w:rPr>
          <w:noProof/>
        </w:rPr>
        <mc:AlternateContent>
          <mc:Choice Requires="wps">
            <w:drawing>
              <wp:anchor distT="0" distB="0" distL="114300" distR="114300" simplePos="0" relativeHeight="251670528" behindDoc="0" locked="0" layoutInCell="1" allowOverlap="1" wp14:anchorId="077D921B" wp14:editId="47BF2BE4">
                <wp:simplePos x="0" y="0"/>
                <wp:positionH relativeFrom="column">
                  <wp:posOffset>1644650</wp:posOffset>
                </wp:positionH>
                <wp:positionV relativeFrom="paragraph">
                  <wp:posOffset>5795645</wp:posOffset>
                </wp:positionV>
                <wp:extent cx="1828800" cy="1828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34D24CE" w14:textId="4D13EFB1" w:rsidR="001B0229" w:rsidRPr="00F61D33" w:rsidRDefault="001B0229"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7D921B" id="Text Box 8" o:spid="_x0000_s1049" type="#_x0000_t202" style="position:absolute;margin-left:129.5pt;margin-top:456.35pt;width:2in;height:2in;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FHNIwIAAE8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" filled="f" stroked="f">
                <v:textbox style="mso-fit-shape-to-text:t">
                  <w:txbxContent>
                    <w:p w14:paraId="534D24CE" w14:textId="4D13EFB1" w:rsidR="001B0229" w:rsidRPr="00F61D33" w:rsidRDefault="001B0229" w:rsidP="00F61D33">
                      <w:pPr>
                        <w:jc w:val="cente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w:t>
                      </w:r>
                    </w:p>
                  </w:txbxContent>
                </v:textbox>
              </v:shape>
            </w:pict>
          </mc:Fallback>
        </mc:AlternateContent>
      </w:r>
      <w:r w:rsidR="00D93996">
        <w:rPr>
          <w:noProof/>
        </w:rPr>
        <w:drawing>
          <wp:anchor distT="0" distB="0" distL="114300" distR="114300" simplePos="0" relativeHeight="251664384" behindDoc="0" locked="0" layoutInCell="1" allowOverlap="1" wp14:anchorId="3BFE1173" wp14:editId="3E7692B2">
            <wp:simplePos x="0" y="0"/>
            <wp:positionH relativeFrom="margin">
              <wp:posOffset>1912620</wp:posOffset>
            </wp:positionH>
            <wp:positionV relativeFrom="paragraph">
              <wp:posOffset>4195445</wp:posOffset>
            </wp:positionV>
            <wp:extent cx="1927860" cy="1927860"/>
            <wp:effectExtent l="0" t="0" r="0" b="0"/>
            <wp:wrapThrough wrapText="bothSides">
              <wp:wrapPolygon edited="0">
                <wp:start x="0" y="21600"/>
                <wp:lineTo x="21344" y="21600"/>
                <wp:lineTo x="21344" y="11568"/>
                <wp:lineTo x="21344" y="5592"/>
                <wp:lineTo x="21344" y="470"/>
                <wp:lineTo x="20704" y="256"/>
                <wp:lineTo x="0" y="256"/>
                <wp:lineTo x="0" y="2160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ordinate system.png"/>
                    <pic:cNvPicPr/>
                  </pic:nvPicPr>
                  <pic:blipFill>
                    <a:blip r:embed="rId48" cstate="print">
                      <a:extLst>
                        <a:ext uri="{28A0092B-C50C-407E-A947-70E740481C1C}">
                          <a14:useLocalDpi xmlns:a14="http://schemas.microsoft.com/office/drawing/2010/main" val="0"/>
                        </a:ext>
                      </a:extLst>
                    </a:blip>
                    <a:stretch>
                      <a:fillRect/>
                    </a:stretch>
                  </pic:blipFill>
                  <pic:spPr>
                    <a:xfrm rot="5400000" flipH="1">
                      <a:off x="0" y="0"/>
                      <a:ext cx="1927860" cy="1927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34D8">
        <w:rPr>
          <w:noProof/>
        </w:rPr>
        <w:drawing>
          <wp:anchor distT="0" distB="0" distL="114300" distR="114300" simplePos="0" relativeHeight="251661312" behindDoc="0" locked="0" layoutInCell="1" allowOverlap="1" wp14:anchorId="635168AF" wp14:editId="699D9456">
            <wp:simplePos x="0" y="0"/>
            <wp:positionH relativeFrom="page">
              <wp:posOffset>1233805</wp:posOffset>
            </wp:positionH>
            <wp:positionV relativeFrom="paragraph">
              <wp:posOffset>1388110</wp:posOffset>
            </wp:positionV>
            <wp:extent cx="5121275" cy="4963795"/>
            <wp:effectExtent l="2540" t="0" r="5715"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tup_1Marker_2.JPG"/>
                    <pic:cNvPicPr/>
                  </pic:nvPicPr>
                  <pic:blipFill rotWithShape="1">
                    <a:blip r:embed="rId53" cstate="print">
                      <a:extLst>
                        <a:ext uri="{28A0092B-C50C-407E-A947-70E740481C1C}">
                          <a14:useLocalDpi xmlns:a14="http://schemas.microsoft.com/office/drawing/2010/main" val="0"/>
                        </a:ext>
                      </a:extLst>
                    </a:blip>
                    <a:srcRect t="19733" r="37892"/>
                    <a:stretch/>
                  </pic:blipFill>
                  <pic:spPr bwMode="auto">
                    <a:xfrm rot="5400000">
                      <a:off x="0" y="0"/>
                      <a:ext cx="5121275" cy="4963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670C">
        <w:t>This experiment is conducted to compare the accuracy of the translational data provided by the librar</w:t>
      </w:r>
      <w:r w:rsidR="004C38DD">
        <w:t>ies</w:t>
      </w:r>
      <w:r w:rsidR="00E3670C">
        <w:t xml:space="preserve">. The experiment is set up as shown in </w:t>
      </w:r>
      <w:r w:rsidR="00C502F7">
        <w:fldChar w:fldCharType="begin"/>
      </w:r>
      <w:r w:rsidR="00C502F7">
        <w:instrText xml:space="preserve"> REF _Ref4000376 \h </w:instrText>
      </w:r>
      <w:r w:rsidR="008C32DE">
        <w:instrText xml:space="preserve"> \* MERGEFORMAT </w:instrText>
      </w:r>
      <w:r w:rsidR="00C502F7">
        <w:fldChar w:fldCharType="separate"/>
      </w:r>
      <w:r w:rsidR="00721129">
        <w:t xml:space="preserve">Figure </w:t>
      </w:r>
      <w:r w:rsidR="00721129">
        <w:rPr>
          <w:noProof/>
        </w:rPr>
        <w:t>12</w:t>
      </w:r>
      <w:r w:rsidR="00C502F7">
        <w:fldChar w:fldCharType="end"/>
      </w:r>
      <w:r w:rsidR="00E3670C">
        <w:t xml:space="preserve">. </w:t>
      </w:r>
      <w:r w:rsidR="009A09BB">
        <w:t xml:space="preserve">The marker was placed on a steel bar and </w:t>
      </w:r>
      <w:r w:rsidR="007249E7">
        <w:t xml:space="preserve">distance retrieved from the library was compared with the ground truth to visualize the accuracy of the respective library. </w:t>
      </w:r>
    </w:p>
    <w:p w14:paraId="12DC6501" w14:textId="5DA3ADCC" w:rsidR="00F20235" w:rsidRDefault="007249E7" w:rsidP="008C32DE">
      <w:pPr>
        <w:spacing w:line="360" w:lineRule="auto"/>
      </w:pPr>
      <w:r>
        <w:lastRenderedPageBreak/>
        <w:t xml:space="preserve">Each library was tested with different distance value due to the </w:t>
      </w:r>
      <w:r w:rsidR="004D4A74">
        <w:t>marker detectable range</w:t>
      </w:r>
      <w:r>
        <w:t xml:space="preserve"> and marker size of the library itself. </w:t>
      </w:r>
      <w:r w:rsidR="00225290">
        <w:t xml:space="preserve">The difference in </w:t>
      </w:r>
      <w:r w:rsidR="00F20235">
        <w:t xml:space="preserve">experimental value for both libraries does not impose a significant impact as the values will be compared to the respective ground truth. </w:t>
      </w:r>
    </w:p>
    <w:p w14:paraId="4A495697" w14:textId="4C1C331E" w:rsidR="007249E7" w:rsidRDefault="00EF76DF" w:rsidP="008C32DE">
      <w:pPr>
        <w:spacing w:line="360" w:lineRule="auto"/>
      </w:pPr>
      <w:r>
        <w:t>The a</w:t>
      </w:r>
      <w:r w:rsidR="00CA552B">
        <w:t>r_pose library was tested with</w:t>
      </w:r>
      <w:r w:rsidR="001B0996" w:rsidRPr="004D4A74">
        <w:t xml:space="preserve"> 1.1m </w:t>
      </w:r>
      <w:r w:rsidR="000A4469">
        <w:t xml:space="preserve">(near) </w:t>
      </w:r>
      <w:r w:rsidR="001B0996" w:rsidRPr="004D4A74">
        <w:t>and 1.4m</w:t>
      </w:r>
      <w:r w:rsidR="001B0996">
        <w:t xml:space="preserve"> </w:t>
      </w:r>
      <w:r w:rsidR="000A4469">
        <w:t xml:space="preserve">(far) </w:t>
      </w:r>
      <w:r w:rsidR="006C4082">
        <w:t xml:space="preserve">in </w:t>
      </w:r>
      <w:r w:rsidR="003B2494">
        <w:t xml:space="preserve">the </w:t>
      </w:r>
      <w:r w:rsidR="006C4082" w:rsidRPr="00982936">
        <w:rPr>
          <w:noProof/>
        </w:rPr>
        <w:t>z</w:t>
      </w:r>
      <w:r w:rsidR="00982936">
        <w:rPr>
          <w:noProof/>
        </w:rPr>
        <w:t>-</w:t>
      </w:r>
      <w:r w:rsidR="006C4082" w:rsidRPr="00982936">
        <w:rPr>
          <w:noProof/>
        </w:rPr>
        <w:t>directio</w:t>
      </w:r>
      <w:r w:rsidR="004B30A2" w:rsidRPr="00982936">
        <w:rPr>
          <w:noProof/>
        </w:rPr>
        <w:t>n</w:t>
      </w:r>
      <w:r w:rsidR="004B30A2">
        <w:t xml:space="preserve"> </w:t>
      </w:r>
      <w:r w:rsidRPr="004D4A74">
        <w:t>and 0m</w:t>
      </w:r>
      <w:r w:rsidR="000A4469">
        <w:t xml:space="preserve"> (middle)</w:t>
      </w:r>
      <w:r w:rsidRPr="004D4A74">
        <w:t>, 0.</w:t>
      </w:r>
      <w:r w:rsidR="001B0996" w:rsidRPr="004D4A74">
        <w:t>3</w:t>
      </w:r>
      <w:r w:rsidRPr="004D4A74">
        <w:t>m</w:t>
      </w:r>
      <w:r w:rsidR="000A4469">
        <w:t xml:space="preserve"> (left)</w:t>
      </w:r>
      <w:r w:rsidRPr="004D4A74">
        <w:t xml:space="preserve"> and -0.</w:t>
      </w:r>
      <w:r w:rsidR="001B0996" w:rsidRPr="004D4A74">
        <w:t>3</w:t>
      </w:r>
      <w:r w:rsidRPr="004D4A74">
        <w:t>m</w:t>
      </w:r>
      <w:r w:rsidR="000A4469">
        <w:t xml:space="preserve"> (right)</w:t>
      </w:r>
      <w:r w:rsidRPr="004D4A74">
        <w:t xml:space="preserve"> in </w:t>
      </w:r>
      <w:r w:rsidR="007B0C9E" w:rsidRPr="004D4A74">
        <w:t xml:space="preserve">the </w:t>
      </w:r>
      <w:r w:rsidRPr="004D4A74">
        <w:rPr>
          <w:noProof/>
        </w:rPr>
        <w:t>x</w:t>
      </w:r>
      <w:r w:rsidR="00982936" w:rsidRPr="004D4A74">
        <w:rPr>
          <w:noProof/>
        </w:rPr>
        <w:t>-</w:t>
      </w:r>
      <w:r w:rsidRPr="004D4A74">
        <w:rPr>
          <w:noProof/>
        </w:rPr>
        <w:t>direction</w:t>
      </w:r>
      <w:r w:rsidRPr="004D4A74">
        <w:t xml:space="preserve">. The </w:t>
      </w:r>
      <w:r w:rsidR="00CA552B" w:rsidRPr="004D4A74">
        <w:t xml:space="preserve">ar_track_alvar library was tested with </w:t>
      </w:r>
      <w:r w:rsidR="001B0996" w:rsidRPr="004D4A74">
        <w:t>0.8m</w:t>
      </w:r>
      <w:r w:rsidR="000A4469">
        <w:t xml:space="preserve"> (near)</w:t>
      </w:r>
      <w:r w:rsidR="001B0996" w:rsidRPr="004D4A74">
        <w:t xml:space="preserve"> and 1.1m</w:t>
      </w:r>
      <w:r w:rsidR="000A4469">
        <w:t xml:space="preserve"> (far)</w:t>
      </w:r>
      <w:r w:rsidR="001B0996" w:rsidRPr="004D4A74">
        <w:t xml:space="preserve"> </w:t>
      </w:r>
      <w:r w:rsidR="006C4082" w:rsidRPr="004D4A74">
        <w:t xml:space="preserve">in </w:t>
      </w:r>
      <w:r w:rsidR="003B2494" w:rsidRPr="004D4A74">
        <w:t xml:space="preserve">the </w:t>
      </w:r>
      <w:r w:rsidR="006C4082" w:rsidRPr="004D4A74">
        <w:rPr>
          <w:noProof/>
        </w:rPr>
        <w:t>z</w:t>
      </w:r>
      <w:r w:rsidR="00982936" w:rsidRPr="004D4A74">
        <w:rPr>
          <w:noProof/>
        </w:rPr>
        <w:t>-</w:t>
      </w:r>
      <w:r w:rsidR="006C4082" w:rsidRPr="004D4A74">
        <w:rPr>
          <w:noProof/>
        </w:rPr>
        <w:t>direction</w:t>
      </w:r>
      <w:r w:rsidRPr="004D4A74">
        <w:t xml:space="preserve"> and </w:t>
      </w:r>
      <w:r w:rsidR="001B0996" w:rsidRPr="004D4A74">
        <w:t>0m</w:t>
      </w:r>
      <w:r w:rsidR="000A4469">
        <w:t xml:space="preserve"> (middle)</w:t>
      </w:r>
      <w:r w:rsidR="001B0996" w:rsidRPr="004D4A74">
        <w:t>, 0.2m</w:t>
      </w:r>
      <w:r w:rsidR="000A4469">
        <w:t xml:space="preserve"> (left)</w:t>
      </w:r>
      <w:r w:rsidR="001B0996" w:rsidRPr="004D4A74">
        <w:t xml:space="preserve"> and -0.2m</w:t>
      </w:r>
      <w:r w:rsidR="000A4469">
        <w:t xml:space="preserve"> (right)</w:t>
      </w:r>
      <w:r w:rsidR="001B0996" w:rsidRPr="004D4A74">
        <w:t xml:space="preserve"> in </w:t>
      </w:r>
      <w:r w:rsidR="003B2494" w:rsidRPr="004D4A74">
        <w:t xml:space="preserve">the </w:t>
      </w:r>
      <w:r w:rsidR="001B0996" w:rsidRPr="004D4A74">
        <w:rPr>
          <w:noProof/>
        </w:rPr>
        <w:t>x</w:t>
      </w:r>
      <w:r w:rsidR="00982936" w:rsidRPr="004D4A74">
        <w:rPr>
          <w:noProof/>
        </w:rPr>
        <w:t>-</w:t>
      </w:r>
      <w:r w:rsidR="001B0996" w:rsidRPr="004D4A74">
        <w:rPr>
          <w:noProof/>
        </w:rPr>
        <w:t>direction</w:t>
      </w:r>
      <w:r w:rsidR="001B0996">
        <w:t xml:space="preserve">. </w:t>
      </w:r>
      <w:r w:rsidR="00436820">
        <w:t xml:space="preserve">Therefore, there will be </w:t>
      </w:r>
      <w:r w:rsidR="009A59FD">
        <w:t>6</w:t>
      </w:r>
      <w:r w:rsidR="00436820">
        <w:t xml:space="preserve"> sets of data for each library. </w:t>
      </w:r>
    </w:p>
    <w:p w14:paraId="03B9C9B3" w14:textId="15573E32" w:rsidR="00BA1D6F" w:rsidRDefault="00CA552B" w:rsidP="008C32DE">
      <w:pPr>
        <w:spacing w:line="360" w:lineRule="auto"/>
      </w:pPr>
      <w:r>
        <w:t xml:space="preserve">First, the robot was moved to a fixed position, then the steel bar with the marker is set up in front of the robot with the distance of the first ground truth to be tested. </w:t>
      </w:r>
      <w:r w:rsidR="00BA1D6F">
        <w:t xml:space="preserve">The data from the library was recorded </w:t>
      </w:r>
      <w:r w:rsidR="00EF76DF">
        <w:t xml:space="preserve">for 10 seconds </w:t>
      </w:r>
      <w:r w:rsidR="00BA1D6F">
        <w:t xml:space="preserve">by using the </w:t>
      </w:r>
      <w:r w:rsidR="00BA1D6F" w:rsidRPr="00C14CDF">
        <w:rPr>
          <w:noProof/>
        </w:rPr>
        <w:t>rosbag</w:t>
      </w:r>
      <w:r w:rsidR="00BA1D6F">
        <w:t xml:space="preserve"> function inside ROS. </w:t>
      </w:r>
      <w:r>
        <w:t>Next, the steel bar was moved</w:t>
      </w:r>
      <w:r w:rsidR="00BA1D6F">
        <w:t xml:space="preserve"> </w:t>
      </w:r>
      <w:r>
        <w:t xml:space="preserve">to the distance of the next ground truth to </w:t>
      </w:r>
      <w:r w:rsidR="00B41262" w:rsidRPr="00B41262">
        <w:rPr>
          <w:noProof/>
        </w:rPr>
        <w:t xml:space="preserve">be </w:t>
      </w:r>
      <w:r w:rsidRPr="00B41262">
        <w:rPr>
          <w:noProof/>
        </w:rPr>
        <w:t>tested</w:t>
      </w:r>
      <w:r w:rsidR="00BA1D6F">
        <w:t xml:space="preserve"> and the data was recorded. The last step was repeated until all the distance</w:t>
      </w:r>
      <w:r w:rsidR="004B30A2">
        <w:t>s</w:t>
      </w:r>
      <w:r w:rsidR="00BA1D6F">
        <w:t xml:space="preserve"> were tested and recorded</w:t>
      </w:r>
      <w:r w:rsidR="00436820">
        <w:t xml:space="preserve"> for that particular library</w:t>
      </w:r>
      <w:r w:rsidR="00BA1D6F">
        <w:t xml:space="preserve">. </w:t>
      </w:r>
    </w:p>
    <w:p w14:paraId="1437AD43" w14:textId="469EA55C" w:rsidR="00BA1D6F" w:rsidRDefault="00BA1D6F" w:rsidP="008C32DE">
      <w:pPr>
        <w:spacing w:line="360" w:lineRule="auto"/>
      </w:pPr>
      <w:r>
        <w:t xml:space="preserve">Next, the marker was replaced to the marker of the other library. The same procedure from before was repeated with </w:t>
      </w:r>
      <w:r w:rsidR="00436820">
        <w:t>respective</w:t>
      </w:r>
      <w:r>
        <w:t xml:space="preserve"> distance to be tested. </w:t>
      </w:r>
      <w:r w:rsidR="00175CC9">
        <w:t>The data</w:t>
      </w:r>
      <w:r w:rsidR="00EF76DF">
        <w:t xml:space="preserve"> </w:t>
      </w:r>
      <w:r w:rsidR="00175CC9">
        <w:t xml:space="preserve">recorded </w:t>
      </w:r>
      <w:r w:rsidR="00EF76DF">
        <w:t xml:space="preserve">was processed by averaging all the data recorded within the 10 seconds </w:t>
      </w:r>
      <w:r w:rsidR="00175CC9">
        <w:t xml:space="preserve">and compared to their ground truth respectively. </w:t>
      </w:r>
      <w:r>
        <w:t xml:space="preserve"> </w:t>
      </w:r>
    </w:p>
    <w:p w14:paraId="499556ED" w14:textId="51AF817D" w:rsidR="00CA552B" w:rsidRPr="00D40D61" w:rsidRDefault="00436820" w:rsidP="008C32DE">
      <w:pPr>
        <w:spacing w:line="360" w:lineRule="auto"/>
      </w:pPr>
      <w:r>
        <w:t>In the procedure</w:t>
      </w:r>
      <w:r w:rsidR="004B30A2">
        <w:t xml:space="preserve"> mentioned above</w:t>
      </w:r>
      <w:r>
        <w:t>, t</w:t>
      </w:r>
      <w:r w:rsidR="00175CC9">
        <w:t xml:space="preserve">he steel bar was moved, instead of the robot, when changing the distance </w:t>
      </w:r>
      <w:r w:rsidR="00CA552B">
        <w:t xml:space="preserve">is because </w:t>
      </w:r>
      <w:r w:rsidR="00BA1D6F">
        <w:t>moving the steel bar to the intended distance is more accurate than moving the robot with the joystick.</w:t>
      </w:r>
      <w:r w:rsidR="006C4082">
        <w:t xml:space="preserve"> </w:t>
      </w:r>
    </w:p>
    <w:p w14:paraId="50BF0AE7" w14:textId="2D1EE593" w:rsidR="007D271B" w:rsidRDefault="00D40D61" w:rsidP="00551732">
      <w:pPr>
        <w:pStyle w:val="Heading3"/>
      </w:pPr>
      <w:bookmarkStart w:id="214" w:name="_Toc4844167"/>
      <w:r>
        <w:t>Experiment Result</w:t>
      </w:r>
      <w:r w:rsidR="00A51729">
        <w:t>s</w:t>
      </w:r>
      <w:r>
        <w:t xml:space="preserve"> </w:t>
      </w:r>
      <w:r w:rsidRPr="00D40D61">
        <w:t>and</w:t>
      </w:r>
      <w:r>
        <w:t xml:space="preserve"> Discussion</w:t>
      </w:r>
      <w:bookmarkEnd w:id="214"/>
    </w:p>
    <w:p w14:paraId="6D72F925" w14:textId="390E9527" w:rsidR="007D271B" w:rsidRDefault="00C502F7" w:rsidP="008C32DE">
      <w:pPr>
        <w:spacing w:line="360" w:lineRule="auto"/>
      </w:pPr>
      <w:r w:rsidRPr="00C502F7">
        <w:fldChar w:fldCharType="begin"/>
      </w:r>
      <w:r w:rsidRPr="00C502F7">
        <w:instrText xml:space="preserve"> REF _Ref4000300 \h </w:instrText>
      </w:r>
      <w:r>
        <w:instrText xml:space="preserve"> \* MERGEFORMAT </w:instrText>
      </w:r>
      <w:r w:rsidRPr="00C502F7">
        <w:fldChar w:fldCharType="separate"/>
      </w:r>
      <w:r w:rsidR="00721129">
        <w:t xml:space="preserve">Table </w:t>
      </w:r>
      <w:r w:rsidR="00721129">
        <w:rPr>
          <w:noProof/>
        </w:rPr>
        <w:t>2</w:t>
      </w:r>
      <w:r w:rsidRPr="00C502F7">
        <w:fldChar w:fldCharType="end"/>
      </w:r>
      <w:r w:rsidRPr="00C502F7">
        <w:t xml:space="preserve"> and </w:t>
      </w:r>
      <w:r w:rsidRPr="00C502F7">
        <w:fldChar w:fldCharType="begin"/>
      </w:r>
      <w:r w:rsidRPr="00C502F7">
        <w:instrText xml:space="preserve"> REF _Ref4000301 \h </w:instrText>
      </w:r>
      <w:r>
        <w:instrText xml:space="preserve"> \* MERGEFORMAT </w:instrText>
      </w:r>
      <w:r w:rsidRPr="00C502F7">
        <w:fldChar w:fldCharType="separate"/>
      </w:r>
      <w:r w:rsidR="00721129">
        <w:t xml:space="preserve">Table </w:t>
      </w:r>
      <w:r w:rsidR="00721129">
        <w:rPr>
          <w:noProof/>
        </w:rPr>
        <w:t>3</w:t>
      </w:r>
      <w:r w:rsidRPr="00C502F7">
        <w:fldChar w:fldCharType="end"/>
      </w:r>
      <w:r w:rsidR="00C63A98">
        <w:t xml:space="preserve"> show the result of the experiment</w:t>
      </w:r>
      <w:r w:rsidR="00455103">
        <w:t>s</w:t>
      </w:r>
      <w:r w:rsidR="00C63A98">
        <w:t xml:space="preserve">. In this experiment, the translation data in </w:t>
      </w:r>
      <w:r w:rsidR="007B0C9E">
        <w:t xml:space="preserve">the </w:t>
      </w:r>
      <w:r w:rsidR="00C63A98" w:rsidRPr="007B0C9E">
        <w:rPr>
          <w:noProof/>
        </w:rPr>
        <w:t>y</w:t>
      </w:r>
      <w:r w:rsidR="00982936" w:rsidRPr="007B0C9E">
        <w:rPr>
          <w:noProof/>
        </w:rPr>
        <w:t>-</w:t>
      </w:r>
      <w:r w:rsidR="00C63A98" w:rsidRPr="007B0C9E">
        <w:rPr>
          <w:noProof/>
        </w:rPr>
        <w:t>direction</w:t>
      </w:r>
      <w:r w:rsidR="00455103">
        <w:rPr>
          <w:noProof/>
        </w:rPr>
        <w:t xml:space="preserve"> (height)</w:t>
      </w:r>
      <w:r w:rsidR="00C63A98">
        <w:t xml:space="preserve"> is not our concern in this project so it was not measured</w:t>
      </w:r>
      <w:r w:rsidR="00285E6F">
        <w:t xml:space="preserve"> and recorded</w:t>
      </w:r>
      <w:r w:rsidR="00C63A98">
        <w:t>.</w:t>
      </w:r>
      <w:r w:rsidR="00377706">
        <w:t xml:space="preserve"> </w:t>
      </w:r>
      <w:r w:rsidR="00285E6F">
        <w:t>The orientation data was also not measured and recorded due to its inaccuracy</w:t>
      </w:r>
      <w:r w:rsidR="004B30A2">
        <w:t xml:space="preserve"> discussed before</w:t>
      </w:r>
      <w:r w:rsidR="00285E6F">
        <w:t>.</w:t>
      </w:r>
    </w:p>
    <w:p w14:paraId="52EC2DFB" w14:textId="77777777" w:rsidR="00DF561E" w:rsidRDefault="00DF561E" w:rsidP="008C32DE">
      <w:pPr>
        <w:spacing w:line="360" w:lineRule="auto"/>
      </w:pPr>
    </w:p>
    <w:p w14:paraId="22BD0B4F" w14:textId="216A41B1" w:rsidR="00145A59" w:rsidRDefault="00145A59" w:rsidP="00145A59">
      <w:pPr>
        <w:pStyle w:val="Caption"/>
        <w:keepNext/>
        <w:jc w:val="center"/>
      </w:pPr>
      <w:bookmarkStart w:id="215" w:name="_Ref4000300"/>
      <w:bookmarkStart w:id="216" w:name="_Toc4844229"/>
      <w:r>
        <w:lastRenderedPageBreak/>
        <w:t xml:space="preserve">Table </w:t>
      </w:r>
      <w:fldSimple w:instr=" SEQ Table \* ARABIC ">
        <w:r w:rsidR="00721129">
          <w:rPr>
            <w:noProof/>
          </w:rPr>
          <w:t>2</w:t>
        </w:r>
      </w:fldSimple>
      <w:bookmarkEnd w:id="215"/>
      <w:r>
        <w:t>: Result of the ar_pose Library Test</w:t>
      </w:r>
      <w:bookmarkEnd w:id="216"/>
    </w:p>
    <w:tbl>
      <w:tblPr>
        <w:tblStyle w:val="GridTable6Colorful"/>
        <w:tblW w:w="8500" w:type="dxa"/>
        <w:jc w:val="center"/>
        <w:tblLook w:val="04A0" w:firstRow="1" w:lastRow="0" w:firstColumn="1" w:lastColumn="0" w:noHBand="0" w:noVBand="1"/>
      </w:tblPr>
      <w:tblGrid>
        <w:gridCol w:w="1456"/>
        <w:gridCol w:w="1428"/>
        <w:gridCol w:w="1428"/>
        <w:gridCol w:w="1428"/>
        <w:gridCol w:w="1343"/>
        <w:gridCol w:w="1417"/>
      </w:tblGrid>
      <w:tr w:rsidR="00145A59" w14:paraId="0756E02F" w14:textId="77777777" w:rsidTr="00145A5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gridSpan w:val="2"/>
            <w:tcBorders>
              <w:bottom w:val="single" w:sz="4" w:space="0" w:color="666666" w:themeColor="text1" w:themeTint="99"/>
              <w:right w:val="double" w:sz="4" w:space="0" w:color="auto"/>
            </w:tcBorders>
          </w:tcPr>
          <w:p w14:paraId="20A049D4" w14:textId="43899D86" w:rsidR="00145A59" w:rsidRPr="00145A59" w:rsidRDefault="00145A59" w:rsidP="00145A59">
            <w:pPr>
              <w:jc w:val="center"/>
            </w:pPr>
            <w:r>
              <w:t>Ground Truth (m)</w:t>
            </w:r>
          </w:p>
        </w:tc>
        <w:tc>
          <w:tcPr>
            <w:tcW w:w="2856" w:type="dxa"/>
            <w:gridSpan w:val="2"/>
            <w:tcBorders>
              <w:left w:val="double" w:sz="4" w:space="0" w:color="auto"/>
              <w:bottom w:val="single" w:sz="4" w:space="0" w:color="666666" w:themeColor="text1" w:themeTint="99"/>
              <w:right w:val="double" w:sz="4" w:space="0" w:color="auto"/>
            </w:tcBorders>
          </w:tcPr>
          <w:p w14:paraId="02989120" w14:textId="38ED8701" w:rsidR="00145A59" w:rsidRPr="00145A59" w:rsidRDefault="00145A59" w:rsidP="00145A59">
            <w:pPr>
              <w:jc w:val="center"/>
              <w:cnfStyle w:val="100000000000" w:firstRow="1" w:lastRow="0" w:firstColumn="0" w:lastColumn="0" w:oddVBand="0" w:evenVBand="0" w:oddHBand="0" w:evenHBand="0" w:firstRowFirstColumn="0" w:firstRowLastColumn="0" w:lastRowFirstColumn="0" w:lastRowLastColumn="0"/>
            </w:pPr>
            <w:r>
              <w:t>Data Recorded (m)</w:t>
            </w:r>
          </w:p>
        </w:tc>
        <w:tc>
          <w:tcPr>
            <w:tcW w:w="2760" w:type="dxa"/>
            <w:gridSpan w:val="2"/>
            <w:tcBorders>
              <w:left w:val="double" w:sz="4" w:space="0" w:color="auto"/>
              <w:bottom w:val="single" w:sz="4" w:space="0" w:color="666666" w:themeColor="text1" w:themeTint="99"/>
            </w:tcBorders>
          </w:tcPr>
          <w:p w14:paraId="651F92FD" w14:textId="48ABB1EB" w:rsidR="00145A59" w:rsidRPr="00145A59" w:rsidRDefault="00145A59" w:rsidP="00145A59">
            <w:pPr>
              <w:jc w:val="center"/>
              <w:cnfStyle w:val="100000000000" w:firstRow="1" w:lastRow="0" w:firstColumn="0" w:lastColumn="0" w:oddVBand="0" w:evenVBand="0" w:oddHBand="0" w:evenHBand="0" w:firstRowFirstColumn="0" w:firstRowLastColumn="0" w:lastRowFirstColumn="0" w:lastRowLastColumn="0"/>
            </w:pPr>
            <w:r>
              <w:t>Error (m)</w:t>
            </w:r>
          </w:p>
        </w:tc>
      </w:tr>
      <w:tr w:rsidR="00145A59" w14:paraId="7E9D84BD"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tcBorders>
              <w:bottom w:val="single" w:sz="12" w:space="0" w:color="666666" w:themeColor="text1" w:themeTint="99"/>
            </w:tcBorders>
          </w:tcPr>
          <w:p w14:paraId="2AE3309C" w14:textId="7BAEBA61" w:rsidR="00145A59" w:rsidRPr="00145A59" w:rsidRDefault="00145A59" w:rsidP="00145A59">
            <w:pPr>
              <w:jc w:val="center"/>
            </w:pPr>
            <w:r w:rsidRPr="00145A59">
              <w:t>z-direction</w:t>
            </w:r>
          </w:p>
        </w:tc>
        <w:tc>
          <w:tcPr>
            <w:tcW w:w="1428" w:type="dxa"/>
            <w:tcBorders>
              <w:bottom w:val="single" w:sz="12" w:space="0" w:color="666666" w:themeColor="text1" w:themeTint="99"/>
              <w:right w:val="double" w:sz="4" w:space="0" w:color="auto"/>
            </w:tcBorders>
          </w:tcPr>
          <w:p w14:paraId="68CC99BA" w14:textId="1CCCD300"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428" w:type="dxa"/>
            <w:tcBorders>
              <w:left w:val="double" w:sz="4" w:space="0" w:color="auto"/>
              <w:bottom w:val="single" w:sz="12" w:space="0" w:color="666666" w:themeColor="text1" w:themeTint="99"/>
            </w:tcBorders>
          </w:tcPr>
          <w:p w14:paraId="0C32523C" w14:textId="777886E4"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28" w:type="dxa"/>
            <w:tcBorders>
              <w:bottom w:val="single" w:sz="12" w:space="0" w:color="666666" w:themeColor="text1" w:themeTint="99"/>
              <w:right w:val="double" w:sz="4" w:space="0" w:color="auto"/>
            </w:tcBorders>
          </w:tcPr>
          <w:p w14:paraId="01897D3A" w14:textId="78C92D60"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343" w:type="dxa"/>
            <w:tcBorders>
              <w:left w:val="double" w:sz="4" w:space="0" w:color="auto"/>
              <w:bottom w:val="single" w:sz="12" w:space="0" w:color="666666" w:themeColor="text1" w:themeTint="99"/>
            </w:tcBorders>
          </w:tcPr>
          <w:p w14:paraId="1295BABE" w14:textId="0408DED9"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17" w:type="dxa"/>
            <w:tcBorders>
              <w:bottom w:val="single" w:sz="12" w:space="0" w:color="666666" w:themeColor="text1" w:themeTint="99"/>
            </w:tcBorders>
          </w:tcPr>
          <w:p w14:paraId="1529C5FF" w14:textId="06DAF2E7"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r>
      <w:tr w:rsidR="00145A59" w14:paraId="619A9205" w14:textId="77777777" w:rsidTr="00145A59">
        <w:trPr>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4D3AD223" w14:textId="77777777" w:rsidR="00145A59" w:rsidRPr="00145A59" w:rsidRDefault="00145A59" w:rsidP="00145A59">
            <w:pPr>
              <w:jc w:val="center"/>
              <w:rPr>
                <w:bCs w:val="0"/>
              </w:rPr>
            </w:pPr>
          </w:p>
          <w:p w14:paraId="13CF20C3" w14:textId="5A4C3791" w:rsidR="00145A59" w:rsidRPr="00145A59" w:rsidRDefault="00145A59" w:rsidP="00145A59">
            <w:pPr>
              <w:jc w:val="center"/>
            </w:pPr>
            <w:r w:rsidRPr="00145A59">
              <w:t>1.1</w:t>
            </w:r>
          </w:p>
        </w:tc>
        <w:tc>
          <w:tcPr>
            <w:tcW w:w="1428" w:type="dxa"/>
            <w:tcBorders>
              <w:top w:val="single" w:sz="12" w:space="0" w:color="666666" w:themeColor="text1" w:themeTint="99"/>
              <w:right w:val="double" w:sz="4" w:space="0" w:color="auto"/>
            </w:tcBorders>
          </w:tcPr>
          <w:p w14:paraId="0C288CFE" w14:textId="156528B9"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3</w:t>
            </w:r>
          </w:p>
        </w:tc>
        <w:tc>
          <w:tcPr>
            <w:tcW w:w="1428" w:type="dxa"/>
            <w:tcBorders>
              <w:top w:val="single" w:sz="12" w:space="0" w:color="666666" w:themeColor="text1" w:themeTint="99"/>
              <w:left w:val="double" w:sz="4" w:space="0" w:color="auto"/>
            </w:tcBorders>
          </w:tcPr>
          <w:p w14:paraId="0AB5AFF0" w14:textId="1A795357"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754</w:t>
            </w:r>
          </w:p>
        </w:tc>
        <w:tc>
          <w:tcPr>
            <w:tcW w:w="1428" w:type="dxa"/>
            <w:tcBorders>
              <w:top w:val="single" w:sz="12" w:space="0" w:color="666666" w:themeColor="text1" w:themeTint="99"/>
              <w:right w:val="double" w:sz="4" w:space="0" w:color="auto"/>
            </w:tcBorders>
          </w:tcPr>
          <w:p w14:paraId="772B3E7C" w14:textId="6F286698"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246</w:t>
            </w:r>
          </w:p>
        </w:tc>
        <w:tc>
          <w:tcPr>
            <w:tcW w:w="1343" w:type="dxa"/>
            <w:tcBorders>
              <w:top w:val="single" w:sz="12" w:space="0" w:color="666666" w:themeColor="text1" w:themeTint="99"/>
              <w:left w:val="double" w:sz="4" w:space="0" w:color="auto"/>
            </w:tcBorders>
          </w:tcPr>
          <w:p w14:paraId="51091302" w14:textId="2C505FFB"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346</w:t>
            </w:r>
          </w:p>
        </w:tc>
        <w:tc>
          <w:tcPr>
            <w:tcW w:w="1417" w:type="dxa"/>
            <w:tcBorders>
              <w:top w:val="single" w:sz="12" w:space="0" w:color="666666" w:themeColor="text1" w:themeTint="99"/>
            </w:tcBorders>
          </w:tcPr>
          <w:p w14:paraId="642B0639" w14:textId="2EBC5189"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054</w:t>
            </w:r>
          </w:p>
        </w:tc>
      </w:tr>
      <w:tr w:rsidR="00145A59" w14:paraId="27EDDAC1"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01E0B771" w14:textId="77777777" w:rsidR="00145A59" w:rsidRPr="00145A59" w:rsidRDefault="00145A59" w:rsidP="00145A59">
            <w:pPr>
              <w:jc w:val="center"/>
            </w:pPr>
          </w:p>
        </w:tc>
        <w:tc>
          <w:tcPr>
            <w:tcW w:w="1428" w:type="dxa"/>
            <w:tcBorders>
              <w:right w:val="double" w:sz="4" w:space="0" w:color="auto"/>
            </w:tcBorders>
          </w:tcPr>
          <w:p w14:paraId="24EA1390" w14:textId="64D8077D"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0</w:t>
            </w:r>
          </w:p>
        </w:tc>
        <w:tc>
          <w:tcPr>
            <w:tcW w:w="1428" w:type="dxa"/>
            <w:tcBorders>
              <w:left w:val="double" w:sz="4" w:space="0" w:color="auto"/>
            </w:tcBorders>
          </w:tcPr>
          <w:p w14:paraId="42FD46EB" w14:textId="40B3859C"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742</w:t>
            </w:r>
          </w:p>
        </w:tc>
        <w:tc>
          <w:tcPr>
            <w:tcW w:w="1428" w:type="dxa"/>
            <w:tcBorders>
              <w:right w:val="double" w:sz="4" w:space="0" w:color="auto"/>
            </w:tcBorders>
          </w:tcPr>
          <w:p w14:paraId="09967A6B" w14:textId="03515CC5"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033</w:t>
            </w:r>
          </w:p>
        </w:tc>
        <w:tc>
          <w:tcPr>
            <w:tcW w:w="1343" w:type="dxa"/>
            <w:tcBorders>
              <w:left w:val="double" w:sz="4" w:space="0" w:color="auto"/>
            </w:tcBorders>
          </w:tcPr>
          <w:p w14:paraId="6CE31490" w14:textId="020A0DC8"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358</w:t>
            </w:r>
          </w:p>
        </w:tc>
        <w:tc>
          <w:tcPr>
            <w:tcW w:w="1417" w:type="dxa"/>
          </w:tcPr>
          <w:p w14:paraId="5E98D345" w14:textId="438C7B6F" w:rsidR="00145A59" w:rsidRDefault="00C45750" w:rsidP="00145A59">
            <w:pPr>
              <w:jc w:val="center"/>
              <w:cnfStyle w:val="000000100000" w:firstRow="0" w:lastRow="0" w:firstColumn="0" w:lastColumn="0" w:oddVBand="0" w:evenVBand="0" w:oddHBand="1" w:evenHBand="0" w:firstRowFirstColumn="0" w:firstRowLastColumn="0" w:lastRowFirstColumn="0" w:lastRowLastColumn="0"/>
            </w:pPr>
            <w:r>
              <w:t>0.033</w:t>
            </w:r>
          </w:p>
        </w:tc>
      </w:tr>
      <w:tr w:rsidR="00145A59" w14:paraId="4D07FDE2" w14:textId="77777777" w:rsidTr="00145A59">
        <w:trPr>
          <w:jc w:val="center"/>
        </w:trPr>
        <w:tc>
          <w:tcPr>
            <w:cnfStyle w:val="001000000000" w:firstRow="0" w:lastRow="0" w:firstColumn="1" w:lastColumn="0" w:oddVBand="0" w:evenVBand="0" w:oddHBand="0" w:evenHBand="0" w:firstRowFirstColumn="0" w:firstRowLastColumn="0" w:lastRowFirstColumn="0" w:lastRowLastColumn="0"/>
            <w:tcW w:w="1456" w:type="dxa"/>
            <w:vMerge/>
            <w:tcBorders>
              <w:bottom w:val="single" w:sz="12" w:space="0" w:color="666666" w:themeColor="text1" w:themeTint="99"/>
            </w:tcBorders>
          </w:tcPr>
          <w:p w14:paraId="6AEDEC09" w14:textId="77777777" w:rsidR="00145A59" w:rsidRPr="00145A59" w:rsidRDefault="00145A59" w:rsidP="00145A59">
            <w:pPr>
              <w:jc w:val="center"/>
            </w:pPr>
          </w:p>
        </w:tc>
        <w:tc>
          <w:tcPr>
            <w:tcW w:w="1428" w:type="dxa"/>
            <w:tcBorders>
              <w:bottom w:val="single" w:sz="12" w:space="0" w:color="666666" w:themeColor="text1" w:themeTint="99"/>
              <w:right w:val="double" w:sz="4" w:space="0" w:color="auto"/>
            </w:tcBorders>
          </w:tcPr>
          <w:p w14:paraId="448511E0" w14:textId="4EA42EC9"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3</w:t>
            </w:r>
          </w:p>
        </w:tc>
        <w:tc>
          <w:tcPr>
            <w:tcW w:w="1428" w:type="dxa"/>
            <w:tcBorders>
              <w:left w:val="double" w:sz="4" w:space="0" w:color="auto"/>
              <w:bottom w:val="single" w:sz="12" w:space="0" w:color="666666" w:themeColor="text1" w:themeTint="99"/>
            </w:tcBorders>
          </w:tcPr>
          <w:p w14:paraId="400B9AE9" w14:textId="56EB3E00"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749</w:t>
            </w:r>
          </w:p>
        </w:tc>
        <w:tc>
          <w:tcPr>
            <w:tcW w:w="1428" w:type="dxa"/>
            <w:tcBorders>
              <w:bottom w:val="single" w:sz="12" w:space="0" w:color="666666" w:themeColor="text1" w:themeTint="99"/>
              <w:right w:val="double" w:sz="4" w:space="0" w:color="auto"/>
            </w:tcBorders>
          </w:tcPr>
          <w:p w14:paraId="1842C300" w14:textId="29D2F9BF"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264</w:t>
            </w:r>
          </w:p>
        </w:tc>
        <w:tc>
          <w:tcPr>
            <w:tcW w:w="1343" w:type="dxa"/>
            <w:tcBorders>
              <w:left w:val="double" w:sz="4" w:space="0" w:color="auto"/>
              <w:bottom w:val="single" w:sz="12" w:space="0" w:color="666666" w:themeColor="text1" w:themeTint="99"/>
            </w:tcBorders>
          </w:tcPr>
          <w:p w14:paraId="543F8F1F" w14:textId="6245058A"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351</w:t>
            </w:r>
          </w:p>
        </w:tc>
        <w:tc>
          <w:tcPr>
            <w:tcW w:w="1417" w:type="dxa"/>
            <w:tcBorders>
              <w:bottom w:val="single" w:sz="12" w:space="0" w:color="666666" w:themeColor="text1" w:themeTint="99"/>
            </w:tcBorders>
          </w:tcPr>
          <w:p w14:paraId="256273FA" w14:textId="786CACFB" w:rsidR="00145A59" w:rsidRDefault="00C45750" w:rsidP="00145A59">
            <w:pPr>
              <w:jc w:val="center"/>
              <w:cnfStyle w:val="000000000000" w:firstRow="0" w:lastRow="0" w:firstColumn="0" w:lastColumn="0" w:oddVBand="0" w:evenVBand="0" w:oddHBand="0" w:evenHBand="0" w:firstRowFirstColumn="0" w:firstRowLastColumn="0" w:lastRowFirstColumn="0" w:lastRowLastColumn="0"/>
            </w:pPr>
            <w:r>
              <w:t>0.036</w:t>
            </w:r>
          </w:p>
        </w:tc>
      </w:tr>
      <w:tr w:rsidR="00145A59" w14:paraId="43C446BC"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4F7EA591" w14:textId="77777777" w:rsidR="00145A59" w:rsidRPr="00145A59" w:rsidRDefault="00145A59" w:rsidP="00145A59">
            <w:pPr>
              <w:jc w:val="center"/>
              <w:rPr>
                <w:bCs w:val="0"/>
              </w:rPr>
            </w:pPr>
          </w:p>
          <w:p w14:paraId="7B0ACF83" w14:textId="2881A6E7" w:rsidR="00145A59" w:rsidRPr="00145A59" w:rsidRDefault="00145A59" w:rsidP="00145A59">
            <w:pPr>
              <w:jc w:val="center"/>
            </w:pPr>
            <w:r w:rsidRPr="00145A59">
              <w:t>1.4</w:t>
            </w:r>
          </w:p>
        </w:tc>
        <w:tc>
          <w:tcPr>
            <w:tcW w:w="1428" w:type="dxa"/>
            <w:tcBorders>
              <w:top w:val="single" w:sz="12" w:space="0" w:color="666666" w:themeColor="text1" w:themeTint="99"/>
              <w:right w:val="double" w:sz="4" w:space="0" w:color="auto"/>
            </w:tcBorders>
          </w:tcPr>
          <w:p w14:paraId="68C7C654" w14:textId="3BFB841B"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3</w:t>
            </w:r>
          </w:p>
        </w:tc>
        <w:tc>
          <w:tcPr>
            <w:tcW w:w="1428" w:type="dxa"/>
            <w:tcBorders>
              <w:top w:val="single" w:sz="12" w:space="0" w:color="666666" w:themeColor="text1" w:themeTint="99"/>
              <w:left w:val="double" w:sz="4" w:space="0" w:color="auto"/>
            </w:tcBorders>
          </w:tcPr>
          <w:p w14:paraId="53107A87" w14:textId="659DDDAD"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1.052</w:t>
            </w:r>
          </w:p>
        </w:tc>
        <w:tc>
          <w:tcPr>
            <w:tcW w:w="1428" w:type="dxa"/>
            <w:tcBorders>
              <w:top w:val="single" w:sz="12" w:space="0" w:color="666666" w:themeColor="text1" w:themeTint="99"/>
              <w:right w:val="double" w:sz="4" w:space="0" w:color="auto"/>
            </w:tcBorders>
          </w:tcPr>
          <w:p w14:paraId="3A396A1B" w14:textId="4AEF7F3F"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394</w:t>
            </w:r>
          </w:p>
        </w:tc>
        <w:tc>
          <w:tcPr>
            <w:tcW w:w="1343" w:type="dxa"/>
            <w:tcBorders>
              <w:top w:val="single" w:sz="12" w:space="0" w:color="666666" w:themeColor="text1" w:themeTint="99"/>
              <w:left w:val="double" w:sz="4" w:space="0" w:color="auto"/>
            </w:tcBorders>
          </w:tcPr>
          <w:p w14:paraId="47A85836" w14:textId="06154443"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348</w:t>
            </w:r>
          </w:p>
        </w:tc>
        <w:tc>
          <w:tcPr>
            <w:tcW w:w="1417" w:type="dxa"/>
            <w:tcBorders>
              <w:top w:val="single" w:sz="12" w:space="0" w:color="666666" w:themeColor="text1" w:themeTint="99"/>
            </w:tcBorders>
          </w:tcPr>
          <w:p w14:paraId="204CF79F" w14:textId="6BFF7528"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94</w:t>
            </w:r>
          </w:p>
        </w:tc>
      </w:tr>
      <w:tr w:rsidR="00145A59" w14:paraId="1CA4A5C2" w14:textId="77777777" w:rsidTr="00145A59">
        <w:trPr>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0230053E" w14:textId="77777777" w:rsidR="00145A59" w:rsidRPr="00145A59" w:rsidRDefault="00145A59" w:rsidP="00145A59">
            <w:pPr>
              <w:jc w:val="center"/>
            </w:pPr>
          </w:p>
        </w:tc>
        <w:tc>
          <w:tcPr>
            <w:tcW w:w="1428" w:type="dxa"/>
            <w:tcBorders>
              <w:right w:val="double" w:sz="4" w:space="0" w:color="auto"/>
            </w:tcBorders>
          </w:tcPr>
          <w:p w14:paraId="0745BAB3" w14:textId="3B07CC76"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0</w:t>
            </w:r>
          </w:p>
        </w:tc>
        <w:tc>
          <w:tcPr>
            <w:tcW w:w="1428" w:type="dxa"/>
            <w:tcBorders>
              <w:left w:val="double" w:sz="4" w:space="0" w:color="auto"/>
            </w:tcBorders>
          </w:tcPr>
          <w:p w14:paraId="191807B9" w14:textId="744E24D1"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1.039</w:t>
            </w:r>
          </w:p>
        </w:tc>
        <w:tc>
          <w:tcPr>
            <w:tcW w:w="1428" w:type="dxa"/>
            <w:tcBorders>
              <w:right w:val="double" w:sz="4" w:space="0" w:color="auto"/>
            </w:tcBorders>
          </w:tcPr>
          <w:p w14:paraId="49ED127F" w14:textId="60F17704"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031</w:t>
            </w:r>
          </w:p>
        </w:tc>
        <w:tc>
          <w:tcPr>
            <w:tcW w:w="1343" w:type="dxa"/>
            <w:tcBorders>
              <w:left w:val="double" w:sz="4" w:space="0" w:color="auto"/>
            </w:tcBorders>
          </w:tcPr>
          <w:p w14:paraId="26EB7BFA" w14:textId="2D4D6937"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361</w:t>
            </w:r>
          </w:p>
        </w:tc>
        <w:tc>
          <w:tcPr>
            <w:tcW w:w="1417" w:type="dxa"/>
          </w:tcPr>
          <w:p w14:paraId="32FFDBEB" w14:textId="43C0EE0B"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31</w:t>
            </w:r>
          </w:p>
        </w:tc>
      </w:tr>
      <w:tr w:rsidR="00145A59" w14:paraId="5B389FF8" w14:textId="77777777" w:rsidTr="00145A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0C9E8D71" w14:textId="77777777" w:rsidR="00145A59" w:rsidRPr="00145A59" w:rsidRDefault="00145A59" w:rsidP="00145A59">
            <w:pPr>
              <w:jc w:val="center"/>
            </w:pPr>
          </w:p>
        </w:tc>
        <w:tc>
          <w:tcPr>
            <w:tcW w:w="1428" w:type="dxa"/>
            <w:tcBorders>
              <w:right w:val="double" w:sz="4" w:space="0" w:color="auto"/>
            </w:tcBorders>
          </w:tcPr>
          <w:p w14:paraId="39A4EDF6" w14:textId="353B9DBD"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3</w:t>
            </w:r>
          </w:p>
        </w:tc>
        <w:tc>
          <w:tcPr>
            <w:tcW w:w="1428" w:type="dxa"/>
            <w:tcBorders>
              <w:left w:val="double" w:sz="4" w:space="0" w:color="auto"/>
            </w:tcBorders>
          </w:tcPr>
          <w:p w14:paraId="0749BBE8" w14:textId="74E75724"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1.053</w:t>
            </w:r>
          </w:p>
        </w:tc>
        <w:tc>
          <w:tcPr>
            <w:tcW w:w="1428" w:type="dxa"/>
            <w:tcBorders>
              <w:right w:val="double" w:sz="4" w:space="0" w:color="auto"/>
            </w:tcBorders>
          </w:tcPr>
          <w:p w14:paraId="32BA55F9" w14:textId="2A6FBA35"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327</w:t>
            </w:r>
          </w:p>
        </w:tc>
        <w:tc>
          <w:tcPr>
            <w:tcW w:w="1343" w:type="dxa"/>
            <w:tcBorders>
              <w:left w:val="double" w:sz="4" w:space="0" w:color="auto"/>
            </w:tcBorders>
          </w:tcPr>
          <w:p w14:paraId="31810F1E" w14:textId="250F271E"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347</w:t>
            </w:r>
          </w:p>
        </w:tc>
        <w:tc>
          <w:tcPr>
            <w:tcW w:w="1417" w:type="dxa"/>
          </w:tcPr>
          <w:p w14:paraId="3F2DCDB0" w14:textId="36B1560F"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27</w:t>
            </w:r>
          </w:p>
        </w:tc>
      </w:tr>
    </w:tbl>
    <w:p w14:paraId="58C4D04D" w14:textId="77777777" w:rsidR="0028261B" w:rsidRDefault="0028261B" w:rsidP="00D40D61"/>
    <w:p w14:paraId="2827206E" w14:textId="10183B27" w:rsidR="009403B6" w:rsidRDefault="009403B6" w:rsidP="009403B6">
      <w:pPr>
        <w:pStyle w:val="Caption"/>
        <w:keepNext/>
        <w:jc w:val="center"/>
      </w:pPr>
      <w:bookmarkStart w:id="217" w:name="_Ref4000301"/>
      <w:bookmarkStart w:id="218" w:name="_Toc4844230"/>
      <w:r>
        <w:t xml:space="preserve">Table </w:t>
      </w:r>
      <w:fldSimple w:instr=" SEQ Table \* ARABIC ">
        <w:r w:rsidR="00721129">
          <w:rPr>
            <w:noProof/>
          </w:rPr>
          <w:t>3</w:t>
        </w:r>
      </w:fldSimple>
      <w:bookmarkEnd w:id="217"/>
      <w:r>
        <w:t>: Result of the ar_track_alvar Library Test</w:t>
      </w:r>
      <w:bookmarkEnd w:id="218"/>
    </w:p>
    <w:tbl>
      <w:tblPr>
        <w:tblStyle w:val="GridTable6Colorful"/>
        <w:tblW w:w="8500" w:type="dxa"/>
        <w:jc w:val="center"/>
        <w:tblLook w:val="04A0" w:firstRow="1" w:lastRow="0" w:firstColumn="1" w:lastColumn="0" w:noHBand="0" w:noVBand="1"/>
      </w:tblPr>
      <w:tblGrid>
        <w:gridCol w:w="1456"/>
        <w:gridCol w:w="1428"/>
        <w:gridCol w:w="1428"/>
        <w:gridCol w:w="1428"/>
        <w:gridCol w:w="1343"/>
        <w:gridCol w:w="1417"/>
      </w:tblGrid>
      <w:tr w:rsidR="00145A59" w:rsidRPr="00145A59" w14:paraId="797BF46F" w14:textId="77777777" w:rsidTr="00C44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gridSpan w:val="2"/>
            <w:tcBorders>
              <w:bottom w:val="single" w:sz="4" w:space="0" w:color="666666" w:themeColor="text1" w:themeTint="99"/>
              <w:right w:val="double" w:sz="4" w:space="0" w:color="auto"/>
            </w:tcBorders>
          </w:tcPr>
          <w:p w14:paraId="01974AB0" w14:textId="77777777" w:rsidR="00145A59" w:rsidRPr="00145A59" w:rsidRDefault="00145A59" w:rsidP="00C4493E">
            <w:pPr>
              <w:jc w:val="center"/>
            </w:pPr>
            <w:r>
              <w:t>Ground Truth (m)</w:t>
            </w:r>
          </w:p>
        </w:tc>
        <w:tc>
          <w:tcPr>
            <w:tcW w:w="2856" w:type="dxa"/>
            <w:gridSpan w:val="2"/>
            <w:tcBorders>
              <w:left w:val="double" w:sz="4" w:space="0" w:color="auto"/>
              <w:bottom w:val="single" w:sz="4" w:space="0" w:color="666666" w:themeColor="text1" w:themeTint="99"/>
              <w:right w:val="double" w:sz="4" w:space="0" w:color="auto"/>
            </w:tcBorders>
          </w:tcPr>
          <w:p w14:paraId="241905F9" w14:textId="77777777" w:rsidR="00145A59" w:rsidRPr="00145A59" w:rsidRDefault="00145A59" w:rsidP="00C4493E">
            <w:pPr>
              <w:jc w:val="center"/>
              <w:cnfStyle w:val="100000000000" w:firstRow="1" w:lastRow="0" w:firstColumn="0" w:lastColumn="0" w:oddVBand="0" w:evenVBand="0" w:oddHBand="0" w:evenHBand="0" w:firstRowFirstColumn="0" w:firstRowLastColumn="0" w:lastRowFirstColumn="0" w:lastRowLastColumn="0"/>
            </w:pPr>
            <w:r>
              <w:t>Data Recorded (m)</w:t>
            </w:r>
          </w:p>
        </w:tc>
        <w:tc>
          <w:tcPr>
            <w:tcW w:w="2760" w:type="dxa"/>
            <w:gridSpan w:val="2"/>
            <w:tcBorders>
              <w:left w:val="double" w:sz="4" w:space="0" w:color="auto"/>
              <w:bottom w:val="single" w:sz="4" w:space="0" w:color="666666" w:themeColor="text1" w:themeTint="99"/>
            </w:tcBorders>
          </w:tcPr>
          <w:p w14:paraId="6F06F899" w14:textId="77777777" w:rsidR="00145A59" w:rsidRPr="00145A59" w:rsidRDefault="00145A59" w:rsidP="00C4493E">
            <w:pPr>
              <w:jc w:val="center"/>
              <w:cnfStyle w:val="100000000000" w:firstRow="1" w:lastRow="0" w:firstColumn="0" w:lastColumn="0" w:oddVBand="0" w:evenVBand="0" w:oddHBand="0" w:evenHBand="0" w:firstRowFirstColumn="0" w:firstRowLastColumn="0" w:lastRowFirstColumn="0" w:lastRowLastColumn="0"/>
            </w:pPr>
            <w:r>
              <w:t>Error (m)</w:t>
            </w:r>
          </w:p>
        </w:tc>
      </w:tr>
      <w:tr w:rsidR="00145A59" w:rsidRPr="00145A59" w14:paraId="11A97142"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tcBorders>
              <w:bottom w:val="single" w:sz="12" w:space="0" w:color="666666" w:themeColor="text1" w:themeTint="99"/>
            </w:tcBorders>
          </w:tcPr>
          <w:p w14:paraId="235D4FAB" w14:textId="77777777" w:rsidR="00145A59" w:rsidRPr="00145A59" w:rsidRDefault="00145A59" w:rsidP="00C4493E">
            <w:pPr>
              <w:jc w:val="center"/>
            </w:pPr>
            <w:r w:rsidRPr="00145A59">
              <w:t>z-direction</w:t>
            </w:r>
          </w:p>
        </w:tc>
        <w:tc>
          <w:tcPr>
            <w:tcW w:w="1428" w:type="dxa"/>
            <w:tcBorders>
              <w:bottom w:val="single" w:sz="12" w:space="0" w:color="666666" w:themeColor="text1" w:themeTint="99"/>
              <w:right w:val="double" w:sz="4" w:space="0" w:color="auto"/>
            </w:tcBorders>
          </w:tcPr>
          <w:p w14:paraId="4DC62B03"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428" w:type="dxa"/>
            <w:tcBorders>
              <w:left w:val="double" w:sz="4" w:space="0" w:color="auto"/>
              <w:bottom w:val="single" w:sz="12" w:space="0" w:color="666666" w:themeColor="text1" w:themeTint="99"/>
            </w:tcBorders>
          </w:tcPr>
          <w:p w14:paraId="466CEE67"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28" w:type="dxa"/>
            <w:tcBorders>
              <w:bottom w:val="single" w:sz="12" w:space="0" w:color="666666" w:themeColor="text1" w:themeTint="99"/>
              <w:right w:val="double" w:sz="4" w:space="0" w:color="auto"/>
            </w:tcBorders>
          </w:tcPr>
          <w:p w14:paraId="5C02B6DD"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c>
          <w:tcPr>
            <w:tcW w:w="1343" w:type="dxa"/>
            <w:tcBorders>
              <w:left w:val="double" w:sz="4" w:space="0" w:color="auto"/>
              <w:bottom w:val="single" w:sz="12" w:space="0" w:color="666666" w:themeColor="text1" w:themeTint="99"/>
            </w:tcBorders>
          </w:tcPr>
          <w:p w14:paraId="6F2E2721"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z-direction</w:t>
            </w:r>
          </w:p>
        </w:tc>
        <w:tc>
          <w:tcPr>
            <w:tcW w:w="1417" w:type="dxa"/>
            <w:tcBorders>
              <w:bottom w:val="single" w:sz="12" w:space="0" w:color="666666" w:themeColor="text1" w:themeTint="99"/>
            </w:tcBorders>
          </w:tcPr>
          <w:p w14:paraId="58A01DF0" w14:textId="77777777" w:rsidR="00145A59" w:rsidRPr="00145A59" w:rsidRDefault="00145A59" w:rsidP="00C4493E">
            <w:pPr>
              <w:jc w:val="center"/>
              <w:cnfStyle w:val="000000100000" w:firstRow="0" w:lastRow="0" w:firstColumn="0" w:lastColumn="0" w:oddVBand="0" w:evenVBand="0" w:oddHBand="1" w:evenHBand="0" w:firstRowFirstColumn="0" w:firstRowLastColumn="0" w:lastRowFirstColumn="0" w:lastRowLastColumn="0"/>
              <w:rPr>
                <w:b/>
              </w:rPr>
            </w:pPr>
            <w:r w:rsidRPr="00145A59">
              <w:rPr>
                <w:b/>
              </w:rPr>
              <w:t>x-direction</w:t>
            </w:r>
          </w:p>
        </w:tc>
      </w:tr>
      <w:tr w:rsidR="00145A59" w14:paraId="7C65914A" w14:textId="77777777" w:rsidTr="00C4493E">
        <w:trPr>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0B31F0AE" w14:textId="77777777" w:rsidR="00145A59" w:rsidRPr="00145A59" w:rsidRDefault="00145A59" w:rsidP="00145A59">
            <w:pPr>
              <w:jc w:val="center"/>
              <w:rPr>
                <w:bCs w:val="0"/>
              </w:rPr>
            </w:pPr>
          </w:p>
          <w:p w14:paraId="15EAFF28" w14:textId="542DB1C0" w:rsidR="00145A59" w:rsidRPr="00145A59" w:rsidRDefault="00145A59" w:rsidP="00145A59">
            <w:pPr>
              <w:jc w:val="center"/>
            </w:pPr>
            <w:r w:rsidRPr="00145A59">
              <w:t>0.8</w:t>
            </w:r>
          </w:p>
        </w:tc>
        <w:tc>
          <w:tcPr>
            <w:tcW w:w="1428" w:type="dxa"/>
            <w:tcBorders>
              <w:top w:val="single" w:sz="12" w:space="0" w:color="666666" w:themeColor="text1" w:themeTint="99"/>
              <w:right w:val="double" w:sz="4" w:space="0" w:color="auto"/>
            </w:tcBorders>
          </w:tcPr>
          <w:p w14:paraId="734B60FE" w14:textId="4A0DC396"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2</w:t>
            </w:r>
          </w:p>
        </w:tc>
        <w:tc>
          <w:tcPr>
            <w:tcW w:w="1428" w:type="dxa"/>
            <w:tcBorders>
              <w:top w:val="single" w:sz="12" w:space="0" w:color="666666" w:themeColor="text1" w:themeTint="99"/>
              <w:left w:val="double" w:sz="4" w:space="0" w:color="auto"/>
            </w:tcBorders>
          </w:tcPr>
          <w:p w14:paraId="2DD4EAB5" w14:textId="3A95E5F7"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5</w:t>
            </w:r>
            <w:r w:rsidR="00EB58FD">
              <w:t>46</w:t>
            </w:r>
          </w:p>
        </w:tc>
        <w:tc>
          <w:tcPr>
            <w:tcW w:w="1428" w:type="dxa"/>
            <w:tcBorders>
              <w:top w:val="single" w:sz="12" w:space="0" w:color="666666" w:themeColor="text1" w:themeTint="99"/>
              <w:right w:val="double" w:sz="4" w:space="0" w:color="auto"/>
            </w:tcBorders>
          </w:tcPr>
          <w:p w14:paraId="5C3CF419" w14:textId="2CF6312B"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186</w:t>
            </w:r>
          </w:p>
        </w:tc>
        <w:tc>
          <w:tcPr>
            <w:tcW w:w="1343" w:type="dxa"/>
            <w:tcBorders>
              <w:top w:val="single" w:sz="12" w:space="0" w:color="666666" w:themeColor="text1" w:themeTint="99"/>
              <w:left w:val="double" w:sz="4" w:space="0" w:color="auto"/>
            </w:tcBorders>
          </w:tcPr>
          <w:p w14:paraId="296D54D3" w14:textId="77D678A1" w:rsidR="00145A59" w:rsidRDefault="00E30522" w:rsidP="00145A59">
            <w:pPr>
              <w:jc w:val="center"/>
              <w:cnfStyle w:val="000000000000" w:firstRow="0" w:lastRow="0" w:firstColumn="0" w:lastColumn="0" w:oddVBand="0" w:evenVBand="0" w:oddHBand="0" w:evenHBand="0" w:firstRowFirstColumn="0" w:firstRowLastColumn="0" w:lastRowFirstColumn="0" w:lastRowLastColumn="0"/>
            </w:pPr>
            <w:r>
              <w:t>0.2</w:t>
            </w:r>
            <w:r w:rsidR="00EB58FD">
              <w:t>54</w:t>
            </w:r>
          </w:p>
        </w:tc>
        <w:tc>
          <w:tcPr>
            <w:tcW w:w="1417" w:type="dxa"/>
            <w:tcBorders>
              <w:top w:val="single" w:sz="12" w:space="0" w:color="666666" w:themeColor="text1" w:themeTint="99"/>
            </w:tcBorders>
          </w:tcPr>
          <w:p w14:paraId="625BF226" w14:textId="41D72B2E"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14</w:t>
            </w:r>
          </w:p>
        </w:tc>
      </w:tr>
      <w:tr w:rsidR="00145A59" w14:paraId="05588C3D"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5F83BCE4" w14:textId="77777777" w:rsidR="00145A59" w:rsidRPr="00145A59" w:rsidRDefault="00145A59" w:rsidP="00145A59">
            <w:pPr>
              <w:jc w:val="center"/>
            </w:pPr>
          </w:p>
        </w:tc>
        <w:tc>
          <w:tcPr>
            <w:tcW w:w="1428" w:type="dxa"/>
            <w:tcBorders>
              <w:right w:val="double" w:sz="4" w:space="0" w:color="auto"/>
            </w:tcBorders>
          </w:tcPr>
          <w:p w14:paraId="5BF25E27" w14:textId="00ECC4E4"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0</w:t>
            </w:r>
          </w:p>
        </w:tc>
        <w:tc>
          <w:tcPr>
            <w:tcW w:w="1428" w:type="dxa"/>
            <w:tcBorders>
              <w:left w:val="double" w:sz="4" w:space="0" w:color="auto"/>
            </w:tcBorders>
          </w:tcPr>
          <w:p w14:paraId="7C12EA83" w14:textId="62B24198"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w:t>
            </w:r>
            <w:r w:rsidR="00EB58FD">
              <w:t>571</w:t>
            </w:r>
          </w:p>
        </w:tc>
        <w:tc>
          <w:tcPr>
            <w:tcW w:w="1428" w:type="dxa"/>
            <w:tcBorders>
              <w:right w:val="double" w:sz="4" w:space="0" w:color="auto"/>
            </w:tcBorders>
          </w:tcPr>
          <w:p w14:paraId="7CBB9674" w14:textId="683E6C44"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009</w:t>
            </w:r>
          </w:p>
        </w:tc>
        <w:tc>
          <w:tcPr>
            <w:tcW w:w="1343" w:type="dxa"/>
            <w:tcBorders>
              <w:left w:val="double" w:sz="4" w:space="0" w:color="auto"/>
            </w:tcBorders>
          </w:tcPr>
          <w:p w14:paraId="4387CB83" w14:textId="1A7AADB0" w:rsidR="00145A59" w:rsidRDefault="00E30522" w:rsidP="00145A59">
            <w:pPr>
              <w:jc w:val="center"/>
              <w:cnfStyle w:val="000000100000" w:firstRow="0" w:lastRow="0" w:firstColumn="0" w:lastColumn="0" w:oddVBand="0" w:evenVBand="0" w:oddHBand="1" w:evenHBand="0" w:firstRowFirstColumn="0" w:firstRowLastColumn="0" w:lastRowFirstColumn="0" w:lastRowLastColumn="0"/>
            </w:pPr>
            <w:r>
              <w:t>0.</w:t>
            </w:r>
            <w:r w:rsidR="00EB58FD">
              <w:t>229</w:t>
            </w:r>
          </w:p>
        </w:tc>
        <w:tc>
          <w:tcPr>
            <w:tcW w:w="1417" w:type="dxa"/>
          </w:tcPr>
          <w:p w14:paraId="4B9745AB" w14:textId="5E64E735"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09</w:t>
            </w:r>
          </w:p>
        </w:tc>
      </w:tr>
      <w:tr w:rsidR="00145A59" w14:paraId="7A22D925" w14:textId="77777777" w:rsidTr="00C4493E">
        <w:trPr>
          <w:jc w:val="center"/>
        </w:trPr>
        <w:tc>
          <w:tcPr>
            <w:cnfStyle w:val="001000000000" w:firstRow="0" w:lastRow="0" w:firstColumn="1" w:lastColumn="0" w:oddVBand="0" w:evenVBand="0" w:oddHBand="0" w:evenHBand="0" w:firstRowFirstColumn="0" w:firstRowLastColumn="0" w:lastRowFirstColumn="0" w:lastRowLastColumn="0"/>
            <w:tcW w:w="1456" w:type="dxa"/>
            <w:vMerge/>
            <w:tcBorders>
              <w:bottom w:val="single" w:sz="12" w:space="0" w:color="666666" w:themeColor="text1" w:themeTint="99"/>
            </w:tcBorders>
          </w:tcPr>
          <w:p w14:paraId="3108AED7" w14:textId="77777777" w:rsidR="00145A59" w:rsidRPr="00145A59" w:rsidRDefault="00145A59" w:rsidP="00145A59">
            <w:pPr>
              <w:jc w:val="center"/>
            </w:pPr>
          </w:p>
        </w:tc>
        <w:tc>
          <w:tcPr>
            <w:tcW w:w="1428" w:type="dxa"/>
            <w:tcBorders>
              <w:bottom w:val="single" w:sz="12" w:space="0" w:color="666666" w:themeColor="text1" w:themeTint="99"/>
              <w:right w:val="double" w:sz="4" w:space="0" w:color="auto"/>
            </w:tcBorders>
          </w:tcPr>
          <w:p w14:paraId="35284E2A" w14:textId="317979D9"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2</w:t>
            </w:r>
          </w:p>
        </w:tc>
        <w:tc>
          <w:tcPr>
            <w:tcW w:w="1428" w:type="dxa"/>
            <w:tcBorders>
              <w:left w:val="double" w:sz="4" w:space="0" w:color="auto"/>
              <w:bottom w:val="single" w:sz="12" w:space="0" w:color="666666" w:themeColor="text1" w:themeTint="99"/>
            </w:tcBorders>
          </w:tcPr>
          <w:p w14:paraId="664B75DA" w14:textId="6399BD18"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5</w:t>
            </w:r>
            <w:r w:rsidR="00EB58FD">
              <w:t>45</w:t>
            </w:r>
          </w:p>
        </w:tc>
        <w:tc>
          <w:tcPr>
            <w:tcW w:w="1428" w:type="dxa"/>
            <w:tcBorders>
              <w:bottom w:val="single" w:sz="12" w:space="0" w:color="666666" w:themeColor="text1" w:themeTint="99"/>
              <w:right w:val="double" w:sz="4" w:space="0" w:color="auto"/>
            </w:tcBorders>
          </w:tcPr>
          <w:p w14:paraId="77F508CE" w14:textId="6641548A"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197</w:t>
            </w:r>
          </w:p>
        </w:tc>
        <w:tc>
          <w:tcPr>
            <w:tcW w:w="1343" w:type="dxa"/>
            <w:tcBorders>
              <w:left w:val="double" w:sz="4" w:space="0" w:color="auto"/>
              <w:bottom w:val="single" w:sz="12" w:space="0" w:color="666666" w:themeColor="text1" w:themeTint="99"/>
            </w:tcBorders>
          </w:tcPr>
          <w:p w14:paraId="0E5FB429" w14:textId="386BF255" w:rsidR="00145A59" w:rsidRDefault="00E30522" w:rsidP="00145A59">
            <w:pPr>
              <w:jc w:val="center"/>
              <w:cnfStyle w:val="000000000000" w:firstRow="0" w:lastRow="0" w:firstColumn="0" w:lastColumn="0" w:oddVBand="0" w:evenVBand="0" w:oddHBand="0" w:evenHBand="0" w:firstRowFirstColumn="0" w:firstRowLastColumn="0" w:lastRowFirstColumn="0" w:lastRowLastColumn="0"/>
            </w:pPr>
            <w:r>
              <w:t>0.</w:t>
            </w:r>
            <w:r w:rsidR="00EB58FD">
              <w:t>255</w:t>
            </w:r>
          </w:p>
        </w:tc>
        <w:tc>
          <w:tcPr>
            <w:tcW w:w="1417" w:type="dxa"/>
            <w:tcBorders>
              <w:bottom w:val="single" w:sz="12" w:space="0" w:color="666666" w:themeColor="text1" w:themeTint="99"/>
            </w:tcBorders>
          </w:tcPr>
          <w:p w14:paraId="088F3CF9" w14:textId="52FA5487"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03</w:t>
            </w:r>
          </w:p>
        </w:tc>
      </w:tr>
      <w:tr w:rsidR="00145A59" w14:paraId="082F5B06"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val="restart"/>
            <w:tcBorders>
              <w:top w:val="single" w:sz="12" w:space="0" w:color="666666" w:themeColor="text1" w:themeTint="99"/>
            </w:tcBorders>
          </w:tcPr>
          <w:p w14:paraId="25F16597" w14:textId="77777777" w:rsidR="00145A59" w:rsidRPr="00145A59" w:rsidRDefault="00145A59" w:rsidP="00145A59">
            <w:pPr>
              <w:jc w:val="center"/>
              <w:rPr>
                <w:bCs w:val="0"/>
              </w:rPr>
            </w:pPr>
          </w:p>
          <w:p w14:paraId="38D32327" w14:textId="0D65A09F" w:rsidR="00145A59" w:rsidRPr="00145A59" w:rsidRDefault="00145A59" w:rsidP="00145A59">
            <w:pPr>
              <w:jc w:val="center"/>
            </w:pPr>
            <w:r w:rsidRPr="00145A59">
              <w:t>1.1</w:t>
            </w:r>
          </w:p>
        </w:tc>
        <w:tc>
          <w:tcPr>
            <w:tcW w:w="1428" w:type="dxa"/>
            <w:tcBorders>
              <w:top w:val="single" w:sz="12" w:space="0" w:color="666666" w:themeColor="text1" w:themeTint="99"/>
              <w:right w:val="double" w:sz="4" w:space="0" w:color="auto"/>
            </w:tcBorders>
          </w:tcPr>
          <w:p w14:paraId="16F86C15" w14:textId="3BDE9F88"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2</w:t>
            </w:r>
          </w:p>
        </w:tc>
        <w:tc>
          <w:tcPr>
            <w:tcW w:w="1428" w:type="dxa"/>
            <w:tcBorders>
              <w:top w:val="single" w:sz="12" w:space="0" w:color="666666" w:themeColor="text1" w:themeTint="99"/>
              <w:left w:val="double" w:sz="4" w:space="0" w:color="auto"/>
            </w:tcBorders>
          </w:tcPr>
          <w:p w14:paraId="53571E18" w14:textId="21825814"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846</w:t>
            </w:r>
          </w:p>
        </w:tc>
        <w:tc>
          <w:tcPr>
            <w:tcW w:w="1428" w:type="dxa"/>
            <w:tcBorders>
              <w:top w:val="single" w:sz="12" w:space="0" w:color="666666" w:themeColor="text1" w:themeTint="99"/>
              <w:right w:val="double" w:sz="4" w:space="0" w:color="auto"/>
            </w:tcBorders>
          </w:tcPr>
          <w:p w14:paraId="502A6EF6" w14:textId="7949EDA7"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183</w:t>
            </w:r>
          </w:p>
        </w:tc>
        <w:tc>
          <w:tcPr>
            <w:tcW w:w="1343" w:type="dxa"/>
            <w:tcBorders>
              <w:top w:val="single" w:sz="12" w:space="0" w:color="666666" w:themeColor="text1" w:themeTint="99"/>
              <w:left w:val="double" w:sz="4" w:space="0" w:color="auto"/>
            </w:tcBorders>
          </w:tcPr>
          <w:p w14:paraId="06EFB0F5" w14:textId="5F297FDC"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254</w:t>
            </w:r>
          </w:p>
        </w:tc>
        <w:tc>
          <w:tcPr>
            <w:tcW w:w="1417" w:type="dxa"/>
            <w:tcBorders>
              <w:top w:val="single" w:sz="12" w:space="0" w:color="666666" w:themeColor="text1" w:themeTint="99"/>
            </w:tcBorders>
          </w:tcPr>
          <w:p w14:paraId="34645576" w14:textId="619BA0FA"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17</w:t>
            </w:r>
          </w:p>
        </w:tc>
      </w:tr>
      <w:tr w:rsidR="00145A59" w14:paraId="06F24F54" w14:textId="77777777" w:rsidTr="00C4493E">
        <w:trPr>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1BC3AFC7" w14:textId="77777777" w:rsidR="00145A59" w:rsidRPr="00145A59" w:rsidRDefault="00145A59" w:rsidP="00145A59">
            <w:pPr>
              <w:jc w:val="center"/>
            </w:pPr>
          </w:p>
        </w:tc>
        <w:tc>
          <w:tcPr>
            <w:tcW w:w="1428" w:type="dxa"/>
            <w:tcBorders>
              <w:right w:val="double" w:sz="4" w:space="0" w:color="auto"/>
            </w:tcBorders>
          </w:tcPr>
          <w:p w14:paraId="3D3B1A6B" w14:textId="64E753BC" w:rsidR="00145A59" w:rsidRPr="00145A59" w:rsidRDefault="00145A59" w:rsidP="00145A59">
            <w:pPr>
              <w:jc w:val="center"/>
              <w:cnfStyle w:val="000000000000" w:firstRow="0" w:lastRow="0" w:firstColumn="0" w:lastColumn="0" w:oddVBand="0" w:evenVBand="0" w:oddHBand="0" w:evenHBand="0" w:firstRowFirstColumn="0" w:firstRowLastColumn="0" w:lastRowFirstColumn="0" w:lastRowLastColumn="0"/>
              <w:rPr>
                <w:b/>
              </w:rPr>
            </w:pPr>
            <w:r w:rsidRPr="00145A59">
              <w:rPr>
                <w:b/>
              </w:rPr>
              <w:t>0.0</w:t>
            </w:r>
          </w:p>
        </w:tc>
        <w:tc>
          <w:tcPr>
            <w:tcW w:w="1428" w:type="dxa"/>
            <w:tcBorders>
              <w:left w:val="double" w:sz="4" w:space="0" w:color="auto"/>
            </w:tcBorders>
          </w:tcPr>
          <w:p w14:paraId="1F714C65" w14:textId="4017320D"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869</w:t>
            </w:r>
          </w:p>
        </w:tc>
        <w:tc>
          <w:tcPr>
            <w:tcW w:w="1428" w:type="dxa"/>
            <w:tcBorders>
              <w:right w:val="double" w:sz="4" w:space="0" w:color="auto"/>
            </w:tcBorders>
          </w:tcPr>
          <w:p w14:paraId="588C8A25" w14:textId="60ABB256" w:rsidR="00145A59" w:rsidRDefault="00145A59" w:rsidP="00145A59">
            <w:pPr>
              <w:jc w:val="center"/>
              <w:cnfStyle w:val="000000000000" w:firstRow="0" w:lastRow="0" w:firstColumn="0" w:lastColumn="0" w:oddVBand="0" w:evenVBand="0" w:oddHBand="0" w:evenHBand="0" w:firstRowFirstColumn="0" w:firstRowLastColumn="0" w:lastRowFirstColumn="0" w:lastRowLastColumn="0"/>
            </w:pPr>
            <w:r>
              <w:t>0.023</w:t>
            </w:r>
          </w:p>
        </w:tc>
        <w:tc>
          <w:tcPr>
            <w:tcW w:w="1343" w:type="dxa"/>
            <w:tcBorders>
              <w:left w:val="double" w:sz="4" w:space="0" w:color="auto"/>
            </w:tcBorders>
          </w:tcPr>
          <w:p w14:paraId="229C83E9" w14:textId="599D1585"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231</w:t>
            </w:r>
          </w:p>
        </w:tc>
        <w:tc>
          <w:tcPr>
            <w:tcW w:w="1417" w:type="dxa"/>
          </w:tcPr>
          <w:p w14:paraId="697D4CA5" w14:textId="2AEB4E51" w:rsidR="00145A59" w:rsidRDefault="00EB58FD" w:rsidP="00145A59">
            <w:pPr>
              <w:jc w:val="center"/>
              <w:cnfStyle w:val="000000000000" w:firstRow="0" w:lastRow="0" w:firstColumn="0" w:lastColumn="0" w:oddVBand="0" w:evenVBand="0" w:oddHBand="0" w:evenHBand="0" w:firstRowFirstColumn="0" w:firstRowLastColumn="0" w:lastRowFirstColumn="0" w:lastRowLastColumn="0"/>
            </w:pPr>
            <w:r>
              <w:t>0.023</w:t>
            </w:r>
          </w:p>
        </w:tc>
      </w:tr>
      <w:tr w:rsidR="00145A59" w14:paraId="08A081B8" w14:textId="77777777" w:rsidTr="00C44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6" w:type="dxa"/>
            <w:vMerge/>
          </w:tcPr>
          <w:p w14:paraId="18DA06E2" w14:textId="77777777" w:rsidR="00145A59" w:rsidRPr="00145A59" w:rsidRDefault="00145A59" w:rsidP="00145A59">
            <w:pPr>
              <w:jc w:val="center"/>
            </w:pPr>
          </w:p>
        </w:tc>
        <w:tc>
          <w:tcPr>
            <w:tcW w:w="1428" w:type="dxa"/>
            <w:tcBorders>
              <w:right w:val="double" w:sz="4" w:space="0" w:color="auto"/>
            </w:tcBorders>
          </w:tcPr>
          <w:p w14:paraId="7F46DCDF" w14:textId="02C0DB7B" w:rsidR="00145A59" w:rsidRPr="00145A59" w:rsidRDefault="00145A59" w:rsidP="00145A59">
            <w:pPr>
              <w:jc w:val="center"/>
              <w:cnfStyle w:val="000000100000" w:firstRow="0" w:lastRow="0" w:firstColumn="0" w:lastColumn="0" w:oddVBand="0" w:evenVBand="0" w:oddHBand="1" w:evenHBand="0" w:firstRowFirstColumn="0" w:firstRowLastColumn="0" w:lastRowFirstColumn="0" w:lastRowLastColumn="0"/>
              <w:rPr>
                <w:b/>
              </w:rPr>
            </w:pPr>
            <w:r w:rsidRPr="00145A59">
              <w:rPr>
                <w:b/>
              </w:rPr>
              <w:t>0.2</w:t>
            </w:r>
          </w:p>
        </w:tc>
        <w:tc>
          <w:tcPr>
            <w:tcW w:w="1428" w:type="dxa"/>
            <w:tcBorders>
              <w:left w:val="double" w:sz="4" w:space="0" w:color="auto"/>
            </w:tcBorders>
          </w:tcPr>
          <w:p w14:paraId="5C944FDF" w14:textId="6AD8D9D6"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w:t>
            </w:r>
            <w:r w:rsidR="00EB58FD">
              <w:t>842</w:t>
            </w:r>
          </w:p>
        </w:tc>
        <w:tc>
          <w:tcPr>
            <w:tcW w:w="1428" w:type="dxa"/>
            <w:tcBorders>
              <w:right w:val="double" w:sz="4" w:space="0" w:color="auto"/>
            </w:tcBorders>
          </w:tcPr>
          <w:p w14:paraId="40C8F767" w14:textId="12B5F5B5" w:rsidR="00145A59" w:rsidRDefault="00145A59" w:rsidP="00145A59">
            <w:pPr>
              <w:jc w:val="center"/>
              <w:cnfStyle w:val="000000100000" w:firstRow="0" w:lastRow="0" w:firstColumn="0" w:lastColumn="0" w:oddVBand="0" w:evenVBand="0" w:oddHBand="1" w:evenHBand="0" w:firstRowFirstColumn="0" w:firstRowLastColumn="0" w:lastRowFirstColumn="0" w:lastRowLastColumn="0"/>
            </w:pPr>
            <w:r>
              <w:t>0.217</w:t>
            </w:r>
          </w:p>
        </w:tc>
        <w:tc>
          <w:tcPr>
            <w:tcW w:w="1343" w:type="dxa"/>
            <w:tcBorders>
              <w:left w:val="double" w:sz="4" w:space="0" w:color="auto"/>
            </w:tcBorders>
          </w:tcPr>
          <w:p w14:paraId="78C7F8A4" w14:textId="2714C9D0"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258</w:t>
            </w:r>
          </w:p>
        </w:tc>
        <w:tc>
          <w:tcPr>
            <w:tcW w:w="1417" w:type="dxa"/>
          </w:tcPr>
          <w:p w14:paraId="2A9A9DB2" w14:textId="546437F6" w:rsidR="00145A59" w:rsidRDefault="00EB58FD" w:rsidP="00145A59">
            <w:pPr>
              <w:jc w:val="center"/>
              <w:cnfStyle w:val="000000100000" w:firstRow="0" w:lastRow="0" w:firstColumn="0" w:lastColumn="0" w:oddVBand="0" w:evenVBand="0" w:oddHBand="1" w:evenHBand="0" w:firstRowFirstColumn="0" w:firstRowLastColumn="0" w:lastRowFirstColumn="0" w:lastRowLastColumn="0"/>
            </w:pPr>
            <w:r>
              <w:t>0.017</w:t>
            </w:r>
          </w:p>
        </w:tc>
      </w:tr>
    </w:tbl>
    <w:p w14:paraId="02697524" w14:textId="77777777" w:rsidR="000457A7" w:rsidRDefault="000457A7" w:rsidP="00D40D61"/>
    <w:p w14:paraId="14A40D02" w14:textId="7F82E148" w:rsidR="006E7FA7" w:rsidRDefault="0081333B" w:rsidP="008C32DE">
      <w:pPr>
        <w:spacing w:line="360" w:lineRule="auto"/>
      </w:pPr>
      <w:r>
        <w:t xml:space="preserve">Overall, </w:t>
      </w:r>
      <w:r w:rsidR="00F22A3D">
        <w:t xml:space="preserve">the accuracy of both libraries is not very high. In fact, only the translation in </w:t>
      </w:r>
      <w:r w:rsidR="007B0C9E">
        <w:t xml:space="preserve">the </w:t>
      </w:r>
      <w:r w:rsidR="00F22A3D" w:rsidRPr="007B0C9E">
        <w:rPr>
          <w:noProof/>
        </w:rPr>
        <w:t>x</w:t>
      </w:r>
      <w:r w:rsidR="00982936" w:rsidRPr="007B0C9E">
        <w:rPr>
          <w:noProof/>
        </w:rPr>
        <w:t>-</w:t>
      </w:r>
      <w:r w:rsidR="00F22A3D" w:rsidRPr="007B0C9E">
        <w:rPr>
          <w:noProof/>
        </w:rPr>
        <w:t>direction</w:t>
      </w:r>
      <w:r w:rsidR="00F22A3D">
        <w:t xml:space="preserve"> is accurate</w:t>
      </w:r>
      <w:r>
        <w:t xml:space="preserve">. </w:t>
      </w:r>
      <w:r w:rsidR="00F22A3D">
        <w:t xml:space="preserve"> </w:t>
      </w:r>
    </w:p>
    <w:p w14:paraId="0741CFC3" w14:textId="2805259A" w:rsidR="0081333B" w:rsidRDefault="0081333B" w:rsidP="008C32DE">
      <w:pPr>
        <w:spacing w:line="360" w:lineRule="auto"/>
      </w:pPr>
      <w:r>
        <w:t xml:space="preserve">Even though the data provided by both libraries is not accurate, </w:t>
      </w:r>
      <w:r w:rsidR="00A67966">
        <w:t>one thing can be noticed is</w:t>
      </w:r>
      <w:r>
        <w:t xml:space="preserve"> that the translation data in </w:t>
      </w:r>
      <w:r w:rsidR="007B0C9E">
        <w:t xml:space="preserve">the </w:t>
      </w:r>
      <w:r w:rsidRPr="007B0C9E">
        <w:rPr>
          <w:noProof/>
        </w:rPr>
        <w:t>z</w:t>
      </w:r>
      <w:r w:rsidR="00982936" w:rsidRPr="007B0C9E">
        <w:rPr>
          <w:noProof/>
        </w:rPr>
        <w:t>-</w:t>
      </w:r>
      <w:r w:rsidRPr="007B0C9E">
        <w:rPr>
          <w:noProof/>
        </w:rPr>
        <w:t>direction</w:t>
      </w:r>
      <w:r>
        <w:t xml:space="preserve"> is consistent</w:t>
      </w:r>
      <w:r w:rsidR="009F0AD5">
        <w:t>,</w:t>
      </w:r>
      <w:r w:rsidR="007E3EE5">
        <w:t xml:space="preserve"> </w:t>
      </w:r>
      <w:r w:rsidR="00D07E89">
        <w:t xml:space="preserve">the data recorded </w:t>
      </w:r>
      <w:r w:rsidR="007E3EE5">
        <w:t xml:space="preserve">from the 2 libraries </w:t>
      </w:r>
      <w:r w:rsidR="00D07E89">
        <w:t>show an increase of 0.3m in the z-direction. This</w:t>
      </w:r>
      <w:r>
        <w:t xml:space="preserve"> </w:t>
      </w:r>
      <w:r w:rsidRPr="00C14CDF">
        <w:rPr>
          <w:noProof/>
        </w:rPr>
        <w:t>mean</w:t>
      </w:r>
      <w:r w:rsidR="00C14CDF">
        <w:rPr>
          <w:noProof/>
        </w:rPr>
        <w:t>s</w:t>
      </w:r>
      <w:r>
        <w:t xml:space="preserve"> the data retrieved from the library is always </w:t>
      </w:r>
      <w:r w:rsidR="006E3D3E">
        <w:t xml:space="preserve">around </w:t>
      </w:r>
      <w:r w:rsidR="009F0AD5">
        <w:t>a certain value, in</w:t>
      </w:r>
      <w:r>
        <w:t xml:space="preserve"> meter</w:t>
      </w:r>
      <w:r w:rsidR="009F0AD5">
        <w:t>,</w:t>
      </w:r>
      <w:r>
        <w:t xml:space="preserve"> different from the ground truth. With this consistency, the algorithm</w:t>
      </w:r>
      <w:r w:rsidR="0053609D">
        <w:t xml:space="preserve"> can be modified</w:t>
      </w:r>
      <w:r>
        <w:t xml:space="preserve"> to </w:t>
      </w:r>
      <w:r w:rsidR="009F0AD5">
        <w:t>compensate</w:t>
      </w:r>
      <w:r>
        <w:t xml:space="preserve"> for this error and th</w:t>
      </w:r>
      <w:r w:rsidR="003D1564">
        <w:t>is will enable the</w:t>
      </w:r>
      <w:r>
        <w:t xml:space="preserve"> translation data in both </w:t>
      </w:r>
      <w:r w:rsidR="003B2494">
        <w:t xml:space="preserve">the </w:t>
      </w:r>
      <w:r w:rsidRPr="00982936">
        <w:rPr>
          <w:noProof/>
        </w:rPr>
        <w:t>x</w:t>
      </w:r>
      <w:r w:rsidR="00982936">
        <w:rPr>
          <w:noProof/>
        </w:rPr>
        <w:t>-</w:t>
      </w:r>
      <w:r w:rsidR="00D91CC1" w:rsidRPr="00982936">
        <w:rPr>
          <w:noProof/>
        </w:rPr>
        <w:t>direction</w:t>
      </w:r>
      <w:r w:rsidR="00D91CC1">
        <w:t xml:space="preserve"> </w:t>
      </w:r>
      <w:r>
        <w:t xml:space="preserve">and </w:t>
      </w:r>
      <w:r w:rsidR="003B2494">
        <w:t xml:space="preserve">the </w:t>
      </w:r>
      <w:r w:rsidRPr="00982936">
        <w:rPr>
          <w:noProof/>
        </w:rPr>
        <w:t>z</w:t>
      </w:r>
      <w:r w:rsidR="00982936">
        <w:rPr>
          <w:noProof/>
        </w:rPr>
        <w:t>-</w:t>
      </w:r>
      <w:r w:rsidRPr="00982936">
        <w:rPr>
          <w:noProof/>
        </w:rPr>
        <w:t>direction</w:t>
      </w:r>
      <w:r>
        <w:t xml:space="preserve"> </w:t>
      </w:r>
      <w:r w:rsidR="003D1564">
        <w:t>to</w:t>
      </w:r>
      <w:r w:rsidR="00A0461E">
        <w:t xml:space="preserve"> be reliable </w:t>
      </w:r>
      <w:r w:rsidR="003D1564">
        <w:t xml:space="preserve">for </w:t>
      </w:r>
      <w:r w:rsidR="000A21C9">
        <w:t>use</w:t>
      </w:r>
      <w:r w:rsidR="00A0461E">
        <w:t xml:space="preserve">. </w:t>
      </w:r>
      <w:r w:rsidR="005D0EA6">
        <w:t xml:space="preserve">However, the value of </w:t>
      </w:r>
      <w:r w:rsidR="009F0AD5">
        <w:t>the error</w:t>
      </w:r>
      <w:r w:rsidR="005D0EA6">
        <w:t xml:space="preserve"> is not used in the algorithm due to the implementation of </w:t>
      </w:r>
      <w:r w:rsidR="00BF3097">
        <w:t xml:space="preserve">the </w:t>
      </w:r>
      <w:r w:rsidR="005D0EA6" w:rsidRPr="00BF3097">
        <w:rPr>
          <w:noProof/>
        </w:rPr>
        <w:t>method</w:t>
      </w:r>
      <w:r w:rsidR="005D0EA6">
        <w:t xml:space="preserve"> of comparison which will be discussed in the algorithm section.</w:t>
      </w:r>
    </w:p>
    <w:p w14:paraId="0F2B6959" w14:textId="0B859E95" w:rsidR="00A0461E" w:rsidRDefault="00365234" w:rsidP="008C32DE">
      <w:pPr>
        <w:spacing w:line="360" w:lineRule="auto"/>
      </w:pPr>
      <w:r>
        <w:t xml:space="preserve">Due to the inaccuracy of the orientation data, the orientation data cannot and will not be used in this project. Therefore, </w:t>
      </w:r>
      <w:r w:rsidR="00A0461E">
        <w:t>a method and calculation w</w:t>
      </w:r>
      <w:r w:rsidR="006E7FA7">
        <w:t>ere</w:t>
      </w:r>
      <w:r w:rsidR="00A0461E">
        <w:t xml:space="preserve"> needed to</w:t>
      </w:r>
      <w:r w:rsidR="009A3E66">
        <w:t xml:space="preserve"> </w:t>
      </w:r>
      <w:r w:rsidR="00A0461E">
        <w:lastRenderedPageBreak/>
        <w:t xml:space="preserve">determine the pose of the robot with only translation data in </w:t>
      </w:r>
      <w:r w:rsidR="003B2494">
        <w:t xml:space="preserve">the </w:t>
      </w:r>
      <w:r w:rsidR="00A0461E" w:rsidRPr="00982936">
        <w:rPr>
          <w:noProof/>
        </w:rPr>
        <w:t>x</w:t>
      </w:r>
      <w:r w:rsidR="00982936">
        <w:rPr>
          <w:noProof/>
        </w:rPr>
        <w:t>-</w:t>
      </w:r>
      <w:r w:rsidR="00D91CC1" w:rsidRPr="00982936">
        <w:rPr>
          <w:noProof/>
        </w:rPr>
        <w:t>direction</w:t>
      </w:r>
      <w:r w:rsidR="00D91CC1">
        <w:t xml:space="preserve"> </w:t>
      </w:r>
      <w:r w:rsidR="00A0461E">
        <w:t xml:space="preserve">and </w:t>
      </w:r>
      <w:r w:rsidR="003B2494">
        <w:t xml:space="preserve">the </w:t>
      </w:r>
      <w:r w:rsidR="00A0461E" w:rsidRPr="00982936">
        <w:rPr>
          <w:noProof/>
        </w:rPr>
        <w:t>z</w:t>
      </w:r>
      <w:r w:rsidR="00982936">
        <w:rPr>
          <w:noProof/>
        </w:rPr>
        <w:t>-</w:t>
      </w:r>
      <w:r w:rsidR="00A0461E" w:rsidRPr="00982936">
        <w:rPr>
          <w:noProof/>
        </w:rPr>
        <w:t>direction</w:t>
      </w:r>
      <w:r w:rsidR="00A0461E">
        <w:t xml:space="preserve">. </w:t>
      </w:r>
    </w:p>
    <w:p w14:paraId="5215993C" w14:textId="1330521A" w:rsidR="00D65F61" w:rsidRPr="00D65F61" w:rsidRDefault="006E7FA7" w:rsidP="00551732">
      <w:pPr>
        <w:pStyle w:val="Heading3"/>
      </w:pPr>
      <w:bookmarkStart w:id="219" w:name="_Toc4844168"/>
      <w:r>
        <w:t>Final Selection</w:t>
      </w:r>
      <w:bookmarkEnd w:id="219"/>
    </w:p>
    <w:p w14:paraId="0F72DDDF" w14:textId="133794EE" w:rsidR="006E7FA7" w:rsidRDefault="006E7FA7" w:rsidP="008C32DE">
      <w:pPr>
        <w:spacing w:line="360" w:lineRule="auto"/>
      </w:pPr>
      <w:r>
        <w:t xml:space="preserve">In the previous section, </w:t>
      </w:r>
      <w:r w:rsidR="0053609D">
        <w:t>it</w:t>
      </w:r>
      <w:r>
        <w:t xml:space="preserve"> can </w:t>
      </w:r>
      <w:r w:rsidR="00C14CDF">
        <w:t xml:space="preserve">be </w:t>
      </w:r>
      <w:r w:rsidRPr="00C14CDF">
        <w:rPr>
          <w:noProof/>
        </w:rPr>
        <w:t>see</w:t>
      </w:r>
      <w:r w:rsidR="0053609D" w:rsidRPr="00C14CDF">
        <w:rPr>
          <w:noProof/>
        </w:rPr>
        <w:t>n</w:t>
      </w:r>
      <w:r>
        <w:t xml:space="preserve"> that the accuracy of both libraries doesn’t differ much. Both libraries can only provide reliable translation data in </w:t>
      </w:r>
      <w:r w:rsidR="003B2494">
        <w:t xml:space="preserve">the </w:t>
      </w:r>
      <w:r w:rsidRPr="00982936">
        <w:rPr>
          <w:noProof/>
        </w:rPr>
        <w:t>x</w:t>
      </w:r>
      <w:r w:rsidR="00982936">
        <w:rPr>
          <w:noProof/>
        </w:rPr>
        <w:t>-</w:t>
      </w:r>
      <w:r w:rsidR="00D91CC1" w:rsidRPr="00982936">
        <w:rPr>
          <w:noProof/>
        </w:rPr>
        <w:t>direction</w:t>
      </w:r>
      <w:r w:rsidR="00D91CC1">
        <w:t xml:space="preserve"> </w:t>
      </w:r>
      <w:r>
        <w:t xml:space="preserve">and </w:t>
      </w:r>
      <w:r w:rsidR="003B2494">
        <w:t xml:space="preserve">the </w:t>
      </w:r>
      <w:r w:rsidRPr="00982936">
        <w:rPr>
          <w:noProof/>
        </w:rPr>
        <w:t>z</w:t>
      </w:r>
      <w:r w:rsidR="00982936">
        <w:rPr>
          <w:noProof/>
        </w:rPr>
        <w:t>-</w:t>
      </w:r>
      <w:r w:rsidRPr="00982936">
        <w:rPr>
          <w:noProof/>
        </w:rPr>
        <w:t>direction</w:t>
      </w:r>
      <w:r>
        <w:t xml:space="preserve">. </w:t>
      </w:r>
    </w:p>
    <w:p w14:paraId="4C4FEC53" w14:textId="16086EFE" w:rsidR="006E7FA7" w:rsidRDefault="006E7FA7" w:rsidP="008C32DE">
      <w:pPr>
        <w:spacing w:line="360" w:lineRule="auto"/>
      </w:pPr>
      <w:r>
        <w:t xml:space="preserve">Eventually, ar_track_alvar is chosen because of </w:t>
      </w:r>
      <w:r w:rsidRPr="00982936">
        <w:rPr>
          <w:noProof/>
        </w:rPr>
        <w:t>it</w:t>
      </w:r>
      <w:r w:rsidR="00982936">
        <w:rPr>
          <w:noProof/>
        </w:rPr>
        <w:t>s</w:t>
      </w:r>
      <w:r>
        <w:t xml:space="preserve"> </w:t>
      </w:r>
      <w:r w:rsidRPr="00C14CDF">
        <w:rPr>
          <w:noProof/>
        </w:rPr>
        <w:t>well</w:t>
      </w:r>
      <w:r>
        <w:t xml:space="preserve"> documentation, and more variation of markers to choose. </w:t>
      </w:r>
      <w:r w:rsidR="007E3EE5">
        <w:t xml:space="preserve">The benefit of more variation of markers can be seen in Chapter </w:t>
      </w:r>
      <w:r w:rsidR="007E3EE5">
        <w:fldChar w:fldCharType="begin"/>
      </w:r>
      <w:r w:rsidR="007E3EE5">
        <w:instrText xml:space="preserve"> REF _Ref4525755 \r \h </w:instrText>
      </w:r>
      <w:r w:rsidR="007E3EE5">
        <w:fldChar w:fldCharType="separate"/>
      </w:r>
      <w:r w:rsidR="00721129">
        <w:t>3.4</w:t>
      </w:r>
      <w:r w:rsidR="007E3EE5">
        <w:fldChar w:fldCharType="end"/>
      </w:r>
      <w:r w:rsidR="007E3EE5">
        <w:t xml:space="preserve">, the discussion of proposed solutions to solve the inaccuracy of the orientation data mentioned in Chapter </w:t>
      </w:r>
      <w:r w:rsidR="007E3EE5">
        <w:fldChar w:fldCharType="begin"/>
      </w:r>
      <w:r w:rsidR="007E3EE5">
        <w:instrText xml:space="preserve"> REF _Ref4525835 \r \h </w:instrText>
      </w:r>
      <w:r w:rsidR="007E3EE5">
        <w:fldChar w:fldCharType="separate"/>
      </w:r>
      <w:r w:rsidR="00721129">
        <w:t>3.3.1</w:t>
      </w:r>
      <w:r w:rsidR="007E3EE5">
        <w:fldChar w:fldCharType="end"/>
      </w:r>
      <w:r w:rsidR="007E3EE5">
        <w:t xml:space="preserve">. </w:t>
      </w:r>
      <w:r>
        <w:t xml:space="preserve">Moreover, ar_track_alvar is widely used by others so it will be more convenient and easier for discussion regarding this library. </w:t>
      </w:r>
    </w:p>
    <w:p w14:paraId="1C938839" w14:textId="3025B02A" w:rsidR="00DF561E" w:rsidRDefault="00DF561E">
      <w:r>
        <w:br w:type="page"/>
      </w:r>
    </w:p>
    <w:p w14:paraId="58E149CE" w14:textId="2EA5A2AB" w:rsidR="00D40D61" w:rsidRDefault="00D40D61" w:rsidP="00551732">
      <w:pPr>
        <w:pStyle w:val="Heading2"/>
      </w:pPr>
      <w:bookmarkStart w:id="220" w:name="_Ref4524817"/>
      <w:bookmarkStart w:id="221" w:name="_Ref4525755"/>
      <w:bookmarkStart w:id="222" w:name="_Toc4844169"/>
      <w:r>
        <w:lastRenderedPageBreak/>
        <w:t xml:space="preserve">Pose </w:t>
      </w:r>
      <w:r w:rsidR="002D77B5">
        <w:t>Determination</w:t>
      </w:r>
      <w:bookmarkEnd w:id="220"/>
      <w:bookmarkEnd w:id="221"/>
      <w:bookmarkEnd w:id="222"/>
    </w:p>
    <w:p w14:paraId="55C61D24" w14:textId="0295454A" w:rsidR="00DD29AE" w:rsidRDefault="00982936" w:rsidP="008C32DE">
      <w:pPr>
        <w:spacing w:line="360" w:lineRule="auto"/>
      </w:pPr>
      <w:r>
        <w:rPr>
          <w:noProof/>
        </w:rPr>
        <w:t xml:space="preserve">The word </w:t>
      </w:r>
      <w:r w:rsidR="007E3EE5">
        <w:rPr>
          <w:noProof/>
        </w:rPr>
        <w:t>“</w:t>
      </w:r>
      <w:r>
        <w:rPr>
          <w:noProof/>
        </w:rPr>
        <w:t>p</w:t>
      </w:r>
      <w:r w:rsidR="00237535" w:rsidRPr="00982936">
        <w:rPr>
          <w:noProof/>
        </w:rPr>
        <w:t>ose</w:t>
      </w:r>
      <w:r w:rsidR="007E3EE5">
        <w:rPr>
          <w:noProof/>
        </w:rPr>
        <w:t>”</w:t>
      </w:r>
      <w:r w:rsidR="00237535">
        <w:t xml:space="preserve"> is the combination of two words, position and orientatio</w:t>
      </w:r>
      <w:r w:rsidR="00A0135C">
        <w:t xml:space="preserve">n. </w:t>
      </w:r>
      <w:r w:rsidR="00A0135C" w:rsidRPr="00C14CDF">
        <w:rPr>
          <w:noProof/>
        </w:rPr>
        <w:t>Position</w:t>
      </w:r>
      <w:r w:rsidR="00A0135C">
        <w:t xml:space="preserve"> is the</w:t>
      </w:r>
      <w:r w:rsidR="002D77B5">
        <w:t xml:space="preserve"> </w:t>
      </w:r>
      <w:r w:rsidR="00A0135C">
        <w:t>distance of an object with respect to a specific point</w:t>
      </w:r>
      <w:r w:rsidR="00B41262">
        <w:t>,</w:t>
      </w:r>
      <w:r w:rsidR="00A0135C">
        <w:t xml:space="preserve"> </w:t>
      </w:r>
      <w:r w:rsidR="00A0135C" w:rsidRPr="00B41262">
        <w:rPr>
          <w:noProof/>
        </w:rPr>
        <w:t>or</w:t>
      </w:r>
      <w:r w:rsidR="00A0135C">
        <w:t xml:space="preserve"> </w:t>
      </w:r>
      <w:r w:rsidR="00B41262">
        <w:t xml:space="preserve">the </w:t>
      </w:r>
      <w:r w:rsidR="00A0135C">
        <w:t xml:space="preserve">origin in a coordinate system without the concern of the </w:t>
      </w:r>
      <w:r w:rsidR="002D77B5">
        <w:t>object’s heading</w:t>
      </w:r>
      <w:r w:rsidR="00A0135C">
        <w:t xml:space="preserve">. In other words, </w:t>
      </w:r>
      <w:r w:rsidR="00A0135C" w:rsidRPr="00C14CDF">
        <w:rPr>
          <w:noProof/>
        </w:rPr>
        <w:t>position</w:t>
      </w:r>
      <w:r w:rsidR="00A0135C">
        <w:t xml:space="preserve"> is the location of an object </w:t>
      </w:r>
      <w:r w:rsidR="002D77B5">
        <w:t>and</w:t>
      </w:r>
      <w:r w:rsidR="00A0135C">
        <w:t xml:space="preserve"> where the object is facing</w:t>
      </w:r>
      <w:r w:rsidR="002D77B5">
        <w:t xml:space="preserve"> is not important in position estimation</w:t>
      </w:r>
      <w:r w:rsidR="00A0135C">
        <w:t xml:space="preserve">. </w:t>
      </w:r>
      <w:r w:rsidR="002D77B5">
        <w:t xml:space="preserve">On the other hand, orientation is the heading of an object without the concern of the location of the object. </w:t>
      </w:r>
    </w:p>
    <w:p w14:paraId="0BAB3555" w14:textId="5617F7C5" w:rsidR="002D77B5" w:rsidRDefault="002D77B5" w:rsidP="008C32DE">
      <w:pPr>
        <w:spacing w:line="360" w:lineRule="auto"/>
      </w:pPr>
      <w:r>
        <w:t xml:space="preserve">From the previous chapter, the library can only provide two </w:t>
      </w:r>
      <w:r w:rsidR="00B25A1B">
        <w:t xml:space="preserve">usable </w:t>
      </w:r>
      <w:r>
        <w:t xml:space="preserve">data which are the translation data in </w:t>
      </w:r>
      <w:r w:rsidR="003B2494">
        <w:t xml:space="preserve">the </w:t>
      </w:r>
      <w:r w:rsidRPr="00982936">
        <w:rPr>
          <w:noProof/>
        </w:rPr>
        <w:t>x</w:t>
      </w:r>
      <w:r w:rsidR="00982936">
        <w:rPr>
          <w:noProof/>
        </w:rPr>
        <w:t>-</w:t>
      </w:r>
      <w:r w:rsidR="00D91CC1" w:rsidRPr="00982936">
        <w:rPr>
          <w:noProof/>
        </w:rPr>
        <w:t>direction</w:t>
      </w:r>
      <w:r>
        <w:t xml:space="preserve"> and </w:t>
      </w:r>
      <w:r w:rsidR="003B2494">
        <w:t xml:space="preserve">the </w:t>
      </w:r>
      <w:r w:rsidRPr="00982936">
        <w:rPr>
          <w:noProof/>
        </w:rPr>
        <w:t>z</w:t>
      </w:r>
      <w:r w:rsidR="00982936">
        <w:rPr>
          <w:noProof/>
        </w:rPr>
        <w:t>-</w:t>
      </w:r>
      <w:r w:rsidRPr="00982936">
        <w:rPr>
          <w:noProof/>
        </w:rPr>
        <w:t>direction</w:t>
      </w:r>
      <w:r>
        <w:t xml:space="preserve">. </w:t>
      </w:r>
      <w:r w:rsidR="00187AA2">
        <w:t xml:space="preserve">Therefore, before </w:t>
      </w:r>
      <w:r w:rsidR="00187AA2" w:rsidRPr="00B41262">
        <w:rPr>
          <w:noProof/>
        </w:rPr>
        <w:t>proceed</w:t>
      </w:r>
      <w:r w:rsidR="00B41262">
        <w:rPr>
          <w:noProof/>
        </w:rPr>
        <w:t>ing</w:t>
      </w:r>
      <w:r w:rsidR="00187AA2">
        <w:t xml:space="preserve"> to the algorithms, a method has to be figured out to determine the pose of the robot with only translation data in </w:t>
      </w:r>
      <w:r w:rsidR="003B2494">
        <w:t xml:space="preserve">the </w:t>
      </w:r>
      <w:r w:rsidR="00187AA2" w:rsidRPr="00982936">
        <w:rPr>
          <w:noProof/>
        </w:rPr>
        <w:t>x</w:t>
      </w:r>
      <w:r w:rsidR="00982936">
        <w:rPr>
          <w:noProof/>
        </w:rPr>
        <w:t>-</w:t>
      </w:r>
      <w:r w:rsidR="00D91CC1" w:rsidRPr="00982936">
        <w:rPr>
          <w:noProof/>
        </w:rPr>
        <w:t>direction</w:t>
      </w:r>
      <w:r w:rsidR="00D91CC1">
        <w:t xml:space="preserve"> </w:t>
      </w:r>
      <w:r w:rsidR="00187AA2">
        <w:t xml:space="preserve">and </w:t>
      </w:r>
      <w:r w:rsidR="003B2494">
        <w:t xml:space="preserve">the </w:t>
      </w:r>
      <w:r w:rsidR="00187AA2" w:rsidRPr="00982936">
        <w:rPr>
          <w:noProof/>
        </w:rPr>
        <w:t>z</w:t>
      </w:r>
      <w:r w:rsidR="00982936">
        <w:rPr>
          <w:noProof/>
        </w:rPr>
        <w:t>-</w:t>
      </w:r>
      <w:r w:rsidR="00187AA2" w:rsidRPr="00982936">
        <w:rPr>
          <w:noProof/>
        </w:rPr>
        <w:t>direction</w:t>
      </w:r>
      <w:r w:rsidR="00187AA2">
        <w:t xml:space="preserve">. </w:t>
      </w:r>
    </w:p>
    <w:p w14:paraId="004A12D5" w14:textId="2B7A5775" w:rsidR="00D40D61" w:rsidRDefault="00D40D61" w:rsidP="00551732">
      <w:pPr>
        <w:pStyle w:val="Heading3"/>
      </w:pPr>
      <w:bookmarkStart w:id="223" w:name="_Toc2418304"/>
      <w:bookmarkStart w:id="224" w:name="_Toc2418575"/>
      <w:bookmarkStart w:id="225" w:name="_Toc2419951"/>
      <w:bookmarkStart w:id="226" w:name="_Toc2420105"/>
      <w:bookmarkStart w:id="227" w:name="_Toc2432335"/>
      <w:bookmarkStart w:id="228" w:name="_Toc2435683"/>
      <w:bookmarkStart w:id="229" w:name="_Toc3190953"/>
      <w:bookmarkStart w:id="230" w:name="_Toc3491604"/>
      <w:bookmarkStart w:id="231" w:name="_Toc3491697"/>
      <w:bookmarkStart w:id="232" w:name="_Toc3491767"/>
      <w:bookmarkStart w:id="233" w:name="_Toc3543029"/>
      <w:bookmarkStart w:id="234" w:name="_Toc3543451"/>
      <w:bookmarkStart w:id="235" w:name="_Toc3543546"/>
      <w:bookmarkStart w:id="236" w:name="_Toc3577091"/>
      <w:bookmarkStart w:id="237" w:name="_Toc3577722"/>
      <w:bookmarkStart w:id="238" w:name="_Toc3626226"/>
      <w:bookmarkStart w:id="239" w:name="_Toc3628513"/>
      <w:bookmarkStart w:id="240" w:name="_Toc3636163"/>
      <w:bookmarkStart w:id="241" w:name="_Toc3641970"/>
      <w:bookmarkStart w:id="242" w:name="_Toc3644752"/>
      <w:bookmarkStart w:id="243" w:name="_Toc3644806"/>
      <w:bookmarkStart w:id="244" w:name="_Toc3646897"/>
      <w:bookmarkStart w:id="245" w:name="_Toc3649833"/>
      <w:bookmarkStart w:id="246" w:name="_Toc3737204"/>
      <w:bookmarkStart w:id="247" w:name="_Toc4844170"/>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t xml:space="preserve">Position </w:t>
      </w:r>
      <w:r w:rsidR="002D77B5">
        <w:t>Determination</w:t>
      </w:r>
      <w:bookmarkEnd w:id="247"/>
    </w:p>
    <w:p w14:paraId="5A003E02" w14:textId="77777777" w:rsidR="009237F2" w:rsidRDefault="00EF66CC" w:rsidP="008C32DE">
      <w:pPr>
        <w:spacing w:line="360" w:lineRule="auto"/>
      </w:pPr>
      <w:r>
        <w:t>The position of the robot is to know how far or how near the robot is from the charging station. The position of the robot can be known by retrieving the translation data from the library</w:t>
      </w:r>
      <w:r w:rsidR="009237F2">
        <w:t>.</w:t>
      </w:r>
    </w:p>
    <w:p w14:paraId="2581C03F" w14:textId="70632E68" w:rsidR="00DD29AE" w:rsidRDefault="009237F2" w:rsidP="008C32DE">
      <w:pPr>
        <w:spacing w:line="360" w:lineRule="auto"/>
      </w:pPr>
      <w:r>
        <w:t>T</w:t>
      </w:r>
      <w:r w:rsidR="00EF66CC">
        <w:t xml:space="preserve">he data in </w:t>
      </w:r>
      <w:r w:rsidR="003B2494">
        <w:t xml:space="preserve">the </w:t>
      </w:r>
      <w:r w:rsidR="00EF66CC" w:rsidRPr="00982936">
        <w:rPr>
          <w:noProof/>
        </w:rPr>
        <w:t>z</w:t>
      </w:r>
      <w:r w:rsidR="00982936">
        <w:rPr>
          <w:noProof/>
        </w:rPr>
        <w:t>-</w:t>
      </w:r>
      <w:r w:rsidR="00EF66CC" w:rsidRPr="00982936">
        <w:rPr>
          <w:noProof/>
        </w:rPr>
        <w:t>direction</w:t>
      </w:r>
      <w:r w:rsidR="00EF66CC">
        <w:t xml:space="preserve"> indicate how far</w:t>
      </w:r>
      <w:r w:rsidR="00C34259">
        <w:t>, in meter,</w:t>
      </w:r>
      <w:r w:rsidR="00EF66CC">
        <w:t xml:space="preserve"> the </w:t>
      </w:r>
      <w:r>
        <w:t>charging station</w:t>
      </w:r>
      <w:r w:rsidR="00EF66CC">
        <w:t xml:space="preserve"> is from the </w:t>
      </w:r>
      <w:r>
        <w:t>robot</w:t>
      </w:r>
      <w:r w:rsidR="00EF66CC">
        <w:t xml:space="preserve"> while the data in</w:t>
      </w:r>
      <w:r w:rsidR="003B2494">
        <w:t xml:space="preserve"> the</w:t>
      </w:r>
      <w:r w:rsidR="00EF66CC">
        <w:t xml:space="preserve"> </w:t>
      </w:r>
      <w:r w:rsidR="00EF66CC" w:rsidRPr="00982936">
        <w:rPr>
          <w:noProof/>
        </w:rPr>
        <w:t>x</w:t>
      </w:r>
      <w:r w:rsidR="00982936">
        <w:rPr>
          <w:noProof/>
        </w:rPr>
        <w:t>-</w:t>
      </w:r>
      <w:r w:rsidR="00EF66CC" w:rsidRPr="00982936">
        <w:rPr>
          <w:noProof/>
        </w:rPr>
        <w:t>direction</w:t>
      </w:r>
      <w:r w:rsidR="00EF66CC">
        <w:t xml:space="preserve"> indicate how much left or how much right</w:t>
      </w:r>
      <w:r w:rsidR="00C34259">
        <w:t>, in meter,</w:t>
      </w:r>
      <w:r w:rsidR="00EF66CC">
        <w:t xml:space="preserve"> is the robot with respect to the charging station. </w:t>
      </w:r>
    </w:p>
    <w:p w14:paraId="20F71814" w14:textId="6AB71A0B" w:rsidR="00D40D61" w:rsidRDefault="00D40D61" w:rsidP="00551732">
      <w:pPr>
        <w:pStyle w:val="Heading3"/>
      </w:pPr>
      <w:bookmarkStart w:id="248" w:name="_Toc4844171"/>
      <w:r>
        <w:t>Orientation Determination</w:t>
      </w:r>
      <w:bookmarkEnd w:id="248"/>
    </w:p>
    <w:p w14:paraId="0D6EFF53" w14:textId="41046A6A" w:rsidR="00DD29AE" w:rsidRDefault="00741974" w:rsidP="008C32DE">
      <w:pPr>
        <w:spacing w:line="360" w:lineRule="auto"/>
      </w:pPr>
      <w:r>
        <w:t xml:space="preserve">The orientation data will be provided in the form of quaternion data from the library. The reason the </w:t>
      </w:r>
      <w:r w:rsidRPr="00B41262">
        <w:rPr>
          <w:noProof/>
        </w:rPr>
        <w:t>quaternion</w:t>
      </w:r>
      <w:r>
        <w:t xml:space="preserve"> system is preferred in robotic kinematic is </w:t>
      </w:r>
      <w:r>
        <w:rPr>
          <w:noProof/>
        </w:rPr>
        <w:t>that</w:t>
      </w:r>
      <w:r w:rsidRPr="00B41262">
        <w:rPr>
          <w:noProof/>
        </w:rPr>
        <w:t xml:space="preserve"> it</w:t>
      </w:r>
      <w:r>
        <w:t xml:space="preserve"> can overcome the Gimbal Lock Problem in </w:t>
      </w:r>
      <w:r w:rsidRPr="00C14CDF">
        <w:rPr>
          <w:noProof/>
        </w:rPr>
        <w:t>euler</w:t>
      </w:r>
      <w:r>
        <w:t xml:space="preserve"> angle system. </w:t>
      </w:r>
      <w:r w:rsidR="008F24A3">
        <w:t xml:space="preserve">As discussed before, the </w:t>
      </w:r>
      <w:r>
        <w:t>quaternion</w:t>
      </w:r>
      <w:r w:rsidR="008F24A3">
        <w:t xml:space="preserve"> data</w:t>
      </w:r>
      <w:r>
        <w:t xml:space="preserve"> (orientation data)</w:t>
      </w:r>
      <w:r w:rsidR="008F24A3">
        <w:t xml:space="preserve"> provided by the library is not accurate and not reliable enough to be used. If the quaternion data</w:t>
      </w:r>
      <w:r>
        <w:t xml:space="preserve"> (orientation data)</w:t>
      </w:r>
      <w:r w:rsidR="008F24A3">
        <w:t xml:space="preserve"> is accurate, the orientation of the robot can be known by doing a conversion from quaternion into </w:t>
      </w:r>
      <w:r w:rsidR="008F24A3" w:rsidRPr="00C14CDF">
        <w:rPr>
          <w:noProof/>
        </w:rPr>
        <w:t>euler</w:t>
      </w:r>
      <w:r w:rsidR="008F24A3">
        <w:t xml:space="preserve"> angle, which is the degree angle system </w:t>
      </w:r>
      <w:r w:rsidR="00093795">
        <w:t>commonly used</w:t>
      </w:r>
      <w:r w:rsidR="008F24A3">
        <w:t xml:space="preserve">, using the formula shown below. </w:t>
      </w:r>
    </w:p>
    <w:p w14:paraId="0754EA4A" w14:textId="711390BE" w:rsidR="00B5752C" w:rsidRPr="00622C66" w:rsidRDefault="002105D2" w:rsidP="008C32DE">
      <w:pPr>
        <w:spacing w:line="360" w:lineRule="auto"/>
      </w:pPr>
      <m:oMathPara>
        <m:oMath>
          <m:eqArr>
            <m:eqArrPr>
              <m:maxDist m:val="1"/>
              <m:ctrlPr>
                <w:rPr>
                  <w:rFonts w:ascii="Cambria Math" w:hAnsi="Cambria Math"/>
                  <w:i/>
                </w:rPr>
              </m:ctrlPr>
            </m:eqArrPr>
            <m: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θ</m:t>
                        </m:r>
                      </m:e>
                    </m:mr>
                    <m:mr>
                      <m:e>
                        <m:r>
                          <w:rPr>
                            <w:rFonts w:ascii="Cambria Math" w:hAnsi="Cambria Math"/>
                          </w:rPr>
                          <m:t>φ</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 xml:space="preserve">2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w</m:t>
                                            </m:r>
                                          </m:sub>
                                        </m:sSub>
                                        <m:sSub>
                                          <m:sSubPr>
                                            <m:ctrlPr>
                                              <w:rPr>
                                                <w:rFonts w:ascii="Cambria Math" w:hAnsi="Cambria Math"/>
                                                <w:i/>
                                              </w:rPr>
                                            </m:ctrlPr>
                                          </m:sSubPr>
                                          <m:e>
                                            <m:r>
                                              <w:rPr>
                                                <w:rFonts w:ascii="Cambria Math" w:hAnsi="Cambria Math"/>
                                              </w:rPr>
                                              <m:t>q</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y</m:t>
                                            </m:r>
                                          </m:sub>
                                        </m:sSub>
                                        <m:sSub>
                                          <m:sSubPr>
                                            <m:ctrlPr>
                                              <w:rPr>
                                                <w:rFonts w:ascii="Cambria Math" w:hAnsi="Cambria Math"/>
                                                <w:i/>
                                              </w:rPr>
                                            </m:ctrlPr>
                                          </m:sSubPr>
                                          <m:e>
                                            <m:r>
                                              <w:rPr>
                                                <w:rFonts w:ascii="Cambria Math" w:hAnsi="Cambria Math"/>
                                              </w:rPr>
                                              <m:t>q</m:t>
                                            </m:r>
                                          </m:e>
                                          <m:sub>
                                            <m:r>
                                              <w:rPr>
                                                <w:rFonts w:ascii="Cambria Math" w:hAnsi="Cambria Math"/>
                                              </w:rPr>
                                              <m:t>z</m:t>
                                            </m:r>
                                          </m:sub>
                                        </m:sSub>
                                      </m:e>
                                    </m:d>
                                  </m:num>
                                  <m:den>
                                    <m:r>
                                      <w:rPr>
                                        <w:rFonts w:ascii="Cambria Math" w:hAnsi="Cambria Math"/>
                                      </w:rPr>
                                      <m:t xml:space="preserve">1-2 </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x</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2</m:t>
                                            </m:r>
                                          </m:sup>
                                        </m:sSubSup>
                                      </m:e>
                                    </m:d>
                                  </m:den>
                                </m:f>
                              </m:e>
                            </m:d>
                          </m:e>
                        </m:func>
                      </m:e>
                    </m:m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r>
                                  <w:rPr>
                                    <w:rFonts w:ascii="Cambria Math" w:hAnsi="Cambria Math"/>
                                  </w:rPr>
                                  <m:t xml:space="preserve">2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w</m:t>
                                        </m:r>
                                      </m:sub>
                                    </m:sSub>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z</m:t>
                                        </m:r>
                                      </m:sub>
                                    </m:sSub>
                                    <m:sSub>
                                      <m:sSubPr>
                                        <m:ctrlPr>
                                          <w:rPr>
                                            <w:rFonts w:ascii="Cambria Math" w:hAnsi="Cambria Math"/>
                                            <w:i/>
                                          </w:rPr>
                                        </m:ctrlPr>
                                      </m:sSubPr>
                                      <m:e>
                                        <m:r>
                                          <w:rPr>
                                            <w:rFonts w:ascii="Cambria Math" w:hAnsi="Cambria Math"/>
                                          </w:rPr>
                                          <m:t>q</m:t>
                                        </m:r>
                                      </m:e>
                                      <m:sub>
                                        <m:r>
                                          <w:rPr>
                                            <w:rFonts w:ascii="Cambria Math" w:hAnsi="Cambria Math"/>
                                          </w:rPr>
                                          <m:t>x</m:t>
                                        </m:r>
                                      </m:sub>
                                    </m:sSub>
                                  </m:e>
                                </m:d>
                              </m:e>
                            </m:d>
                          </m:e>
                        </m:func>
                      </m:e>
                    </m:m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 xml:space="preserve">2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w</m:t>
                                            </m:r>
                                          </m:sub>
                                        </m:sSub>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x</m:t>
                                            </m:r>
                                          </m:sub>
                                        </m:sSub>
                                        <m:sSub>
                                          <m:sSubPr>
                                            <m:ctrlPr>
                                              <w:rPr>
                                                <w:rFonts w:ascii="Cambria Math" w:hAnsi="Cambria Math"/>
                                                <w:i/>
                                              </w:rPr>
                                            </m:ctrlPr>
                                          </m:sSubPr>
                                          <m:e>
                                            <m:r>
                                              <w:rPr>
                                                <w:rFonts w:ascii="Cambria Math" w:hAnsi="Cambria Math"/>
                                              </w:rPr>
                                              <m:t>q</m:t>
                                            </m:r>
                                          </m:e>
                                          <m:sub>
                                            <m:r>
                                              <w:rPr>
                                                <w:rFonts w:ascii="Cambria Math" w:hAnsi="Cambria Math"/>
                                              </w:rPr>
                                              <m:t>y</m:t>
                                            </m:r>
                                          </m:sub>
                                        </m:sSub>
                                      </m:e>
                                    </m:d>
                                  </m:num>
                                  <m:den>
                                    <m:r>
                                      <w:rPr>
                                        <w:rFonts w:ascii="Cambria Math" w:hAnsi="Cambria Math"/>
                                      </w:rPr>
                                      <m:t xml:space="preserve">1-2 </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2</m:t>
                                            </m:r>
                                          </m:sup>
                                        </m:sSubSup>
                                      </m:e>
                                    </m:d>
                                  </m:den>
                                </m:f>
                              </m:e>
                            </m:d>
                          </m:e>
                        </m:func>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Roll</m:t>
                        </m:r>
                      </m:e>
                    </m:mr>
                    <m:mr>
                      <m:e>
                        <m:r>
                          <w:rPr>
                            <w:rFonts w:ascii="Cambria Math" w:hAnsi="Cambria Math"/>
                          </w:rPr>
                          <m:t>Pitch</m:t>
                        </m:r>
                      </m:e>
                    </m:mr>
                    <m:mr>
                      <m:e>
                        <m:r>
                          <w:rPr>
                            <w:rFonts w:ascii="Cambria Math" w:hAnsi="Cambria Math"/>
                          </w:rPr>
                          <m:t>Yaw</m:t>
                        </m:r>
                      </m:e>
                    </m:mr>
                  </m:m>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16A4C9D4" w14:textId="5120C061" w:rsidR="00622C66" w:rsidRPr="00B5752C" w:rsidRDefault="00622C66" w:rsidP="008C32DE">
      <w:pPr>
        <w:spacing w:line="360" w:lineRule="auto"/>
      </w:pPr>
      <w:r>
        <w:t xml:space="preserve">Where </w:t>
      </w:r>
      <m:oMath>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y</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z</m:t>
            </m:r>
          </m:sub>
        </m:sSub>
      </m:oMath>
      <w:r>
        <w:t xml:space="preserve"> are the data of </w:t>
      </w:r>
      <m:oMath>
        <m:r>
          <w:rPr>
            <w:rFonts w:ascii="Cambria Math" w:hAnsi="Cambria Math"/>
          </w:rPr>
          <m:t>w, x, y</m:t>
        </m:r>
      </m:oMath>
      <w:r>
        <w:t xml:space="preserve"> and </w:t>
      </w:r>
      <m:oMath>
        <m:r>
          <w:rPr>
            <w:rFonts w:ascii="Cambria Math" w:hAnsi="Cambria Math"/>
          </w:rPr>
          <m:t>z</m:t>
        </m:r>
      </m:oMath>
      <w:r>
        <w:t xml:space="preserve"> obtained from the quaternion data. </w:t>
      </w:r>
    </w:p>
    <w:p w14:paraId="36A17654" w14:textId="6B2035E0" w:rsidR="00D54183" w:rsidRDefault="00D54183" w:rsidP="008C32DE">
      <w:pPr>
        <w:spacing w:line="360" w:lineRule="auto"/>
      </w:pPr>
      <w:r>
        <w:t xml:space="preserve">Therefore, a calculation is </w:t>
      </w:r>
      <w:r w:rsidR="00BC55F5">
        <w:t>required</w:t>
      </w:r>
      <w:r>
        <w:t xml:space="preserve"> to determine the orientation by just using the translation data </w:t>
      </w:r>
      <w:r w:rsidR="00814DB2">
        <w:t xml:space="preserve">in </w:t>
      </w:r>
      <w:r w:rsidR="003B2494">
        <w:t xml:space="preserve">the </w:t>
      </w:r>
      <w:r w:rsidR="00814DB2" w:rsidRPr="00982936">
        <w:rPr>
          <w:noProof/>
        </w:rPr>
        <w:t>x</w:t>
      </w:r>
      <w:r w:rsidR="00982936">
        <w:rPr>
          <w:noProof/>
        </w:rPr>
        <w:t>-</w:t>
      </w:r>
      <w:r w:rsidR="00D91CC1" w:rsidRPr="00982936">
        <w:rPr>
          <w:noProof/>
        </w:rPr>
        <w:t>direction</w:t>
      </w:r>
      <w:r w:rsidR="00D91CC1">
        <w:t xml:space="preserve"> </w:t>
      </w:r>
      <w:r w:rsidR="00814DB2">
        <w:t xml:space="preserve">and </w:t>
      </w:r>
      <w:r w:rsidR="003B2494">
        <w:t xml:space="preserve">the </w:t>
      </w:r>
      <w:r w:rsidR="00814DB2" w:rsidRPr="00982936">
        <w:rPr>
          <w:noProof/>
        </w:rPr>
        <w:t>z</w:t>
      </w:r>
      <w:r w:rsidR="00982936">
        <w:rPr>
          <w:noProof/>
        </w:rPr>
        <w:t>-</w:t>
      </w:r>
      <w:r w:rsidR="00814DB2" w:rsidRPr="00982936">
        <w:rPr>
          <w:noProof/>
        </w:rPr>
        <w:t>direction</w:t>
      </w:r>
      <w:r w:rsidR="00814DB2">
        <w:t>. Two calculations are developed</w:t>
      </w:r>
      <w:r w:rsidR="00F06D3B">
        <w:t xml:space="preserve">, one with </w:t>
      </w:r>
      <w:r w:rsidR="00814DB2">
        <w:t xml:space="preserve">using one marker and </w:t>
      </w:r>
      <w:r w:rsidR="00F06D3B">
        <w:t xml:space="preserve">the other with </w:t>
      </w:r>
      <w:r w:rsidR="00814DB2">
        <w:t xml:space="preserve">two markers. Further details of both calculations will be discussed in the following section. </w:t>
      </w:r>
    </w:p>
    <w:p w14:paraId="0920827E" w14:textId="2D8C8091" w:rsidR="00DD29AE" w:rsidRDefault="00DD29AE" w:rsidP="00551732">
      <w:pPr>
        <w:pStyle w:val="Heading4"/>
      </w:pPr>
      <w:bookmarkStart w:id="249" w:name="_Toc4844172"/>
      <w:r>
        <w:t xml:space="preserve">One </w:t>
      </w:r>
      <w:r w:rsidRPr="00551732">
        <w:t>Marker</w:t>
      </w:r>
      <w:bookmarkEnd w:id="249"/>
    </w:p>
    <w:p w14:paraId="196EE38E" w14:textId="48EC0A8F" w:rsidR="00037FDC" w:rsidRDefault="00256466" w:rsidP="008C32DE">
      <w:pPr>
        <w:spacing w:line="360" w:lineRule="auto"/>
      </w:pPr>
      <w:r>
        <w:t xml:space="preserve">One trigonometry property between the translation data in </w:t>
      </w:r>
      <w:r w:rsidR="003B2494">
        <w:t xml:space="preserve">the </w:t>
      </w:r>
      <w:r w:rsidRPr="00982936">
        <w:rPr>
          <w:noProof/>
        </w:rPr>
        <w:t>x</w:t>
      </w:r>
      <w:r w:rsidR="00982936">
        <w:rPr>
          <w:noProof/>
        </w:rPr>
        <w:t>-</w:t>
      </w:r>
      <w:r w:rsidRPr="00982936">
        <w:rPr>
          <w:noProof/>
        </w:rPr>
        <w:t>direction</w:t>
      </w:r>
      <w:r>
        <w:t xml:space="preserve"> and </w:t>
      </w:r>
      <w:r w:rsidR="003B2494">
        <w:t xml:space="preserve">the </w:t>
      </w:r>
      <w:r w:rsidRPr="00982936">
        <w:rPr>
          <w:noProof/>
        </w:rPr>
        <w:t>z</w:t>
      </w:r>
      <w:r w:rsidR="00982936">
        <w:rPr>
          <w:noProof/>
        </w:rPr>
        <w:t>-</w:t>
      </w:r>
      <w:r w:rsidRPr="00982936">
        <w:rPr>
          <w:noProof/>
        </w:rPr>
        <w:t>direction</w:t>
      </w:r>
      <w:r>
        <w:t xml:space="preserve"> is that they are always perpendicular to each other. With this property, some trigonometry calculus can be performed to determine the orientation of the robot. </w:t>
      </w:r>
    </w:p>
    <w:p w14:paraId="3249C385" w14:textId="40E28280" w:rsidR="00256466" w:rsidRDefault="00774F54" w:rsidP="008C32DE">
      <w:pPr>
        <w:spacing w:line="360" w:lineRule="auto"/>
      </w:pPr>
      <w:r>
        <w:t xml:space="preserve">In </w:t>
      </w:r>
      <w:r w:rsidR="00C502F7">
        <w:rPr>
          <w:highlight w:val="yellow"/>
        </w:rPr>
        <w:fldChar w:fldCharType="begin"/>
      </w:r>
      <w:r w:rsidR="00C502F7">
        <w:instrText xml:space="preserve"> REF _Ref4000350 \h </w:instrText>
      </w:r>
      <w:r w:rsidR="008C32DE">
        <w:rPr>
          <w:highlight w:val="yellow"/>
        </w:rPr>
        <w:instrText xml:space="preserve"> \* MERGEFORMAT </w:instrText>
      </w:r>
      <w:r w:rsidR="00C502F7">
        <w:rPr>
          <w:highlight w:val="yellow"/>
        </w:rPr>
      </w:r>
      <w:r w:rsidR="00C502F7">
        <w:rPr>
          <w:highlight w:val="yellow"/>
        </w:rPr>
        <w:fldChar w:fldCharType="separate"/>
      </w:r>
      <w:r w:rsidR="00721129">
        <w:t xml:space="preserve">Figure </w:t>
      </w:r>
      <w:r w:rsidR="00721129">
        <w:rPr>
          <w:noProof/>
        </w:rPr>
        <w:t>13</w:t>
      </w:r>
      <w:r w:rsidR="00C502F7">
        <w:rPr>
          <w:highlight w:val="yellow"/>
        </w:rPr>
        <w:fldChar w:fldCharType="end"/>
      </w:r>
      <w:r>
        <w:t xml:space="preserve">, </w:t>
      </w:r>
      <w:r w:rsidR="00BE1152">
        <w:t xml:space="preserve">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BE1152">
        <w:t xml:space="preserve"> is parallel to the marker and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BE1152">
        <w:t xml:space="preserve"> is parallel to the camera. </w:t>
      </w:r>
      <w:r w:rsidR="00741974">
        <w:t xml:space="preserve">One </w:t>
      </w:r>
      <w:r>
        <w:t xml:space="preserve">thing worth to notice is that the translation data in </w:t>
      </w:r>
      <w:r w:rsidR="007B0C9E">
        <w:t xml:space="preserve">the </w:t>
      </w:r>
      <w:r>
        <w:t>z</w:t>
      </w:r>
      <w:r w:rsidR="007B0C9E" w:rsidRPr="007B0C9E">
        <w:rPr>
          <w:noProof/>
        </w:rPr>
        <w:t>-</w:t>
      </w:r>
      <w:r w:rsidRPr="007B0C9E">
        <w:rPr>
          <w:noProof/>
        </w:rPr>
        <w:t>d</w:t>
      </w:r>
      <w:r>
        <w:t xml:space="preserve">irection is </w:t>
      </w:r>
      <w:r w:rsidR="00BE1152">
        <w:t xml:space="preserve">the </w:t>
      </w:r>
      <w:r>
        <w:t xml:space="preserve">distance </w:t>
      </w:r>
      <w:r w:rsidR="0027405A">
        <w:t>between the marker and the camera</w:t>
      </w:r>
      <w:r w:rsidR="00BE1152">
        <w:t xml:space="preserve"> which is perpendicular</w:t>
      </w:r>
      <w:r w:rsidR="00B24FED">
        <w:t xml:space="preserve">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B24FED">
        <w:t xml:space="preserve">, and is indicated as Z in the figure. The distance </w:t>
      </w:r>
      <w:r w:rsidR="0027405A">
        <w:t>indicated as Z’ in the figure</w:t>
      </w:r>
      <w:r w:rsidR="00B24FED">
        <w:t xml:space="preserve"> is the distance perpendicular to the marker, which is not the </w:t>
      </w:r>
      <w:r w:rsidR="00E043ED">
        <w:t xml:space="preserve">distance </w:t>
      </w:r>
      <w:r w:rsidR="0013084C">
        <w:t>will be provided by</w:t>
      </w:r>
      <w:r w:rsidR="00DC5403">
        <w:t xml:space="preserve"> the library for</w:t>
      </w:r>
      <w:r w:rsidR="00741974">
        <w:t xml:space="preserve"> the</w:t>
      </w:r>
      <w:r w:rsidR="00DC5403">
        <w:t xml:space="preserve"> translation data in</w:t>
      </w:r>
      <w:r w:rsidR="007B0C9E">
        <w:t xml:space="preserve"> the</w:t>
      </w:r>
      <w:r w:rsidR="00DC5403">
        <w:t xml:space="preserve"> z</w:t>
      </w:r>
      <w:r w:rsidR="007B0C9E">
        <w:t>-</w:t>
      </w:r>
      <w:r w:rsidR="00DC5403">
        <w:t>d</w:t>
      </w:r>
      <w:r w:rsidR="00DC5403" w:rsidRPr="007B0C9E">
        <w:rPr>
          <w:noProof/>
        </w:rPr>
        <w:t>i</w:t>
      </w:r>
      <w:r w:rsidR="00DC5403">
        <w:t>rection</w:t>
      </w:r>
      <w:r w:rsidR="0027405A">
        <w:t xml:space="preserve">. It is always the distance from the marker </w:t>
      </w:r>
      <w:r w:rsidR="002108DC">
        <w:t xml:space="preserve">to the camera and is </w:t>
      </w:r>
      <w:r w:rsidR="0027405A">
        <w:t xml:space="preserve">perpendicular to the camera, disregard the orientation of the marker as long as it can be detected by the camera. </w:t>
      </w:r>
    </w:p>
    <w:p w14:paraId="62598677" w14:textId="7D5B1897" w:rsidR="000C52A1" w:rsidRDefault="00613A84" w:rsidP="008C32DE">
      <w:pPr>
        <w:spacing w:line="360" w:lineRule="auto"/>
      </w:pPr>
      <w:r>
        <w:t xml:space="preserve">The proposed solution with one marker is illustrated in </w:t>
      </w:r>
      <w:r w:rsidR="005D2B8D">
        <w:fldChar w:fldCharType="begin"/>
      </w:r>
      <w:r w:rsidR="005D2B8D">
        <w:instrText xml:space="preserve"> REF _Ref4000350 \h </w:instrText>
      </w:r>
      <w:r w:rsidR="008C32DE">
        <w:instrText xml:space="preserve"> \* MERGEFORMAT </w:instrText>
      </w:r>
      <w:r w:rsidR="005D2B8D">
        <w:fldChar w:fldCharType="separate"/>
      </w:r>
      <w:r w:rsidR="00721129">
        <w:t xml:space="preserve">Figure </w:t>
      </w:r>
      <w:r w:rsidR="00721129">
        <w:rPr>
          <w:noProof/>
        </w:rPr>
        <w:t>13</w:t>
      </w:r>
      <w:r w:rsidR="005D2B8D">
        <w:fldChar w:fldCharType="end"/>
      </w:r>
      <w:r>
        <w:t xml:space="preserve">. The black box with number 1 indicated inside is the first position of the robot, </w:t>
      </w:r>
      <w:r w:rsidR="00B41262">
        <w:t xml:space="preserve">the </w:t>
      </w:r>
      <w:r w:rsidRPr="00B41262">
        <w:rPr>
          <w:noProof/>
        </w:rPr>
        <w:t>same</w:t>
      </w:r>
      <w:r>
        <w:t xml:space="preserve"> goes for the black box with number 2 indicated inside. </w:t>
      </w:r>
      <w:r w:rsidR="000C52A1">
        <w:t xml:space="preserve">The red box with a letter M indicated inside is the position of the marker. </w:t>
      </w:r>
      <w:r>
        <w:t>The goal</w:t>
      </w:r>
      <w:r w:rsidR="000C52A1">
        <w:t xml:space="preserve"> here</w:t>
      </w:r>
      <w:r>
        <w:t xml:space="preserve"> is to find out the value of </w:t>
      </w:r>
      <m:oMath>
        <m:r>
          <w:rPr>
            <w:rFonts w:ascii="Cambria Math" w:hAnsi="Cambria Math"/>
          </w:rPr>
          <m:t>θ</m:t>
        </m:r>
      </m:oMath>
      <w:r w:rsidR="000C52A1">
        <w:t xml:space="preserve">, which is the heading of the robot. </w:t>
      </w:r>
    </w:p>
    <w:p w14:paraId="10A2E6E8" w14:textId="1801E4FA" w:rsidR="00620B91" w:rsidRDefault="00896085" w:rsidP="00961992">
      <w:r>
        <w:rPr>
          <w:noProof/>
        </w:rPr>
        <w:lastRenderedPageBreak/>
        <mc:AlternateContent>
          <mc:Choice Requires="wps">
            <w:drawing>
              <wp:anchor distT="0" distB="0" distL="114300" distR="114300" simplePos="0" relativeHeight="251709440" behindDoc="0" locked="0" layoutInCell="1" allowOverlap="1" wp14:anchorId="75654BE5" wp14:editId="2D429180">
                <wp:simplePos x="0" y="0"/>
                <wp:positionH relativeFrom="column">
                  <wp:posOffset>1797050</wp:posOffset>
                </wp:positionH>
                <wp:positionV relativeFrom="paragraph">
                  <wp:posOffset>3796030</wp:posOffset>
                </wp:positionV>
                <wp:extent cx="1661160" cy="333375"/>
                <wp:effectExtent l="0" t="0" r="0" b="9525"/>
                <wp:wrapTopAndBottom/>
                <wp:docPr id="20" name="Text Box 20"/>
                <wp:cNvGraphicFramePr/>
                <a:graphic xmlns:a="http://schemas.openxmlformats.org/drawingml/2006/main">
                  <a:graphicData uri="http://schemas.microsoft.com/office/word/2010/wordprocessingShape">
                    <wps:wsp>
                      <wps:cNvSpPr txBox="1"/>
                      <wps:spPr>
                        <a:xfrm>
                          <a:off x="0" y="0"/>
                          <a:ext cx="1661160" cy="333375"/>
                        </a:xfrm>
                        <a:prstGeom prst="rect">
                          <a:avLst/>
                        </a:prstGeom>
                        <a:solidFill>
                          <a:prstClr val="white"/>
                        </a:solidFill>
                        <a:ln>
                          <a:noFill/>
                        </a:ln>
                      </wps:spPr>
                      <wps:txbx>
                        <w:txbxContent>
                          <w:p w14:paraId="28D8CB71" w14:textId="428DB27F" w:rsidR="001B0229" w:rsidRPr="00AE65F1" w:rsidRDefault="001B0229" w:rsidP="00037FDC">
                            <w:pPr>
                              <w:pStyle w:val="Caption"/>
                              <w:rPr>
                                <w:noProof/>
                                <w:sz w:val="24"/>
                              </w:rPr>
                            </w:pPr>
                            <w:bookmarkStart w:id="250" w:name="_Ref4000350"/>
                            <w:bookmarkStart w:id="251" w:name="_Toc4844209"/>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bookmarkEnd w:id="250"/>
                            <w:r>
                              <w:t>: One Marker Calculation</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54BE5" id="Text Box 20" o:spid="_x0000_s1050" type="#_x0000_t202" style="position:absolute;margin-left:141.5pt;margin-top:298.9pt;width:130.8pt;height:26.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" stroked="f">
                <v:textbox inset="0,0,0,0">
                  <w:txbxContent>
                    <w:p w14:paraId="28D8CB71" w14:textId="428DB27F" w:rsidR="001B0229" w:rsidRPr="00AE65F1" w:rsidRDefault="001B0229" w:rsidP="00037FDC">
                      <w:pPr>
                        <w:pStyle w:val="Caption"/>
                        <w:rPr>
                          <w:noProof/>
                          <w:sz w:val="24"/>
                        </w:rPr>
                      </w:pPr>
                      <w:bookmarkStart w:id="252" w:name="_Ref4000350"/>
                      <w:bookmarkStart w:id="253" w:name="_Toc4844209"/>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bookmarkEnd w:id="252"/>
                      <w:r>
                        <w:t>: One Marker Calculation</w:t>
                      </w:r>
                      <w:bookmarkEnd w:id="253"/>
                    </w:p>
                  </w:txbxContent>
                </v:textbox>
                <w10:wrap type="topAndBottom"/>
              </v:shape>
            </w:pict>
          </mc:Fallback>
        </mc:AlternateContent>
      </w:r>
      <w:r>
        <w:rPr>
          <w:noProof/>
        </w:rPr>
        <w:drawing>
          <wp:anchor distT="0" distB="0" distL="114300" distR="114300" simplePos="0" relativeHeight="251707392" behindDoc="0" locked="0" layoutInCell="1" allowOverlap="1" wp14:anchorId="2A938486" wp14:editId="1BA66465">
            <wp:simplePos x="0" y="0"/>
            <wp:positionH relativeFrom="column">
              <wp:posOffset>834390</wp:posOffset>
            </wp:positionH>
            <wp:positionV relativeFrom="paragraph">
              <wp:posOffset>357505</wp:posOffset>
            </wp:positionV>
            <wp:extent cx="3630930" cy="3228975"/>
            <wp:effectExtent l="171450" t="171450" r="198120" b="20002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ne Marker Calculation.jpg"/>
                    <pic:cNvPicPr/>
                  </pic:nvPicPr>
                  <pic:blipFill rotWithShape="1">
                    <a:blip r:embed="rId54" cstate="print">
                      <a:extLst>
                        <a:ext uri="{28A0092B-C50C-407E-A947-70E740481C1C}">
                          <a14:useLocalDpi xmlns:a14="http://schemas.microsoft.com/office/drawing/2010/main" val="0"/>
                        </a:ext>
                      </a:extLst>
                    </a:blip>
                    <a:srcRect l="7883" r="36789" b="65216"/>
                    <a:stretch/>
                  </pic:blipFill>
                  <pic:spPr bwMode="auto">
                    <a:xfrm>
                      <a:off x="0" y="0"/>
                      <a:ext cx="3630930" cy="32289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FF2542" w14:textId="17A98007" w:rsidR="007970D2" w:rsidRDefault="00613A84" w:rsidP="008C32DE">
      <w:pPr>
        <w:spacing w:line="360" w:lineRule="auto"/>
      </w:pPr>
      <w:r>
        <w:t xml:space="preserve">When the robot is </w:t>
      </w:r>
      <w:r w:rsidR="00B41262">
        <w:rPr>
          <w:noProof/>
        </w:rPr>
        <w:t>in</w:t>
      </w:r>
      <w:r>
        <w:t xml:space="preserve"> the first position, 2 data are available, there will be some value larger </w:t>
      </w:r>
      <w:r w:rsidR="002108DC">
        <w:t xml:space="preserve">or smaller </w:t>
      </w:r>
      <w:r>
        <w:t xml:space="preserve">than zero for both x and z. </w:t>
      </w:r>
      <w:r w:rsidR="000C52A1">
        <w:t>With the 2 available information, the value of the angles</w:t>
      </w:r>
      <w:r w:rsidR="00D27A14">
        <w:t xml:space="preserve"> can be found</w:t>
      </w:r>
      <w:r w:rsidR="000C52A1">
        <w:t xml:space="preserve"> by using </w:t>
      </w:r>
      <w:r w:rsidR="007970D2">
        <w:t>the equation below</w:t>
      </w:r>
      <w:r w:rsidR="000C52A1">
        <w:t xml:space="preserve">. </w:t>
      </w:r>
    </w:p>
    <w:p w14:paraId="7046B86A" w14:textId="641DBDEF" w:rsidR="00B5752C" w:rsidRPr="00B5752C" w:rsidRDefault="002105D2" w:rsidP="008C32DE">
      <w:pPr>
        <w:spacing w:line="360" w:lineRule="auto"/>
      </w:pPr>
      <m:oMathPara>
        <m:oMath>
          <m:eqArr>
            <m:eqArrPr>
              <m:maxDist m:val="1"/>
              <m:ctrlPr>
                <w:rPr>
                  <w:rFonts w:ascii="Cambria Math" w:hAnsi="Cambria Math"/>
                  <w:i/>
                </w:rPr>
              </m:ctrlPr>
            </m:eqArrPr>
            <m:e>
              <m:r>
                <w:rPr>
                  <w:rFonts w:ascii="Cambria Math" w:hAnsi="Cambria Math"/>
                </w:rPr>
                <m:t>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z</m:t>
                          </m:r>
                        </m:den>
                      </m:f>
                    </m:e>
                  </m:d>
                </m:e>
              </m:func>
              <m:r>
                <w:rPr>
                  <w:rFonts w:ascii="Cambria Math" w:hAnsi="Cambria Math"/>
                </w:rPr>
                <m:t>#</m:t>
              </m:r>
              <m:d>
                <m:dPr>
                  <m:ctrlPr>
                    <w:rPr>
                      <w:rFonts w:ascii="Cambria Math" w:hAnsi="Cambria Math"/>
                      <w:i/>
                    </w:rPr>
                  </m:ctrlPr>
                </m:dPr>
                <m:e>
                  <m:r>
                    <w:rPr>
                      <w:rFonts w:ascii="Cambria Math" w:hAnsi="Cambria Math"/>
                    </w:rPr>
                    <m:t>2</m:t>
                  </m:r>
                </m:e>
              </m:d>
            </m:e>
          </m:eqArr>
        </m:oMath>
      </m:oMathPara>
    </w:p>
    <w:p w14:paraId="55D8E6A4" w14:textId="45838C63" w:rsidR="00DC5403" w:rsidRDefault="000C52A1" w:rsidP="008C32DE">
      <w:pPr>
        <w:spacing w:line="360" w:lineRule="auto"/>
      </w:pPr>
      <w:r>
        <w:t>However, to get the</w:t>
      </w:r>
      <w:r w:rsidR="002108DC">
        <w:t xml:space="preserve"> intended</w:t>
      </w:r>
      <w:r>
        <w:t xml:space="preserve"> value of </w:t>
      </w:r>
      <m:oMath>
        <m:r>
          <w:rPr>
            <w:rFonts w:ascii="Cambria Math" w:hAnsi="Cambria Math"/>
          </w:rPr>
          <m:t>θ</m:t>
        </m:r>
      </m:oMath>
      <w:r>
        <w:t xml:space="preserve">, the first position of </w:t>
      </w:r>
      <w:r w:rsidR="00B41262">
        <w:t>the r</w:t>
      </w:r>
      <w:r w:rsidRPr="00B41262">
        <w:rPr>
          <w:noProof/>
        </w:rPr>
        <w:t xml:space="preserve">obot </w:t>
      </w:r>
      <w:r>
        <w:t xml:space="preserve">have to be at the blue cross indicated in </w:t>
      </w:r>
      <w:r w:rsidR="00C502F7">
        <w:fldChar w:fldCharType="begin"/>
      </w:r>
      <w:r w:rsidR="00C502F7">
        <w:instrText xml:space="preserve"> REF _Ref4000350 \h </w:instrText>
      </w:r>
      <w:r w:rsidR="008C32DE">
        <w:instrText xml:space="preserve"> \* MERGEFORMAT </w:instrText>
      </w:r>
      <w:r w:rsidR="00C502F7">
        <w:fldChar w:fldCharType="separate"/>
      </w:r>
      <w:r w:rsidR="00721129">
        <w:t xml:space="preserve">Figure </w:t>
      </w:r>
      <w:r w:rsidR="00721129">
        <w:rPr>
          <w:noProof/>
        </w:rPr>
        <w:t>13</w:t>
      </w:r>
      <w:r w:rsidR="00C502F7">
        <w:fldChar w:fldCharType="end"/>
      </w:r>
      <w:r>
        <w:t xml:space="preserve"> in order to get the correct value for x. </w:t>
      </w:r>
    </w:p>
    <w:p w14:paraId="27736B4E" w14:textId="28B7329F" w:rsidR="000C52A1" w:rsidRPr="00961992" w:rsidRDefault="000C52A1" w:rsidP="008C32DE">
      <w:pPr>
        <w:spacing w:line="360" w:lineRule="auto"/>
      </w:pPr>
      <w:r>
        <w:t xml:space="preserve">Hence, this solution with one marker is not good enough to be used to estimate the pose of the robot, but this </w:t>
      </w:r>
      <w:r w:rsidR="00FA5877">
        <w:t xml:space="preserve">has </w:t>
      </w:r>
      <w:r>
        <w:t xml:space="preserve">provided a good foundation for the idea of using two markers for pose estimation. </w:t>
      </w:r>
    </w:p>
    <w:p w14:paraId="0F02D1A5" w14:textId="2C276739" w:rsidR="00485A87" w:rsidRDefault="00485A87" w:rsidP="00551732">
      <w:pPr>
        <w:pStyle w:val="Heading4"/>
      </w:pPr>
      <w:bookmarkStart w:id="254" w:name="_Toc4844173"/>
      <w:r w:rsidRPr="00551732">
        <w:t>Two</w:t>
      </w:r>
      <w:r>
        <w:t xml:space="preserve"> Markers</w:t>
      </w:r>
      <w:bookmarkEnd w:id="254"/>
    </w:p>
    <w:p w14:paraId="09CDC47A" w14:textId="4A962281" w:rsidR="00010C79" w:rsidRDefault="00432743" w:rsidP="008C32DE">
      <w:pPr>
        <w:spacing w:line="360" w:lineRule="auto"/>
      </w:pPr>
      <w:r>
        <w:t xml:space="preserve">The idea of using two markers was inspired by the idea of one marker and the concept of triangulation. From the one marker solution, it was a good solution for pose estimation but it was not good enough, because it can only estimate the pose of the robot at </w:t>
      </w:r>
      <w:r w:rsidR="00982936">
        <w:t xml:space="preserve">the </w:t>
      </w:r>
      <w:r w:rsidRPr="00982936">
        <w:rPr>
          <w:noProof/>
        </w:rPr>
        <w:t>certain</w:t>
      </w:r>
      <w:r>
        <w:t xml:space="preserve"> location due to the insufficient of data. Hence, </w:t>
      </w:r>
      <w:r w:rsidR="00964DAC">
        <w:t xml:space="preserve">the idea </w:t>
      </w:r>
      <w:r w:rsidR="00964DAC">
        <w:lastRenderedPageBreak/>
        <w:t xml:space="preserve">of two markers comes into play because it can provide one more set of </w:t>
      </w:r>
      <w:r w:rsidR="00964DAC" w:rsidRPr="00982936">
        <w:rPr>
          <w:noProof/>
        </w:rPr>
        <w:t>translation</w:t>
      </w:r>
      <w:r w:rsidR="00964DAC">
        <w:t xml:space="preserve"> data in </w:t>
      </w:r>
      <w:r w:rsidR="003B2494">
        <w:t xml:space="preserve">the </w:t>
      </w:r>
      <w:r w:rsidR="00964DAC" w:rsidRPr="00982936">
        <w:rPr>
          <w:noProof/>
        </w:rPr>
        <w:t>x</w:t>
      </w:r>
      <w:r w:rsidR="00982936">
        <w:rPr>
          <w:noProof/>
        </w:rPr>
        <w:t>-</w:t>
      </w:r>
      <w:r w:rsidR="00964DAC" w:rsidRPr="00982936">
        <w:rPr>
          <w:noProof/>
        </w:rPr>
        <w:t>direction</w:t>
      </w:r>
      <w:r w:rsidR="00964DAC">
        <w:t xml:space="preserve"> and </w:t>
      </w:r>
      <w:r w:rsidR="003B2494">
        <w:t xml:space="preserve">the </w:t>
      </w:r>
      <w:r w:rsidR="00964DAC" w:rsidRPr="00982936">
        <w:rPr>
          <w:noProof/>
        </w:rPr>
        <w:t>z</w:t>
      </w:r>
      <w:r w:rsidR="00982936">
        <w:rPr>
          <w:noProof/>
        </w:rPr>
        <w:t>-</w:t>
      </w:r>
      <w:r w:rsidR="00964DAC" w:rsidRPr="00982936">
        <w:rPr>
          <w:noProof/>
        </w:rPr>
        <w:t>direction</w:t>
      </w:r>
      <w:r w:rsidR="00964DAC">
        <w:t xml:space="preserve">. </w:t>
      </w:r>
      <w:r w:rsidR="00924D82">
        <w:t xml:space="preserve">The two markers used are shown in </w:t>
      </w:r>
      <w:r w:rsidR="00C502F7">
        <w:fldChar w:fldCharType="begin"/>
      </w:r>
      <w:r w:rsidR="00C502F7">
        <w:instrText xml:space="preserve"> REF _Ref4000434 \h </w:instrText>
      </w:r>
      <w:r w:rsidR="008C32DE">
        <w:instrText xml:space="preserve"> \* MERGEFORMAT </w:instrText>
      </w:r>
      <w:r w:rsidR="00C502F7">
        <w:fldChar w:fldCharType="separate"/>
      </w:r>
      <w:r w:rsidR="00721129">
        <w:t xml:space="preserve">Figure </w:t>
      </w:r>
      <w:r w:rsidR="00721129">
        <w:rPr>
          <w:noProof/>
        </w:rPr>
        <w:t>14</w:t>
      </w:r>
      <w:r w:rsidR="00C502F7">
        <w:fldChar w:fldCharType="end"/>
      </w:r>
      <w:r w:rsidR="00C502F7">
        <w:t xml:space="preserve"> and </w:t>
      </w:r>
      <w:r w:rsidR="00C502F7">
        <w:fldChar w:fldCharType="begin"/>
      </w:r>
      <w:r w:rsidR="00C502F7">
        <w:instrText xml:space="preserve"> REF _Ref4000436 \h </w:instrText>
      </w:r>
      <w:r w:rsidR="008C32DE">
        <w:instrText xml:space="preserve"> \* MERGEFORMAT </w:instrText>
      </w:r>
      <w:r w:rsidR="00C502F7">
        <w:fldChar w:fldCharType="separate"/>
      </w:r>
      <w:r w:rsidR="00721129">
        <w:t xml:space="preserve">Figure </w:t>
      </w:r>
      <w:r w:rsidR="00721129">
        <w:rPr>
          <w:noProof/>
        </w:rPr>
        <w:t>15</w:t>
      </w:r>
      <w:r w:rsidR="00C502F7">
        <w:fldChar w:fldCharType="end"/>
      </w:r>
      <w:r w:rsidR="00C502F7">
        <w:t xml:space="preserve">, and </w:t>
      </w:r>
      <w:r w:rsidR="00C502F7">
        <w:fldChar w:fldCharType="begin"/>
      </w:r>
      <w:r w:rsidR="00C502F7">
        <w:instrText xml:space="preserve"> REF _Ref4000438 \h </w:instrText>
      </w:r>
      <w:r w:rsidR="008C32DE">
        <w:instrText xml:space="preserve"> \* MERGEFORMAT </w:instrText>
      </w:r>
      <w:r w:rsidR="00C502F7">
        <w:fldChar w:fldCharType="separate"/>
      </w:r>
      <w:r w:rsidR="00721129">
        <w:t xml:space="preserve">Figure </w:t>
      </w:r>
      <w:r w:rsidR="00721129">
        <w:rPr>
          <w:noProof/>
        </w:rPr>
        <w:t>16</w:t>
      </w:r>
      <w:r w:rsidR="00C502F7">
        <w:fldChar w:fldCharType="end"/>
      </w:r>
      <w:r w:rsidR="00C502F7">
        <w:t xml:space="preserve"> </w:t>
      </w:r>
      <w:r w:rsidR="00924D82">
        <w:t xml:space="preserve">shows the setup of the 2 markers. </w:t>
      </w:r>
    </w:p>
    <w:p w14:paraId="47CC3FE2" w14:textId="0C2879A2" w:rsidR="00924D82" w:rsidRDefault="008461FF" w:rsidP="00961992">
      <w:r>
        <w:rPr>
          <w:noProof/>
        </w:rPr>
        <mc:AlternateContent>
          <mc:Choice Requires="wps">
            <w:drawing>
              <wp:anchor distT="0" distB="0" distL="114300" distR="114300" simplePos="0" relativeHeight="251731968" behindDoc="0" locked="0" layoutInCell="1" allowOverlap="1" wp14:anchorId="297CAD60" wp14:editId="01560059">
                <wp:simplePos x="0" y="0"/>
                <wp:positionH relativeFrom="column">
                  <wp:posOffset>781685</wp:posOffset>
                </wp:positionH>
                <wp:positionV relativeFrom="paragraph">
                  <wp:posOffset>2266315</wp:posOffset>
                </wp:positionV>
                <wp:extent cx="937260" cy="160020"/>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937260" cy="160020"/>
                        </a:xfrm>
                        <a:prstGeom prst="rect">
                          <a:avLst/>
                        </a:prstGeom>
                        <a:solidFill>
                          <a:prstClr val="white"/>
                        </a:solidFill>
                        <a:ln>
                          <a:noFill/>
                        </a:ln>
                      </wps:spPr>
                      <wps:txbx>
                        <w:txbxContent>
                          <w:p w14:paraId="6A8481A1" w14:textId="65AEF8DD" w:rsidR="001B0229" w:rsidRPr="00565C4D" w:rsidRDefault="001B0229" w:rsidP="00010C79">
                            <w:pPr>
                              <w:pStyle w:val="Caption"/>
                              <w:rPr>
                                <w:noProof/>
                                <w:sz w:val="24"/>
                              </w:rPr>
                            </w:pPr>
                            <w:bookmarkStart w:id="255" w:name="_Ref4000434"/>
                            <w:bookmarkStart w:id="256" w:name="_Toc4844210"/>
                            <w:r>
                              <w:t xml:space="preserve">Figure </w:t>
                            </w:r>
                            <w:fldSimple w:instr=" SEQ Figure \* ARABIC ">
                              <w:r>
                                <w:rPr>
                                  <w:noProof/>
                                </w:rPr>
                                <w:t>14</w:t>
                              </w:r>
                            </w:fldSimple>
                            <w:bookmarkEnd w:id="255"/>
                            <w:r>
                              <w:t>: Marker 0</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CAD60" id="Text Box 45" o:spid="_x0000_s1051" type="#_x0000_t202" style="position:absolute;margin-left:61.55pt;margin-top:178.45pt;width:73.8pt;height:12.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" stroked="f">
                <v:textbox inset="0,0,0,0">
                  <w:txbxContent>
                    <w:p w14:paraId="6A8481A1" w14:textId="65AEF8DD" w:rsidR="001B0229" w:rsidRPr="00565C4D" w:rsidRDefault="001B0229" w:rsidP="00010C79">
                      <w:pPr>
                        <w:pStyle w:val="Caption"/>
                        <w:rPr>
                          <w:noProof/>
                          <w:sz w:val="24"/>
                        </w:rPr>
                      </w:pPr>
                      <w:bookmarkStart w:id="257" w:name="_Ref4000434"/>
                      <w:bookmarkStart w:id="258" w:name="_Toc4844210"/>
                      <w:r>
                        <w:t xml:space="preserve">Figure </w:t>
                      </w:r>
                      <w:fldSimple w:instr=" SEQ Figure \* ARABIC ">
                        <w:r>
                          <w:rPr>
                            <w:noProof/>
                          </w:rPr>
                          <w:t>14</w:t>
                        </w:r>
                      </w:fldSimple>
                      <w:bookmarkEnd w:id="257"/>
                      <w:r>
                        <w:t>: Marker 0</w:t>
                      </w:r>
                      <w:bookmarkEnd w:id="258"/>
                    </w:p>
                  </w:txbxContent>
                </v:textbox>
                <w10:wrap type="topAndBottom"/>
              </v:shape>
            </w:pict>
          </mc:Fallback>
        </mc:AlternateContent>
      </w:r>
      <w:r w:rsidR="00010C79">
        <w:rPr>
          <w:noProof/>
        </w:rPr>
        <mc:AlternateContent>
          <mc:Choice Requires="wps">
            <w:drawing>
              <wp:anchor distT="0" distB="0" distL="114300" distR="114300" simplePos="0" relativeHeight="251734016" behindDoc="0" locked="0" layoutInCell="1" allowOverlap="1" wp14:anchorId="63B20CA2" wp14:editId="2E87D0B0">
                <wp:simplePos x="0" y="0"/>
                <wp:positionH relativeFrom="column">
                  <wp:posOffset>3479165</wp:posOffset>
                </wp:positionH>
                <wp:positionV relativeFrom="paragraph">
                  <wp:posOffset>2249805</wp:posOffset>
                </wp:positionV>
                <wp:extent cx="922020" cy="167640"/>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922020" cy="167640"/>
                        </a:xfrm>
                        <a:prstGeom prst="rect">
                          <a:avLst/>
                        </a:prstGeom>
                        <a:solidFill>
                          <a:prstClr val="white"/>
                        </a:solidFill>
                        <a:ln>
                          <a:noFill/>
                        </a:ln>
                      </wps:spPr>
                      <wps:txbx>
                        <w:txbxContent>
                          <w:p w14:paraId="7F6D981D" w14:textId="7657CF86" w:rsidR="001B0229" w:rsidRPr="00FD4A96" w:rsidRDefault="001B0229" w:rsidP="00010C79">
                            <w:pPr>
                              <w:pStyle w:val="Caption"/>
                              <w:rPr>
                                <w:noProof/>
                                <w:sz w:val="24"/>
                              </w:rPr>
                            </w:pPr>
                            <w:bookmarkStart w:id="259" w:name="_Ref4000436"/>
                            <w:bookmarkStart w:id="260" w:name="_Toc4844211"/>
                            <w:r>
                              <w:t xml:space="preserve">Figure </w:t>
                            </w:r>
                            <w:fldSimple w:instr=" SEQ Figure \* ARABIC ">
                              <w:r>
                                <w:rPr>
                                  <w:noProof/>
                                </w:rPr>
                                <w:t>15</w:t>
                              </w:r>
                            </w:fldSimple>
                            <w:bookmarkEnd w:id="259"/>
                            <w:r>
                              <w:t>: Marker 1</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20CA2" id="Text Box 48" o:spid="_x0000_s1052" type="#_x0000_t202" style="position:absolute;margin-left:273.95pt;margin-top:177.15pt;width:72.6pt;height:13.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" stroked="f">
                <v:textbox inset="0,0,0,0">
                  <w:txbxContent>
                    <w:p w14:paraId="7F6D981D" w14:textId="7657CF86" w:rsidR="001B0229" w:rsidRPr="00FD4A96" w:rsidRDefault="001B0229" w:rsidP="00010C79">
                      <w:pPr>
                        <w:pStyle w:val="Caption"/>
                        <w:rPr>
                          <w:noProof/>
                          <w:sz w:val="24"/>
                        </w:rPr>
                      </w:pPr>
                      <w:bookmarkStart w:id="261" w:name="_Ref4000436"/>
                      <w:bookmarkStart w:id="262" w:name="_Toc4844211"/>
                      <w:r>
                        <w:t xml:space="preserve">Figure </w:t>
                      </w:r>
                      <w:fldSimple w:instr=" SEQ Figure \* ARABIC ">
                        <w:r>
                          <w:rPr>
                            <w:noProof/>
                          </w:rPr>
                          <w:t>15</w:t>
                        </w:r>
                      </w:fldSimple>
                      <w:bookmarkEnd w:id="261"/>
                      <w:r>
                        <w:t>: Marker 1</w:t>
                      </w:r>
                      <w:bookmarkEnd w:id="262"/>
                    </w:p>
                  </w:txbxContent>
                </v:textbox>
                <w10:wrap type="topAndBottom"/>
              </v:shape>
            </w:pict>
          </mc:Fallback>
        </mc:AlternateContent>
      </w:r>
      <w:r w:rsidR="00010C79">
        <w:rPr>
          <w:noProof/>
        </w:rPr>
        <w:drawing>
          <wp:anchor distT="0" distB="0" distL="114300" distR="114300" simplePos="0" relativeHeight="251728896" behindDoc="0" locked="0" layoutInCell="1" allowOverlap="1" wp14:anchorId="4B9EBDCB" wp14:editId="2B5DBD31">
            <wp:simplePos x="0" y="0"/>
            <wp:positionH relativeFrom="column">
              <wp:posOffset>187325</wp:posOffset>
            </wp:positionH>
            <wp:positionV relativeFrom="paragraph">
              <wp:posOffset>230505</wp:posOffset>
            </wp:positionV>
            <wp:extent cx="1965960" cy="196596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rkerData_0.png"/>
                    <pic:cNvPicPr/>
                  </pic:nvPicPr>
                  <pic:blipFill>
                    <a:blip r:embed="rId55">
                      <a:extLst>
                        <a:ext uri="{28A0092B-C50C-407E-A947-70E740481C1C}">
                          <a14:useLocalDpi xmlns:a14="http://schemas.microsoft.com/office/drawing/2010/main" val="0"/>
                        </a:ext>
                      </a:extLst>
                    </a:blip>
                    <a:stretch>
                      <a:fillRect/>
                    </a:stretch>
                  </pic:blipFill>
                  <pic:spPr>
                    <a:xfrm>
                      <a:off x="0" y="0"/>
                      <a:ext cx="1965960" cy="1965960"/>
                    </a:xfrm>
                    <a:prstGeom prst="rect">
                      <a:avLst/>
                    </a:prstGeom>
                  </pic:spPr>
                </pic:pic>
              </a:graphicData>
            </a:graphic>
            <wp14:sizeRelH relativeFrom="margin">
              <wp14:pctWidth>0</wp14:pctWidth>
            </wp14:sizeRelH>
            <wp14:sizeRelV relativeFrom="margin">
              <wp14:pctHeight>0</wp14:pctHeight>
            </wp14:sizeRelV>
          </wp:anchor>
        </w:drawing>
      </w:r>
      <w:r w:rsidR="00010C79">
        <w:rPr>
          <w:noProof/>
        </w:rPr>
        <w:drawing>
          <wp:anchor distT="0" distB="0" distL="114300" distR="114300" simplePos="0" relativeHeight="251729920" behindDoc="0" locked="0" layoutInCell="1" allowOverlap="1" wp14:anchorId="2E5A660D" wp14:editId="462FCA31">
            <wp:simplePos x="0" y="0"/>
            <wp:positionH relativeFrom="column">
              <wp:posOffset>2930525</wp:posOffset>
            </wp:positionH>
            <wp:positionV relativeFrom="paragraph">
              <wp:posOffset>230505</wp:posOffset>
            </wp:positionV>
            <wp:extent cx="1965960" cy="196596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arkerData_1.png"/>
                    <pic:cNvPicPr/>
                  </pic:nvPicPr>
                  <pic:blipFill>
                    <a:blip r:embed="rId56">
                      <a:extLst>
                        <a:ext uri="{28A0092B-C50C-407E-A947-70E740481C1C}">
                          <a14:useLocalDpi xmlns:a14="http://schemas.microsoft.com/office/drawing/2010/main" val="0"/>
                        </a:ext>
                      </a:extLst>
                    </a:blip>
                    <a:stretch>
                      <a:fillRect/>
                    </a:stretch>
                  </pic:blipFill>
                  <pic:spPr>
                    <a:xfrm>
                      <a:off x="0" y="0"/>
                      <a:ext cx="1965960" cy="1965960"/>
                    </a:xfrm>
                    <a:prstGeom prst="rect">
                      <a:avLst/>
                    </a:prstGeom>
                  </pic:spPr>
                </pic:pic>
              </a:graphicData>
            </a:graphic>
            <wp14:sizeRelH relativeFrom="margin">
              <wp14:pctWidth>0</wp14:pctWidth>
            </wp14:sizeRelH>
            <wp14:sizeRelV relativeFrom="margin">
              <wp14:pctHeight>0</wp14:pctHeight>
            </wp14:sizeRelV>
          </wp:anchor>
        </w:drawing>
      </w:r>
    </w:p>
    <w:p w14:paraId="35D7E381" w14:textId="43F8BD75" w:rsidR="00010C79" w:rsidRDefault="00D45F4E" w:rsidP="00961992">
      <w:r>
        <w:rPr>
          <w:noProof/>
        </w:rPr>
        <w:drawing>
          <wp:anchor distT="0" distB="0" distL="114300" distR="114300" simplePos="0" relativeHeight="251735040" behindDoc="0" locked="0" layoutInCell="1" allowOverlap="1" wp14:anchorId="3CA37487" wp14:editId="005AE8F4">
            <wp:simplePos x="0" y="0"/>
            <wp:positionH relativeFrom="column">
              <wp:posOffset>520700</wp:posOffset>
            </wp:positionH>
            <wp:positionV relativeFrom="paragraph">
              <wp:posOffset>2427605</wp:posOffset>
            </wp:positionV>
            <wp:extent cx="3998595" cy="2524125"/>
            <wp:effectExtent l="0" t="0" r="190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etup_2Markers.JPG"/>
                    <pic:cNvPicPr/>
                  </pic:nvPicPr>
                  <pic:blipFill rotWithShape="1">
                    <a:blip r:embed="rId57" cstate="print">
                      <a:extLst>
                        <a:ext uri="{28A0092B-C50C-407E-A947-70E740481C1C}">
                          <a14:useLocalDpi xmlns:a14="http://schemas.microsoft.com/office/drawing/2010/main" val="0"/>
                        </a:ext>
                      </a:extLst>
                    </a:blip>
                    <a:srcRect l="20000" t="7202" r="18248" b="40827"/>
                    <a:stretch/>
                  </pic:blipFill>
                  <pic:spPr bwMode="auto">
                    <a:xfrm>
                      <a:off x="0" y="0"/>
                      <a:ext cx="3998595" cy="2524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7088" behindDoc="0" locked="0" layoutInCell="1" allowOverlap="1" wp14:anchorId="4E3D1816" wp14:editId="77DD6288">
                <wp:simplePos x="0" y="0"/>
                <wp:positionH relativeFrom="column">
                  <wp:posOffset>1922780</wp:posOffset>
                </wp:positionH>
                <wp:positionV relativeFrom="paragraph">
                  <wp:posOffset>5041900</wp:posOffset>
                </wp:positionV>
                <wp:extent cx="1417320" cy="3124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1417320" cy="312420"/>
                        </a:xfrm>
                        <a:prstGeom prst="rect">
                          <a:avLst/>
                        </a:prstGeom>
                        <a:solidFill>
                          <a:prstClr val="white"/>
                        </a:solidFill>
                        <a:ln>
                          <a:noFill/>
                        </a:ln>
                      </wps:spPr>
                      <wps:txbx>
                        <w:txbxContent>
                          <w:p w14:paraId="504C56D5" w14:textId="60A1FFAB" w:rsidR="001B0229" w:rsidRPr="009B131A" w:rsidRDefault="001B0229" w:rsidP="00401CCE">
                            <w:pPr>
                              <w:pStyle w:val="Caption"/>
                              <w:rPr>
                                <w:noProof/>
                                <w:sz w:val="24"/>
                              </w:rPr>
                            </w:pPr>
                            <w:bookmarkStart w:id="263" w:name="_Ref4000438"/>
                            <w:bookmarkStart w:id="264" w:name="_Toc4844212"/>
                            <w:r>
                              <w:t xml:space="preserve">Figure </w:t>
                            </w:r>
                            <w:fldSimple w:instr=" SEQ Figure \* ARABIC ">
                              <w:r>
                                <w:rPr>
                                  <w:noProof/>
                                </w:rPr>
                                <w:t>16</w:t>
                              </w:r>
                            </w:fldSimple>
                            <w:bookmarkEnd w:id="263"/>
                            <w:r>
                              <w:t>: Setup of 2 Markers</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D1816" id="Text Box 50" o:spid="_x0000_s1053" type="#_x0000_t202" style="position:absolute;margin-left:151.4pt;margin-top:397pt;width:111.6pt;height:24.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" stroked="f">
                <v:textbox inset="0,0,0,0">
                  <w:txbxContent>
                    <w:p w14:paraId="504C56D5" w14:textId="60A1FFAB" w:rsidR="001B0229" w:rsidRPr="009B131A" w:rsidRDefault="001B0229" w:rsidP="00401CCE">
                      <w:pPr>
                        <w:pStyle w:val="Caption"/>
                        <w:rPr>
                          <w:noProof/>
                          <w:sz w:val="24"/>
                        </w:rPr>
                      </w:pPr>
                      <w:bookmarkStart w:id="265" w:name="_Ref4000438"/>
                      <w:bookmarkStart w:id="266" w:name="_Toc4844212"/>
                      <w:r>
                        <w:t xml:space="preserve">Figure </w:t>
                      </w:r>
                      <w:fldSimple w:instr=" SEQ Figure \* ARABIC ">
                        <w:r>
                          <w:rPr>
                            <w:noProof/>
                          </w:rPr>
                          <w:t>16</w:t>
                        </w:r>
                      </w:fldSimple>
                      <w:bookmarkEnd w:id="265"/>
                      <w:r>
                        <w:t>: Setup of 2 Markers</w:t>
                      </w:r>
                      <w:bookmarkEnd w:id="266"/>
                    </w:p>
                  </w:txbxContent>
                </v:textbox>
                <w10:wrap type="topAndBottom"/>
              </v:shape>
            </w:pict>
          </mc:Fallback>
        </mc:AlternateContent>
      </w:r>
    </w:p>
    <w:p w14:paraId="25BACFBF" w14:textId="43CEA9D2" w:rsidR="00E46C6F" w:rsidRDefault="00C502F7" w:rsidP="008C32DE">
      <w:pPr>
        <w:spacing w:line="360" w:lineRule="auto"/>
      </w:pPr>
      <w:r>
        <w:rPr>
          <w:highlight w:val="yellow"/>
        </w:rPr>
        <w:fldChar w:fldCharType="begin"/>
      </w:r>
      <w:r>
        <w:instrText xml:space="preserve"> REF _Ref4000474 \h </w:instrText>
      </w:r>
      <w:r w:rsidR="008C32DE">
        <w:rPr>
          <w:highlight w:val="yellow"/>
        </w:rPr>
        <w:instrText xml:space="preserve"> \* MERGEFORMAT </w:instrText>
      </w:r>
      <w:r>
        <w:rPr>
          <w:highlight w:val="yellow"/>
        </w:rPr>
      </w:r>
      <w:r>
        <w:rPr>
          <w:highlight w:val="yellow"/>
        </w:rPr>
        <w:fldChar w:fldCharType="separate"/>
      </w:r>
      <w:r w:rsidR="00721129">
        <w:t xml:space="preserve">Figure </w:t>
      </w:r>
      <w:r w:rsidR="00721129">
        <w:rPr>
          <w:noProof/>
        </w:rPr>
        <w:t>17</w:t>
      </w:r>
      <w:r>
        <w:rPr>
          <w:highlight w:val="yellow"/>
        </w:rPr>
        <w:fldChar w:fldCharType="end"/>
      </w:r>
      <w:r w:rsidR="00525E84">
        <w:t xml:space="preserve"> shows the </w:t>
      </w:r>
      <w:r w:rsidR="000B06B0">
        <w:t>concept</w:t>
      </w:r>
      <w:r w:rsidR="00525E84">
        <w:t xml:space="preserve"> </w:t>
      </w:r>
      <w:r w:rsidR="00C14CDF">
        <w:rPr>
          <w:noProof/>
        </w:rPr>
        <w:t>of</w:t>
      </w:r>
      <w:r w:rsidR="00525E84">
        <w:t xml:space="preserve"> pose estimation </w:t>
      </w:r>
      <w:r w:rsidR="00982936">
        <w:rPr>
          <w:noProof/>
        </w:rPr>
        <w:t>by</w:t>
      </w:r>
      <w:r w:rsidR="00525E84">
        <w:t xml:space="preserve"> using two markers. The 2 red boxes with letter M indicated inside the box is the 2 markers, and the black box is the robot. </w:t>
      </w:r>
      <w:r w:rsidR="00390B99">
        <w:t xml:space="preserve">The distance d between the 2 markers is predefined and it will be known when developing the algorithm. </w:t>
      </w:r>
      <w:r w:rsidR="00417026">
        <w:t xml:space="preserve">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417026">
        <w:t xml:space="preserve"> is </w:t>
      </w:r>
      <w:r w:rsidR="00D400BD">
        <w:t>parallel</w:t>
      </w:r>
      <w:r w:rsidR="00417026">
        <w:t xml:space="preserve"> to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417026">
        <w:t xml:space="preserve"> and both the lines are parallel to the camera of the robot. The goal is still the same, to find the value of the angle </w:t>
      </w:r>
      <m:oMath>
        <m:r>
          <w:rPr>
            <w:rFonts w:ascii="Cambria Math" w:hAnsi="Cambria Math"/>
          </w:rPr>
          <m:t>θ</m:t>
        </m:r>
      </m:oMath>
      <w:r w:rsidR="00417026">
        <w:t xml:space="preserve">. </w:t>
      </w:r>
    </w:p>
    <w:p w14:paraId="30817474" w14:textId="2A3D3D86" w:rsidR="009B503E" w:rsidRDefault="002B6C21" w:rsidP="008C32DE">
      <w:pPr>
        <w:spacing w:line="360" w:lineRule="auto"/>
      </w:pPr>
      <w:r w:rsidRPr="00F039C9">
        <w:rPr>
          <w:noProof/>
          <w:highlight w:val="yellow"/>
        </w:rPr>
        <w:lastRenderedPageBreak/>
        <mc:AlternateContent>
          <mc:Choice Requires="wps">
            <w:drawing>
              <wp:anchor distT="0" distB="0" distL="114300" distR="114300" simplePos="0" relativeHeight="251712512" behindDoc="0" locked="0" layoutInCell="1" allowOverlap="1" wp14:anchorId="6EC06374" wp14:editId="0B40603F">
                <wp:simplePos x="0" y="0"/>
                <wp:positionH relativeFrom="column">
                  <wp:posOffset>1711325</wp:posOffset>
                </wp:positionH>
                <wp:positionV relativeFrom="paragraph">
                  <wp:posOffset>5387340</wp:posOffset>
                </wp:positionV>
                <wp:extent cx="1771650" cy="314325"/>
                <wp:effectExtent l="0" t="0" r="0" b="9525"/>
                <wp:wrapTopAndBottom/>
                <wp:docPr id="10" name="Text Box 10"/>
                <wp:cNvGraphicFramePr/>
                <a:graphic xmlns:a="http://schemas.openxmlformats.org/drawingml/2006/main">
                  <a:graphicData uri="http://schemas.microsoft.com/office/word/2010/wordprocessingShape">
                    <wps:wsp>
                      <wps:cNvSpPr txBox="1"/>
                      <wps:spPr>
                        <a:xfrm>
                          <a:off x="0" y="0"/>
                          <a:ext cx="1771650" cy="314325"/>
                        </a:xfrm>
                        <a:prstGeom prst="rect">
                          <a:avLst/>
                        </a:prstGeom>
                        <a:solidFill>
                          <a:prstClr val="white"/>
                        </a:solidFill>
                        <a:ln>
                          <a:noFill/>
                        </a:ln>
                      </wps:spPr>
                      <wps:txbx>
                        <w:txbxContent>
                          <w:p w14:paraId="52680453" w14:textId="58DCE286" w:rsidR="001B0229" w:rsidRPr="00887584" w:rsidRDefault="001B0229" w:rsidP="00964DAC">
                            <w:pPr>
                              <w:pStyle w:val="Caption"/>
                              <w:rPr>
                                <w:noProof/>
                                <w:sz w:val="24"/>
                              </w:rPr>
                            </w:pPr>
                            <w:bookmarkStart w:id="267" w:name="_Ref4000474"/>
                            <w:bookmarkStart w:id="268" w:name="_Toc4844213"/>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67"/>
                            <w:r>
                              <w:t>: Two Markers Calculation 1</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06374" id="Text Box 10" o:spid="_x0000_s1054" type="#_x0000_t202" style="position:absolute;margin-left:134.75pt;margin-top:424.2pt;width:139.5pt;height:24.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" stroked="f">
                <v:textbox inset="0,0,0,0">
                  <w:txbxContent>
                    <w:p w14:paraId="52680453" w14:textId="58DCE286" w:rsidR="001B0229" w:rsidRPr="00887584" w:rsidRDefault="001B0229" w:rsidP="00964DAC">
                      <w:pPr>
                        <w:pStyle w:val="Caption"/>
                        <w:rPr>
                          <w:noProof/>
                          <w:sz w:val="24"/>
                        </w:rPr>
                      </w:pPr>
                      <w:bookmarkStart w:id="269" w:name="_Ref4000474"/>
                      <w:bookmarkStart w:id="270" w:name="_Toc4844213"/>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69"/>
                      <w:r>
                        <w:t>: Two Markers Calculation 1</w:t>
                      </w:r>
                      <w:bookmarkEnd w:id="270"/>
                    </w:p>
                  </w:txbxContent>
                </v:textbox>
                <w10:wrap type="topAndBottom"/>
              </v:shape>
            </w:pict>
          </mc:Fallback>
        </mc:AlternateContent>
      </w:r>
      <w:r w:rsidRPr="00F039C9">
        <w:rPr>
          <w:noProof/>
          <w:highlight w:val="yellow"/>
        </w:rPr>
        <w:drawing>
          <wp:anchor distT="0" distB="0" distL="114300" distR="114300" simplePos="0" relativeHeight="251713536" behindDoc="0" locked="0" layoutInCell="1" allowOverlap="1" wp14:anchorId="7A686D21" wp14:editId="478F9C1A">
            <wp:simplePos x="0" y="0"/>
            <wp:positionH relativeFrom="column">
              <wp:posOffset>396875</wp:posOffset>
            </wp:positionH>
            <wp:positionV relativeFrom="paragraph">
              <wp:posOffset>190500</wp:posOffset>
            </wp:positionV>
            <wp:extent cx="4445635" cy="5010150"/>
            <wp:effectExtent l="171450" t="190500" r="183515" b="19050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 Markers Calculation.jpg"/>
                    <pic:cNvPicPr/>
                  </pic:nvPicPr>
                  <pic:blipFill rotWithShape="1">
                    <a:blip r:embed="rId58" cstate="print">
                      <a:extLst>
                        <a:ext uri="{28A0092B-C50C-407E-A947-70E740481C1C}">
                          <a14:useLocalDpi xmlns:a14="http://schemas.microsoft.com/office/drawing/2010/main" val="0"/>
                        </a:ext>
                      </a:extLst>
                    </a:blip>
                    <a:srcRect l="729" r="37519" b="50816"/>
                    <a:stretch/>
                  </pic:blipFill>
                  <pic:spPr bwMode="auto">
                    <a:xfrm>
                      <a:off x="0" y="0"/>
                      <a:ext cx="4445635" cy="5010150"/>
                    </a:xfrm>
                    <a:prstGeom prst="rect">
                      <a:avLst/>
                    </a:prstGeom>
                    <a:solidFill>
                      <a:srgbClr val="FFFFFF">
                        <a:shade val="85000"/>
                      </a:srgbClr>
                    </a:solidFill>
                    <a:ln w="190500" cap="rnd" cmpd="sng" algn="ctr">
                      <a:solidFill>
                        <a:srgbClr val="FFFFFF"/>
                      </a:solidFill>
                      <a:prstDash val="solid"/>
                      <a:round/>
                      <a:headEnd type="none" w="med" len="med"/>
                      <a:tailEnd type="none" w="med" len="med"/>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4DBC">
        <w:t xml:space="preserve">As shown in </w:t>
      </w:r>
      <w:r w:rsidR="00C502F7">
        <w:fldChar w:fldCharType="begin"/>
      </w:r>
      <w:r w:rsidR="00C502F7">
        <w:instrText xml:space="preserve"> REF _Ref4000474 \h </w:instrText>
      </w:r>
      <w:r w:rsidR="008C32DE">
        <w:instrText xml:space="preserve"> \* MERGEFORMAT </w:instrText>
      </w:r>
      <w:r w:rsidR="00C502F7">
        <w:fldChar w:fldCharType="separate"/>
      </w:r>
      <w:r w:rsidR="00721129">
        <w:t xml:space="preserve">Figure </w:t>
      </w:r>
      <w:r w:rsidR="00721129">
        <w:rPr>
          <w:noProof/>
        </w:rPr>
        <w:t>17</w:t>
      </w:r>
      <w:r w:rsidR="00C502F7">
        <w:fldChar w:fldCharType="end"/>
      </w:r>
      <w:r w:rsidR="00C502F7">
        <w:t>,</w:t>
      </w:r>
      <w:r w:rsidR="00384DBC">
        <w:t xml:space="preserve"> there will be two</w:t>
      </w:r>
      <w:r w:rsidR="00FC1BCA">
        <w:t xml:space="preserve"> translation data available in </w:t>
      </w:r>
      <w:r w:rsidR="007B0C9E">
        <w:t xml:space="preserve">the </w:t>
      </w:r>
      <w:r w:rsidR="00FC1BCA" w:rsidRPr="007B0C9E">
        <w:rPr>
          <w:noProof/>
        </w:rPr>
        <w:t>z</w:t>
      </w:r>
      <w:r w:rsidR="00982936" w:rsidRPr="007B0C9E">
        <w:rPr>
          <w:noProof/>
        </w:rPr>
        <w:t>-</w:t>
      </w:r>
      <w:r w:rsidR="00FC1BCA" w:rsidRPr="007B0C9E">
        <w:rPr>
          <w:noProof/>
        </w:rPr>
        <w:t>direction</w:t>
      </w:r>
      <w:r w:rsidR="00FC1BCA">
        <w:t xml:space="preserve">. </w:t>
      </w:r>
      <w:r w:rsidR="008C7F29">
        <w:t xml:space="preserve">With some trigonometry property, the angle </w:t>
      </w:r>
      <m:oMath>
        <m:r>
          <w:rPr>
            <w:rFonts w:ascii="Cambria Math" w:hAnsi="Cambria Math"/>
          </w:rPr>
          <m:t>θ</m:t>
        </m:r>
      </m:oMath>
      <w:r w:rsidR="008C7F29">
        <w:t xml:space="preserve"> </w:t>
      </w:r>
      <w:r w:rsidR="00720A08">
        <w:t xml:space="preserve">at the robot can be transferred to the upper triangle formed by the two markers and 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20A08">
        <w:t xml:space="preserve">. </w:t>
      </w:r>
      <w:r w:rsidR="00745551">
        <w:t>At the upper triangle,</w:t>
      </w:r>
      <w:r w:rsidR="00CD23DC">
        <w:t xml:space="preserve"> </w:t>
      </w:r>
      <w:r w:rsidR="00745551">
        <w:t>with the distance d and the length perpendicular to</w:t>
      </w:r>
      <w:r w:rsidR="00982936">
        <w:t xml:space="preserve"> the</w:t>
      </w:r>
      <w:r w:rsidR="00745551">
        <w:t xml:space="preserve"> li</w:t>
      </w:r>
      <w:r w:rsidR="00745551" w:rsidRPr="00A0479F">
        <w:rPr>
          <w:noProof/>
        </w:rPr>
        <w:t xml:space="preserve">ne </w:t>
      </w:r>
      <m:oMath>
        <m:sSub>
          <m:sSubPr>
            <m:ctrlPr>
              <w:rPr>
                <w:rFonts w:ascii="Cambria Math" w:hAnsi="Cambria Math"/>
                <w:i/>
                <w:noProof/>
              </w:rPr>
            </m:ctrlPr>
          </m:sSubPr>
          <m:e>
            <m:r>
              <w:rPr>
                <w:rFonts w:ascii="Cambria Math" w:hAnsi="Cambria Math"/>
              </w:rPr>
              <m:t>l</m:t>
            </m:r>
            <m:ctrlPr>
              <w:rPr>
                <w:rFonts w:ascii="Cambria Math" w:hAnsi="Cambria Math"/>
                <w:i/>
              </w:rPr>
            </m:ctrlPr>
          </m:e>
          <m:sub>
            <m:r>
              <w:rPr>
                <w:rFonts w:ascii="Cambria Math" w:hAnsi="Cambria Math"/>
              </w:rPr>
              <m:t>1</m:t>
            </m:r>
            <m:ctrlPr>
              <w:rPr>
                <w:rFonts w:ascii="Cambria Math" w:hAnsi="Cambria Math"/>
                <w:i/>
              </w:rPr>
            </m:ctrlPr>
          </m:sub>
        </m:sSub>
      </m:oMath>
      <w:r w:rsidR="00745551">
        <w:t xml:space="preserve"> known, the angle </w:t>
      </w:r>
      <m:oMath>
        <m:r>
          <w:rPr>
            <w:rFonts w:ascii="Cambria Math" w:hAnsi="Cambria Math"/>
          </w:rPr>
          <m:t>θ</m:t>
        </m:r>
      </m:oMath>
      <w:r w:rsidR="00745551">
        <w:t xml:space="preserve"> can be determined by the equation below. </w:t>
      </w:r>
    </w:p>
    <w:p w14:paraId="27773FE3" w14:textId="24DAA6DB" w:rsidR="00B5752C" w:rsidRPr="00B5752C" w:rsidRDefault="002105D2" w:rsidP="008C32DE">
      <w:pPr>
        <w:spacing w:line="360" w:lineRule="auto"/>
      </w:pPr>
      <m:oMathPara>
        <m:oMath>
          <m:eqArr>
            <m:eqArrPr>
              <m:maxDist m:val="1"/>
              <m:ctrlPr>
                <w:rPr>
                  <w:rFonts w:ascii="Cambria Math" w:hAnsi="Cambria Math"/>
                  <w:i/>
                </w:rPr>
              </m:ctrlPr>
            </m:eqArrPr>
            <m:e>
              <m:r>
                <w:rPr>
                  <w:rFonts w:ascii="Cambria Math" w:hAnsi="Cambria Math"/>
                </w:rPr>
                <m:t>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num>
                        <m:den>
                          <m:r>
                            <w:rPr>
                              <w:rFonts w:ascii="Cambria Math" w:hAnsi="Cambria Math"/>
                            </w:rPr>
                            <m:t>d</m:t>
                          </m:r>
                        </m:den>
                      </m:f>
                    </m:e>
                  </m:d>
                </m:e>
              </m:func>
              <m:r>
                <w:rPr>
                  <w:rFonts w:ascii="Cambria Math" w:hAnsi="Cambria Math"/>
                </w:rPr>
                <m:t>#</m:t>
              </m:r>
              <m:d>
                <m:dPr>
                  <m:ctrlPr>
                    <w:rPr>
                      <w:rFonts w:ascii="Cambria Math" w:hAnsi="Cambria Math"/>
                      <w:i/>
                    </w:rPr>
                  </m:ctrlPr>
                </m:dPr>
                <m:e>
                  <m:r>
                    <w:rPr>
                      <w:rFonts w:ascii="Cambria Math" w:hAnsi="Cambria Math"/>
                    </w:rPr>
                    <m:t>3</m:t>
                  </m:r>
                </m:e>
              </m:d>
            </m:e>
          </m:eqArr>
        </m:oMath>
      </m:oMathPara>
    </w:p>
    <w:p w14:paraId="2B4E5811" w14:textId="4D370004" w:rsidR="00087F73" w:rsidRDefault="00172343" w:rsidP="008C32DE">
      <w:pPr>
        <w:spacing w:line="360" w:lineRule="auto"/>
      </w:pPr>
      <w:r>
        <w:t xml:space="preserve">With the </w:t>
      </w:r>
      <w:r w:rsidR="001B5C6F">
        <w:t>formula above</w:t>
      </w:r>
      <w:r>
        <w:t xml:space="preserve">, the </w:t>
      </w:r>
      <w:r w:rsidR="001B5C6F">
        <w:t>heading</w:t>
      </w:r>
      <w:r>
        <w:t xml:space="preserve"> of the robot can be </w:t>
      </w:r>
      <w:r w:rsidR="001B5C6F">
        <w:t>known</w:t>
      </w:r>
      <w:r>
        <w:t xml:space="preserve">. </w:t>
      </w:r>
      <w:r w:rsidR="001B5C6F">
        <w:t xml:space="preserve">Hence, the pose of the robot can be determined with the information of the angle </w:t>
      </w:r>
      <m:oMath>
        <m:r>
          <w:rPr>
            <w:rFonts w:ascii="Cambria Math" w:hAnsi="Cambria Math"/>
          </w:rPr>
          <m:t>θ</m:t>
        </m:r>
      </m:oMath>
      <w:r w:rsidR="001B5C6F">
        <w:t xml:space="preserve"> and the translation data in </w:t>
      </w:r>
      <w:r w:rsidR="007B0C9E">
        <w:t>the</w:t>
      </w:r>
      <w:r w:rsidR="003B2494">
        <w:t xml:space="preserve"> </w:t>
      </w:r>
      <w:r w:rsidR="001B5C6F">
        <w:t>x</w:t>
      </w:r>
      <w:r w:rsidR="007B0C9E" w:rsidRPr="007B0C9E">
        <w:rPr>
          <w:noProof/>
        </w:rPr>
        <w:t>-</w:t>
      </w:r>
      <w:r w:rsidR="001B5C6F">
        <w:t xml:space="preserve">direction and </w:t>
      </w:r>
      <w:r w:rsidR="003B2494">
        <w:t xml:space="preserve">the </w:t>
      </w:r>
      <w:r w:rsidR="001B5C6F">
        <w:t>z</w:t>
      </w:r>
      <w:r w:rsidR="003B2494">
        <w:t>-</w:t>
      </w:r>
      <w:r w:rsidR="001B5C6F">
        <w:t xml:space="preserve">direction. </w:t>
      </w:r>
      <w:r w:rsidR="0032421B">
        <w:t xml:space="preserve">This information can be </w:t>
      </w:r>
      <w:r w:rsidR="0032421B">
        <w:lastRenderedPageBreak/>
        <w:t xml:space="preserve">utilized </w:t>
      </w:r>
      <w:r w:rsidR="009E3C31">
        <w:t xml:space="preserve">in the algorithm to correct the heading of the robot first before moving towards the charging station. </w:t>
      </w:r>
    </w:p>
    <w:p w14:paraId="4BA04FB4" w14:textId="27FAB226" w:rsidR="0010179A" w:rsidRDefault="009E3C31" w:rsidP="008C32DE">
      <w:pPr>
        <w:spacing w:line="360" w:lineRule="auto"/>
      </w:pPr>
      <w:r>
        <w:t xml:space="preserve">However, there is a small issue with the solution above of correcting the heading of the robot first. </w:t>
      </w:r>
      <w:r w:rsidR="00CE7601">
        <w:t xml:space="preserve">For example, the robot is at a location of extreme left or right such that after correcting the heading, the robot can only detect one marker. Therefore, </w:t>
      </w:r>
      <w:r w:rsidR="00F039C9">
        <w:t>based on</w:t>
      </w:r>
      <w:r w:rsidR="00CE7601">
        <w:t xml:space="preserve"> the illustration </w:t>
      </w:r>
      <w:r w:rsidR="00A0479F">
        <w:rPr>
          <w:noProof/>
        </w:rPr>
        <w:t>i</w:t>
      </w:r>
      <w:r w:rsidR="00CE7601" w:rsidRPr="00A0479F">
        <w:rPr>
          <w:noProof/>
        </w:rPr>
        <w:t>n</w:t>
      </w:r>
      <w:r w:rsidR="00CE7601">
        <w:t xml:space="preserve"> </w:t>
      </w:r>
      <w:r w:rsidR="00C502F7">
        <w:fldChar w:fldCharType="begin"/>
      </w:r>
      <w:r w:rsidR="00C502F7">
        <w:instrText xml:space="preserve"> REF _Ref4000474 \h </w:instrText>
      </w:r>
      <w:r w:rsidR="008C32DE">
        <w:instrText xml:space="preserve"> \* MERGEFORMAT </w:instrText>
      </w:r>
      <w:r w:rsidR="00C502F7">
        <w:fldChar w:fldCharType="separate"/>
      </w:r>
      <w:r w:rsidR="00721129">
        <w:t xml:space="preserve">Figure </w:t>
      </w:r>
      <w:r w:rsidR="00721129">
        <w:rPr>
          <w:noProof/>
        </w:rPr>
        <w:t>17</w:t>
      </w:r>
      <w:r w:rsidR="00C502F7">
        <w:fldChar w:fldCharType="end"/>
      </w:r>
      <w:r w:rsidR="00CE7601">
        <w:t xml:space="preserve">, more calculation is performed and another solution with moving toward the centre first is shown in </w:t>
      </w:r>
      <w:r w:rsidR="00C502F7">
        <w:fldChar w:fldCharType="begin"/>
      </w:r>
      <w:r w:rsidR="00C502F7">
        <w:instrText xml:space="preserve"> REF _Ref4000548 \h </w:instrText>
      </w:r>
      <w:r w:rsidR="008C32DE">
        <w:instrText xml:space="preserve"> \* MERGEFORMAT </w:instrText>
      </w:r>
      <w:r w:rsidR="00C502F7">
        <w:fldChar w:fldCharType="separate"/>
      </w:r>
      <w:r w:rsidR="00721129">
        <w:t xml:space="preserve">Figure </w:t>
      </w:r>
      <w:r w:rsidR="00721129">
        <w:rPr>
          <w:noProof/>
        </w:rPr>
        <w:t>18</w:t>
      </w:r>
      <w:r w:rsidR="00C502F7">
        <w:fldChar w:fldCharType="end"/>
      </w:r>
      <w:r w:rsidR="00CE7601">
        <w:t xml:space="preserve">. </w:t>
      </w:r>
    </w:p>
    <w:p w14:paraId="0EC046A5" w14:textId="20FC4A6A" w:rsidR="0052361F" w:rsidRDefault="00FF0966" w:rsidP="00961992">
      <w:r>
        <w:rPr>
          <w:noProof/>
        </w:rPr>
        <w:drawing>
          <wp:anchor distT="0" distB="0" distL="114300" distR="114300" simplePos="0" relativeHeight="251738112" behindDoc="0" locked="0" layoutInCell="1" allowOverlap="1" wp14:anchorId="7E26BE2F" wp14:editId="0885EAD6">
            <wp:simplePos x="0" y="0"/>
            <wp:positionH relativeFrom="column">
              <wp:posOffset>673100</wp:posOffset>
            </wp:positionH>
            <wp:positionV relativeFrom="paragraph">
              <wp:posOffset>386080</wp:posOffset>
            </wp:positionV>
            <wp:extent cx="3778885" cy="4410075"/>
            <wp:effectExtent l="171450" t="190500" r="183515" b="20002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wo Markers Calculation 2.jpg"/>
                    <pic:cNvPicPr/>
                  </pic:nvPicPr>
                  <pic:blipFill rotWithShape="1">
                    <a:blip r:embed="rId59" cstate="print">
                      <a:extLst>
                        <a:ext uri="{28A0092B-C50C-407E-A947-70E740481C1C}">
                          <a14:useLocalDpi xmlns:a14="http://schemas.microsoft.com/office/drawing/2010/main" val="0"/>
                        </a:ext>
                      </a:extLst>
                    </a:blip>
                    <a:srcRect l="13869" t="1756" r="9197" b="34766"/>
                    <a:stretch/>
                  </pic:blipFill>
                  <pic:spPr bwMode="auto">
                    <a:xfrm>
                      <a:off x="0" y="0"/>
                      <a:ext cx="3778885" cy="44100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0160" behindDoc="0" locked="0" layoutInCell="1" allowOverlap="1" wp14:anchorId="78B6E742" wp14:editId="65C0A219">
                <wp:simplePos x="0" y="0"/>
                <wp:positionH relativeFrom="column">
                  <wp:posOffset>1749425</wp:posOffset>
                </wp:positionH>
                <wp:positionV relativeFrom="paragraph">
                  <wp:posOffset>5006340</wp:posOffset>
                </wp:positionV>
                <wp:extent cx="1775460" cy="323850"/>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1775460" cy="323850"/>
                        </a:xfrm>
                        <a:prstGeom prst="rect">
                          <a:avLst/>
                        </a:prstGeom>
                        <a:solidFill>
                          <a:prstClr val="white"/>
                        </a:solidFill>
                        <a:ln>
                          <a:noFill/>
                        </a:ln>
                      </wps:spPr>
                      <wps:txbx>
                        <w:txbxContent>
                          <w:p w14:paraId="7E24581A" w14:textId="10477522" w:rsidR="001B0229" w:rsidRPr="00591E11" w:rsidRDefault="001B0229" w:rsidP="0010179A">
                            <w:pPr>
                              <w:pStyle w:val="Caption"/>
                              <w:rPr>
                                <w:noProof/>
                                <w:sz w:val="24"/>
                              </w:rPr>
                            </w:pPr>
                            <w:bookmarkStart w:id="271" w:name="_Ref4000548"/>
                            <w:bookmarkStart w:id="272" w:name="_Toc4844214"/>
                            <w:r>
                              <w:t xml:space="preserve">Figure </w:t>
                            </w:r>
                            <w:fldSimple w:instr=" SEQ Figure \* ARABIC ">
                              <w:r>
                                <w:rPr>
                                  <w:noProof/>
                                </w:rPr>
                                <w:t>18</w:t>
                              </w:r>
                            </w:fldSimple>
                            <w:bookmarkEnd w:id="271"/>
                            <w:r>
                              <w:t>: Two Markers Calculation 2</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6E742" id="Text Box 58" o:spid="_x0000_s1055" type="#_x0000_t202" style="position:absolute;margin-left:137.75pt;margin-top:394.2pt;width:139.8pt;height:25.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" stroked="f">
                <v:textbox inset="0,0,0,0">
                  <w:txbxContent>
                    <w:p w14:paraId="7E24581A" w14:textId="10477522" w:rsidR="001B0229" w:rsidRPr="00591E11" w:rsidRDefault="001B0229" w:rsidP="0010179A">
                      <w:pPr>
                        <w:pStyle w:val="Caption"/>
                        <w:rPr>
                          <w:noProof/>
                          <w:sz w:val="24"/>
                        </w:rPr>
                      </w:pPr>
                      <w:bookmarkStart w:id="273" w:name="_Ref4000548"/>
                      <w:bookmarkStart w:id="274" w:name="_Toc4844214"/>
                      <w:r>
                        <w:t xml:space="preserve">Figure </w:t>
                      </w:r>
                      <w:fldSimple w:instr=" SEQ Figure \* ARABIC ">
                        <w:r>
                          <w:rPr>
                            <w:noProof/>
                          </w:rPr>
                          <w:t>18</w:t>
                        </w:r>
                      </w:fldSimple>
                      <w:bookmarkEnd w:id="273"/>
                      <w:r>
                        <w:t>: Two Markers Calculation 2</w:t>
                      </w:r>
                      <w:bookmarkEnd w:id="274"/>
                    </w:p>
                  </w:txbxContent>
                </v:textbox>
                <w10:wrap type="topAndBottom"/>
              </v:shape>
            </w:pict>
          </mc:Fallback>
        </mc:AlternateContent>
      </w:r>
    </w:p>
    <w:p w14:paraId="64AC7785" w14:textId="0D0FF20F" w:rsidR="009B0573" w:rsidRDefault="009F071B" w:rsidP="008C32DE">
      <w:pPr>
        <w:spacing w:line="360" w:lineRule="auto"/>
      </w:pPr>
      <w:r>
        <w:t xml:space="preserve">The illustration in </w:t>
      </w:r>
      <w:r w:rsidR="00C502F7">
        <w:fldChar w:fldCharType="begin"/>
      </w:r>
      <w:r w:rsidR="00C502F7">
        <w:instrText xml:space="preserve"> REF _Ref4000548 \h </w:instrText>
      </w:r>
      <w:r w:rsidR="008C32DE">
        <w:instrText xml:space="preserve"> \* MERGEFORMAT </w:instrText>
      </w:r>
      <w:r w:rsidR="00C502F7">
        <w:fldChar w:fldCharType="separate"/>
      </w:r>
      <w:r w:rsidR="00721129">
        <w:t xml:space="preserve">Figure </w:t>
      </w:r>
      <w:r w:rsidR="00721129">
        <w:rPr>
          <w:noProof/>
        </w:rPr>
        <w:t>18</w:t>
      </w:r>
      <w:r w:rsidR="00C502F7">
        <w:fldChar w:fldCharType="end"/>
      </w:r>
      <w:r w:rsidR="00C502F7">
        <w:t xml:space="preserve"> </w:t>
      </w:r>
      <w:r>
        <w:t xml:space="preserve">is exactly the same as </w:t>
      </w:r>
      <w:r w:rsidR="00C502F7">
        <w:fldChar w:fldCharType="begin"/>
      </w:r>
      <w:r w:rsidR="00C502F7">
        <w:instrText xml:space="preserve"> REF _Ref4000474 \h </w:instrText>
      </w:r>
      <w:r w:rsidR="008C32DE">
        <w:instrText xml:space="preserve"> \* MERGEFORMAT </w:instrText>
      </w:r>
      <w:r w:rsidR="00C502F7">
        <w:fldChar w:fldCharType="separate"/>
      </w:r>
      <w:r w:rsidR="00721129">
        <w:t xml:space="preserve">Figure </w:t>
      </w:r>
      <w:r w:rsidR="00721129">
        <w:rPr>
          <w:noProof/>
        </w:rPr>
        <w:t>17</w:t>
      </w:r>
      <w:r w:rsidR="00C502F7">
        <w:fldChar w:fldCharType="end"/>
      </w:r>
      <w:r>
        <w:t xml:space="preserve">, only </w:t>
      </w:r>
      <w:r w:rsidR="00CB7DD7">
        <w:t xml:space="preserve">with some addition of lin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CB7DD7">
        <w:t xml:space="preserve"> and lin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CB7DD7">
        <w:t>, and also the new length</w:t>
      </w:r>
      <w:r w:rsidR="00324E2F">
        <w:t>s</w:t>
      </w:r>
      <w:r w:rsidR="00CB7DD7">
        <w:t xml:space="preserve"> of </w:t>
      </w:r>
      <m:oMath>
        <m:r>
          <w:rPr>
            <w:rFonts w:ascii="Cambria Math" w:hAnsi="Cambria Math"/>
          </w:rPr>
          <m:t xml:space="preserve">w, a, b,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oMath>
      <w:r w:rsidR="00CB7DD7">
        <w:t xml:space="preserve"> and </w:t>
      </w:r>
      <m:oMath>
        <m:f>
          <m:fPr>
            <m:type m:val="skw"/>
            <m:ctrlPr>
              <w:rPr>
                <w:rFonts w:ascii="Cambria Math" w:hAnsi="Cambria Math"/>
                <w:i/>
              </w:rPr>
            </m:ctrlPr>
          </m:fPr>
          <m:num>
            <m:r>
              <w:rPr>
                <w:rFonts w:ascii="Cambria Math" w:hAnsi="Cambria Math"/>
              </w:rPr>
              <m:t>d</m:t>
            </m:r>
          </m:num>
          <m:den>
            <m:r>
              <w:rPr>
                <w:rFonts w:ascii="Cambria Math" w:hAnsi="Cambria Math"/>
              </w:rPr>
              <m:t>2</m:t>
            </m:r>
          </m:den>
        </m:f>
      </m:oMath>
      <w:r w:rsidR="00CB7DD7">
        <w:t xml:space="preserve">. Some properties to note is that the lin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CB7DD7">
        <w:t xml:space="preserve"> is the centre line between the 2 markers</w:t>
      </w:r>
      <w:r w:rsidR="007F125B">
        <w:t xml:space="preserve">, </w:t>
      </w:r>
      <w:r w:rsidR="007F125B">
        <w:lastRenderedPageBreak/>
        <w:t xml:space="preserve">hence the distance </w:t>
      </w:r>
      <m:oMath>
        <m:f>
          <m:fPr>
            <m:type m:val="skw"/>
            <m:ctrlPr>
              <w:rPr>
                <w:rFonts w:ascii="Cambria Math" w:hAnsi="Cambria Math"/>
                <w:i/>
              </w:rPr>
            </m:ctrlPr>
          </m:fPr>
          <m:num>
            <m:r>
              <w:rPr>
                <w:rFonts w:ascii="Cambria Math" w:hAnsi="Cambria Math"/>
              </w:rPr>
              <m:t>d</m:t>
            </m:r>
          </m:num>
          <m:den>
            <m:r>
              <w:rPr>
                <w:rFonts w:ascii="Cambria Math" w:hAnsi="Cambria Math"/>
              </w:rPr>
              <m:t>2</m:t>
            </m:r>
          </m:den>
        </m:f>
      </m:oMath>
      <w:r w:rsidR="007F125B">
        <w:t xml:space="preserve">, and the lin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7F125B">
        <w:t xml:space="preserve"> is</w:t>
      </w:r>
      <w:r w:rsidR="00C63F0C">
        <w:t xml:space="preserve"> drawn</w:t>
      </w:r>
      <w:r w:rsidR="007F125B">
        <w:t xml:space="preserve"> from the intersection point between 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125B">
        <w:t xml:space="preserve"> and the lin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C63F0C">
        <w:t xml:space="preserve"> to the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125B">
        <w:t xml:space="preserve">, and is perpendicular to both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125B">
        <w:t xml:space="preserve"> and lin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125B">
        <w:t xml:space="preserve">. </w:t>
      </w:r>
      <w:r w:rsidR="00BD6C63">
        <w:t xml:space="preserve">The goal here is to find out the value of distance </w:t>
      </w:r>
      <m:oMath>
        <m:r>
          <w:rPr>
            <w:rFonts w:ascii="Cambria Math" w:hAnsi="Cambria Math"/>
          </w:rPr>
          <m:t>b</m:t>
        </m:r>
      </m:oMath>
      <w:r w:rsidR="00D400BD">
        <w:t xml:space="preserve">, the distance for the robot to reach the centre. </w:t>
      </w:r>
      <w:r w:rsidR="009B0573">
        <w:t xml:space="preserve"> </w:t>
      </w:r>
    </w:p>
    <w:p w14:paraId="083C9367" w14:textId="167536F2" w:rsidR="009B0573" w:rsidRDefault="009B0573" w:rsidP="008C32DE">
      <w:pPr>
        <w:spacing w:line="360" w:lineRule="auto"/>
      </w:pPr>
      <w:r>
        <w:t xml:space="preserve">Notice that the distance </w:t>
      </w:r>
      <m:oMath>
        <m:r>
          <w:rPr>
            <w:rFonts w:ascii="Cambria Math" w:hAnsi="Cambria Math"/>
          </w:rPr>
          <m:t>b</m:t>
        </m:r>
      </m:oMath>
      <w:r>
        <w:t xml:space="preserve"> can be obtained by:</w:t>
      </w:r>
    </w:p>
    <w:p w14:paraId="00C88094" w14:textId="26F95EB2" w:rsidR="00B5752C" w:rsidRPr="00B5752C" w:rsidRDefault="002105D2" w:rsidP="008C32DE">
      <w:pPr>
        <w:spacing w:line="360" w:lineRule="auto"/>
      </w:pPr>
      <m:oMathPara>
        <m:oMath>
          <m:eqArr>
            <m:eqArrPr>
              <m:maxDist m:val="1"/>
              <m:ctrlPr>
                <w:rPr>
                  <w:rFonts w:ascii="Cambria Math" w:hAnsi="Cambria Math"/>
                  <w:i/>
                </w:rPr>
              </m:ctrlPr>
            </m:eqArrPr>
            <m:e>
              <m:r>
                <w:rPr>
                  <w:rFonts w:ascii="Cambria Math" w:hAnsi="Cambria Math"/>
                </w:rPr>
                <m:t>b=w+a-</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226D099" w14:textId="17AE3725" w:rsidR="009B0573" w:rsidRDefault="009B0573" w:rsidP="008C32DE">
      <w:pPr>
        <w:spacing w:line="360" w:lineRule="auto"/>
      </w:pPr>
      <w:r>
        <w:t xml:space="preserve">There are three distances </w:t>
      </w:r>
      <w:r w:rsidR="0002561B">
        <w:t>required</w:t>
      </w:r>
      <w:r>
        <w:t xml:space="preserve"> in order to obtain distance </w:t>
      </w:r>
      <m:oMath>
        <m:r>
          <w:rPr>
            <w:rFonts w:ascii="Cambria Math" w:hAnsi="Cambria Math"/>
          </w:rPr>
          <m:t>b</m:t>
        </m:r>
      </m:oMath>
      <w:r>
        <w:t xml:space="preserve">, the distanc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can be retrieved from the library data, so the distance </w:t>
      </w:r>
      <m:oMath>
        <m:r>
          <w:rPr>
            <w:rFonts w:ascii="Cambria Math" w:hAnsi="Cambria Math"/>
          </w:rPr>
          <m:t>w</m:t>
        </m:r>
      </m:oMath>
      <w:r>
        <w:t xml:space="preserve"> and </w:t>
      </w:r>
      <m:oMath>
        <m:r>
          <w:rPr>
            <w:rFonts w:ascii="Cambria Math" w:hAnsi="Cambria Math"/>
          </w:rPr>
          <m:t>a</m:t>
        </m:r>
      </m:oMath>
      <w:r w:rsidR="0002561B">
        <w:t xml:space="preserve"> have to be figured out</w:t>
      </w:r>
      <w:r>
        <w:t xml:space="preserve">. </w:t>
      </w:r>
    </w:p>
    <w:p w14:paraId="55F8067F" w14:textId="11864CF4" w:rsidR="00335AA3" w:rsidRDefault="00335AA3" w:rsidP="008C32DE">
      <w:pPr>
        <w:spacing w:line="360" w:lineRule="auto"/>
      </w:pPr>
      <w:r>
        <w:t>At the triangle formed by</w:t>
      </w:r>
      <w:r w:rsidR="00BF3097">
        <w:t xml:space="preserve"> </w:t>
      </w:r>
      <w:r w:rsidRPr="00C14CDF">
        <w:rPr>
          <w:noProof/>
        </w:rPr>
        <w:t>line</w:t>
      </w:r>
      <w:r>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and lin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t>, notice that the length of lin</w:t>
      </w:r>
      <w:r w:rsidRPr="00BF3097">
        <w:rPr>
          <w:noProof/>
        </w:rPr>
        <w:t xml:space="preserve">e </w:t>
      </w:r>
      <m:oMath>
        <m:sSub>
          <m:sSubPr>
            <m:ctrlPr>
              <w:rPr>
                <w:rFonts w:ascii="Cambria Math" w:hAnsi="Cambria Math"/>
                <w:i/>
                <w:noProof/>
              </w:rPr>
            </m:ctrlPr>
          </m:sSubPr>
          <m:e>
            <m:r>
              <w:rPr>
                <w:rFonts w:ascii="Cambria Math" w:hAnsi="Cambria Math"/>
                <w:noProof/>
              </w:rPr>
              <m:t>l</m:t>
            </m:r>
          </m:e>
          <m:sub>
            <m:r>
              <w:rPr>
                <w:rFonts w:ascii="Cambria Math" w:hAnsi="Cambria Math"/>
                <w:noProof/>
              </w:rPr>
              <m:t>4</m:t>
            </m:r>
            <m:ctrlPr>
              <w:rPr>
                <w:rFonts w:ascii="Cambria Math" w:hAnsi="Cambria Math"/>
                <w:i/>
              </w:rPr>
            </m:ctrlPr>
          </m:sub>
        </m:sSub>
      </m:oMath>
      <w:r>
        <w:t xml:space="preserve"> is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Therefore, </w:t>
      </w:r>
      <m:oMath>
        <m:r>
          <w:rPr>
            <w:rFonts w:ascii="Cambria Math" w:hAnsi="Cambria Math"/>
          </w:rPr>
          <m:t>w</m:t>
        </m:r>
      </m:oMath>
      <w:r>
        <w:t xml:space="preserve"> can be calculated by the equation below. </w:t>
      </w:r>
    </w:p>
    <w:p w14:paraId="76D36F4A" w14:textId="286159AD" w:rsidR="00B5752C" w:rsidRPr="00B5752C" w:rsidRDefault="002105D2" w:rsidP="008C32DE">
      <w:pPr>
        <w:spacing w:line="360" w:lineRule="auto"/>
      </w:pPr>
      <m:oMathPara>
        <m:oMath>
          <m:eqArr>
            <m:eqArrPr>
              <m:maxDist m:val="1"/>
              <m:ctrlPr>
                <w:rPr>
                  <w:rFonts w:ascii="Cambria Math" w:hAnsi="Cambria Math"/>
                  <w:i/>
                </w:rPr>
              </m:ctrlPr>
            </m:eqArrPr>
            <m:e>
              <m:r>
                <w:rPr>
                  <w:rFonts w:ascii="Cambria Math" w:hAnsi="Cambria Math"/>
                </w:rPr>
                <m:t>w=</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tan</m:t>
                  </m:r>
                </m:fName>
                <m:e>
                  <m:r>
                    <w:rPr>
                      <w:rFonts w:ascii="Cambria Math" w:hAnsi="Cambria Math"/>
                    </w:rPr>
                    <m:t>θ</m:t>
                  </m:r>
                </m:e>
              </m:func>
              <m:r>
                <w:rPr>
                  <w:rFonts w:ascii="Cambria Math" w:hAnsi="Cambria Math"/>
                </w:rPr>
                <m:t>#</m:t>
              </m:r>
              <m:d>
                <m:dPr>
                  <m:ctrlPr>
                    <w:rPr>
                      <w:rFonts w:ascii="Cambria Math" w:hAnsi="Cambria Math"/>
                      <w:i/>
                    </w:rPr>
                  </m:ctrlPr>
                </m:dPr>
                <m:e>
                  <m:r>
                    <w:rPr>
                      <w:rFonts w:ascii="Cambria Math" w:hAnsi="Cambria Math"/>
                    </w:rPr>
                    <m:t>5</m:t>
                  </m:r>
                </m:e>
              </m:d>
            </m:e>
          </m:eqArr>
        </m:oMath>
      </m:oMathPara>
    </w:p>
    <w:p w14:paraId="7A6F589F" w14:textId="38105CFE" w:rsidR="00335AA3" w:rsidRDefault="00335AA3" w:rsidP="008C32DE">
      <w:pPr>
        <w:spacing w:line="360" w:lineRule="auto"/>
      </w:pPr>
      <w:r>
        <w:t xml:space="preserve">For the distance </w:t>
      </w:r>
      <m:oMath>
        <m:r>
          <w:rPr>
            <w:rFonts w:ascii="Cambria Math" w:hAnsi="Cambria Math"/>
          </w:rPr>
          <m:t>a</m:t>
        </m:r>
      </m:oMath>
      <w:r>
        <w:t xml:space="preserve">, it can be figured out by looking at the triangle formed by the lin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and the line between the 2 markers. With the value of </w:t>
      </w:r>
      <m:oMath>
        <m:f>
          <m:fPr>
            <m:type m:val="skw"/>
            <m:ctrlPr>
              <w:rPr>
                <w:rFonts w:ascii="Cambria Math" w:hAnsi="Cambria Math"/>
                <w:i/>
              </w:rPr>
            </m:ctrlPr>
          </m:fPr>
          <m:num>
            <m:r>
              <w:rPr>
                <w:rFonts w:ascii="Cambria Math" w:hAnsi="Cambria Math"/>
              </w:rPr>
              <m:t>d</m:t>
            </m:r>
          </m:num>
          <m:den>
            <m:r>
              <w:rPr>
                <w:rFonts w:ascii="Cambria Math" w:hAnsi="Cambria Math"/>
              </w:rPr>
              <m:t>2</m:t>
            </m:r>
          </m:den>
        </m:f>
      </m:oMath>
      <w:r>
        <w:t xml:space="preserve"> and angle </w:t>
      </w:r>
      <m:oMath>
        <m:r>
          <w:rPr>
            <w:rFonts w:ascii="Cambria Math" w:hAnsi="Cambria Math"/>
          </w:rPr>
          <m:t>θ</m:t>
        </m:r>
      </m:oMath>
      <w:r>
        <w:t xml:space="preserve"> known, distance </w:t>
      </w:r>
      <m:oMath>
        <m:r>
          <w:rPr>
            <w:rFonts w:ascii="Cambria Math" w:hAnsi="Cambria Math"/>
          </w:rPr>
          <m:t>a</m:t>
        </m:r>
      </m:oMath>
      <w:r>
        <w:t xml:space="preserve"> can be found by</w:t>
      </w:r>
      <w:r w:rsidR="008D57A3">
        <w:t xml:space="preserve"> the formula shown below. </w:t>
      </w:r>
    </w:p>
    <w:p w14:paraId="45DFE5D1" w14:textId="398055B9" w:rsidR="00B5752C" w:rsidRPr="00B5752C" w:rsidRDefault="002105D2" w:rsidP="008C32DE">
      <w:pPr>
        <w:spacing w:line="360" w:lineRule="auto"/>
      </w:pPr>
      <m:oMathPara>
        <m:oMath>
          <m:eqArr>
            <m:eqArrPr>
              <m:maxDist m:val="1"/>
              <m:ctrlPr>
                <w:rPr>
                  <w:rFonts w:ascii="Cambria Math" w:hAnsi="Cambria Math"/>
                  <w:i/>
                </w:rPr>
              </m:ctrlPr>
            </m:eqArrPr>
            <m:e>
              <m:r>
                <w:rPr>
                  <w:rFonts w:ascii="Cambria Math" w:hAnsi="Cambria Math"/>
                </w:rPr>
                <m:t>a=</m:t>
              </m:r>
              <m:f>
                <m:fPr>
                  <m:type m:val="skw"/>
                  <m:ctrlPr>
                    <w:rPr>
                      <w:rFonts w:ascii="Cambria Math" w:hAnsi="Cambria Math"/>
                      <w:i/>
                    </w:rPr>
                  </m:ctrlPr>
                </m:fPr>
                <m:num>
                  <m:r>
                    <w:rPr>
                      <w:rFonts w:ascii="Cambria Math" w:hAnsi="Cambria Math"/>
                    </w:rPr>
                    <m:t>d</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m:t>
              </m:r>
              <m:d>
                <m:dPr>
                  <m:ctrlPr>
                    <w:rPr>
                      <w:rFonts w:ascii="Cambria Math" w:hAnsi="Cambria Math"/>
                      <w:i/>
                    </w:rPr>
                  </m:ctrlPr>
                </m:dPr>
                <m:e>
                  <m:r>
                    <w:rPr>
                      <w:rFonts w:ascii="Cambria Math" w:hAnsi="Cambria Math"/>
                    </w:rPr>
                    <m:t>6</m:t>
                  </m:r>
                </m:e>
              </m:d>
            </m:e>
          </m:eqArr>
        </m:oMath>
      </m:oMathPara>
    </w:p>
    <w:p w14:paraId="615AE067" w14:textId="0518811C" w:rsidR="00D400BD" w:rsidRDefault="008D57A3" w:rsidP="008C32DE">
      <w:pPr>
        <w:spacing w:line="360" w:lineRule="auto"/>
      </w:pPr>
      <w:r>
        <w:t xml:space="preserve">Therefore, the idea of moving toward the centre first can be achieved by the solution shown above, to obtain the value of distance </w:t>
      </w:r>
      <m:oMath>
        <m:r>
          <w:rPr>
            <w:rFonts w:ascii="Cambria Math" w:hAnsi="Cambria Math"/>
          </w:rPr>
          <m:t>b</m:t>
        </m:r>
      </m:oMath>
      <w:r>
        <w:t xml:space="preserve">. </w:t>
      </w:r>
    </w:p>
    <w:p w14:paraId="783E3231" w14:textId="468245D7" w:rsidR="008D57A3" w:rsidRDefault="00D400BD" w:rsidP="00D400BD">
      <w:r>
        <w:br w:type="page"/>
      </w:r>
    </w:p>
    <w:p w14:paraId="62262A22" w14:textId="235E408E" w:rsidR="00D40D61" w:rsidRDefault="00D40D61" w:rsidP="00551732">
      <w:pPr>
        <w:pStyle w:val="Heading2"/>
      </w:pPr>
      <w:bookmarkStart w:id="275" w:name="_Toc4844174"/>
      <w:r>
        <w:lastRenderedPageBreak/>
        <w:t>Algorithm</w:t>
      </w:r>
      <w:bookmarkEnd w:id="275"/>
    </w:p>
    <w:p w14:paraId="16A14AE0" w14:textId="3BD0484E" w:rsidR="007502CB" w:rsidRDefault="00070A43" w:rsidP="008C32DE">
      <w:pPr>
        <w:spacing w:line="360" w:lineRule="auto"/>
      </w:pPr>
      <w:r>
        <w:t>T</w:t>
      </w:r>
      <w:r w:rsidR="002D5BBA">
        <w:t xml:space="preserve">his algorithm is </w:t>
      </w:r>
      <w:r w:rsidR="008C6CEC">
        <w:t xml:space="preserve">developed </w:t>
      </w:r>
      <w:r w:rsidR="002D5BBA">
        <w:t xml:space="preserve">based on the assumption that the robot will navigate itself to the area near to the charging station for docking, </w:t>
      </w:r>
      <w:r w:rsidR="004C0662">
        <w:t xml:space="preserve">hence </w:t>
      </w:r>
      <w:r w:rsidR="002D5BBA">
        <w:t>this algorithm is only focus</w:t>
      </w:r>
      <w:r w:rsidR="001C7FF7">
        <w:t>ed</w:t>
      </w:r>
      <w:r w:rsidR="002D5BBA">
        <w:t xml:space="preserve"> on the docking process and does not include the navigation system for the robot. </w:t>
      </w:r>
    </w:p>
    <w:p w14:paraId="6191A5FB" w14:textId="7FE3759B" w:rsidR="004B6C6D" w:rsidRDefault="002C0A97" w:rsidP="008C32DE">
      <w:pPr>
        <w:spacing w:line="360" w:lineRule="auto"/>
      </w:pPr>
      <w:r>
        <w:t xml:space="preserve">Both the solutions discussed before, the solution of heading correction first and the solution </w:t>
      </w:r>
      <w:r w:rsidR="00A0479F">
        <w:rPr>
          <w:noProof/>
        </w:rPr>
        <w:t>to</w:t>
      </w:r>
      <w:r>
        <w:t xml:space="preserve"> </w:t>
      </w:r>
      <w:r w:rsidRPr="00A0479F">
        <w:rPr>
          <w:noProof/>
        </w:rPr>
        <w:t>move</w:t>
      </w:r>
      <w:r>
        <w:t xml:space="preserve"> toward centre first, </w:t>
      </w:r>
      <w:r w:rsidRPr="00A0479F">
        <w:rPr>
          <w:noProof/>
        </w:rPr>
        <w:t>ha</w:t>
      </w:r>
      <w:r w:rsidR="00A0479F">
        <w:rPr>
          <w:noProof/>
        </w:rPr>
        <w:t>ve</w:t>
      </w:r>
      <w:r>
        <w:t xml:space="preserve"> their own advantages against the other. There is a possible way to fuse the idea of both solutions and hence t</w:t>
      </w:r>
      <w:r w:rsidR="00387A66">
        <w:t>his algorithm combined the idea of the solution discussed above,</w:t>
      </w:r>
      <w:r>
        <w:t xml:space="preserve"> </w:t>
      </w:r>
      <w:r w:rsidR="00387A66">
        <w:t xml:space="preserve">which mean this algorithm </w:t>
      </w:r>
      <w:r w:rsidR="00436D24">
        <w:t>can</w:t>
      </w:r>
      <w:r w:rsidR="00387A66">
        <w:t xml:space="preserve"> </w:t>
      </w:r>
      <w:r w:rsidR="00436D24">
        <w:t>provide the freedom for</w:t>
      </w:r>
      <w:r w:rsidR="00387A66">
        <w:t xml:space="preserve"> the robot to adjust </w:t>
      </w:r>
      <w:r w:rsidR="00387A66" w:rsidRPr="00A0479F">
        <w:rPr>
          <w:noProof/>
        </w:rPr>
        <w:t>it</w:t>
      </w:r>
      <w:r w:rsidR="00A0479F">
        <w:rPr>
          <w:noProof/>
        </w:rPr>
        <w:t>s</w:t>
      </w:r>
      <w:r w:rsidR="00387A66">
        <w:t xml:space="preserve"> heading and at the same time move toward the centre.</w:t>
      </w:r>
      <w:r>
        <w:t xml:space="preserve"> </w:t>
      </w:r>
    </w:p>
    <w:p w14:paraId="69835B28" w14:textId="3F2E4F97" w:rsidR="0065427B" w:rsidRDefault="004A16F1" w:rsidP="008C32DE">
      <w:pPr>
        <w:spacing w:line="360" w:lineRule="auto"/>
      </w:pPr>
      <w:r>
        <w:t xml:space="preserve">Besides, due to the type of input and output, another approach </w:t>
      </w:r>
      <w:r w:rsidR="002D71F3">
        <w:t>is</w:t>
      </w:r>
      <w:r>
        <w:t xml:space="preserve"> implemented in the algorithm. The method of direct comparison </w:t>
      </w:r>
      <w:r w:rsidR="002D71F3">
        <w:t>is</w:t>
      </w:r>
      <w:r>
        <w:t xml:space="preserve"> used instead of distance and angle calculation. This is because if the method of distance and angle calculation is to be used, time will be a very important factor in the algorithm </w:t>
      </w:r>
      <w:r w:rsidR="004C0662">
        <w:t>due to the formula</w:t>
      </w:r>
      <w:r>
        <w:t xml:space="preserve"> speed </w:t>
      </w:r>
      <w:r w:rsidRPr="00A0479F">
        <w:rPr>
          <w:noProof/>
        </w:rPr>
        <w:t>equal</w:t>
      </w:r>
      <w:r w:rsidR="00A0479F">
        <w:rPr>
          <w:noProof/>
        </w:rPr>
        <w:t>s</w:t>
      </w:r>
      <w:r>
        <w:t xml:space="preserve"> distance over time. </w:t>
      </w:r>
    </w:p>
    <w:p w14:paraId="3C6D3EEA" w14:textId="568DFA70" w:rsidR="0065427B" w:rsidRDefault="004A16F1" w:rsidP="008C32DE">
      <w:pPr>
        <w:spacing w:line="360" w:lineRule="auto"/>
      </w:pPr>
      <w:r>
        <w:t>For example, the distance is calculate</w:t>
      </w:r>
      <w:r w:rsidR="00436D24">
        <w:t>d</w:t>
      </w:r>
      <w:r>
        <w:t xml:space="preserve"> and </w:t>
      </w:r>
      <w:r w:rsidR="00A0479F">
        <w:rPr>
          <w:noProof/>
        </w:rPr>
        <w:t>the</w:t>
      </w:r>
      <w:r w:rsidRPr="00A0479F">
        <w:rPr>
          <w:noProof/>
        </w:rPr>
        <w:t xml:space="preserve"> desired</w:t>
      </w:r>
      <w:r>
        <w:t xml:space="preserve"> velocity is </w:t>
      </w:r>
      <w:r w:rsidR="0065427B">
        <w:t>output to the mot</w:t>
      </w:r>
      <w:r w:rsidR="00CE170F">
        <w:t>ion</w:t>
      </w:r>
      <w:r w:rsidR="0065427B">
        <w:t xml:space="preserve"> controller</w:t>
      </w:r>
      <w:r w:rsidR="00436D24">
        <w:t>.</w:t>
      </w:r>
      <w:r w:rsidR="0065427B">
        <w:t xml:space="preserve"> </w:t>
      </w:r>
      <w:r w:rsidR="00436D24">
        <w:t>I</w:t>
      </w:r>
      <w:r w:rsidR="0065427B">
        <w:t xml:space="preserve">n order to make sure the robot </w:t>
      </w:r>
      <w:r w:rsidR="0065427B" w:rsidRPr="00A0479F">
        <w:rPr>
          <w:noProof/>
        </w:rPr>
        <w:t>reach</w:t>
      </w:r>
      <w:r w:rsidR="00A0479F">
        <w:rPr>
          <w:noProof/>
        </w:rPr>
        <w:t>es</w:t>
      </w:r>
      <w:r w:rsidR="0065427B">
        <w:t xml:space="preserve"> the desired location, the time required </w:t>
      </w:r>
      <w:r w:rsidR="00FB089E">
        <w:t xml:space="preserve">for the robot to reach the desired position </w:t>
      </w:r>
      <w:r w:rsidR="0065427B">
        <w:t>has to be known as well.</w:t>
      </w:r>
      <w:r w:rsidR="00436D24">
        <w:t xml:space="preserve"> On top of that, the algorithm has to keep track of the time </w:t>
      </w:r>
      <w:r w:rsidR="000F0B86">
        <w:t xml:space="preserve">had </w:t>
      </w:r>
      <w:r w:rsidR="00436D24">
        <w:t>passed after sending the velocity command to the motion controller and has to stop the motion controller in time.</w:t>
      </w:r>
      <w:r w:rsidR="0065427B">
        <w:t xml:space="preserve"> This will result in the higher complexity of the algorithm and higher computing power for executing the algorithm continuously. </w:t>
      </w:r>
    </w:p>
    <w:p w14:paraId="2E00A1C8" w14:textId="48735F73" w:rsidR="004A16F1" w:rsidRDefault="0065427B" w:rsidP="008C32DE">
      <w:pPr>
        <w:spacing w:line="360" w:lineRule="auto"/>
      </w:pPr>
      <w:r>
        <w:t xml:space="preserve">Hence, the method of direct comparison is more intuitive and easier to implement. More details about this method will be elaborated in the following section. </w:t>
      </w:r>
    </w:p>
    <w:p w14:paraId="421DB8D9" w14:textId="328CEBB8" w:rsidR="00961992" w:rsidRDefault="005F7779" w:rsidP="00551732">
      <w:pPr>
        <w:pStyle w:val="Heading3"/>
      </w:pPr>
      <w:bookmarkStart w:id="276" w:name="_Toc2419957"/>
      <w:bookmarkStart w:id="277" w:name="_Toc2420111"/>
      <w:bookmarkStart w:id="278" w:name="_Toc2432341"/>
      <w:bookmarkStart w:id="279" w:name="_Toc2435689"/>
      <w:bookmarkStart w:id="280" w:name="_Toc3190959"/>
      <w:bookmarkStart w:id="281" w:name="_Toc3491610"/>
      <w:bookmarkStart w:id="282" w:name="_Toc3491703"/>
      <w:bookmarkStart w:id="283" w:name="_Toc3491773"/>
      <w:bookmarkStart w:id="284" w:name="_Toc3543035"/>
      <w:bookmarkStart w:id="285" w:name="_Toc3543457"/>
      <w:bookmarkStart w:id="286" w:name="_Toc3543552"/>
      <w:bookmarkStart w:id="287" w:name="_Toc3577097"/>
      <w:bookmarkStart w:id="288" w:name="_Toc3577728"/>
      <w:bookmarkStart w:id="289" w:name="_Toc3626232"/>
      <w:bookmarkStart w:id="290" w:name="_Toc3628519"/>
      <w:bookmarkStart w:id="291" w:name="_Toc3636169"/>
      <w:bookmarkStart w:id="292" w:name="_Toc3641976"/>
      <w:bookmarkStart w:id="293" w:name="_Toc3644758"/>
      <w:bookmarkStart w:id="294" w:name="_Toc3644812"/>
      <w:bookmarkStart w:id="295" w:name="_Toc3646903"/>
      <w:bookmarkStart w:id="296" w:name="_Toc3649839"/>
      <w:bookmarkStart w:id="297" w:name="_Toc3737210"/>
      <w:bookmarkStart w:id="298" w:name="_Toc48441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r>
        <w:lastRenderedPageBreak/>
        <w:t>The Docking Algorithm</w:t>
      </w:r>
      <w:bookmarkEnd w:id="298"/>
    </w:p>
    <w:p w14:paraId="087B2CBF" w14:textId="3D541508" w:rsidR="003570C9" w:rsidRDefault="003570C9" w:rsidP="008C32DE">
      <w:pPr>
        <w:spacing w:line="360" w:lineRule="auto"/>
      </w:pPr>
      <w:r>
        <w:rPr>
          <w:noProof/>
        </w:rPr>
        <mc:AlternateContent>
          <mc:Choice Requires="wps">
            <w:drawing>
              <wp:anchor distT="0" distB="0" distL="114300" distR="114300" simplePos="0" relativeHeight="251805696" behindDoc="0" locked="0" layoutInCell="1" allowOverlap="1" wp14:anchorId="32579F27" wp14:editId="7B7E21D8">
                <wp:simplePos x="0" y="0"/>
                <wp:positionH relativeFrom="column">
                  <wp:posOffset>-3175</wp:posOffset>
                </wp:positionH>
                <wp:positionV relativeFrom="paragraph">
                  <wp:posOffset>5724525</wp:posOffset>
                </wp:positionV>
                <wp:extent cx="5219700" cy="361950"/>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5219700" cy="361950"/>
                        </a:xfrm>
                        <a:prstGeom prst="rect">
                          <a:avLst/>
                        </a:prstGeom>
                        <a:solidFill>
                          <a:prstClr val="white"/>
                        </a:solidFill>
                        <a:ln>
                          <a:noFill/>
                        </a:ln>
                      </wps:spPr>
                      <wps:txbx>
                        <w:txbxContent>
                          <w:p w14:paraId="2679921A" w14:textId="6C1A9C8D" w:rsidR="001B0229" w:rsidRPr="00A85DD1" w:rsidRDefault="001B0229" w:rsidP="003570C9">
                            <w:pPr>
                              <w:pStyle w:val="Caption"/>
                              <w:jc w:val="center"/>
                              <w:rPr>
                                <w:noProof/>
                                <w:sz w:val="24"/>
                              </w:rPr>
                            </w:pPr>
                            <w:bookmarkStart w:id="299" w:name="_Ref4228312"/>
                            <w:bookmarkStart w:id="300" w:name="_Toc4844215"/>
                            <w:r>
                              <w:t xml:space="preserve">Figure </w:t>
                            </w:r>
                            <w:fldSimple w:instr=" SEQ Figure \* ARABIC ">
                              <w:r>
                                <w:rPr>
                                  <w:noProof/>
                                </w:rPr>
                                <w:t>19</w:t>
                              </w:r>
                            </w:fldSimple>
                            <w:bookmarkEnd w:id="299"/>
                            <w:r>
                              <w:t>: Overview Flow Chart</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579F27" id="Text Box 222" o:spid="_x0000_s1056" type="#_x0000_t202" style="position:absolute;margin-left:-.25pt;margin-top:450.75pt;width:411pt;height:28.5pt;z-index:251805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" stroked="f">
                <v:textbox inset="0,0,0,0">
                  <w:txbxContent>
                    <w:p w14:paraId="2679921A" w14:textId="6C1A9C8D" w:rsidR="001B0229" w:rsidRPr="00A85DD1" w:rsidRDefault="001B0229" w:rsidP="003570C9">
                      <w:pPr>
                        <w:pStyle w:val="Caption"/>
                        <w:jc w:val="center"/>
                        <w:rPr>
                          <w:noProof/>
                          <w:sz w:val="24"/>
                        </w:rPr>
                      </w:pPr>
                      <w:bookmarkStart w:id="301" w:name="_Ref4228312"/>
                      <w:bookmarkStart w:id="302" w:name="_Toc4844215"/>
                      <w:r>
                        <w:t xml:space="preserve">Figure </w:t>
                      </w:r>
                      <w:fldSimple w:instr=" SEQ Figure \* ARABIC ">
                        <w:r>
                          <w:rPr>
                            <w:noProof/>
                          </w:rPr>
                          <w:t>19</w:t>
                        </w:r>
                      </w:fldSimple>
                      <w:bookmarkEnd w:id="301"/>
                      <w:r>
                        <w:t>: Overview Flow Chart</w:t>
                      </w:r>
                      <w:bookmarkEnd w:id="302"/>
                    </w:p>
                  </w:txbxContent>
                </v:textbox>
                <w10:wrap type="topAndBottom"/>
              </v:shape>
            </w:pict>
          </mc:Fallback>
        </mc:AlternateContent>
      </w:r>
      <w:r>
        <w:rPr>
          <w:noProof/>
        </w:rPr>
        <w:drawing>
          <wp:anchor distT="0" distB="0" distL="114300" distR="114300" simplePos="0" relativeHeight="251803648" behindDoc="0" locked="0" layoutInCell="1" allowOverlap="1" wp14:anchorId="21275CC6" wp14:editId="0532A9B2">
            <wp:simplePos x="0" y="0"/>
            <wp:positionH relativeFrom="column">
              <wp:posOffset>-3175</wp:posOffset>
            </wp:positionH>
            <wp:positionV relativeFrom="paragraph">
              <wp:posOffset>1219200</wp:posOffset>
            </wp:positionV>
            <wp:extent cx="5219700" cy="4448810"/>
            <wp:effectExtent l="0" t="0" r="0" b="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verview Flow Chart.png"/>
                    <pic:cNvPicPr/>
                  </pic:nvPicPr>
                  <pic:blipFill>
                    <a:blip r:embed="rId60">
                      <a:extLst>
                        <a:ext uri="{28A0092B-C50C-407E-A947-70E740481C1C}">
                          <a14:useLocalDpi xmlns:a14="http://schemas.microsoft.com/office/drawing/2010/main" val="0"/>
                        </a:ext>
                      </a:extLst>
                    </a:blip>
                    <a:stretch>
                      <a:fillRect/>
                    </a:stretch>
                  </pic:blipFill>
                  <pic:spPr>
                    <a:xfrm>
                      <a:off x="0" y="0"/>
                      <a:ext cx="5219700" cy="4448810"/>
                    </a:xfrm>
                    <a:prstGeom prst="rect">
                      <a:avLst/>
                    </a:prstGeom>
                  </pic:spPr>
                </pic:pic>
              </a:graphicData>
            </a:graphic>
          </wp:anchor>
        </w:drawing>
      </w:r>
      <w:r w:rsidR="00D54007">
        <w:t xml:space="preserve">The overview flow chart of the docking system can be seen in </w:t>
      </w:r>
      <w:r>
        <w:fldChar w:fldCharType="begin"/>
      </w:r>
      <w:r>
        <w:instrText xml:space="preserve"> REF _Ref4228312 \h </w:instrText>
      </w:r>
      <w:r>
        <w:fldChar w:fldCharType="separate"/>
      </w:r>
      <w:r w:rsidR="00721129">
        <w:t xml:space="preserve">Figure </w:t>
      </w:r>
      <w:r w:rsidR="00721129">
        <w:rPr>
          <w:noProof/>
        </w:rPr>
        <w:t>19</w:t>
      </w:r>
      <w:r>
        <w:fldChar w:fldCharType="end"/>
      </w:r>
      <w:r>
        <w:t xml:space="preserve">. </w:t>
      </w:r>
      <w:r w:rsidR="005B44C7" w:rsidRPr="00F70EF7">
        <w:t>The</w:t>
      </w:r>
      <w:r w:rsidR="00F70EF7">
        <w:t xml:space="preserve"> algorithm</w:t>
      </w:r>
      <w:r>
        <w:t xml:space="preserve"> of the docking system</w:t>
      </w:r>
      <w:r w:rsidR="00F70EF7">
        <w:t xml:space="preserve"> can be divided into 2 main parts, the </w:t>
      </w:r>
      <w:r w:rsidR="00F70EF7" w:rsidRPr="00C14CDF">
        <w:rPr>
          <w:noProof/>
        </w:rPr>
        <w:t>docking</w:t>
      </w:r>
      <w:r w:rsidR="00F70EF7">
        <w:t xml:space="preserve"> </w:t>
      </w:r>
      <w:r w:rsidR="00F70EF7" w:rsidRPr="00C14CDF">
        <w:rPr>
          <w:noProof/>
        </w:rPr>
        <w:t>part</w:t>
      </w:r>
      <w:r w:rsidR="00F70EF7">
        <w:t xml:space="preserve"> and the final step to move closer part. </w:t>
      </w:r>
      <w:r w:rsidR="00000320">
        <w:t xml:space="preserve">The flow chart of the docking part is shown in </w:t>
      </w:r>
      <w:r w:rsidR="00C502F7">
        <w:fldChar w:fldCharType="begin"/>
      </w:r>
      <w:r w:rsidR="00C502F7">
        <w:instrText xml:space="preserve"> REF _Ref4000601 \h </w:instrText>
      </w:r>
      <w:r w:rsidR="008C32DE">
        <w:instrText xml:space="preserve"> \* MERGEFORMAT </w:instrText>
      </w:r>
      <w:r w:rsidR="00C502F7">
        <w:fldChar w:fldCharType="separate"/>
      </w:r>
      <w:r w:rsidR="00721129">
        <w:t xml:space="preserve">Figure </w:t>
      </w:r>
      <w:r w:rsidR="00721129">
        <w:rPr>
          <w:noProof/>
        </w:rPr>
        <w:t>21</w:t>
      </w:r>
      <w:r w:rsidR="00C502F7">
        <w:fldChar w:fldCharType="end"/>
      </w:r>
      <w:r w:rsidR="00000320">
        <w:t xml:space="preserve"> and the final step to move closer part is shown in </w:t>
      </w:r>
      <w:r w:rsidR="00C502F7">
        <w:fldChar w:fldCharType="begin"/>
      </w:r>
      <w:r w:rsidR="00C502F7">
        <w:instrText xml:space="preserve"> REF _Ref4000612 \h </w:instrText>
      </w:r>
      <w:r w:rsidR="008C32DE">
        <w:instrText xml:space="preserve"> \* MERGEFORMAT </w:instrText>
      </w:r>
      <w:r w:rsidR="00C502F7">
        <w:fldChar w:fldCharType="separate"/>
      </w:r>
      <w:r w:rsidR="00721129">
        <w:t xml:space="preserve">Figure </w:t>
      </w:r>
      <w:r w:rsidR="00721129">
        <w:rPr>
          <w:noProof/>
        </w:rPr>
        <w:t>23</w:t>
      </w:r>
      <w:r w:rsidR="00C502F7">
        <w:fldChar w:fldCharType="end"/>
      </w:r>
      <w:r w:rsidR="00000320" w:rsidRPr="00F85188">
        <w:t>.</w:t>
      </w:r>
      <w:r w:rsidR="00000320">
        <w:t xml:space="preserve"> </w:t>
      </w:r>
    </w:p>
    <w:p w14:paraId="12A522EA" w14:textId="16788736" w:rsidR="007E69E4" w:rsidRPr="00C14CDF" w:rsidRDefault="001921EA" w:rsidP="008C32DE">
      <w:pPr>
        <w:spacing w:line="360" w:lineRule="auto"/>
        <w:rPr>
          <w:noProof/>
        </w:rPr>
      </w:pPr>
      <w:r>
        <w:t xml:space="preserve">The idea of the method of direct comparison is that the distance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and the distance </w:t>
      </w:r>
      <m:oMath>
        <m:sSub>
          <m:sSubPr>
            <m:ctrlPr>
              <w:rPr>
                <w:rFonts w:ascii="Cambria Math" w:hAnsi="Cambria Math"/>
                <w:i/>
              </w:rPr>
            </m:ctrlPr>
          </m:sSubPr>
          <m:e>
            <m:r>
              <w:rPr>
                <w:rFonts w:ascii="Cambria Math" w:hAnsi="Cambria Math"/>
              </w:rPr>
              <m:t>z</m:t>
            </m:r>
          </m:e>
          <m:sub>
            <m:r>
              <w:rPr>
                <w:rFonts w:ascii="Cambria Math" w:hAnsi="Cambria Math"/>
              </w:rPr>
              <m:t>2</m:t>
            </m:r>
          </m:sub>
        </m:sSub>
      </m:oMath>
      <w:r>
        <w:t xml:space="preserve"> </w:t>
      </w:r>
      <w:r w:rsidR="00436D24">
        <w:t>is</w:t>
      </w:r>
      <w:r>
        <w:t xml:space="preserve"> compared, the heading of the robot </w:t>
      </w:r>
      <w:r w:rsidR="00436D24">
        <w:t>is said to be</w:t>
      </w:r>
      <w:r>
        <w:t xml:space="preserve"> correct once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2</m:t>
            </m:r>
          </m:sub>
        </m:sSub>
      </m:oMath>
      <w:r>
        <w:t xml:space="preserve">. </w:t>
      </w:r>
      <w:r w:rsidR="00B111FE">
        <w:t xml:space="preserve">For the part of moving toward </w:t>
      </w:r>
      <w:r w:rsidR="007B0C9E">
        <w:t xml:space="preserve">the </w:t>
      </w:r>
      <w:r w:rsidR="00B111FE">
        <w:t>cent</w:t>
      </w:r>
      <w:r w:rsidR="00B111FE" w:rsidRPr="007B0C9E">
        <w:rPr>
          <w:noProof/>
        </w:rPr>
        <w:t>re, th</w:t>
      </w:r>
      <w:r w:rsidR="00B111FE">
        <w:t xml:space="preserve">e </w:t>
      </w:r>
      <w:r w:rsidR="00CA095A">
        <w:t xml:space="preserve">value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0F0B86">
        <w:t xml:space="preserve"> is</w:t>
      </w:r>
      <w:r w:rsidR="00CA095A">
        <w:t xml:space="preserve"> compared. The position of the robot is said to be at the centre onc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CA095A">
        <w:t>. In the flow chart of the</w:t>
      </w:r>
      <w:r w:rsidR="00090D96">
        <w:t xml:space="preserve"> </w:t>
      </w:r>
      <w:r w:rsidR="00CA095A">
        <w:t xml:space="preserve">algorithm, one thing to note is that instead of comparing the value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A095A">
        <w:t xml:space="preserve">, bot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A095A">
        <w:t xml:space="preserve"> </w:t>
      </w:r>
      <w:r w:rsidR="000F0B86">
        <w:t>are</w:t>
      </w:r>
      <w:r w:rsidR="00CA095A">
        <w:t xml:space="preserve"> added up as </w:t>
      </w:r>
      <m:oMath>
        <m:r>
          <w:rPr>
            <w:rFonts w:ascii="Cambria Math" w:hAnsi="Cambria Math"/>
          </w:rPr>
          <m:t>x</m:t>
        </m:r>
      </m:oMath>
      <w:r w:rsidR="00CA095A">
        <w:t xml:space="preserve"> and compared with a certain value set by </w:t>
      </w:r>
      <w:r w:rsidR="007B0C9E">
        <w:t xml:space="preserve">the </w:t>
      </w:r>
      <w:r w:rsidR="00CA095A">
        <w:t>user since</w:t>
      </w:r>
      <w:r w:rsidR="007B0C9E">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A095A" w:rsidRPr="007B0C9E">
        <w:rPr>
          <w:noProof/>
        </w:rPr>
        <w:t xml:space="preserve"> </w:t>
      </w:r>
      <w:r w:rsidR="00CA095A">
        <w:t xml:space="preserve">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A095A">
        <w:t xml:space="preserve"> </w:t>
      </w:r>
      <w:r w:rsidR="000F0B86">
        <w:t xml:space="preserve">are </w:t>
      </w:r>
      <w:r w:rsidR="00CA095A">
        <w:t>in different sign.</w:t>
      </w:r>
    </w:p>
    <w:p w14:paraId="22AF8171" w14:textId="1CBECB17" w:rsidR="001921EA" w:rsidRDefault="00DA50D6" w:rsidP="008C32DE">
      <w:pPr>
        <w:spacing w:line="360" w:lineRule="auto"/>
      </w:pPr>
      <w:r w:rsidRPr="00C14CDF">
        <w:rPr>
          <w:noProof/>
        </w:rPr>
        <w:lastRenderedPageBreak/>
        <w:t>T</w:t>
      </w:r>
      <w:r w:rsidR="00D03A37" w:rsidRPr="00C14CDF">
        <w:rPr>
          <w:noProof/>
        </w:rPr>
        <w:t xml:space="preserve">he </w:t>
      </w:r>
      <w:r w:rsidR="00FD18D8" w:rsidRPr="00C14CDF">
        <w:rPr>
          <w:noProof/>
        </w:rPr>
        <w:t>symb</w:t>
      </w:r>
      <w:r w:rsidR="00FD18D8">
        <w:rPr>
          <w:noProof/>
        </w:rPr>
        <w:t xml:space="preserve">ols </w:t>
      </w:r>
      <w:r w:rsidR="00D03A37">
        <w:t xml:space="preserve">in the calculation and the flow chart will be different. The calculation in </w:t>
      </w:r>
      <w:r w:rsidR="007B0C9E">
        <w:t xml:space="preserve">the </w:t>
      </w:r>
      <w:r w:rsidR="00D03A37" w:rsidRPr="007B0C9E">
        <w:rPr>
          <w:noProof/>
        </w:rPr>
        <w:t>previous</w:t>
      </w:r>
      <w:r w:rsidR="00D03A37">
        <w:t xml:space="preserve"> chapter is purely conceptual while the flow chart is based on the actual setup of markers as shown in </w:t>
      </w:r>
      <w:r w:rsidR="00C502F7">
        <w:fldChar w:fldCharType="begin"/>
      </w:r>
      <w:r w:rsidR="00C502F7">
        <w:instrText xml:space="preserve"> REF _Ref4000438 \h </w:instrText>
      </w:r>
      <w:r w:rsidR="008C32DE">
        <w:instrText xml:space="preserve"> \* MERGEFORMAT </w:instrText>
      </w:r>
      <w:r w:rsidR="00C502F7">
        <w:fldChar w:fldCharType="separate"/>
      </w:r>
      <w:r w:rsidR="00721129">
        <w:t xml:space="preserve">Figure </w:t>
      </w:r>
      <w:r w:rsidR="00721129">
        <w:rPr>
          <w:noProof/>
        </w:rPr>
        <w:t>16</w:t>
      </w:r>
      <w:r w:rsidR="00C502F7">
        <w:fldChar w:fldCharType="end"/>
      </w:r>
      <w:r w:rsidR="00D03A37">
        <w:t>.</w:t>
      </w:r>
      <w:r w:rsidR="00CA095A">
        <w:t xml:space="preserve"> </w:t>
      </w:r>
      <w:r w:rsidR="00D03A37">
        <w:t xml:space="preserve">The translation data in </w:t>
      </w:r>
      <w:r w:rsidR="003B2494">
        <w:t xml:space="preserve">the </w:t>
      </w:r>
      <w:r w:rsidR="00D03A37" w:rsidRPr="007B0C9E">
        <w:rPr>
          <w:noProof/>
        </w:rPr>
        <w:t>z</w:t>
      </w:r>
      <w:r w:rsidR="007B0C9E">
        <w:rPr>
          <w:noProof/>
        </w:rPr>
        <w:t>-</w:t>
      </w:r>
      <w:r w:rsidR="00D03A37" w:rsidRPr="007B0C9E">
        <w:rPr>
          <w:noProof/>
        </w:rPr>
        <w:t>direction</w:t>
      </w:r>
      <w:r w:rsidR="00D03A37">
        <w:t xml:space="preserve"> for marker 0 </w:t>
      </w:r>
      <w:r w:rsidR="000F0B86">
        <w:t>is</w:t>
      </w:r>
      <w:r w:rsidR="00D03A37">
        <w:t xml:space="preserve"> illustrated as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D03A37">
        <w:t xml:space="preserve">,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00D03A37">
        <w:t xml:space="preserve"> for marker 1 in </w:t>
      </w:r>
      <w:r w:rsidR="00FD18D8">
        <w:t xml:space="preserve">the flow chart shown in </w:t>
      </w:r>
      <w:r w:rsidR="00C502F7">
        <w:fldChar w:fldCharType="begin"/>
      </w:r>
      <w:r w:rsidR="00C502F7">
        <w:instrText xml:space="preserve"> REF _Ref4000601 \h </w:instrText>
      </w:r>
      <w:r w:rsidR="008C32DE">
        <w:instrText xml:space="preserve"> \* MERGEFORMAT </w:instrText>
      </w:r>
      <w:r w:rsidR="00C502F7">
        <w:fldChar w:fldCharType="separate"/>
      </w:r>
      <w:r w:rsidR="00721129">
        <w:t xml:space="preserve">Figure </w:t>
      </w:r>
      <w:r w:rsidR="00721129">
        <w:rPr>
          <w:noProof/>
        </w:rPr>
        <w:t>21</w:t>
      </w:r>
      <w:r w:rsidR="00C502F7">
        <w:fldChar w:fldCharType="end"/>
      </w:r>
      <w:r w:rsidR="00C502F7">
        <w:t>.</w:t>
      </w:r>
      <w:r w:rsidR="00D03A37">
        <w:t xml:space="preserve"> </w:t>
      </w:r>
    </w:p>
    <w:p w14:paraId="687E2946" w14:textId="1954E26C" w:rsidR="007E69E4" w:rsidRDefault="00DA50D6" w:rsidP="008C32DE">
      <w:pPr>
        <w:spacing w:line="360" w:lineRule="auto"/>
      </w:pPr>
      <w:r>
        <w:t>The coordinate system follow</w:t>
      </w:r>
      <w:r w:rsidR="000F0B86">
        <w:t>s</w:t>
      </w:r>
      <w:r>
        <w:t xml:space="preserve"> the right-hand rule principle for the robot navigation </w:t>
      </w:r>
      <w:r w:rsidR="00974C05">
        <w:t>direction</w:t>
      </w:r>
      <w:r>
        <w:t xml:space="preserve">. The abbreviation for tv, </w:t>
      </w:r>
      <w:r w:rsidRPr="00C14CDF">
        <w:rPr>
          <w:noProof/>
        </w:rPr>
        <w:t>sv</w:t>
      </w:r>
      <w:r>
        <w:t xml:space="preserve">, and </w:t>
      </w:r>
      <w:r w:rsidRPr="00C14CDF">
        <w:rPr>
          <w:noProof/>
        </w:rPr>
        <w:t>rv</w:t>
      </w:r>
      <w:r>
        <w:t xml:space="preserve"> is the velocity in forward and backward direction, the velocity in left and right direction and the rotational velocity respectively</w:t>
      </w:r>
      <w:r w:rsidR="007E69E4">
        <w:t xml:space="preserve">, as shown in </w:t>
      </w:r>
      <w:r w:rsidR="00C502F7">
        <w:fldChar w:fldCharType="begin"/>
      </w:r>
      <w:r w:rsidR="00C502F7">
        <w:instrText xml:space="preserve"> REF _Ref4000699 \h </w:instrText>
      </w:r>
      <w:r w:rsidR="008C32DE">
        <w:instrText xml:space="preserve"> \* MERGEFORMAT </w:instrText>
      </w:r>
      <w:r w:rsidR="00C502F7">
        <w:fldChar w:fldCharType="separate"/>
      </w:r>
      <w:r w:rsidR="00721129">
        <w:t xml:space="preserve">Figure </w:t>
      </w:r>
      <w:r w:rsidR="00721129">
        <w:rPr>
          <w:noProof/>
        </w:rPr>
        <w:t>20</w:t>
      </w:r>
      <w:r w:rsidR="00C502F7">
        <w:fldChar w:fldCharType="end"/>
      </w:r>
      <w:r w:rsidR="00E2590D">
        <w:t>.</w:t>
      </w:r>
    </w:p>
    <w:p w14:paraId="32176D48" w14:textId="7A804651" w:rsidR="00A73244" w:rsidRDefault="00254080" w:rsidP="008C32DE">
      <w:pPr>
        <w:spacing w:line="360" w:lineRule="auto"/>
      </w:pPr>
      <w:r w:rsidRPr="007B0C9E">
        <w:rPr>
          <w:noProof/>
        </w:rPr>
        <mc:AlternateContent>
          <mc:Choice Requires="wps">
            <w:drawing>
              <wp:anchor distT="0" distB="0" distL="114300" distR="114300" simplePos="0" relativeHeight="251751424" behindDoc="0" locked="0" layoutInCell="1" allowOverlap="1" wp14:anchorId="1FD9F758" wp14:editId="7BA95C05">
                <wp:simplePos x="0" y="0"/>
                <wp:positionH relativeFrom="column">
                  <wp:posOffset>1620753</wp:posOffset>
                </wp:positionH>
                <wp:positionV relativeFrom="page">
                  <wp:posOffset>9189720</wp:posOffset>
                </wp:positionV>
                <wp:extent cx="2164080" cy="281940"/>
                <wp:effectExtent l="0" t="0" r="7620" b="3810"/>
                <wp:wrapTopAndBottom/>
                <wp:docPr id="195" name="Text Box 195"/>
                <wp:cNvGraphicFramePr/>
                <a:graphic xmlns:a="http://schemas.openxmlformats.org/drawingml/2006/main">
                  <a:graphicData uri="http://schemas.microsoft.com/office/word/2010/wordprocessingShape">
                    <wps:wsp>
                      <wps:cNvSpPr txBox="1"/>
                      <wps:spPr>
                        <a:xfrm>
                          <a:off x="0" y="0"/>
                          <a:ext cx="2164080" cy="281940"/>
                        </a:xfrm>
                        <a:prstGeom prst="rect">
                          <a:avLst/>
                        </a:prstGeom>
                        <a:solidFill>
                          <a:prstClr val="white"/>
                        </a:solidFill>
                        <a:ln>
                          <a:noFill/>
                        </a:ln>
                      </wps:spPr>
                      <wps:txbx>
                        <w:txbxContent>
                          <w:p w14:paraId="405D37AF" w14:textId="3D7A0488" w:rsidR="001B0229" w:rsidRPr="0052728A" w:rsidRDefault="001B0229" w:rsidP="001F062F">
                            <w:pPr>
                              <w:pStyle w:val="Caption"/>
                              <w:rPr>
                                <w:noProof/>
                                <w:sz w:val="24"/>
                              </w:rPr>
                            </w:pPr>
                            <w:bookmarkStart w:id="303" w:name="_Ref4000699"/>
                            <w:bookmarkStart w:id="304" w:name="_Toc4844216"/>
                            <w:r>
                              <w:t xml:space="preserve">Figure </w:t>
                            </w:r>
                            <w:fldSimple w:instr=" SEQ Figure \* ARABIC ">
                              <w:r>
                                <w:rPr>
                                  <w:noProof/>
                                </w:rPr>
                                <w:t>20</w:t>
                              </w:r>
                            </w:fldSimple>
                            <w:bookmarkEnd w:id="303"/>
                            <w:r>
                              <w:t>: Robot Navigation System Direction</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9F758" id="Text Box 195" o:spid="_x0000_s1057" type="#_x0000_t202" style="position:absolute;margin-left:127.6pt;margin-top:723.6pt;width:170.4pt;height:22.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XVQNAIAAGwEAAAOAAAAZHJzL2Uyb0RvYy54bWysVFFv2yAQfp+0/4B4X5xkXZVa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" stroked="f">
                <v:textbox inset="0,0,0,0">
                  <w:txbxContent>
                    <w:p w14:paraId="405D37AF" w14:textId="3D7A0488" w:rsidR="001B0229" w:rsidRPr="0052728A" w:rsidRDefault="001B0229" w:rsidP="001F062F">
                      <w:pPr>
                        <w:pStyle w:val="Caption"/>
                        <w:rPr>
                          <w:noProof/>
                          <w:sz w:val="24"/>
                        </w:rPr>
                      </w:pPr>
                      <w:bookmarkStart w:id="305" w:name="_Ref4000699"/>
                      <w:bookmarkStart w:id="306" w:name="_Toc4844216"/>
                      <w:r>
                        <w:t xml:space="preserve">Figure </w:t>
                      </w:r>
                      <w:fldSimple w:instr=" SEQ Figure \* ARABIC ">
                        <w:r>
                          <w:rPr>
                            <w:noProof/>
                          </w:rPr>
                          <w:t>20</w:t>
                        </w:r>
                      </w:fldSimple>
                      <w:bookmarkEnd w:id="305"/>
                      <w:r>
                        <w:t>: Robot Navigation System Direction</w:t>
                      </w:r>
                      <w:bookmarkEnd w:id="306"/>
                    </w:p>
                  </w:txbxContent>
                </v:textbox>
                <w10:wrap type="topAndBottom" anchory="page"/>
              </v:shape>
            </w:pict>
          </mc:Fallback>
        </mc:AlternateContent>
      </w:r>
      <w:r w:rsidRPr="007B0C9E">
        <w:rPr>
          <w:noProof/>
        </w:rPr>
        <mc:AlternateContent>
          <mc:Choice Requires="wps">
            <w:drawing>
              <wp:anchor distT="0" distB="0" distL="114300" distR="114300" simplePos="0" relativeHeight="251748352" behindDoc="0" locked="0" layoutInCell="1" allowOverlap="1" wp14:anchorId="4AF9F1C4" wp14:editId="07793AF2">
                <wp:simplePos x="0" y="0"/>
                <wp:positionH relativeFrom="column">
                  <wp:posOffset>2439670</wp:posOffset>
                </wp:positionH>
                <wp:positionV relativeFrom="page">
                  <wp:posOffset>8442960</wp:posOffset>
                </wp:positionV>
                <wp:extent cx="561975" cy="84582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561975" cy="845820"/>
                        </a:xfrm>
                        <a:prstGeom prst="rect">
                          <a:avLst/>
                        </a:prstGeom>
                        <a:noFill/>
                        <a:ln>
                          <a:noFill/>
                        </a:ln>
                      </wps:spPr>
                      <wps:txbx>
                        <w:txbxContent>
                          <w:p w14:paraId="5EB99C9A" w14:textId="08007352" w:rsidR="001B0229" w:rsidRPr="000450ED" w:rsidRDefault="001B0229"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AF9F1C4" id="Text Box 193" o:spid="_x0000_s1058" type="#_x0000_t202" style="position:absolute;margin-left:192.1pt;margin-top:664.8pt;width:44.25pt;height:66.6pt;z-index:251748352;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" filled="f" stroked="f">
                <v:textbox style="mso-fit-shape-to-text:t">
                  <w:txbxContent>
                    <w:p w14:paraId="5EB99C9A" w14:textId="08007352" w:rsidR="001B0229" w:rsidRPr="000450ED" w:rsidRDefault="001B0229"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v</w:t>
                      </w:r>
                    </w:p>
                  </w:txbxContent>
                </v:textbox>
                <w10:wrap anchory="page"/>
              </v:shape>
            </w:pict>
          </mc:Fallback>
        </mc:AlternateContent>
      </w:r>
      <w:r w:rsidRPr="007B0C9E">
        <w:rPr>
          <w:noProof/>
        </w:rPr>
        <mc:AlternateContent>
          <mc:Choice Requires="wps">
            <w:drawing>
              <wp:anchor distT="0" distB="0" distL="114300" distR="114300" simplePos="0" relativeHeight="251749376" behindDoc="0" locked="0" layoutInCell="1" allowOverlap="1" wp14:anchorId="15144CF9" wp14:editId="5635B0F8">
                <wp:simplePos x="0" y="0"/>
                <wp:positionH relativeFrom="column">
                  <wp:posOffset>2462762</wp:posOffset>
                </wp:positionH>
                <wp:positionV relativeFrom="page">
                  <wp:posOffset>7871460</wp:posOffset>
                </wp:positionV>
                <wp:extent cx="525780" cy="765810"/>
                <wp:effectExtent l="19050" t="0" r="140970" b="15240"/>
                <wp:wrapNone/>
                <wp:docPr id="194" name="Arrow: Curved Right 194"/>
                <wp:cNvGraphicFramePr/>
                <a:graphic xmlns:a="http://schemas.openxmlformats.org/drawingml/2006/main">
                  <a:graphicData uri="http://schemas.microsoft.com/office/word/2010/wordprocessingShape">
                    <wps:wsp>
                      <wps:cNvSpPr/>
                      <wps:spPr>
                        <a:xfrm rot="1299872">
                          <a:off x="0" y="0"/>
                          <a:ext cx="525780" cy="765810"/>
                        </a:xfrm>
                        <a:prstGeom prst="curvedRightArrow">
                          <a:avLst>
                            <a:gd name="adj1" fmla="val 25000"/>
                            <a:gd name="adj2" fmla="val 50000"/>
                            <a:gd name="adj3" fmla="val 3079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09C2D2"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194" o:spid="_x0000_s1026" type="#_x0000_t102" style="position:absolute;margin-left:193.9pt;margin-top:619.8pt;width:41.4pt;height:60.3pt;rotation:1419807fd;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" adj="14185,19746,14948" fillcolor="#4472c4 [3204]" strokecolor="#1f3763 [1604]" strokeweight="1pt">
                <w10:wrap anchory="page"/>
              </v:shape>
            </w:pict>
          </mc:Fallback>
        </mc:AlternateContent>
      </w:r>
      <w:r w:rsidRPr="007B0C9E">
        <w:rPr>
          <w:noProof/>
        </w:rPr>
        <mc:AlternateContent>
          <mc:Choice Requires="wps">
            <w:drawing>
              <wp:anchor distT="0" distB="0" distL="114300" distR="114300" simplePos="0" relativeHeight="251746304" behindDoc="0" locked="0" layoutInCell="1" allowOverlap="1" wp14:anchorId="7E595B9F" wp14:editId="3E58C187">
                <wp:simplePos x="0" y="0"/>
                <wp:positionH relativeFrom="column">
                  <wp:posOffset>322580</wp:posOffset>
                </wp:positionH>
                <wp:positionV relativeFrom="page">
                  <wp:posOffset>7396480</wp:posOffset>
                </wp:positionV>
                <wp:extent cx="581660" cy="84582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81660" cy="845820"/>
                        </a:xfrm>
                        <a:prstGeom prst="rect">
                          <a:avLst/>
                        </a:prstGeom>
                        <a:noFill/>
                        <a:ln>
                          <a:noFill/>
                        </a:ln>
                      </wps:spPr>
                      <wps:txbx>
                        <w:txbxContent>
                          <w:p w14:paraId="1D040566" w14:textId="47B1B7F0" w:rsidR="001B0229" w:rsidRPr="000450ED" w:rsidRDefault="001B0229"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E595B9F" id="Text Box 63" o:spid="_x0000_s1059" type="#_x0000_t202" style="position:absolute;margin-left:25.4pt;margin-top:582.4pt;width:45.8pt;height:66.6pt;z-index:251746304;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" filled="f" stroked="f">
                <v:textbox style="mso-fit-shape-to-text:t">
                  <w:txbxContent>
                    <w:p w14:paraId="1D040566" w14:textId="47B1B7F0" w:rsidR="001B0229" w:rsidRPr="000450ED" w:rsidRDefault="001B0229"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v</w:t>
                      </w:r>
                    </w:p>
                  </w:txbxContent>
                </v:textbox>
                <w10:wrap anchory="page"/>
              </v:shape>
            </w:pict>
          </mc:Fallback>
        </mc:AlternateContent>
      </w:r>
      <w:r w:rsidRPr="007B0C9E">
        <w:rPr>
          <w:noProof/>
        </w:rPr>
        <w:drawing>
          <wp:anchor distT="0" distB="0" distL="114300" distR="114300" simplePos="0" relativeHeight="251742208" behindDoc="0" locked="0" layoutInCell="1" allowOverlap="1" wp14:anchorId="48B8FA97" wp14:editId="4CAFE94C">
            <wp:simplePos x="0" y="0"/>
            <wp:positionH relativeFrom="column">
              <wp:posOffset>958849</wp:posOffset>
            </wp:positionH>
            <wp:positionV relativeFrom="page">
              <wp:posOffset>6287423</wp:posOffset>
            </wp:positionV>
            <wp:extent cx="2484755" cy="2484755"/>
            <wp:effectExtent l="95250" t="95250" r="86995" b="86995"/>
            <wp:wrapThrough wrapText="bothSides">
              <wp:wrapPolygon edited="0">
                <wp:start x="21768" y="107"/>
                <wp:lineTo x="18927" y="-209"/>
                <wp:lineTo x="839" y="-215"/>
                <wp:lineTo x="365" y="147"/>
                <wp:lineTo x="166" y="20404"/>
                <wp:lineTo x="11" y="20580"/>
                <wp:lineTo x="53" y="21241"/>
                <wp:lineTo x="229" y="21396"/>
                <wp:lineTo x="1572" y="21642"/>
                <wp:lineTo x="4392" y="21628"/>
                <wp:lineTo x="9681" y="21290"/>
                <wp:lineTo x="12202" y="21792"/>
                <wp:lineTo x="17677" y="21774"/>
                <wp:lineTo x="22470" y="21468"/>
                <wp:lineTo x="21821" y="933"/>
                <wp:lineTo x="21768" y="107"/>
              </wp:wrapPolygon>
            </wp:wrapThrough>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oordinate system.png"/>
                    <pic:cNvPicPr/>
                  </pic:nvPicPr>
                  <pic:blipFill>
                    <a:blip r:embed="rId48">
                      <a:extLst>
                        <a:ext uri="{28A0092B-C50C-407E-A947-70E740481C1C}">
                          <a14:useLocalDpi xmlns:a14="http://schemas.microsoft.com/office/drawing/2010/main" val="0"/>
                        </a:ext>
                      </a:extLst>
                    </a:blip>
                    <a:stretch>
                      <a:fillRect/>
                    </a:stretch>
                  </pic:blipFill>
                  <pic:spPr>
                    <a:xfrm rot="16419381">
                      <a:off x="0" y="0"/>
                      <a:ext cx="2484755" cy="2484755"/>
                    </a:xfrm>
                    <a:prstGeom prst="rect">
                      <a:avLst/>
                    </a:prstGeom>
                  </pic:spPr>
                </pic:pic>
              </a:graphicData>
            </a:graphic>
            <wp14:sizeRelH relativeFrom="margin">
              <wp14:pctWidth>0</wp14:pctWidth>
            </wp14:sizeRelH>
            <wp14:sizeRelV relativeFrom="margin">
              <wp14:pctHeight>0</wp14:pctHeight>
            </wp14:sizeRelV>
          </wp:anchor>
        </w:drawing>
      </w:r>
      <w:r w:rsidRPr="007B0C9E">
        <w:rPr>
          <w:noProof/>
        </w:rPr>
        <mc:AlternateContent>
          <mc:Choice Requires="wps">
            <w:drawing>
              <wp:anchor distT="0" distB="0" distL="114300" distR="114300" simplePos="0" relativeHeight="251744256" behindDoc="0" locked="0" layoutInCell="1" allowOverlap="1" wp14:anchorId="7FA3992F" wp14:editId="1D097362">
                <wp:simplePos x="0" y="0"/>
                <wp:positionH relativeFrom="column">
                  <wp:posOffset>2336165</wp:posOffset>
                </wp:positionH>
                <wp:positionV relativeFrom="page">
                  <wp:posOffset>5615940</wp:posOffset>
                </wp:positionV>
                <wp:extent cx="558165" cy="84582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8165" cy="845820"/>
                        </a:xfrm>
                        <a:prstGeom prst="rect">
                          <a:avLst/>
                        </a:prstGeom>
                        <a:noFill/>
                        <a:ln>
                          <a:noFill/>
                        </a:ln>
                      </wps:spPr>
                      <wps:txbx>
                        <w:txbxContent>
                          <w:p w14:paraId="191A1474" w14:textId="693826BD" w:rsidR="001B0229" w:rsidRPr="000450ED" w:rsidRDefault="001B0229"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FA3992F" id="Text Box 62" o:spid="_x0000_s1060" type="#_x0000_t202" style="position:absolute;margin-left:183.95pt;margin-top:442.2pt;width:43.95pt;height:66.6pt;z-index:251744256;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" filled="f" stroked="f">
                <v:textbox style="mso-fit-shape-to-text:t">
                  <w:txbxContent>
                    <w:p w14:paraId="191A1474" w14:textId="693826BD" w:rsidR="001B0229" w:rsidRPr="000450ED" w:rsidRDefault="001B0229" w:rsidP="007E69E4">
                      <w:pPr>
                        <w:jc w:val="center"/>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50ED">
                        <w:rPr>
                          <w:b/>
                          <w:noProof/>
                          <w:color w:val="4472C4" w:themeColor="accent1"/>
                          <w:sz w:val="72"/>
                          <w:szCs w:val="72"/>
                          <w:lang w:val="en-MY"/>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v</w:t>
                      </w:r>
                    </w:p>
                  </w:txbxContent>
                </v:textbox>
                <w10:wrap anchory="page"/>
              </v:shape>
            </w:pict>
          </mc:Fallback>
        </mc:AlternateContent>
      </w:r>
      <w:r w:rsidRPr="007B0C9E">
        <w:rPr>
          <w:noProof/>
        </w:rPr>
        <w:drawing>
          <wp:anchor distT="0" distB="0" distL="114300" distR="114300" simplePos="0" relativeHeight="251658239" behindDoc="0" locked="0" layoutInCell="1" allowOverlap="1" wp14:anchorId="2FAC09EA" wp14:editId="4AF82F1D">
            <wp:simplePos x="0" y="0"/>
            <wp:positionH relativeFrom="column">
              <wp:posOffset>320675</wp:posOffset>
            </wp:positionH>
            <wp:positionV relativeFrom="page">
              <wp:posOffset>5345430</wp:posOffset>
            </wp:positionV>
            <wp:extent cx="4526280" cy="2863850"/>
            <wp:effectExtent l="0" t="6985" r="635" b="63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heckPoint_1.JPG"/>
                    <pic:cNvPicPr/>
                  </pic:nvPicPr>
                  <pic:blipFill rotWithShape="1">
                    <a:blip r:embed="rId61" cstate="print">
                      <a:extLst>
                        <a:ext uri="{28A0092B-C50C-407E-A947-70E740481C1C}">
                          <a14:useLocalDpi xmlns:a14="http://schemas.microsoft.com/office/drawing/2010/main" val="0"/>
                        </a:ext>
                      </a:extLst>
                    </a:blip>
                    <a:srcRect l="24335" t="20598" r="4594" b="19446"/>
                    <a:stretch/>
                  </pic:blipFill>
                  <pic:spPr bwMode="auto">
                    <a:xfrm rot="5400000">
                      <a:off x="0" y="0"/>
                      <a:ext cx="4526280" cy="2863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590D">
        <w:br w:type="page"/>
      </w:r>
      <w:r w:rsidR="00E2590D">
        <w:rPr>
          <w:noProof/>
        </w:rPr>
        <w:lastRenderedPageBreak/>
        <w:drawing>
          <wp:anchor distT="0" distB="0" distL="114300" distR="114300" simplePos="0" relativeHeight="251714560" behindDoc="0" locked="0" layoutInCell="1" allowOverlap="1" wp14:anchorId="2AF3A7D2" wp14:editId="6F8E2FA9">
            <wp:simplePos x="0" y="0"/>
            <wp:positionH relativeFrom="column">
              <wp:posOffset>469265</wp:posOffset>
            </wp:positionH>
            <wp:positionV relativeFrom="paragraph">
              <wp:posOffset>0</wp:posOffset>
            </wp:positionV>
            <wp:extent cx="4732655" cy="74295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cking Algorithm.png"/>
                    <pic:cNvPicPr/>
                  </pic:nvPicPr>
                  <pic:blipFill rotWithShape="1">
                    <a:blip r:embed="rId62">
                      <a:extLst>
                        <a:ext uri="{28A0092B-C50C-407E-A947-70E740481C1C}">
                          <a14:useLocalDpi xmlns:a14="http://schemas.microsoft.com/office/drawing/2010/main" val="0"/>
                        </a:ext>
                      </a:extLst>
                    </a:blip>
                    <a:srcRect l="18540" r="5109" b="7415"/>
                    <a:stretch/>
                  </pic:blipFill>
                  <pic:spPr bwMode="auto">
                    <a:xfrm>
                      <a:off x="0" y="0"/>
                      <a:ext cx="4732655" cy="7429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590D">
        <w:rPr>
          <w:noProof/>
        </w:rPr>
        <mc:AlternateContent>
          <mc:Choice Requires="wps">
            <w:drawing>
              <wp:anchor distT="0" distB="0" distL="114300" distR="114300" simplePos="0" relativeHeight="251727872" behindDoc="0" locked="0" layoutInCell="1" allowOverlap="1" wp14:anchorId="1453E6FB" wp14:editId="66452EF9">
                <wp:simplePos x="0" y="0"/>
                <wp:positionH relativeFrom="column">
                  <wp:posOffset>1589405</wp:posOffset>
                </wp:positionH>
                <wp:positionV relativeFrom="paragraph">
                  <wp:posOffset>7497445</wp:posOffset>
                </wp:positionV>
                <wp:extent cx="1889760" cy="220980"/>
                <wp:effectExtent l="0" t="0" r="0" b="7620"/>
                <wp:wrapTopAndBottom/>
                <wp:docPr id="47" name="Text Box 47"/>
                <wp:cNvGraphicFramePr/>
                <a:graphic xmlns:a="http://schemas.openxmlformats.org/drawingml/2006/main">
                  <a:graphicData uri="http://schemas.microsoft.com/office/word/2010/wordprocessingShape">
                    <wps:wsp>
                      <wps:cNvSpPr txBox="1"/>
                      <wps:spPr>
                        <a:xfrm>
                          <a:off x="0" y="0"/>
                          <a:ext cx="1889760" cy="220980"/>
                        </a:xfrm>
                        <a:prstGeom prst="rect">
                          <a:avLst/>
                        </a:prstGeom>
                        <a:solidFill>
                          <a:prstClr val="white"/>
                        </a:solidFill>
                        <a:ln>
                          <a:noFill/>
                        </a:ln>
                      </wps:spPr>
                      <wps:txbx>
                        <w:txbxContent>
                          <w:p w14:paraId="0DC9940D" w14:textId="3D3A1E27" w:rsidR="001B0229" w:rsidRPr="00445A47" w:rsidRDefault="001B0229" w:rsidP="00666D6C">
                            <w:pPr>
                              <w:pStyle w:val="Caption"/>
                              <w:rPr>
                                <w:noProof/>
                                <w:sz w:val="24"/>
                              </w:rPr>
                            </w:pPr>
                            <w:bookmarkStart w:id="307" w:name="_Ref4000601"/>
                            <w:bookmarkStart w:id="308" w:name="_Toc4844217"/>
                            <w:r>
                              <w:t xml:space="preserve">Figure </w:t>
                            </w:r>
                            <w:fldSimple w:instr=" SEQ Figure \* ARABIC ">
                              <w:r>
                                <w:rPr>
                                  <w:noProof/>
                                </w:rPr>
                                <w:t>21</w:t>
                              </w:r>
                            </w:fldSimple>
                            <w:bookmarkEnd w:id="307"/>
                            <w:r>
                              <w:t>: Docking Algorithm Flow Chart</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53E6FB" id="Text Box 47" o:spid="_x0000_s1061" type="#_x0000_t202" style="position:absolute;margin-left:125.15pt;margin-top:590.35pt;width:148.8pt;height:17.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" stroked="f">
                <v:textbox inset="0,0,0,0">
                  <w:txbxContent>
                    <w:p w14:paraId="0DC9940D" w14:textId="3D3A1E27" w:rsidR="001B0229" w:rsidRPr="00445A47" w:rsidRDefault="001B0229" w:rsidP="00666D6C">
                      <w:pPr>
                        <w:pStyle w:val="Caption"/>
                        <w:rPr>
                          <w:noProof/>
                          <w:sz w:val="24"/>
                        </w:rPr>
                      </w:pPr>
                      <w:bookmarkStart w:id="309" w:name="_Ref4000601"/>
                      <w:bookmarkStart w:id="310" w:name="_Toc4844217"/>
                      <w:r>
                        <w:t xml:space="preserve">Figure </w:t>
                      </w:r>
                      <w:fldSimple w:instr=" SEQ Figure \* ARABIC ">
                        <w:r>
                          <w:rPr>
                            <w:noProof/>
                          </w:rPr>
                          <w:t>21</w:t>
                        </w:r>
                      </w:fldSimple>
                      <w:bookmarkEnd w:id="309"/>
                      <w:r>
                        <w:t>: Docking Algorithm Flow Chart</w:t>
                      </w:r>
                      <w:bookmarkEnd w:id="310"/>
                    </w:p>
                  </w:txbxContent>
                </v:textbox>
                <w10:wrap type="topAndBottom"/>
              </v:shape>
            </w:pict>
          </mc:Fallback>
        </mc:AlternateContent>
      </w:r>
      <w:r w:rsidR="00E33C01">
        <w:rPr>
          <w:noProof/>
        </w:rPr>
        <mc:AlternateContent>
          <mc:Choice Requires="wps">
            <w:drawing>
              <wp:anchor distT="45720" distB="45720" distL="114300" distR="114300" simplePos="0" relativeHeight="251721728" behindDoc="0" locked="0" layoutInCell="1" allowOverlap="1" wp14:anchorId="3372A061" wp14:editId="28343F33">
                <wp:simplePos x="0" y="0"/>
                <wp:positionH relativeFrom="column">
                  <wp:posOffset>4606925</wp:posOffset>
                </wp:positionH>
                <wp:positionV relativeFrom="paragraph">
                  <wp:posOffset>3392805</wp:posOffset>
                </wp:positionV>
                <wp:extent cx="1539240" cy="487680"/>
                <wp:effectExtent l="0" t="0" r="22860" b="2667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487680"/>
                        </a:xfrm>
                        <a:prstGeom prst="rect">
                          <a:avLst/>
                        </a:prstGeom>
                        <a:solidFill>
                          <a:srgbClr val="FFFFFF"/>
                        </a:solidFill>
                        <a:ln w="9525">
                          <a:solidFill>
                            <a:srgbClr val="000000"/>
                          </a:solidFill>
                          <a:miter lim="800000"/>
                          <a:headEnd/>
                          <a:tailEnd/>
                        </a:ln>
                      </wps:spPr>
                      <wps:txbx>
                        <w:txbxContent>
                          <w:p w14:paraId="3F799D41" w14:textId="62E6CF27" w:rsidR="001B0229" w:rsidRPr="00F44E82" w:rsidRDefault="001B0229">
                            <w:pPr>
                              <w:rPr>
                                <w:b/>
                                <w:color w:val="41C7B7"/>
                              </w:rPr>
                            </w:pPr>
                            <w:r w:rsidRPr="00F44E82">
                              <w:rPr>
                                <w:b/>
                                <w:color w:val="41C7B7"/>
                              </w:rPr>
                              <w:t>Adjust Orientation</w:t>
                            </w:r>
                            <w:r>
                              <w:rPr>
                                <w:b/>
                                <w:color w:val="41C7B7"/>
                              </w:rPr>
                              <w:t xml:space="preserve"> &amp; Move toward Cent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72A061" id="Text Box 2" o:spid="_x0000_s1062" type="#_x0000_t202" style="position:absolute;margin-left:362.75pt;margin-top:267.15pt;width:121.2pt;height:38.4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">
                <v:textbox>
                  <w:txbxContent>
                    <w:p w14:paraId="3F799D41" w14:textId="62E6CF27" w:rsidR="001B0229" w:rsidRPr="00F44E82" w:rsidRDefault="001B0229">
                      <w:pPr>
                        <w:rPr>
                          <w:b/>
                          <w:color w:val="41C7B7"/>
                        </w:rPr>
                      </w:pPr>
                      <w:r w:rsidRPr="00F44E82">
                        <w:rPr>
                          <w:b/>
                          <w:color w:val="41C7B7"/>
                        </w:rPr>
                        <w:t>Adjust Orientation</w:t>
                      </w:r>
                      <w:r>
                        <w:rPr>
                          <w:b/>
                          <w:color w:val="41C7B7"/>
                        </w:rPr>
                        <w:t xml:space="preserve"> &amp; Move toward Centre</w:t>
                      </w:r>
                    </w:p>
                  </w:txbxContent>
                </v:textbox>
                <w10:wrap type="square"/>
              </v:shape>
            </w:pict>
          </mc:Fallback>
        </mc:AlternateContent>
      </w:r>
      <w:r w:rsidR="00666D6C">
        <w:rPr>
          <w:noProof/>
        </w:rPr>
        <mc:AlternateContent>
          <mc:Choice Requires="wps">
            <w:drawing>
              <wp:anchor distT="45720" distB="45720" distL="114300" distR="114300" simplePos="0" relativeHeight="251723776" behindDoc="0" locked="0" layoutInCell="1" allowOverlap="1" wp14:anchorId="66834363" wp14:editId="18204DF2">
                <wp:simplePos x="0" y="0"/>
                <wp:positionH relativeFrom="column">
                  <wp:posOffset>-757555</wp:posOffset>
                </wp:positionH>
                <wp:positionV relativeFrom="paragraph">
                  <wp:posOffset>6768465</wp:posOffset>
                </wp:positionV>
                <wp:extent cx="1851660" cy="502920"/>
                <wp:effectExtent l="0" t="0" r="15240" b="1143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1660" cy="502920"/>
                        </a:xfrm>
                        <a:prstGeom prst="rect">
                          <a:avLst/>
                        </a:prstGeom>
                        <a:solidFill>
                          <a:srgbClr val="FFFFFF"/>
                        </a:solidFill>
                        <a:ln w="9525">
                          <a:solidFill>
                            <a:srgbClr val="000000"/>
                          </a:solidFill>
                          <a:miter lim="800000"/>
                          <a:headEnd/>
                          <a:tailEnd/>
                        </a:ln>
                      </wps:spPr>
                      <wps:txbx>
                        <w:txbxContent>
                          <w:p w14:paraId="040F2127" w14:textId="53812C6B" w:rsidR="001B0229" w:rsidRPr="00F44E82" w:rsidRDefault="001B0229" w:rsidP="00F44E82">
                            <w:pPr>
                              <w:spacing w:after="0"/>
                              <w:jc w:val="center"/>
                              <w:rPr>
                                <w:b/>
                                <w:color w:val="C0746E"/>
                              </w:rPr>
                            </w:pPr>
                            <w:r w:rsidRPr="00F44E82">
                              <w:rPr>
                                <w:b/>
                                <w:color w:val="C0746E"/>
                              </w:rPr>
                              <w:t>Move toward Cent</w:t>
                            </w:r>
                            <w:r>
                              <w:rPr>
                                <w:b/>
                                <w:color w:val="C0746E"/>
                              </w:rPr>
                              <w:t>re</w:t>
                            </w:r>
                            <w:r w:rsidRPr="00F44E82">
                              <w:rPr>
                                <w:b/>
                                <w:color w:val="C0746E"/>
                              </w:rPr>
                              <w:t xml:space="preserve"> &amp;</w:t>
                            </w:r>
                          </w:p>
                          <w:p w14:paraId="22D63E42" w14:textId="6E1CC9F9" w:rsidR="001B0229" w:rsidRPr="00F44E82" w:rsidRDefault="001B0229" w:rsidP="00F44E82">
                            <w:pPr>
                              <w:spacing w:after="0"/>
                              <w:jc w:val="center"/>
                              <w:rPr>
                                <w:b/>
                                <w:color w:val="C0746E"/>
                              </w:rPr>
                            </w:pPr>
                            <w:r w:rsidRPr="00F44E82">
                              <w:rPr>
                                <w:b/>
                                <w:color w:val="C0746E"/>
                              </w:rPr>
                              <w:t>Move toward Check Poi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34363" id="_x0000_s1063" type="#_x0000_t202" style="position:absolute;margin-left:-59.65pt;margin-top:532.95pt;width:145.8pt;height:39.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">
                <v:textbox>
                  <w:txbxContent>
                    <w:p w14:paraId="040F2127" w14:textId="53812C6B" w:rsidR="001B0229" w:rsidRPr="00F44E82" w:rsidRDefault="001B0229" w:rsidP="00F44E82">
                      <w:pPr>
                        <w:spacing w:after="0"/>
                        <w:jc w:val="center"/>
                        <w:rPr>
                          <w:b/>
                          <w:color w:val="C0746E"/>
                        </w:rPr>
                      </w:pPr>
                      <w:r w:rsidRPr="00F44E82">
                        <w:rPr>
                          <w:b/>
                          <w:color w:val="C0746E"/>
                        </w:rPr>
                        <w:t>Move toward Cent</w:t>
                      </w:r>
                      <w:r>
                        <w:rPr>
                          <w:b/>
                          <w:color w:val="C0746E"/>
                        </w:rPr>
                        <w:t>re</w:t>
                      </w:r>
                      <w:r w:rsidRPr="00F44E82">
                        <w:rPr>
                          <w:b/>
                          <w:color w:val="C0746E"/>
                        </w:rPr>
                        <w:t xml:space="preserve"> &amp;</w:t>
                      </w:r>
                    </w:p>
                    <w:p w14:paraId="22D63E42" w14:textId="6E1CC9F9" w:rsidR="001B0229" w:rsidRPr="00F44E82" w:rsidRDefault="001B0229" w:rsidP="00F44E82">
                      <w:pPr>
                        <w:spacing w:after="0"/>
                        <w:jc w:val="center"/>
                        <w:rPr>
                          <w:b/>
                          <w:color w:val="C0746E"/>
                        </w:rPr>
                      </w:pPr>
                      <w:r w:rsidRPr="00F44E82">
                        <w:rPr>
                          <w:b/>
                          <w:color w:val="C0746E"/>
                        </w:rPr>
                        <w:t>Move toward Check Point</w:t>
                      </w:r>
                    </w:p>
                  </w:txbxContent>
                </v:textbox>
                <w10:wrap type="square"/>
              </v:shape>
            </w:pict>
          </mc:Fallback>
        </mc:AlternateContent>
      </w:r>
      <w:r w:rsidR="00666D6C">
        <w:rPr>
          <w:noProof/>
        </w:rPr>
        <mc:AlternateContent>
          <mc:Choice Requires="wps">
            <w:drawing>
              <wp:anchor distT="0" distB="0" distL="114300" distR="114300" simplePos="0" relativeHeight="251725824" behindDoc="0" locked="0" layoutInCell="1" allowOverlap="1" wp14:anchorId="2691903E" wp14:editId="2A5B0359">
                <wp:simplePos x="0" y="0"/>
                <wp:positionH relativeFrom="column">
                  <wp:posOffset>-296545</wp:posOffset>
                </wp:positionH>
                <wp:positionV relativeFrom="paragraph">
                  <wp:posOffset>5351145</wp:posOffset>
                </wp:positionV>
                <wp:extent cx="746760" cy="1371600"/>
                <wp:effectExtent l="19050" t="0" r="15240" b="38100"/>
                <wp:wrapNone/>
                <wp:docPr id="46" name="Arrow: Bent-Up 46"/>
                <wp:cNvGraphicFramePr/>
                <a:graphic xmlns:a="http://schemas.openxmlformats.org/drawingml/2006/main">
                  <a:graphicData uri="http://schemas.microsoft.com/office/word/2010/wordprocessingShape">
                    <wps:wsp>
                      <wps:cNvSpPr/>
                      <wps:spPr>
                        <a:xfrm rot="10800000">
                          <a:off x="0" y="0"/>
                          <a:ext cx="746760" cy="1371600"/>
                        </a:xfrm>
                        <a:prstGeom prst="bentUpArrow">
                          <a:avLst>
                            <a:gd name="adj1" fmla="val 7653"/>
                            <a:gd name="adj2" fmla="val 15306"/>
                            <a:gd name="adj3" fmla="val 31123"/>
                          </a:avLst>
                        </a:prstGeom>
                        <a:solidFill>
                          <a:srgbClr val="C0746E"/>
                        </a:solidFill>
                        <a:ln>
                          <a:solidFill>
                            <a:srgbClr val="C0746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04F6D47" id="Arrow: Bent-Up 46" o:spid="_x0000_s1026" style="position:absolute;margin-left:-23.35pt;margin-top:421.35pt;width:58.8pt;height:108pt;rotation:180;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746760,137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" path="m,1314450r603886,l603886,232414r-85724,l632461,,746760,232414r-85724,l661036,1371600,,1371600r,-57150xe" fillcolor="#c0746e" strokecolor="#c0746e" strokeweight="1pt">
                <v:stroke joinstyle="miter"/>
                <v:path arrowok="t" o:connecttype="custom" o:connectlocs="0,1314450;603886,1314450;603886,232414;518162,232414;632461,0;746760,232414;661036,232414;661036,1371600;0,1371600;0,1314450" o:connectangles="0,0,0,0,0,0,0,0,0,0"/>
              </v:shape>
            </w:pict>
          </mc:Fallback>
        </mc:AlternateContent>
      </w:r>
      <w:r w:rsidR="00F44E82">
        <w:rPr>
          <w:noProof/>
        </w:rPr>
        <mc:AlternateContent>
          <mc:Choice Requires="wps">
            <w:drawing>
              <wp:anchor distT="0" distB="0" distL="114300" distR="114300" simplePos="0" relativeHeight="251724800" behindDoc="0" locked="0" layoutInCell="1" allowOverlap="1" wp14:anchorId="4FCE4FAD" wp14:editId="009C3D49">
                <wp:simplePos x="0" y="0"/>
                <wp:positionH relativeFrom="column">
                  <wp:posOffset>469265</wp:posOffset>
                </wp:positionH>
                <wp:positionV relativeFrom="paragraph">
                  <wp:posOffset>4589145</wp:posOffset>
                </wp:positionV>
                <wp:extent cx="182880" cy="1828800"/>
                <wp:effectExtent l="0" t="0" r="26670" b="19050"/>
                <wp:wrapNone/>
                <wp:docPr id="43" name="Left Bracket 43"/>
                <wp:cNvGraphicFramePr/>
                <a:graphic xmlns:a="http://schemas.openxmlformats.org/drawingml/2006/main">
                  <a:graphicData uri="http://schemas.microsoft.com/office/word/2010/wordprocessingShape">
                    <wps:wsp>
                      <wps:cNvSpPr/>
                      <wps:spPr>
                        <a:xfrm>
                          <a:off x="0" y="0"/>
                          <a:ext cx="182880" cy="1828800"/>
                        </a:xfrm>
                        <a:prstGeom prst="leftBracket">
                          <a:avLst/>
                        </a:prstGeom>
                        <a:ln w="19050">
                          <a:solidFill>
                            <a:srgbClr val="C0746E"/>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76E099"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43" o:spid="_x0000_s1026" type="#_x0000_t85" style="position:absolute;margin-left:36.95pt;margin-top:361.35pt;width:14.4pt;height:2in;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" adj="180" strokecolor="#c0746e" strokeweight="1.5pt">
                <v:stroke joinstyle="miter"/>
              </v:shape>
            </w:pict>
          </mc:Fallback>
        </mc:AlternateContent>
      </w:r>
      <w:r w:rsidR="00F44E82">
        <w:rPr>
          <w:noProof/>
        </w:rPr>
        <mc:AlternateContent>
          <mc:Choice Requires="wps">
            <w:drawing>
              <wp:anchor distT="45720" distB="45720" distL="114300" distR="114300" simplePos="0" relativeHeight="251719680" behindDoc="0" locked="0" layoutInCell="1" allowOverlap="1" wp14:anchorId="43450786" wp14:editId="04E7C5BB">
                <wp:simplePos x="0" y="0"/>
                <wp:positionH relativeFrom="column">
                  <wp:posOffset>-269875</wp:posOffset>
                </wp:positionH>
                <wp:positionV relativeFrom="paragraph">
                  <wp:posOffset>1304925</wp:posOffset>
                </wp:positionV>
                <wp:extent cx="1524000" cy="1404620"/>
                <wp:effectExtent l="0" t="0" r="1905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1404620"/>
                        </a:xfrm>
                        <a:prstGeom prst="rect">
                          <a:avLst/>
                        </a:prstGeom>
                        <a:solidFill>
                          <a:srgbClr val="FFFFFF"/>
                        </a:solidFill>
                        <a:ln w="9525">
                          <a:solidFill>
                            <a:srgbClr val="000000"/>
                          </a:solidFill>
                          <a:miter lim="800000"/>
                          <a:headEnd/>
                          <a:tailEnd/>
                        </a:ln>
                      </wps:spPr>
                      <wps:txbx>
                        <w:txbxContent>
                          <w:p w14:paraId="415F26E9" w14:textId="2542ED26" w:rsidR="001B0229" w:rsidRPr="00F44E82" w:rsidRDefault="001B0229" w:rsidP="00F44E82">
                            <w:pPr>
                              <w:spacing w:after="0"/>
                              <w:jc w:val="center"/>
                              <w:rPr>
                                <w:b/>
                                <w:color w:val="4472C4" w:themeColor="accent1"/>
                              </w:rPr>
                            </w:pPr>
                            <w:r w:rsidRPr="00F44E82">
                              <w:rPr>
                                <w:b/>
                                <w:color w:val="4472C4" w:themeColor="accent1"/>
                              </w:rPr>
                              <w:t>Search for Marker &amp;</w:t>
                            </w:r>
                          </w:p>
                          <w:p w14:paraId="408F6D95" w14:textId="490AE0CE" w:rsidR="001B0229" w:rsidRPr="00F44E82" w:rsidRDefault="001B0229" w:rsidP="00F44E82">
                            <w:pPr>
                              <w:spacing w:after="0"/>
                              <w:jc w:val="center"/>
                              <w:rPr>
                                <w:b/>
                                <w:color w:val="4472C4" w:themeColor="accent1"/>
                              </w:rPr>
                            </w:pPr>
                            <w:r w:rsidRPr="00F44E82">
                              <w:rPr>
                                <w:b/>
                                <w:color w:val="4472C4" w:themeColor="accent1"/>
                              </w:rPr>
                              <w:t>Data Check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450786" id="_x0000_s1064" type="#_x0000_t202" style="position:absolute;margin-left:-21.25pt;margin-top:102.75pt;width:120pt;height:110.6pt;z-index:251719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">
                <v:textbox style="mso-fit-shape-to-text:t">
                  <w:txbxContent>
                    <w:p w14:paraId="415F26E9" w14:textId="2542ED26" w:rsidR="001B0229" w:rsidRPr="00F44E82" w:rsidRDefault="001B0229" w:rsidP="00F44E82">
                      <w:pPr>
                        <w:spacing w:after="0"/>
                        <w:jc w:val="center"/>
                        <w:rPr>
                          <w:b/>
                          <w:color w:val="4472C4" w:themeColor="accent1"/>
                        </w:rPr>
                      </w:pPr>
                      <w:r w:rsidRPr="00F44E82">
                        <w:rPr>
                          <w:b/>
                          <w:color w:val="4472C4" w:themeColor="accent1"/>
                        </w:rPr>
                        <w:t>Search for Marker &amp;</w:t>
                      </w:r>
                    </w:p>
                    <w:p w14:paraId="408F6D95" w14:textId="490AE0CE" w:rsidR="001B0229" w:rsidRPr="00F44E82" w:rsidRDefault="001B0229" w:rsidP="00F44E82">
                      <w:pPr>
                        <w:spacing w:after="0"/>
                        <w:jc w:val="center"/>
                        <w:rPr>
                          <w:b/>
                          <w:color w:val="4472C4" w:themeColor="accent1"/>
                        </w:rPr>
                      </w:pPr>
                      <w:r w:rsidRPr="00F44E82">
                        <w:rPr>
                          <w:b/>
                          <w:color w:val="4472C4" w:themeColor="accent1"/>
                        </w:rPr>
                        <w:t>Data Checking</w:t>
                      </w:r>
                    </w:p>
                  </w:txbxContent>
                </v:textbox>
                <w10:wrap type="square"/>
              </v:shape>
            </w:pict>
          </mc:Fallback>
        </mc:AlternateContent>
      </w:r>
      <w:r w:rsidR="00F44E82">
        <w:rPr>
          <w:noProof/>
        </w:rPr>
        <mc:AlternateContent>
          <mc:Choice Requires="wps">
            <w:drawing>
              <wp:anchor distT="0" distB="0" distL="114300" distR="114300" simplePos="0" relativeHeight="251716608" behindDoc="0" locked="0" layoutInCell="1" allowOverlap="1" wp14:anchorId="048BC84E" wp14:editId="4A9950DB">
                <wp:simplePos x="0" y="0"/>
                <wp:positionH relativeFrom="column">
                  <wp:posOffset>4020185</wp:posOffset>
                </wp:positionH>
                <wp:positionV relativeFrom="paragraph">
                  <wp:posOffset>2630805</wp:posOffset>
                </wp:positionV>
                <wp:extent cx="411480" cy="1859280"/>
                <wp:effectExtent l="0" t="0" r="45720" b="26670"/>
                <wp:wrapNone/>
                <wp:docPr id="21" name="Right Brace 21"/>
                <wp:cNvGraphicFramePr/>
                <a:graphic xmlns:a="http://schemas.openxmlformats.org/drawingml/2006/main">
                  <a:graphicData uri="http://schemas.microsoft.com/office/word/2010/wordprocessingShape">
                    <wps:wsp>
                      <wps:cNvSpPr/>
                      <wps:spPr>
                        <a:xfrm>
                          <a:off x="0" y="0"/>
                          <a:ext cx="411480" cy="1859280"/>
                        </a:xfrm>
                        <a:prstGeom prst="rightBrace">
                          <a:avLst/>
                        </a:prstGeom>
                        <a:ln w="19050">
                          <a:solidFill>
                            <a:srgbClr val="41C7B7"/>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F9ACB81"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1" o:spid="_x0000_s1026" type="#_x0000_t88" style="position:absolute;margin-left:316.55pt;margin-top:207.15pt;width:32.4pt;height:146.4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" adj="398" strokecolor="#41c7b7" strokeweight="1.5pt">
                <v:stroke joinstyle="miter"/>
              </v:shape>
            </w:pict>
          </mc:Fallback>
        </mc:AlternateContent>
      </w:r>
      <w:r w:rsidR="00A73244">
        <w:rPr>
          <w:noProof/>
        </w:rPr>
        <mc:AlternateContent>
          <mc:Choice Requires="wps">
            <w:drawing>
              <wp:anchor distT="0" distB="0" distL="114300" distR="114300" simplePos="0" relativeHeight="251715584" behindDoc="0" locked="0" layoutInCell="1" allowOverlap="1" wp14:anchorId="1CC2426A" wp14:editId="7C874B02">
                <wp:simplePos x="0" y="0"/>
                <wp:positionH relativeFrom="column">
                  <wp:posOffset>1414145</wp:posOffset>
                </wp:positionH>
                <wp:positionV relativeFrom="paragraph">
                  <wp:posOffset>687705</wp:posOffset>
                </wp:positionV>
                <wp:extent cx="464820" cy="1844040"/>
                <wp:effectExtent l="38100" t="0" r="11430" b="22860"/>
                <wp:wrapNone/>
                <wp:docPr id="12" name="Left Brace 12"/>
                <wp:cNvGraphicFramePr/>
                <a:graphic xmlns:a="http://schemas.openxmlformats.org/drawingml/2006/main">
                  <a:graphicData uri="http://schemas.microsoft.com/office/word/2010/wordprocessingShape">
                    <wps:wsp>
                      <wps:cNvSpPr/>
                      <wps:spPr>
                        <a:xfrm>
                          <a:off x="0" y="0"/>
                          <a:ext cx="464820" cy="1844040"/>
                        </a:xfrm>
                        <a:prstGeom prst="leftBrace">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1F2AD2C"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2" o:spid="_x0000_s1026" type="#_x0000_t87" style="position:absolute;margin-left:111.35pt;margin-top:54.15pt;width:36.6pt;height:145.2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" adj="454" strokecolor="#4472c4 [3204]" strokeweight="1.5pt">
                <v:stroke joinstyle="miter"/>
              </v:shape>
            </w:pict>
          </mc:Fallback>
        </mc:AlternateContent>
      </w:r>
      <w:r w:rsidR="00D81EC5">
        <w:t xml:space="preserve">As shown in </w:t>
      </w:r>
      <w:r w:rsidR="00C502F7">
        <w:fldChar w:fldCharType="begin"/>
      </w:r>
      <w:r w:rsidR="00C502F7">
        <w:instrText xml:space="preserve"> REF _Ref4000601 \h </w:instrText>
      </w:r>
      <w:r w:rsidR="008C32DE">
        <w:instrText xml:space="preserve"> \* MERGEFORMAT </w:instrText>
      </w:r>
      <w:r w:rsidR="00C502F7">
        <w:fldChar w:fldCharType="separate"/>
      </w:r>
      <w:r w:rsidR="00721129">
        <w:t xml:space="preserve">Figure </w:t>
      </w:r>
      <w:r w:rsidR="00721129">
        <w:rPr>
          <w:noProof/>
        </w:rPr>
        <w:t>21</w:t>
      </w:r>
      <w:r w:rsidR="00C502F7">
        <w:fldChar w:fldCharType="end"/>
      </w:r>
      <w:r w:rsidR="00D81EC5">
        <w:t xml:space="preserve">, the docking algorithm is further divided into 3 steps, the data checking and marker searching step, the orientation adjustment and moving toward </w:t>
      </w:r>
      <w:r w:rsidR="00D81EC5">
        <w:lastRenderedPageBreak/>
        <w:t xml:space="preserve">centre step, and the </w:t>
      </w:r>
      <w:r w:rsidR="00FC5E36">
        <w:t>last</w:t>
      </w:r>
      <w:r w:rsidR="00D81EC5">
        <w:t xml:space="preserve"> step of moving toward </w:t>
      </w:r>
      <w:r w:rsidR="007B0C9E">
        <w:t xml:space="preserve">the </w:t>
      </w:r>
      <w:r w:rsidR="00D81EC5" w:rsidRPr="007B0C9E">
        <w:rPr>
          <w:noProof/>
        </w:rPr>
        <w:t>centre</w:t>
      </w:r>
      <w:r w:rsidR="00D81EC5">
        <w:t xml:space="preserve"> and moving toward the </w:t>
      </w:r>
      <w:r w:rsidR="00D81EC5" w:rsidRPr="00C14CDF">
        <w:rPr>
          <w:noProof/>
        </w:rPr>
        <w:t>check point</w:t>
      </w:r>
      <w:r w:rsidR="00E855C9">
        <w:rPr>
          <w:noProof/>
        </w:rPr>
        <w:t xml:space="preserve">, as shown in </w:t>
      </w:r>
      <w:r w:rsidR="00E855C9">
        <w:rPr>
          <w:noProof/>
        </w:rPr>
        <w:fldChar w:fldCharType="begin"/>
      </w:r>
      <w:r w:rsidR="00E855C9">
        <w:rPr>
          <w:noProof/>
        </w:rPr>
        <w:instrText xml:space="preserve"> REF _Ref4747802 \h </w:instrText>
      </w:r>
      <w:r w:rsidR="00E855C9">
        <w:rPr>
          <w:noProof/>
        </w:rPr>
      </w:r>
      <w:r w:rsidR="00E855C9">
        <w:rPr>
          <w:noProof/>
        </w:rPr>
        <w:fldChar w:fldCharType="separate"/>
      </w:r>
      <w:r w:rsidR="00721129">
        <w:t xml:space="preserve">Figure </w:t>
      </w:r>
      <w:r w:rsidR="00721129">
        <w:rPr>
          <w:noProof/>
        </w:rPr>
        <w:t>22</w:t>
      </w:r>
      <w:r w:rsidR="00E855C9">
        <w:rPr>
          <w:noProof/>
        </w:rPr>
        <w:fldChar w:fldCharType="end"/>
      </w:r>
      <w:r w:rsidR="00D81EC5">
        <w:t xml:space="preserve">. </w:t>
      </w:r>
    </w:p>
    <w:p w14:paraId="677E18DF" w14:textId="78F59717" w:rsidR="00311B16" w:rsidRDefault="006E733D" w:rsidP="008C32DE">
      <w:pPr>
        <w:spacing w:line="360" w:lineRule="auto"/>
      </w:pPr>
      <w:r>
        <w:t xml:space="preserve">In the first step, the robot </w:t>
      </w:r>
      <w:r w:rsidR="000F0B86">
        <w:t xml:space="preserve">will </w:t>
      </w:r>
      <w:r>
        <w:t xml:space="preserve">proceed to search for both markers and perform some data checking. The details of detail checking will not be discussed but will be shown in the source code which can be found in </w:t>
      </w:r>
      <w:r w:rsidR="006949BF">
        <w:t>Appendix A</w:t>
      </w:r>
      <w:r>
        <w:t xml:space="preserve">. </w:t>
      </w:r>
    </w:p>
    <w:p w14:paraId="4583E702" w14:textId="5E3CFFBC" w:rsidR="001C21CF" w:rsidRDefault="00796B11" w:rsidP="008C32DE">
      <w:pPr>
        <w:spacing w:line="360" w:lineRule="auto"/>
      </w:pPr>
      <w:r>
        <w:t xml:space="preserve">After both markers have been found, the robot will adjust its orientation with respect to the station. At the same time, the robot will also try to move toward the centre. In this step, the main objective is to adjust the orientation of the robot, while </w:t>
      </w:r>
      <w:r w:rsidRPr="00C14CDF">
        <w:rPr>
          <w:noProof/>
        </w:rPr>
        <w:t>move</w:t>
      </w:r>
      <w:r>
        <w:t xml:space="preserve"> toward the centre is a side achievement, which will be fully accomplished in the next step. </w:t>
      </w:r>
    </w:p>
    <w:p w14:paraId="695EB4A0" w14:textId="27A1D34C" w:rsidR="00BA095F" w:rsidRDefault="008F7865" w:rsidP="008C32DE">
      <w:pPr>
        <w:spacing w:line="360" w:lineRule="auto"/>
      </w:pPr>
      <w:r>
        <w:rPr>
          <w:noProof/>
        </w:rPr>
        <mc:AlternateContent>
          <mc:Choice Requires="wps">
            <w:drawing>
              <wp:anchor distT="0" distB="0" distL="114300" distR="114300" simplePos="0" relativeHeight="251780096" behindDoc="0" locked="0" layoutInCell="1" allowOverlap="1" wp14:anchorId="50E9C8BF" wp14:editId="7A96E094">
                <wp:simplePos x="0" y="0"/>
                <wp:positionH relativeFrom="column">
                  <wp:posOffset>1444625</wp:posOffset>
                </wp:positionH>
                <wp:positionV relativeFrom="paragraph">
                  <wp:posOffset>4549775</wp:posOffset>
                </wp:positionV>
                <wp:extent cx="2028825" cy="219075"/>
                <wp:effectExtent l="0" t="0" r="9525" b="9525"/>
                <wp:wrapTopAndBottom/>
                <wp:docPr id="205" name="Text Box 205"/>
                <wp:cNvGraphicFramePr/>
                <a:graphic xmlns:a="http://schemas.openxmlformats.org/drawingml/2006/main">
                  <a:graphicData uri="http://schemas.microsoft.com/office/word/2010/wordprocessingShape">
                    <wps:wsp>
                      <wps:cNvSpPr txBox="1"/>
                      <wps:spPr>
                        <a:xfrm>
                          <a:off x="0" y="0"/>
                          <a:ext cx="2028825" cy="219075"/>
                        </a:xfrm>
                        <a:prstGeom prst="rect">
                          <a:avLst/>
                        </a:prstGeom>
                        <a:solidFill>
                          <a:prstClr val="white"/>
                        </a:solidFill>
                        <a:ln>
                          <a:noFill/>
                        </a:ln>
                      </wps:spPr>
                      <wps:txbx>
                        <w:txbxContent>
                          <w:p w14:paraId="0B8AF309" w14:textId="36916049" w:rsidR="001B0229" w:rsidRPr="0050314E" w:rsidRDefault="001B0229" w:rsidP="00BA095F">
                            <w:pPr>
                              <w:pStyle w:val="Caption"/>
                              <w:rPr>
                                <w:noProof/>
                                <w:sz w:val="24"/>
                              </w:rPr>
                            </w:pPr>
                            <w:bookmarkStart w:id="311" w:name="_Ref4747802"/>
                            <w:bookmarkStart w:id="312" w:name="_Toc4844218"/>
                            <w:r>
                              <w:t xml:space="preserve">Figure </w:t>
                            </w:r>
                            <w:fldSimple w:instr=" SEQ Figure \* ARABIC ">
                              <w:r>
                                <w:rPr>
                                  <w:noProof/>
                                </w:rPr>
                                <w:t>22</w:t>
                              </w:r>
                            </w:fldSimple>
                            <w:bookmarkEnd w:id="311"/>
                            <w:r>
                              <w:t>: Position of Robot at Check Point</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9C8BF" id="Text Box 205" o:spid="_x0000_s1065" type="#_x0000_t202" style="position:absolute;margin-left:113.75pt;margin-top:358.25pt;width:159.75pt;height:17.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" stroked="f">
                <v:textbox inset="0,0,0,0">
                  <w:txbxContent>
                    <w:p w14:paraId="0B8AF309" w14:textId="36916049" w:rsidR="001B0229" w:rsidRPr="0050314E" w:rsidRDefault="001B0229" w:rsidP="00BA095F">
                      <w:pPr>
                        <w:pStyle w:val="Caption"/>
                        <w:rPr>
                          <w:noProof/>
                          <w:sz w:val="24"/>
                        </w:rPr>
                      </w:pPr>
                      <w:bookmarkStart w:id="313" w:name="_Ref4747802"/>
                      <w:bookmarkStart w:id="314" w:name="_Toc4844218"/>
                      <w:r>
                        <w:t xml:space="preserve">Figure </w:t>
                      </w:r>
                      <w:fldSimple w:instr=" SEQ Figure \* ARABIC ">
                        <w:r>
                          <w:rPr>
                            <w:noProof/>
                          </w:rPr>
                          <w:t>22</w:t>
                        </w:r>
                      </w:fldSimple>
                      <w:bookmarkEnd w:id="313"/>
                      <w:r>
                        <w:t>: Position of Robot at Check Point</w:t>
                      </w:r>
                      <w:bookmarkEnd w:id="314"/>
                    </w:p>
                  </w:txbxContent>
                </v:textbox>
                <w10:wrap type="topAndBottom"/>
              </v:shape>
            </w:pict>
          </mc:Fallback>
        </mc:AlternateContent>
      </w:r>
      <w:r>
        <w:rPr>
          <w:noProof/>
        </w:rPr>
        <w:drawing>
          <wp:anchor distT="0" distB="0" distL="114300" distR="114300" simplePos="0" relativeHeight="251778048" behindDoc="0" locked="0" layoutInCell="1" allowOverlap="1" wp14:anchorId="0EC31092" wp14:editId="61D71BDD">
            <wp:simplePos x="0" y="0"/>
            <wp:positionH relativeFrom="column">
              <wp:posOffset>130175</wp:posOffset>
            </wp:positionH>
            <wp:positionV relativeFrom="paragraph">
              <wp:posOffset>2235200</wp:posOffset>
            </wp:positionV>
            <wp:extent cx="4705350" cy="2190750"/>
            <wp:effectExtent l="0" t="0" r="0" b="0"/>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Result_2.JPG"/>
                    <pic:cNvPicPr/>
                  </pic:nvPicPr>
                  <pic:blipFill rotWithShape="1">
                    <a:blip r:embed="rId63" cstate="print">
                      <a:extLst>
                        <a:ext uri="{28A0092B-C50C-407E-A947-70E740481C1C}">
                          <a14:useLocalDpi xmlns:a14="http://schemas.microsoft.com/office/drawing/2010/main" val="0"/>
                        </a:ext>
                      </a:extLst>
                    </a:blip>
                    <a:srcRect t="6083" r="9854" b="37956"/>
                    <a:stretch/>
                  </pic:blipFill>
                  <pic:spPr bwMode="auto">
                    <a:xfrm>
                      <a:off x="0" y="0"/>
                      <a:ext cx="4705350" cy="2190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5E36">
        <w:t xml:space="preserve">In the last step, the heading of the robot will </w:t>
      </w:r>
      <w:r w:rsidR="00FC5E36" w:rsidRPr="00C14CDF">
        <w:rPr>
          <w:noProof/>
        </w:rPr>
        <w:t>had</w:t>
      </w:r>
      <w:r w:rsidR="00FC5E36">
        <w:t xml:space="preserve"> been adjusted to the correct heading. Then, the robot will proceed to move toward the centre and try to move forward to the </w:t>
      </w:r>
      <w:r w:rsidR="00FC5E36" w:rsidRPr="00C14CDF">
        <w:rPr>
          <w:noProof/>
        </w:rPr>
        <w:t>check point</w:t>
      </w:r>
      <w:r w:rsidR="00FC5E36">
        <w:t xml:space="preserve"> area. After the robot reached the </w:t>
      </w:r>
      <w:r w:rsidR="00FC5E36" w:rsidRPr="00C14CDF">
        <w:rPr>
          <w:noProof/>
        </w:rPr>
        <w:t>check point</w:t>
      </w:r>
      <w:r w:rsidR="00FC5E36">
        <w:t xml:space="preserve"> area, a </w:t>
      </w:r>
      <w:r w:rsidR="00FC5E36" w:rsidRPr="00C14CDF">
        <w:rPr>
          <w:noProof/>
        </w:rPr>
        <w:t>check point</w:t>
      </w:r>
      <w:r w:rsidR="00FC5E36">
        <w:t xml:space="preserve"> counter will be activated and will start to count down from a value predefined by the user. During the count-down is where the final step to move closer part start</w:t>
      </w:r>
      <w:r w:rsidR="000F0B86">
        <w:t>s</w:t>
      </w:r>
      <w:r w:rsidR="00FC5E36">
        <w:t xml:space="preserve">. There will be a series of </w:t>
      </w:r>
      <w:r w:rsidR="00FC5E36" w:rsidRPr="00C14CDF">
        <w:rPr>
          <w:noProof/>
        </w:rPr>
        <w:t>final</w:t>
      </w:r>
      <w:r w:rsidR="00FC5E36">
        <w:t xml:space="preserve"> check from the other node and</w:t>
      </w:r>
      <w:r w:rsidR="00507969">
        <w:t xml:space="preserve"> the </w:t>
      </w:r>
      <w:r w:rsidR="00FC5E36">
        <w:t xml:space="preserve">corresponding action </w:t>
      </w:r>
      <w:r w:rsidR="005F7779">
        <w:t>will be explained in the next section.</w:t>
      </w:r>
    </w:p>
    <w:p w14:paraId="41817468" w14:textId="59044045" w:rsidR="00961992" w:rsidRDefault="00935521" w:rsidP="00551732">
      <w:pPr>
        <w:pStyle w:val="Heading3"/>
      </w:pPr>
      <w:bookmarkStart w:id="315" w:name="_Toc4844176"/>
      <w:r>
        <w:lastRenderedPageBreak/>
        <w:t xml:space="preserve">The </w:t>
      </w:r>
      <w:r w:rsidR="005F7779">
        <w:t xml:space="preserve">Laser </w:t>
      </w:r>
      <w:r w:rsidR="000F0B86">
        <w:t xml:space="preserve">Docked </w:t>
      </w:r>
      <w:r w:rsidR="005F7779">
        <w:t>Check Algorithm</w:t>
      </w:r>
      <w:bookmarkEnd w:id="315"/>
    </w:p>
    <w:p w14:paraId="2FCF2A3E" w14:textId="256B9F60" w:rsidR="00733F01" w:rsidRDefault="00055C17" w:rsidP="008F7865">
      <w:pPr>
        <w:spacing w:line="360" w:lineRule="auto"/>
      </w:pPr>
      <w:r>
        <w:t xml:space="preserve">After the robot reached the </w:t>
      </w:r>
      <w:r w:rsidRPr="00C14CDF">
        <w:rPr>
          <w:noProof/>
        </w:rPr>
        <w:t>check point</w:t>
      </w:r>
      <w:r>
        <w:t xml:space="preserve"> area, the </w:t>
      </w:r>
      <w:r w:rsidRPr="00C14CDF">
        <w:rPr>
          <w:noProof/>
        </w:rPr>
        <w:t>check point</w:t>
      </w:r>
      <w:r>
        <w:t xml:space="preserve"> countdown will start and the laser docked check algorithm will be notified of this event by the docking algorithm through the topic Final Check. Then, the laser docked check algorithm will start to check the robot orientation at the </w:t>
      </w:r>
      <w:r w:rsidRPr="00C14CDF">
        <w:rPr>
          <w:noProof/>
        </w:rPr>
        <w:t>check point</w:t>
      </w:r>
      <w:r>
        <w:t xml:space="preserve"> by validating all the data acquired from the laser. In the event of incorrect orientation, the laser docked check algorithm will inform the docking algorithm and the docking algorithm will reverse the robot to a predefined distance away from the station immediately. After that, the docking algorithm will gain back the control and proceed to dock again.</w:t>
      </w:r>
      <w:r w:rsidR="00AD5F4A">
        <w:t xml:space="preserve"> If the orientation is correct throughout the count-down, the robot will move toward the station slowly for charging. </w:t>
      </w:r>
    </w:p>
    <w:p w14:paraId="2CCDEE08" w14:textId="505E2721" w:rsidR="00AD5F4A" w:rsidRDefault="00AD5F4A" w:rsidP="008F7865">
      <w:pPr>
        <w:spacing w:line="360" w:lineRule="auto"/>
      </w:pPr>
      <w:r>
        <w:t xml:space="preserve">When the robot is moving toward the station after the count-down is finished, the laser docked check algorithm will also be notified about this event by the docking algorithm through the same topic Final Check. During this event, the laser docked check algorithm will constantly </w:t>
      </w:r>
      <w:r w:rsidRPr="007B0C9E">
        <w:rPr>
          <w:noProof/>
        </w:rPr>
        <w:t>check</w:t>
      </w:r>
      <w:r>
        <w:t xml:space="preserve"> the charging status and the distance between the robot and the station. This is to ensure that if the robot cannot dock successfully in this attempt, the robot will reverse to a predefined distance away from the station and try to dock again. </w:t>
      </w:r>
    </w:p>
    <w:p w14:paraId="0FE327B1" w14:textId="69C4F609" w:rsidR="00696444" w:rsidRDefault="00D21E38" w:rsidP="008F7865">
      <w:pPr>
        <w:spacing w:line="360" w:lineRule="auto"/>
      </w:pPr>
      <w:r>
        <w:t xml:space="preserve">The detailed flow chart is shown in </w:t>
      </w:r>
      <w:r w:rsidR="00C502F7">
        <w:fldChar w:fldCharType="begin"/>
      </w:r>
      <w:r w:rsidR="00C502F7">
        <w:instrText xml:space="preserve"> REF _Ref4000612 \h </w:instrText>
      </w:r>
      <w:r w:rsidR="008F7865">
        <w:instrText xml:space="preserve"> \* MERGEFORMAT </w:instrText>
      </w:r>
      <w:r w:rsidR="00C502F7">
        <w:fldChar w:fldCharType="separate"/>
      </w:r>
      <w:r w:rsidR="00721129">
        <w:t xml:space="preserve">Figure </w:t>
      </w:r>
      <w:r w:rsidR="00721129">
        <w:rPr>
          <w:noProof/>
        </w:rPr>
        <w:t>23</w:t>
      </w:r>
      <w:r w:rsidR="00C502F7">
        <w:fldChar w:fldCharType="end"/>
      </w:r>
      <w:r>
        <w:t xml:space="preserve">. </w:t>
      </w:r>
      <w:r w:rsidR="00AD5F4A">
        <w:t xml:space="preserve">In </w:t>
      </w:r>
      <w:r w:rsidR="00C502F7">
        <w:fldChar w:fldCharType="begin"/>
      </w:r>
      <w:r w:rsidR="00C502F7">
        <w:instrText xml:space="preserve"> REF _Ref4000612 \h </w:instrText>
      </w:r>
      <w:r w:rsidR="008F7865">
        <w:instrText xml:space="preserve"> \* MERGEFORMAT </w:instrText>
      </w:r>
      <w:r w:rsidR="00C502F7">
        <w:fldChar w:fldCharType="separate"/>
      </w:r>
      <w:r w:rsidR="00721129">
        <w:t xml:space="preserve">Figure </w:t>
      </w:r>
      <w:r w:rsidR="00721129">
        <w:rPr>
          <w:noProof/>
        </w:rPr>
        <w:t>23</w:t>
      </w:r>
      <w:r w:rsidR="00C502F7">
        <w:fldChar w:fldCharType="end"/>
      </w:r>
      <w:r w:rsidR="00AD5F4A">
        <w:t xml:space="preserve">, the steps and decisions in green colour </w:t>
      </w:r>
      <w:r w:rsidR="007B0C9E">
        <w:rPr>
          <w:noProof/>
        </w:rPr>
        <w:t>are</w:t>
      </w:r>
      <w:r w:rsidR="00AD5F4A">
        <w:t xml:space="preserve"> those executed by the docking algorithm node, while th</w:t>
      </w:r>
      <w:r w:rsidR="007B0C9E">
        <w:t>ose in</w:t>
      </w:r>
      <w:r w:rsidR="00AD5F4A">
        <w:t xml:space="preserve"> blue colour </w:t>
      </w:r>
      <w:r w:rsidR="007B0C9E">
        <w:t>are</w:t>
      </w:r>
      <w:r w:rsidR="00AD5F4A">
        <w:t xml:space="preserve"> those executed by the laser docked check algorithm node. </w:t>
      </w:r>
    </w:p>
    <w:p w14:paraId="5F26B137" w14:textId="77777777" w:rsidR="00BA095F" w:rsidRDefault="00BA095F" w:rsidP="00AD5F4A"/>
    <w:p w14:paraId="2072489D" w14:textId="075889CE" w:rsidR="00B945FA" w:rsidRDefault="00A35061" w:rsidP="008F7865">
      <w:pPr>
        <w:spacing w:line="360" w:lineRule="auto"/>
      </w:pPr>
      <w:r>
        <w:rPr>
          <w:noProof/>
        </w:rPr>
        <w:lastRenderedPageBreak/>
        <mc:AlternateContent>
          <mc:Choice Requires="wps">
            <w:drawing>
              <wp:anchor distT="0" distB="0" distL="114300" distR="114300" simplePos="0" relativeHeight="251754496" behindDoc="0" locked="0" layoutInCell="1" allowOverlap="1" wp14:anchorId="0B0135C9" wp14:editId="18845BFA">
                <wp:simplePos x="0" y="0"/>
                <wp:positionH relativeFrom="column">
                  <wp:posOffset>1549400</wp:posOffset>
                </wp:positionH>
                <wp:positionV relativeFrom="paragraph">
                  <wp:posOffset>6330315</wp:posOffset>
                </wp:positionV>
                <wp:extent cx="1607820" cy="361950"/>
                <wp:effectExtent l="0" t="0" r="0" b="0"/>
                <wp:wrapTopAndBottom/>
                <wp:docPr id="198" name="Text Box 198"/>
                <wp:cNvGraphicFramePr/>
                <a:graphic xmlns:a="http://schemas.openxmlformats.org/drawingml/2006/main">
                  <a:graphicData uri="http://schemas.microsoft.com/office/word/2010/wordprocessingShape">
                    <wps:wsp>
                      <wps:cNvSpPr txBox="1"/>
                      <wps:spPr>
                        <a:xfrm>
                          <a:off x="0" y="0"/>
                          <a:ext cx="1607820" cy="361950"/>
                        </a:xfrm>
                        <a:prstGeom prst="rect">
                          <a:avLst/>
                        </a:prstGeom>
                        <a:solidFill>
                          <a:prstClr val="white"/>
                        </a:solidFill>
                        <a:ln>
                          <a:noFill/>
                        </a:ln>
                      </wps:spPr>
                      <wps:txbx>
                        <w:txbxContent>
                          <w:p w14:paraId="222CBE45" w14:textId="64862BA2" w:rsidR="001B0229" w:rsidRPr="003A1AA5" w:rsidRDefault="001B0229" w:rsidP="00FC5E36">
                            <w:pPr>
                              <w:pStyle w:val="Caption"/>
                              <w:rPr>
                                <w:noProof/>
                                <w:sz w:val="24"/>
                              </w:rPr>
                            </w:pPr>
                            <w:bookmarkStart w:id="316" w:name="_Ref4000612"/>
                            <w:bookmarkStart w:id="317" w:name="_Toc4844219"/>
                            <w:r>
                              <w:t xml:space="preserve">Figure </w:t>
                            </w:r>
                            <w:fldSimple w:instr=" SEQ Figure \* ARABIC ">
                              <w:r>
                                <w:rPr>
                                  <w:noProof/>
                                </w:rPr>
                                <w:t>23</w:t>
                              </w:r>
                            </w:fldSimple>
                            <w:bookmarkEnd w:id="316"/>
                            <w:r>
                              <w:t>: Final Check Flow Chart</w:t>
                            </w:r>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135C9" id="Text Box 198" o:spid="_x0000_s1066" type="#_x0000_t202" style="position:absolute;margin-left:122pt;margin-top:498.45pt;width:126.6pt;height:2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" stroked="f">
                <v:textbox inset="0,0,0,0">
                  <w:txbxContent>
                    <w:p w14:paraId="222CBE45" w14:textId="64862BA2" w:rsidR="001B0229" w:rsidRPr="003A1AA5" w:rsidRDefault="001B0229" w:rsidP="00FC5E36">
                      <w:pPr>
                        <w:pStyle w:val="Caption"/>
                        <w:rPr>
                          <w:noProof/>
                          <w:sz w:val="24"/>
                        </w:rPr>
                      </w:pPr>
                      <w:bookmarkStart w:id="318" w:name="_Ref4000612"/>
                      <w:bookmarkStart w:id="319" w:name="_Toc4844219"/>
                      <w:r>
                        <w:t xml:space="preserve">Figure </w:t>
                      </w:r>
                      <w:fldSimple w:instr=" SEQ Figure \* ARABIC ">
                        <w:r>
                          <w:rPr>
                            <w:noProof/>
                          </w:rPr>
                          <w:t>23</w:t>
                        </w:r>
                      </w:fldSimple>
                      <w:bookmarkEnd w:id="318"/>
                      <w:r>
                        <w:t>: Final Check Flow Chart</w:t>
                      </w:r>
                      <w:bookmarkEnd w:id="319"/>
                    </w:p>
                  </w:txbxContent>
                </v:textbox>
                <w10:wrap type="topAndBottom"/>
              </v:shape>
            </w:pict>
          </mc:Fallback>
        </mc:AlternateContent>
      </w:r>
      <w:r>
        <w:rPr>
          <w:noProof/>
        </w:rPr>
        <w:drawing>
          <wp:anchor distT="0" distB="0" distL="114300" distR="114300" simplePos="0" relativeHeight="251752448" behindDoc="0" locked="0" layoutInCell="1" allowOverlap="1" wp14:anchorId="4F242C95" wp14:editId="3772D7D3">
            <wp:simplePos x="0" y="0"/>
            <wp:positionH relativeFrom="column">
              <wp:posOffset>-79375</wp:posOffset>
            </wp:positionH>
            <wp:positionV relativeFrom="paragraph">
              <wp:posOffset>81915</wp:posOffset>
            </wp:positionV>
            <wp:extent cx="5407660" cy="6248400"/>
            <wp:effectExtent l="0" t="0" r="0" b="0"/>
            <wp:wrapTopAndBottom/>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nal Step.png"/>
                    <pic:cNvPicPr/>
                  </pic:nvPicPr>
                  <pic:blipFill rotWithShape="1">
                    <a:blip r:embed="rId64" cstate="print">
                      <a:extLst>
                        <a:ext uri="{28A0092B-C50C-407E-A947-70E740481C1C}">
                          <a14:useLocalDpi xmlns:a14="http://schemas.microsoft.com/office/drawing/2010/main" val="0"/>
                        </a:ext>
                      </a:extLst>
                    </a:blip>
                    <a:srcRect l="32409" b="39667"/>
                    <a:stretch/>
                  </pic:blipFill>
                  <pic:spPr bwMode="auto">
                    <a:xfrm>
                      <a:off x="0" y="0"/>
                      <a:ext cx="5407660" cy="624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5E81">
        <w:t>The method used for the orientation check is to compare the mid-point distance with every other</w:t>
      </w:r>
      <w:r w:rsidR="00977B7D">
        <w:t xml:space="preserve"> distance</w:t>
      </w:r>
      <w:r w:rsidR="00695E81">
        <w:t xml:space="preserve"> data from the Hokuyo laser. </w:t>
      </w:r>
      <w:r w:rsidR="00AB06FB">
        <w:t>The information need</w:t>
      </w:r>
      <w:r w:rsidR="0002561B">
        <w:t>ed</w:t>
      </w:r>
      <w:r w:rsidR="00AB06FB">
        <w:t xml:space="preserve"> from the Hokuyo laser for the method used for the orientation check is the start scan angle, end scan angle, angle increment between each scan, and the distance data of every </w:t>
      </w:r>
      <w:r w:rsidR="00AB06FB" w:rsidRPr="007B0C9E">
        <w:rPr>
          <w:noProof/>
        </w:rPr>
        <w:t>scan</w:t>
      </w:r>
      <w:r w:rsidR="00AB06FB">
        <w:t xml:space="preserve">. The start </w:t>
      </w:r>
      <w:r w:rsidR="00015DB2">
        <w:t xml:space="preserve">scan </w:t>
      </w:r>
      <w:r w:rsidR="00AB06FB">
        <w:t xml:space="preserve">angle and the end scan angle can be adjusted by the user, and more details will be discussed in the next section. </w:t>
      </w:r>
    </w:p>
    <w:p w14:paraId="36A780C4" w14:textId="2352E14B" w:rsidR="00B945FA" w:rsidRDefault="00DF2A1E" w:rsidP="008F7865">
      <w:pPr>
        <w:spacing w:line="360" w:lineRule="auto"/>
      </w:pPr>
      <w:r>
        <w:rPr>
          <w:noProof/>
        </w:rPr>
        <w:lastRenderedPageBreak/>
        <mc:AlternateContent>
          <mc:Choice Requires="wps">
            <w:drawing>
              <wp:anchor distT="0" distB="0" distL="114300" distR="114300" simplePos="0" relativeHeight="251777024" behindDoc="0" locked="0" layoutInCell="1" allowOverlap="1" wp14:anchorId="7CE38BB8" wp14:editId="09637065">
                <wp:simplePos x="0" y="0"/>
                <wp:positionH relativeFrom="column">
                  <wp:posOffset>1511300</wp:posOffset>
                </wp:positionH>
                <wp:positionV relativeFrom="paragraph">
                  <wp:posOffset>5749290</wp:posOffset>
                </wp:positionV>
                <wp:extent cx="1885950" cy="285750"/>
                <wp:effectExtent l="0" t="0" r="0" b="0"/>
                <wp:wrapTopAndBottom/>
                <wp:docPr id="203" name="Text Box 203"/>
                <wp:cNvGraphicFramePr/>
                <a:graphic xmlns:a="http://schemas.openxmlformats.org/drawingml/2006/main">
                  <a:graphicData uri="http://schemas.microsoft.com/office/word/2010/wordprocessingShape">
                    <wps:wsp>
                      <wps:cNvSpPr txBox="1"/>
                      <wps:spPr>
                        <a:xfrm>
                          <a:off x="0" y="0"/>
                          <a:ext cx="1885950" cy="285750"/>
                        </a:xfrm>
                        <a:prstGeom prst="rect">
                          <a:avLst/>
                        </a:prstGeom>
                        <a:solidFill>
                          <a:prstClr val="white"/>
                        </a:solidFill>
                        <a:ln>
                          <a:noFill/>
                        </a:ln>
                      </wps:spPr>
                      <wps:txbx>
                        <w:txbxContent>
                          <w:p w14:paraId="722EB21E" w14:textId="6D90A762" w:rsidR="001B0229" w:rsidRPr="00151161" w:rsidRDefault="001B0229" w:rsidP="00B945FA">
                            <w:pPr>
                              <w:pStyle w:val="Caption"/>
                              <w:rPr>
                                <w:noProof/>
                                <w:sz w:val="24"/>
                              </w:rPr>
                            </w:pPr>
                            <w:bookmarkStart w:id="320" w:name="_Ref4000767"/>
                            <w:bookmarkStart w:id="321" w:name="_Toc4844220"/>
                            <w:r>
                              <w:t xml:space="preserve">Figure </w:t>
                            </w:r>
                            <w:fldSimple w:instr=" SEQ Figure \* ARABIC ">
                              <w:r>
                                <w:rPr>
                                  <w:noProof/>
                                </w:rPr>
                                <w:t>24</w:t>
                              </w:r>
                            </w:fldSimple>
                            <w:bookmarkEnd w:id="320"/>
                            <w:r>
                              <w:t>: Orientation Check with Laser</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38BB8" id="Text Box 203" o:spid="_x0000_s1067" type="#_x0000_t202" style="position:absolute;margin-left:119pt;margin-top:452.7pt;width:148.5pt;height:2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" stroked="f">
                <v:textbox inset="0,0,0,0">
                  <w:txbxContent>
                    <w:p w14:paraId="722EB21E" w14:textId="6D90A762" w:rsidR="001B0229" w:rsidRPr="00151161" w:rsidRDefault="001B0229" w:rsidP="00B945FA">
                      <w:pPr>
                        <w:pStyle w:val="Caption"/>
                        <w:rPr>
                          <w:noProof/>
                          <w:sz w:val="24"/>
                        </w:rPr>
                      </w:pPr>
                      <w:bookmarkStart w:id="322" w:name="_Ref4000767"/>
                      <w:bookmarkStart w:id="323" w:name="_Toc4844220"/>
                      <w:r>
                        <w:t xml:space="preserve">Figure </w:t>
                      </w:r>
                      <w:fldSimple w:instr=" SEQ Figure \* ARABIC ">
                        <w:r>
                          <w:rPr>
                            <w:noProof/>
                          </w:rPr>
                          <w:t>24</w:t>
                        </w:r>
                      </w:fldSimple>
                      <w:bookmarkEnd w:id="322"/>
                      <w:r>
                        <w:t>: Orientation Check with Laser</w:t>
                      </w:r>
                      <w:bookmarkEnd w:id="323"/>
                    </w:p>
                  </w:txbxContent>
                </v:textbox>
                <w10:wrap type="topAndBottom"/>
              </v:shape>
            </w:pict>
          </mc:Fallback>
        </mc:AlternateContent>
      </w:r>
      <w:r>
        <w:rPr>
          <w:noProof/>
        </w:rPr>
        <w:drawing>
          <wp:anchor distT="0" distB="0" distL="114300" distR="114300" simplePos="0" relativeHeight="251774976" behindDoc="0" locked="0" layoutInCell="1" allowOverlap="1" wp14:anchorId="0FF7FD41" wp14:editId="45F6378D">
            <wp:simplePos x="0" y="0"/>
            <wp:positionH relativeFrom="column">
              <wp:posOffset>473075</wp:posOffset>
            </wp:positionH>
            <wp:positionV relativeFrom="paragraph">
              <wp:posOffset>2005965</wp:posOffset>
            </wp:positionV>
            <wp:extent cx="4117340" cy="3790950"/>
            <wp:effectExtent l="0" t="0" r="0" b="0"/>
            <wp:wrapTopAndBottom/>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Orientation Check.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117340" cy="3790950"/>
                    </a:xfrm>
                    <a:prstGeom prst="rect">
                      <a:avLst/>
                    </a:prstGeom>
                  </pic:spPr>
                </pic:pic>
              </a:graphicData>
            </a:graphic>
            <wp14:sizeRelH relativeFrom="margin">
              <wp14:pctWidth>0</wp14:pctWidth>
            </wp14:sizeRelH>
            <wp14:sizeRelV relativeFrom="margin">
              <wp14:pctHeight>0</wp14:pctHeight>
            </wp14:sizeRelV>
          </wp:anchor>
        </w:drawing>
      </w:r>
      <w:r w:rsidR="002B26EC">
        <w:rPr>
          <w:highlight w:val="yellow"/>
        </w:rPr>
        <w:fldChar w:fldCharType="begin"/>
      </w:r>
      <w:r w:rsidR="002B26EC">
        <w:rPr>
          <w:highlight w:val="yellow"/>
        </w:rPr>
        <w:instrText xml:space="preserve"> REF _Ref4000767 \h </w:instrText>
      </w:r>
      <w:r w:rsidR="008F7865">
        <w:rPr>
          <w:highlight w:val="yellow"/>
        </w:rPr>
        <w:instrText xml:space="preserve"> \* MERGEFORMAT </w:instrText>
      </w:r>
      <w:r w:rsidR="002B26EC">
        <w:rPr>
          <w:highlight w:val="yellow"/>
        </w:rPr>
      </w:r>
      <w:r w:rsidR="002B26EC">
        <w:rPr>
          <w:highlight w:val="yellow"/>
        </w:rPr>
        <w:fldChar w:fldCharType="separate"/>
      </w:r>
      <w:r w:rsidR="00721129">
        <w:t xml:space="preserve">Figure </w:t>
      </w:r>
      <w:r w:rsidR="00721129">
        <w:rPr>
          <w:noProof/>
        </w:rPr>
        <w:t>24</w:t>
      </w:r>
      <w:r w:rsidR="002B26EC">
        <w:rPr>
          <w:highlight w:val="yellow"/>
        </w:rPr>
        <w:fldChar w:fldCharType="end"/>
      </w:r>
      <w:r w:rsidR="00B945FA">
        <w:t xml:space="preserve"> shows the simplified version of the method used for the orientation check.  </w:t>
      </w:r>
      <w:r w:rsidR="00977B7D">
        <w:t xml:space="preserve">The idea is that in a perfectly parallel position, the value of </w:t>
      </w:r>
      <m:oMath>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977B7D">
        <w:t xml:space="preserve"> and </w:t>
      </w:r>
      <m:oMath>
        <m:r>
          <w:rPr>
            <w:rFonts w:ascii="Cambria Math" w:hAnsi="Cambria Math"/>
          </w:rPr>
          <m:t>b</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977B7D">
        <w:t xml:space="preserve"> should be the same as the value</w:t>
      </w:r>
      <w:r w:rsidR="00EE7708">
        <w:t xml:space="preserve"> of </w:t>
      </w:r>
      <w:r w:rsidR="00977B7D">
        <w:t xml:space="preserve">the mid-point distance </w:t>
      </w:r>
      <m:oMath>
        <m:r>
          <w:rPr>
            <w:rFonts w:ascii="Cambria Math" w:hAnsi="Cambria Math"/>
          </w:rPr>
          <m:t>m</m:t>
        </m:r>
      </m:oMath>
      <w:r w:rsidR="00977B7D">
        <w:t>.</w:t>
      </w:r>
      <w:r w:rsidR="0010338E">
        <w:t xml:space="preserve"> Extend this idea into a more general case, as shown in the equation below</w:t>
      </w:r>
      <w:r w:rsidR="00550DDA">
        <w:t xml:space="preserve">, where </w:t>
      </w:r>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m:t>
        </m:r>
      </m:oMath>
      <w:r w:rsidR="00550DDA">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550DDA">
        <w:t xml:space="preserve"> is the line adjacent to </w:t>
      </w:r>
      <m:oMath>
        <m:r>
          <w:rPr>
            <w:rFonts w:ascii="Cambria Math" w:hAnsi="Cambria Math"/>
          </w:rPr>
          <m:t>m</m:t>
        </m:r>
      </m:oMath>
      <w:r w:rsidR="00550DDA">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550DDA">
        <w:t xml:space="preserve"> is the line adjacent to the lin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550DDA">
        <w:t xml:space="preserve"> and so on. </w:t>
      </w:r>
    </w:p>
    <w:p w14:paraId="5ABAC360" w14:textId="7A9868DC" w:rsidR="00EE7708" w:rsidRPr="0010338E" w:rsidRDefault="002105D2" w:rsidP="008F7865">
      <w:pPr>
        <w:spacing w:line="360" w:lineRule="auto"/>
      </w:pPr>
      <m:oMathPara>
        <m:oMath>
          <m:eqArr>
            <m:eqArrPr>
              <m:maxDist m:val="1"/>
              <m:ctrlPr>
                <w:rPr>
                  <w:rFonts w:ascii="Cambria Math" w:hAnsi="Cambria Math"/>
                  <w:i/>
                </w:rPr>
              </m:ctrlPr>
            </m:eqArrPr>
            <m:e>
              <m:r>
                <w:rPr>
                  <w:rFonts w:ascii="Cambria Math" w:hAnsi="Cambria Math"/>
                </w:rPr>
                <m:t>m=</m:t>
              </m:r>
              <m:sSub>
                <m:sSubPr>
                  <m:ctrlPr>
                    <w:rPr>
                      <w:rFonts w:ascii="Cambria Math" w:hAnsi="Cambria Math"/>
                      <w:i/>
                    </w:rPr>
                  </m:ctrlPr>
                </m:sSubPr>
                <m:e>
                  <m:r>
                    <w:rPr>
                      <w:rFonts w:ascii="Cambria Math" w:hAnsi="Cambria Math"/>
                    </w:rPr>
                    <m:t>l</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nθ</m:t>
                      </m:r>
                    </m:e>
                  </m:d>
                </m:e>
              </m:func>
              <m:r>
                <w:rPr>
                  <w:rFonts w:ascii="Cambria Math" w:hAnsi="Cambria Math"/>
                </w:rPr>
                <m:t>forn=1,2,3,…#</m:t>
              </m:r>
              <m:d>
                <m:dPr>
                  <m:ctrlPr>
                    <w:rPr>
                      <w:rFonts w:ascii="Cambria Math" w:hAnsi="Cambria Math"/>
                      <w:i/>
                    </w:rPr>
                  </m:ctrlPr>
                </m:dPr>
                <m:e>
                  <m:r>
                    <w:rPr>
                      <w:rFonts w:ascii="Cambria Math" w:hAnsi="Cambria Math"/>
                    </w:rPr>
                    <m:t>7</m:t>
                  </m:r>
                </m:e>
              </m:d>
            </m:e>
          </m:eqArr>
        </m:oMath>
      </m:oMathPara>
    </w:p>
    <w:p w14:paraId="5DBAAC5A" w14:textId="0AB0A690" w:rsidR="00B945FA" w:rsidRPr="00B945FA" w:rsidRDefault="000D611C" w:rsidP="008F7865">
      <w:pPr>
        <w:spacing w:line="360" w:lineRule="auto"/>
      </w:pPr>
      <w:r>
        <w:t xml:space="preserve">For the second check in the laser docked check algorithm, the mid-point distance is compared with the distance when the robot is docked perfectly. This is to prevent the robot to keep moving toward the station when it fails to dock. </w:t>
      </w:r>
    </w:p>
    <w:p w14:paraId="602A072E" w14:textId="307FACFD" w:rsidR="006B1DDC" w:rsidRDefault="00682EAC" w:rsidP="00551732">
      <w:pPr>
        <w:pStyle w:val="Heading3"/>
      </w:pPr>
      <w:bookmarkStart w:id="324" w:name="_Ref4839978"/>
      <w:bookmarkStart w:id="325" w:name="_Ref4840889"/>
      <w:bookmarkStart w:id="326" w:name="_Toc4844177"/>
      <w:r>
        <w:t xml:space="preserve">Parameters and </w:t>
      </w:r>
      <w:r w:rsidR="006B1DDC">
        <w:t>Fine Tuning</w:t>
      </w:r>
      <w:bookmarkEnd w:id="324"/>
      <w:bookmarkEnd w:id="325"/>
      <w:bookmarkEnd w:id="326"/>
    </w:p>
    <w:p w14:paraId="29B9CA87" w14:textId="2660ED91" w:rsidR="00D3536C" w:rsidRDefault="00EC48CD" w:rsidP="008F7865">
      <w:pPr>
        <w:spacing w:line="360" w:lineRule="auto"/>
      </w:pPr>
      <w:r>
        <w:t xml:space="preserve">There are several </w:t>
      </w:r>
      <w:r w:rsidR="00E04F58">
        <w:t>“</w:t>
      </w:r>
      <w:r>
        <w:t>predefined values</w:t>
      </w:r>
      <w:r w:rsidR="00E04F58">
        <w:t>”</w:t>
      </w:r>
      <w:r>
        <w:t xml:space="preserve"> </w:t>
      </w:r>
      <w:r w:rsidR="00581480">
        <w:t>required fine tuning or to be set by the user</w:t>
      </w:r>
      <w:r>
        <w:t xml:space="preserve"> in the algorithm. These </w:t>
      </w:r>
      <w:r w:rsidR="008D7EAA">
        <w:t xml:space="preserve">values </w:t>
      </w:r>
      <w:r>
        <w:t xml:space="preserve">are </w:t>
      </w:r>
      <w:r w:rsidR="008D7EAA">
        <w:t>assigned with a</w:t>
      </w:r>
      <w:r>
        <w:t xml:space="preserve"> parameter</w:t>
      </w:r>
      <w:r w:rsidR="008D7EAA">
        <w:t xml:space="preserve"> to be</w:t>
      </w:r>
      <w:r>
        <w:t xml:space="preserve"> used in the algorithm and can be easily modified by </w:t>
      </w:r>
      <w:r w:rsidR="007B0C9E">
        <w:t xml:space="preserve">the </w:t>
      </w:r>
      <w:r w:rsidRPr="007B0C9E">
        <w:rPr>
          <w:noProof/>
        </w:rPr>
        <w:t>user</w:t>
      </w:r>
      <w:r>
        <w:t xml:space="preserve"> for future use in the ROS launch file. </w:t>
      </w:r>
    </w:p>
    <w:p w14:paraId="1EBC0D8E" w14:textId="63495EC7" w:rsidR="008F7865" w:rsidRDefault="001546DC" w:rsidP="008F7865">
      <w:pPr>
        <w:spacing w:line="360" w:lineRule="auto"/>
      </w:pPr>
      <w:r>
        <w:lastRenderedPageBreak/>
        <w:t xml:space="preserve">In this algorithm, there </w:t>
      </w:r>
      <w:r w:rsidR="00BF3097">
        <w:rPr>
          <w:noProof/>
        </w:rPr>
        <w:t>is</w:t>
      </w:r>
      <w:r>
        <w:t xml:space="preserve"> </w:t>
      </w:r>
      <w:r w:rsidR="00BF3097">
        <w:t xml:space="preserve">a </w:t>
      </w:r>
      <w:r w:rsidRPr="00BF3097">
        <w:rPr>
          <w:noProof/>
        </w:rPr>
        <w:t>total</w:t>
      </w:r>
      <w:r w:rsidR="007B0C9E">
        <w:rPr>
          <w:noProof/>
        </w:rPr>
        <w:t xml:space="preserve"> of</w:t>
      </w:r>
      <w:r>
        <w:t xml:space="preserve"> 8 different parameters to be set in order to function ideally. </w:t>
      </w:r>
      <w:r w:rsidR="00BB69E9">
        <w:fldChar w:fldCharType="begin"/>
      </w:r>
      <w:r w:rsidR="00BB69E9">
        <w:instrText xml:space="preserve"> REF _Ref4000789 \h </w:instrText>
      </w:r>
      <w:r w:rsidR="008F7865">
        <w:instrText xml:space="preserve"> \* MERGEFORMAT </w:instrText>
      </w:r>
      <w:r w:rsidR="00BB69E9">
        <w:fldChar w:fldCharType="separate"/>
      </w:r>
      <w:r w:rsidR="00721129">
        <w:t xml:space="preserve">Table </w:t>
      </w:r>
      <w:r w:rsidR="00721129">
        <w:rPr>
          <w:noProof/>
        </w:rPr>
        <w:t>4</w:t>
      </w:r>
      <w:r w:rsidR="00BB69E9">
        <w:fldChar w:fldCharType="end"/>
      </w:r>
      <w:r w:rsidR="00BB69E9">
        <w:t xml:space="preserve">, </w:t>
      </w:r>
      <w:r w:rsidR="00BB69E9">
        <w:fldChar w:fldCharType="begin"/>
      </w:r>
      <w:r w:rsidR="00BB69E9">
        <w:instrText xml:space="preserve"> REF _Ref4000791 \h </w:instrText>
      </w:r>
      <w:r w:rsidR="008F7865">
        <w:instrText xml:space="preserve"> \* MERGEFORMAT </w:instrText>
      </w:r>
      <w:r w:rsidR="00BB69E9">
        <w:fldChar w:fldCharType="separate"/>
      </w:r>
      <w:r w:rsidR="00721129">
        <w:t xml:space="preserve">Table </w:t>
      </w:r>
      <w:r w:rsidR="00721129">
        <w:rPr>
          <w:noProof/>
        </w:rPr>
        <w:t>5</w:t>
      </w:r>
      <w:r w:rsidR="00BB69E9">
        <w:fldChar w:fldCharType="end"/>
      </w:r>
      <w:r w:rsidR="00BB69E9">
        <w:t xml:space="preserve"> and </w:t>
      </w:r>
      <w:r w:rsidR="00BB69E9">
        <w:fldChar w:fldCharType="begin"/>
      </w:r>
      <w:r w:rsidR="00BB69E9">
        <w:instrText xml:space="preserve"> REF _Ref4000793 \h </w:instrText>
      </w:r>
      <w:r w:rsidR="008F7865">
        <w:instrText xml:space="preserve"> \* MERGEFORMAT </w:instrText>
      </w:r>
      <w:r w:rsidR="00BB69E9">
        <w:fldChar w:fldCharType="separate"/>
      </w:r>
      <w:r w:rsidR="00721129">
        <w:t xml:space="preserve">Table </w:t>
      </w:r>
      <w:r w:rsidR="00721129">
        <w:rPr>
          <w:noProof/>
        </w:rPr>
        <w:t>6</w:t>
      </w:r>
      <w:r w:rsidR="00BB69E9">
        <w:fldChar w:fldCharType="end"/>
      </w:r>
      <w:r w:rsidR="008E13FC">
        <w:t xml:space="preserve"> is the list of all parameters </w:t>
      </w:r>
      <w:r w:rsidR="00B529F4">
        <w:t>and the value assigned to it</w:t>
      </w:r>
      <w:r w:rsidR="008E13FC">
        <w:t xml:space="preserve"> in this algorithm. </w:t>
      </w:r>
    </w:p>
    <w:p w14:paraId="57428A70" w14:textId="067EF124" w:rsidR="008869A0" w:rsidRDefault="008869A0" w:rsidP="008869A0">
      <w:pPr>
        <w:pStyle w:val="Caption"/>
        <w:keepNext/>
        <w:jc w:val="center"/>
      </w:pPr>
      <w:bookmarkStart w:id="327" w:name="_Ref4000789"/>
      <w:bookmarkStart w:id="328" w:name="_Toc4844231"/>
      <w:r>
        <w:t xml:space="preserve">Table </w:t>
      </w:r>
      <w:fldSimple w:instr=" SEQ Table \* ARABIC ">
        <w:r w:rsidR="00721129">
          <w:rPr>
            <w:noProof/>
          </w:rPr>
          <w:t>4</w:t>
        </w:r>
      </w:fldSimple>
      <w:bookmarkEnd w:id="327"/>
      <w:r>
        <w:t>: List of Parameters in Docking Algorithm</w:t>
      </w:r>
      <w:bookmarkEnd w:id="328"/>
    </w:p>
    <w:tbl>
      <w:tblPr>
        <w:tblStyle w:val="GridTable6Colorful"/>
        <w:tblW w:w="0" w:type="auto"/>
        <w:tblLook w:val="04A0" w:firstRow="1" w:lastRow="0" w:firstColumn="1" w:lastColumn="0" w:noHBand="0" w:noVBand="1"/>
      </w:tblPr>
      <w:tblGrid>
        <w:gridCol w:w="1980"/>
        <w:gridCol w:w="4961"/>
        <w:gridCol w:w="1269"/>
      </w:tblGrid>
      <w:tr w:rsidR="002074CC" w14:paraId="75D2AE90" w14:textId="77777777" w:rsidTr="00FF2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802E49" w14:textId="092D21D6" w:rsidR="002074CC" w:rsidRDefault="002074CC" w:rsidP="002074CC">
            <w:pPr>
              <w:jc w:val="center"/>
            </w:pPr>
            <w:r>
              <w:t>Parameters</w:t>
            </w:r>
          </w:p>
        </w:tc>
        <w:tc>
          <w:tcPr>
            <w:tcW w:w="4961" w:type="dxa"/>
          </w:tcPr>
          <w:p w14:paraId="7B7C696D" w14:textId="10E51035" w:rsidR="002074CC" w:rsidRDefault="002074CC" w:rsidP="002074CC">
            <w:pPr>
              <w:jc w:val="center"/>
              <w:cnfStyle w:val="100000000000" w:firstRow="1" w:lastRow="0" w:firstColumn="0" w:lastColumn="0" w:oddVBand="0" w:evenVBand="0" w:oddHBand="0" w:evenHBand="0" w:firstRowFirstColumn="0" w:firstRowLastColumn="0" w:lastRowFirstColumn="0" w:lastRowLastColumn="0"/>
            </w:pPr>
            <w:r>
              <w:t>Definition</w:t>
            </w:r>
          </w:p>
        </w:tc>
        <w:tc>
          <w:tcPr>
            <w:tcW w:w="1269" w:type="dxa"/>
          </w:tcPr>
          <w:p w14:paraId="6EE582AA" w14:textId="46D7AC2E" w:rsidR="002074CC" w:rsidRDefault="002074CC" w:rsidP="002074CC">
            <w:pPr>
              <w:jc w:val="center"/>
              <w:cnfStyle w:val="100000000000" w:firstRow="1" w:lastRow="0" w:firstColumn="0" w:lastColumn="0" w:oddVBand="0" w:evenVBand="0" w:oddHBand="0" w:evenHBand="0" w:firstRowFirstColumn="0" w:firstRowLastColumn="0" w:lastRowFirstColumn="0" w:lastRowLastColumn="0"/>
            </w:pPr>
            <w:r>
              <w:t>Values</w:t>
            </w:r>
          </w:p>
        </w:tc>
      </w:tr>
      <w:tr w:rsidR="002074CC" w14:paraId="35D75C36"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E7FBF6D" w14:textId="635DA0E7" w:rsidR="002074CC" w:rsidRDefault="002074CC" w:rsidP="00D3536C">
            <w:r w:rsidRPr="00C14CDF">
              <w:rPr>
                <w:noProof/>
              </w:rPr>
              <w:t>zError</w:t>
            </w:r>
          </w:p>
        </w:tc>
        <w:tc>
          <w:tcPr>
            <w:tcW w:w="4961" w:type="dxa"/>
          </w:tcPr>
          <w:p w14:paraId="75DF8ED6" w14:textId="0DBC0152" w:rsidR="002074CC" w:rsidRDefault="002074CC" w:rsidP="00D3536C">
            <w:pPr>
              <w:cnfStyle w:val="000000100000" w:firstRow="0" w:lastRow="0" w:firstColumn="0" w:lastColumn="0" w:oddVBand="0" w:evenVBand="0" w:oddHBand="1" w:evenHBand="0" w:firstRowFirstColumn="0" w:firstRowLastColumn="0" w:lastRowFirstColumn="0" w:lastRowLastColumn="0"/>
            </w:pPr>
            <w:r>
              <w:t xml:space="preserve">The error betwe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when the robot is perfectly parallel to the station</w:t>
            </w:r>
            <w:r w:rsidR="00724F8B">
              <w:t>, in meter</w:t>
            </w:r>
          </w:p>
        </w:tc>
        <w:tc>
          <w:tcPr>
            <w:tcW w:w="1269" w:type="dxa"/>
          </w:tcPr>
          <w:p w14:paraId="1C77AA92" w14:textId="6E59424A" w:rsidR="002074CC" w:rsidRDefault="002074CC" w:rsidP="002074CC">
            <w:pPr>
              <w:jc w:val="center"/>
              <w:cnfStyle w:val="000000100000" w:firstRow="0" w:lastRow="0" w:firstColumn="0" w:lastColumn="0" w:oddVBand="0" w:evenVBand="0" w:oddHBand="1" w:evenHBand="0" w:firstRowFirstColumn="0" w:firstRowLastColumn="0" w:lastRowFirstColumn="0" w:lastRowLastColumn="0"/>
            </w:pPr>
            <w:r>
              <w:t>0.03</w:t>
            </w:r>
          </w:p>
        </w:tc>
      </w:tr>
      <w:tr w:rsidR="002074CC" w14:paraId="2330FC82" w14:textId="77777777" w:rsidTr="00FF2CDC">
        <w:tc>
          <w:tcPr>
            <w:cnfStyle w:val="001000000000" w:firstRow="0" w:lastRow="0" w:firstColumn="1" w:lastColumn="0" w:oddVBand="0" w:evenVBand="0" w:oddHBand="0" w:evenHBand="0" w:firstRowFirstColumn="0" w:firstRowLastColumn="0" w:lastRowFirstColumn="0" w:lastRowLastColumn="0"/>
            <w:tcW w:w="1980" w:type="dxa"/>
          </w:tcPr>
          <w:p w14:paraId="21F94DCC" w14:textId="00706510" w:rsidR="002074CC" w:rsidRDefault="002074CC" w:rsidP="00D3536C">
            <w:r>
              <w:t>ReverseDistance</w:t>
            </w:r>
          </w:p>
        </w:tc>
        <w:tc>
          <w:tcPr>
            <w:tcW w:w="4961" w:type="dxa"/>
          </w:tcPr>
          <w:p w14:paraId="742A5E34" w14:textId="008B6D4D" w:rsidR="002074CC" w:rsidRDefault="003D6896" w:rsidP="00D3536C">
            <w:pPr>
              <w:cnfStyle w:val="000000000000" w:firstRow="0" w:lastRow="0" w:firstColumn="0" w:lastColumn="0" w:oddVBand="0" w:evenVBand="0" w:oddHBand="0" w:evenHBand="0" w:firstRowFirstColumn="0" w:firstRowLastColumn="0" w:lastRowFirstColumn="0" w:lastRowLastColumn="0"/>
            </w:pPr>
            <w:r>
              <w:t>The distance for the reverse function to reach when it is triggered</w:t>
            </w:r>
            <w:r w:rsidR="00724F8B">
              <w:t>, in meter</w:t>
            </w:r>
          </w:p>
        </w:tc>
        <w:tc>
          <w:tcPr>
            <w:tcW w:w="1269" w:type="dxa"/>
          </w:tcPr>
          <w:p w14:paraId="186CDB97" w14:textId="6C886D98" w:rsidR="002074CC" w:rsidRDefault="002074CC" w:rsidP="002074CC">
            <w:pPr>
              <w:jc w:val="center"/>
              <w:cnfStyle w:val="000000000000" w:firstRow="0" w:lastRow="0" w:firstColumn="0" w:lastColumn="0" w:oddVBand="0" w:evenVBand="0" w:oddHBand="0" w:evenHBand="0" w:firstRowFirstColumn="0" w:firstRowLastColumn="0" w:lastRowFirstColumn="0" w:lastRowLastColumn="0"/>
            </w:pPr>
            <w:r>
              <w:t>0.65</w:t>
            </w:r>
          </w:p>
        </w:tc>
      </w:tr>
      <w:tr w:rsidR="002074CC" w14:paraId="46EFC613"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953DA19" w14:textId="26504A65" w:rsidR="002074CC" w:rsidRDefault="002074CC" w:rsidP="00D3536C">
            <w:r>
              <w:t>CheckPointCount</w:t>
            </w:r>
          </w:p>
        </w:tc>
        <w:tc>
          <w:tcPr>
            <w:tcW w:w="4961" w:type="dxa"/>
          </w:tcPr>
          <w:p w14:paraId="10E2C6E1" w14:textId="38246FEC" w:rsidR="002074CC" w:rsidRDefault="003D6896" w:rsidP="00D3536C">
            <w:pPr>
              <w:cnfStyle w:val="000000100000" w:firstRow="0" w:lastRow="0" w:firstColumn="0" w:lastColumn="0" w:oddVBand="0" w:evenVBand="0" w:oddHBand="1" w:evenHBand="0" w:firstRowFirstColumn="0" w:firstRowLastColumn="0" w:lastRowFirstColumn="0" w:lastRowLastColumn="0"/>
            </w:pPr>
            <w:r>
              <w:t>The initial value to count</w:t>
            </w:r>
            <w:r w:rsidR="00724F8B">
              <w:t xml:space="preserve"> </w:t>
            </w:r>
            <w:r>
              <w:t xml:space="preserve">down </w:t>
            </w:r>
            <w:r w:rsidR="00724F8B">
              <w:t xml:space="preserve">to 0 </w:t>
            </w:r>
            <w:r>
              <w:t xml:space="preserve">when the robot </w:t>
            </w:r>
            <w:r w:rsidR="00724F8B">
              <w:t xml:space="preserve">is </w:t>
            </w:r>
            <w:r>
              <w:t xml:space="preserve">at </w:t>
            </w:r>
            <w:r w:rsidR="00724F8B">
              <w:t xml:space="preserve">the </w:t>
            </w:r>
            <w:r w:rsidRPr="00C14CDF">
              <w:rPr>
                <w:noProof/>
              </w:rPr>
              <w:t>check point</w:t>
            </w:r>
            <w:r>
              <w:t xml:space="preserve"> area</w:t>
            </w:r>
          </w:p>
        </w:tc>
        <w:tc>
          <w:tcPr>
            <w:tcW w:w="1269" w:type="dxa"/>
          </w:tcPr>
          <w:p w14:paraId="66F45863" w14:textId="5672B006" w:rsidR="002074CC" w:rsidRDefault="002074CC" w:rsidP="002074CC">
            <w:pPr>
              <w:jc w:val="center"/>
              <w:cnfStyle w:val="000000100000" w:firstRow="0" w:lastRow="0" w:firstColumn="0" w:lastColumn="0" w:oddVBand="0" w:evenVBand="0" w:oddHBand="1" w:evenHBand="0" w:firstRowFirstColumn="0" w:firstRowLastColumn="0" w:lastRowFirstColumn="0" w:lastRowLastColumn="0"/>
            </w:pPr>
            <w:r>
              <w:t>30</w:t>
            </w:r>
          </w:p>
        </w:tc>
      </w:tr>
    </w:tbl>
    <w:p w14:paraId="11BAAF4B" w14:textId="77777777" w:rsidR="00FF2CDC" w:rsidRDefault="00FF2CDC" w:rsidP="00D3536C"/>
    <w:p w14:paraId="6548321F" w14:textId="59605820" w:rsidR="00FF2CDC" w:rsidRDefault="00FF2CDC" w:rsidP="00FF2CDC">
      <w:pPr>
        <w:pStyle w:val="Caption"/>
        <w:keepNext/>
        <w:jc w:val="center"/>
      </w:pPr>
      <w:bookmarkStart w:id="329" w:name="_Ref4000791"/>
      <w:bookmarkStart w:id="330" w:name="_Toc4844232"/>
      <w:r>
        <w:t xml:space="preserve">Table </w:t>
      </w:r>
      <w:fldSimple w:instr=" SEQ Table \* ARABIC ">
        <w:r w:rsidR="00721129">
          <w:rPr>
            <w:noProof/>
          </w:rPr>
          <w:t>5</w:t>
        </w:r>
      </w:fldSimple>
      <w:bookmarkEnd w:id="329"/>
      <w:r>
        <w:t>: List of Parameters in Laser Docked Check Algorithm</w:t>
      </w:r>
      <w:bookmarkEnd w:id="330"/>
    </w:p>
    <w:tbl>
      <w:tblPr>
        <w:tblStyle w:val="GridTable6Colorful"/>
        <w:tblW w:w="0" w:type="auto"/>
        <w:tblLook w:val="04A0" w:firstRow="1" w:lastRow="0" w:firstColumn="1" w:lastColumn="0" w:noHBand="0" w:noVBand="1"/>
      </w:tblPr>
      <w:tblGrid>
        <w:gridCol w:w="1980"/>
        <w:gridCol w:w="4961"/>
        <w:gridCol w:w="1269"/>
      </w:tblGrid>
      <w:tr w:rsidR="008877C5" w14:paraId="278351C1" w14:textId="77777777" w:rsidTr="00FF2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B8C23C" w14:textId="2B731DCF" w:rsidR="008877C5" w:rsidRDefault="008877C5" w:rsidP="008877C5">
            <w:pPr>
              <w:jc w:val="center"/>
            </w:pPr>
            <w:r>
              <w:t>Parameters</w:t>
            </w:r>
          </w:p>
        </w:tc>
        <w:tc>
          <w:tcPr>
            <w:tcW w:w="4961" w:type="dxa"/>
          </w:tcPr>
          <w:p w14:paraId="4B002BA6" w14:textId="3DD55581" w:rsidR="008877C5" w:rsidRDefault="008877C5" w:rsidP="008877C5">
            <w:pPr>
              <w:jc w:val="center"/>
              <w:cnfStyle w:val="100000000000" w:firstRow="1" w:lastRow="0" w:firstColumn="0" w:lastColumn="0" w:oddVBand="0" w:evenVBand="0" w:oddHBand="0" w:evenHBand="0" w:firstRowFirstColumn="0" w:firstRowLastColumn="0" w:lastRowFirstColumn="0" w:lastRowLastColumn="0"/>
            </w:pPr>
            <w:r>
              <w:t>Definition</w:t>
            </w:r>
          </w:p>
        </w:tc>
        <w:tc>
          <w:tcPr>
            <w:tcW w:w="1269" w:type="dxa"/>
          </w:tcPr>
          <w:p w14:paraId="60974D74" w14:textId="485A5D7F" w:rsidR="008877C5" w:rsidRDefault="008877C5" w:rsidP="008877C5">
            <w:pPr>
              <w:jc w:val="center"/>
              <w:cnfStyle w:val="100000000000" w:firstRow="1" w:lastRow="0" w:firstColumn="0" w:lastColumn="0" w:oddVBand="0" w:evenVBand="0" w:oddHBand="0" w:evenHBand="0" w:firstRowFirstColumn="0" w:firstRowLastColumn="0" w:lastRowFirstColumn="0" w:lastRowLastColumn="0"/>
            </w:pPr>
            <w:r>
              <w:t>Values</w:t>
            </w:r>
          </w:p>
        </w:tc>
      </w:tr>
      <w:tr w:rsidR="008877C5" w14:paraId="42E97A2E"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3E42131" w14:textId="47146415" w:rsidR="008877C5" w:rsidRDefault="008877C5" w:rsidP="00D3536C">
            <w:r>
              <w:t>OrientValue</w:t>
            </w:r>
          </w:p>
        </w:tc>
        <w:tc>
          <w:tcPr>
            <w:tcW w:w="4961" w:type="dxa"/>
          </w:tcPr>
          <w:p w14:paraId="11DA4AF7" w14:textId="56F11D2A" w:rsidR="008877C5" w:rsidRDefault="00F56FC5" w:rsidP="00D3536C">
            <w:pPr>
              <w:cnfStyle w:val="000000100000" w:firstRow="0" w:lastRow="0" w:firstColumn="0" w:lastColumn="0" w:oddVBand="0" w:evenVBand="0" w:oddHBand="1" w:evenHBand="0" w:firstRowFirstColumn="0" w:firstRowLastColumn="0" w:lastRowFirstColumn="0" w:lastRowLastColumn="0"/>
            </w:pPr>
            <w:r>
              <w:t xml:space="preserve">A </w:t>
            </w:r>
            <w:r w:rsidR="000A6E66">
              <w:t>benchmark</w:t>
            </w:r>
            <w:r w:rsidR="003A7A6B">
              <w:t xml:space="preserve"> to co</w:t>
            </w:r>
            <w:r w:rsidR="00033116">
              <w:t>mpare with the number of matches between mid-point distance and all other distance</w:t>
            </w:r>
            <w:r w:rsidR="00895591">
              <w:t>s</w:t>
            </w:r>
            <w:r w:rsidR="00033116">
              <w:t xml:space="preserve"> during orientation check</w:t>
            </w:r>
          </w:p>
        </w:tc>
        <w:tc>
          <w:tcPr>
            <w:tcW w:w="1269" w:type="dxa"/>
          </w:tcPr>
          <w:p w14:paraId="7E7AAA70" w14:textId="53F40BF4" w:rsidR="008877C5" w:rsidRDefault="008877C5" w:rsidP="00FF2CDC">
            <w:pPr>
              <w:jc w:val="center"/>
              <w:cnfStyle w:val="000000100000" w:firstRow="0" w:lastRow="0" w:firstColumn="0" w:lastColumn="0" w:oddVBand="0" w:evenVBand="0" w:oddHBand="1" w:evenHBand="0" w:firstRowFirstColumn="0" w:firstRowLastColumn="0" w:lastRowFirstColumn="0" w:lastRowLastColumn="0"/>
            </w:pPr>
            <w:r>
              <w:t>17</w:t>
            </w:r>
          </w:p>
        </w:tc>
      </w:tr>
      <w:tr w:rsidR="008877C5" w14:paraId="2044D38E" w14:textId="77777777" w:rsidTr="00FF2CDC">
        <w:tc>
          <w:tcPr>
            <w:cnfStyle w:val="001000000000" w:firstRow="0" w:lastRow="0" w:firstColumn="1" w:lastColumn="0" w:oddVBand="0" w:evenVBand="0" w:oddHBand="0" w:evenHBand="0" w:firstRowFirstColumn="0" w:firstRowLastColumn="0" w:lastRowFirstColumn="0" w:lastRowLastColumn="0"/>
            <w:tcW w:w="1980" w:type="dxa"/>
          </w:tcPr>
          <w:p w14:paraId="12011B58" w14:textId="0843CA04" w:rsidR="008877C5" w:rsidRDefault="008877C5" w:rsidP="00D3536C">
            <w:r>
              <w:t>Tolerance</w:t>
            </w:r>
          </w:p>
        </w:tc>
        <w:tc>
          <w:tcPr>
            <w:tcW w:w="4961" w:type="dxa"/>
          </w:tcPr>
          <w:p w14:paraId="4F82B045" w14:textId="7143F3E9" w:rsidR="008877C5" w:rsidRDefault="00FF2CDC" w:rsidP="00D3536C">
            <w:pPr>
              <w:cnfStyle w:val="000000000000" w:firstRow="0" w:lastRow="0" w:firstColumn="0" w:lastColumn="0" w:oddVBand="0" w:evenVBand="0" w:oddHBand="0" w:evenHBand="0" w:firstRowFirstColumn="0" w:firstRowLastColumn="0" w:lastRowFirstColumn="0" w:lastRowLastColumn="0"/>
            </w:pPr>
            <w:r>
              <w:t xml:space="preserve">A tolerance </w:t>
            </w:r>
            <w:r w:rsidR="001D47E2">
              <w:t>for the comparison between</w:t>
            </w:r>
            <w:r>
              <w:t xml:space="preserve"> the mid-point distance and all other distance</w:t>
            </w:r>
            <w:r w:rsidR="00895591">
              <w:t>s</w:t>
            </w:r>
            <w:r>
              <w:t xml:space="preserve"> when checking orientation using </w:t>
            </w:r>
            <w:r w:rsidR="007B0C9E" w:rsidRPr="007B0C9E">
              <w:rPr>
                <w:noProof/>
              </w:rPr>
              <w:t xml:space="preserve">the </w:t>
            </w:r>
            <w:r w:rsidRPr="007B0C9E">
              <w:rPr>
                <w:noProof/>
              </w:rPr>
              <w:t>laser</w:t>
            </w:r>
            <w:r w:rsidR="00724F8B">
              <w:t>, in meter</w:t>
            </w:r>
            <w:r>
              <w:t xml:space="preserve"> </w:t>
            </w:r>
          </w:p>
        </w:tc>
        <w:tc>
          <w:tcPr>
            <w:tcW w:w="1269" w:type="dxa"/>
          </w:tcPr>
          <w:p w14:paraId="63B134D6" w14:textId="56AE12FB" w:rsidR="008877C5" w:rsidRDefault="008877C5" w:rsidP="00FF2CDC">
            <w:pPr>
              <w:jc w:val="center"/>
              <w:cnfStyle w:val="000000000000" w:firstRow="0" w:lastRow="0" w:firstColumn="0" w:lastColumn="0" w:oddVBand="0" w:evenVBand="0" w:oddHBand="0" w:evenHBand="0" w:firstRowFirstColumn="0" w:firstRowLastColumn="0" w:lastRowFirstColumn="0" w:lastRowLastColumn="0"/>
            </w:pPr>
            <w:r>
              <w:t>0.015</w:t>
            </w:r>
          </w:p>
        </w:tc>
      </w:tr>
      <w:tr w:rsidR="008877C5" w14:paraId="3C7350E6" w14:textId="77777777" w:rsidTr="00FF2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74B1F3" w14:textId="4873AA11" w:rsidR="008877C5" w:rsidRDefault="008877C5" w:rsidP="00D3536C">
            <w:r>
              <w:t>DockedDistance</w:t>
            </w:r>
          </w:p>
        </w:tc>
        <w:tc>
          <w:tcPr>
            <w:tcW w:w="4961" w:type="dxa"/>
          </w:tcPr>
          <w:p w14:paraId="16DB7612" w14:textId="59B6D50D" w:rsidR="008877C5" w:rsidRDefault="00FF2CDC" w:rsidP="00D3536C">
            <w:pPr>
              <w:cnfStyle w:val="000000100000" w:firstRow="0" w:lastRow="0" w:firstColumn="0" w:lastColumn="0" w:oddVBand="0" w:evenVBand="0" w:oddHBand="1" w:evenHBand="0" w:firstRowFirstColumn="0" w:firstRowLastColumn="0" w:lastRowFirstColumn="0" w:lastRowLastColumn="0"/>
            </w:pPr>
            <w:r>
              <w:t xml:space="preserve">The distance from the laser to the station when the robot is docked, for comparison when doing </w:t>
            </w:r>
            <w:r w:rsidR="00F56FC5">
              <w:t xml:space="preserve">the </w:t>
            </w:r>
            <w:r>
              <w:t>second check</w:t>
            </w:r>
            <w:r w:rsidR="00724F8B">
              <w:t>, in meter</w:t>
            </w:r>
          </w:p>
        </w:tc>
        <w:tc>
          <w:tcPr>
            <w:tcW w:w="1269" w:type="dxa"/>
          </w:tcPr>
          <w:p w14:paraId="7C4D4C41" w14:textId="266CF4C7" w:rsidR="008877C5" w:rsidRDefault="008877C5" w:rsidP="00FF2CDC">
            <w:pPr>
              <w:jc w:val="center"/>
              <w:cnfStyle w:val="000000100000" w:firstRow="0" w:lastRow="0" w:firstColumn="0" w:lastColumn="0" w:oddVBand="0" w:evenVBand="0" w:oddHBand="1" w:evenHBand="0" w:firstRowFirstColumn="0" w:firstRowLastColumn="0" w:lastRowFirstColumn="0" w:lastRowLastColumn="0"/>
            </w:pPr>
            <w:r>
              <w:t>0.178</w:t>
            </w:r>
          </w:p>
        </w:tc>
      </w:tr>
    </w:tbl>
    <w:p w14:paraId="076E02A7" w14:textId="0117C1E3" w:rsidR="008877C5" w:rsidRDefault="008877C5" w:rsidP="00D3536C"/>
    <w:p w14:paraId="0529FE6C" w14:textId="5F380C67" w:rsidR="00C6363A" w:rsidRDefault="00C6363A" w:rsidP="00C6363A">
      <w:pPr>
        <w:pStyle w:val="Caption"/>
        <w:keepNext/>
        <w:jc w:val="center"/>
      </w:pPr>
      <w:bookmarkStart w:id="331" w:name="_Ref4000793"/>
      <w:bookmarkStart w:id="332" w:name="_Toc4844233"/>
      <w:r>
        <w:t xml:space="preserve">Table </w:t>
      </w:r>
      <w:fldSimple w:instr=" SEQ Table \* ARABIC ">
        <w:r w:rsidR="00721129">
          <w:rPr>
            <w:noProof/>
          </w:rPr>
          <w:t>6</w:t>
        </w:r>
      </w:fldSimple>
      <w:bookmarkEnd w:id="331"/>
      <w:r>
        <w:t xml:space="preserve">: List of Parameters in </w:t>
      </w:r>
      <w:r w:rsidR="0061026D">
        <w:t>h</w:t>
      </w:r>
      <w:r>
        <w:t>okuyo1 Node</w:t>
      </w:r>
      <w:bookmarkEnd w:id="332"/>
    </w:p>
    <w:tbl>
      <w:tblPr>
        <w:tblStyle w:val="GridTable6Colorful"/>
        <w:tblW w:w="0" w:type="auto"/>
        <w:tblLook w:val="04A0" w:firstRow="1" w:lastRow="0" w:firstColumn="1" w:lastColumn="0" w:noHBand="0" w:noVBand="1"/>
      </w:tblPr>
      <w:tblGrid>
        <w:gridCol w:w="1980"/>
        <w:gridCol w:w="4394"/>
        <w:gridCol w:w="1836"/>
      </w:tblGrid>
      <w:tr w:rsidR="00B80045" w14:paraId="224F219E" w14:textId="77777777" w:rsidTr="00D140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BC2C8ED" w14:textId="12914B96" w:rsidR="00B80045" w:rsidRDefault="00B80045" w:rsidP="00B80045">
            <w:pPr>
              <w:jc w:val="center"/>
            </w:pPr>
            <w:r>
              <w:t>Parameters</w:t>
            </w:r>
          </w:p>
        </w:tc>
        <w:tc>
          <w:tcPr>
            <w:tcW w:w="4394" w:type="dxa"/>
          </w:tcPr>
          <w:p w14:paraId="5AA312C0" w14:textId="01B17EA0" w:rsidR="00B80045" w:rsidRDefault="00B80045" w:rsidP="00B80045">
            <w:pPr>
              <w:jc w:val="center"/>
              <w:cnfStyle w:val="100000000000" w:firstRow="1" w:lastRow="0" w:firstColumn="0" w:lastColumn="0" w:oddVBand="0" w:evenVBand="0" w:oddHBand="0" w:evenHBand="0" w:firstRowFirstColumn="0" w:firstRowLastColumn="0" w:lastRowFirstColumn="0" w:lastRowLastColumn="0"/>
            </w:pPr>
            <w:r>
              <w:t>Definition</w:t>
            </w:r>
          </w:p>
        </w:tc>
        <w:tc>
          <w:tcPr>
            <w:tcW w:w="1836" w:type="dxa"/>
          </w:tcPr>
          <w:p w14:paraId="3D1323BF" w14:textId="659BAEEB" w:rsidR="00B80045" w:rsidRDefault="00B80045" w:rsidP="00B80045">
            <w:pPr>
              <w:jc w:val="center"/>
              <w:cnfStyle w:val="100000000000" w:firstRow="1" w:lastRow="0" w:firstColumn="0" w:lastColumn="0" w:oddVBand="0" w:evenVBand="0" w:oddHBand="0" w:evenHBand="0" w:firstRowFirstColumn="0" w:firstRowLastColumn="0" w:lastRowFirstColumn="0" w:lastRowLastColumn="0"/>
            </w:pPr>
            <w:r>
              <w:t>Values</w:t>
            </w:r>
          </w:p>
        </w:tc>
      </w:tr>
      <w:tr w:rsidR="00B80045" w14:paraId="071DF719" w14:textId="77777777" w:rsidTr="00D14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0C96BF6" w14:textId="31DE74A6" w:rsidR="00B80045" w:rsidRDefault="00B80045" w:rsidP="00D3536C">
            <w:r>
              <w:t>min_ang</w:t>
            </w:r>
          </w:p>
        </w:tc>
        <w:tc>
          <w:tcPr>
            <w:tcW w:w="4394" w:type="dxa"/>
          </w:tcPr>
          <w:p w14:paraId="5A3F93BB" w14:textId="7C88E784" w:rsidR="00B80045" w:rsidRDefault="00D14004" w:rsidP="00D3536C">
            <w:pPr>
              <w:cnfStyle w:val="000000100000" w:firstRow="0" w:lastRow="0" w:firstColumn="0" w:lastColumn="0" w:oddVBand="0" w:evenVBand="0" w:oddHBand="1" w:evenHBand="0" w:firstRowFirstColumn="0" w:firstRowLastColumn="0" w:lastRowFirstColumn="0" w:lastRowLastColumn="0"/>
            </w:pPr>
            <w:r>
              <w:t>The angle of the first range measurement in radians</w:t>
            </w:r>
          </w:p>
        </w:tc>
        <w:tc>
          <w:tcPr>
            <w:tcW w:w="1836" w:type="dxa"/>
          </w:tcPr>
          <w:p w14:paraId="54136531" w14:textId="72942FCE" w:rsidR="00B80045" w:rsidRDefault="00B80045" w:rsidP="00B80045">
            <w:pPr>
              <w:jc w:val="center"/>
              <w:cnfStyle w:val="000000100000" w:firstRow="0" w:lastRow="0" w:firstColumn="0" w:lastColumn="0" w:oddVBand="0" w:evenVBand="0" w:oddHBand="1" w:evenHBand="0" w:firstRowFirstColumn="0" w:firstRowLastColumn="0" w:lastRowFirstColumn="0" w:lastRowLastColumn="0"/>
            </w:pPr>
            <w:r>
              <w:t>-0.110436619</w:t>
            </w:r>
          </w:p>
        </w:tc>
      </w:tr>
      <w:tr w:rsidR="00B80045" w14:paraId="0DEFFE54" w14:textId="77777777" w:rsidTr="00D14004">
        <w:tc>
          <w:tcPr>
            <w:cnfStyle w:val="001000000000" w:firstRow="0" w:lastRow="0" w:firstColumn="1" w:lastColumn="0" w:oddVBand="0" w:evenVBand="0" w:oddHBand="0" w:evenHBand="0" w:firstRowFirstColumn="0" w:firstRowLastColumn="0" w:lastRowFirstColumn="0" w:lastRowLastColumn="0"/>
            <w:tcW w:w="1980" w:type="dxa"/>
          </w:tcPr>
          <w:p w14:paraId="239D3BF2" w14:textId="30C134AF" w:rsidR="00B80045" w:rsidRDefault="00B80045" w:rsidP="00D3536C">
            <w:r>
              <w:t>max_ang</w:t>
            </w:r>
          </w:p>
        </w:tc>
        <w:tc>
          <w:tcPr>
            <w:tcW w:w="4394" w:type="dxa"/>
          </w:tcPr>
          <w:p w14:paraId="62117FCA" w14:textId="4AA3CE70" w:rsidR="00B80045" w:rsidRDefault="00D14004" w:rsidP="00D3536C">
            <w:pPr>
              <w:cnfStyle w:val="000000000000" w:firstRow="0" w:lastRow="0" w:firstColumn="0" w:lastColumn="0" w:oddVBand="0" w:evenVBand="0" w:oddHBand="0" w:evenHBand="0" w:firstRowFirstColumn="0" w:firstRowLastColumn="0" w:lastRowFirstColumn="0" w:lastRowLastColumn="0"/>
            </w:pPr>
            <w:r>
              <w:t>The angle of the last range measurement in radians</w:t>
            </w:r>
          </w:p>
        </w:tc>
        <w:tc>
          <w:tcPr>
            <w:tcW w:w="1836" w:type="dxa"/>
          </w:tcPr>
          <w:p w14:paraId="54605028" w14:textId="7F7CE0BB" w:rsidR="00B80045" w:rsidRDefault="00B80045" w:rsidP="00B80045">
            <w:pPr>
              <w:jc w:val="center"/>
              <w:cnfStyle w:val="000000000000" w:firstRow="0" w:lastRow="0" w:firstColumn="0" w:lastColumn="0" w:oddVBand="0" w:evenVBand="0" w:oddHBand="0" w:evenHBand="0" w:firstRowFirstColumn="0" w:firstRowLastColumn="0" w:lastRowFirstColumn="0" w:lastRowLastColumn="0"/>
            </w:pPr>
            <w:r>
              <w:t>0.110446619</w:t>
            </w:r>
          </w:p>
        </w:tc>
      </w:tr>
    </w:tbl>
    <w:p w14:paraId="0775D0D3" w14:textId="3D01CDDB" w:rsidR="00B80045" w:rsidRDefault="00B80045" w:rsidP="00D3536C"/>
    <w:p w14:paraId="09432D18" w14:textId="63AE1261" w:rsidR="00B912E8" w:rsidRDefault="00B912E8" w:rsidP="008F7865">
      <w:pPr>
        <w:spacing w:line="360" w:lineRule="auto"/>
      </w:pPr>
      <w:r>
        <w:t xml:space="preserve">In </w:t>
      </w:r>
      <w:r w:rsidR="00BB69E9">
        <w:fldChar w:fldCharType="begin"/>
      </w:r>
      <w:r w:rsidR="00BB69E9">
        <w:instrText xml:space="preserve"> REF _Ref4000789 \h </w:instrText>
      </w:r>
      <w:r w:rsidR="008F7865">
        <w:instrText xml:space="preserve"> \* MERGEFORMAT </w:instrText>
      </w:r>
      <w:r w:rsidR="00BB69E9">
        <w:fldChar w:fldCharType="separate"/>
      </w:r>
      <w:r w:rsidR="00721129">
        <w:t xml:space="preserve">Table </w:t>
      </w:r>
      <w:r w:rsidR="00721129">
        <w:rPr>
          <w:noProof/>
        </w:rPr>
        <w:t>4</w:t>
      </w:r>
      <w:r w:rsidR="00BB69E9">
        <w:fldChar w:fldCharType="end"/>
      </w:r>
      <w:r>
        <w:t xml:space="preserve">, the parameters ReverseDistance and CheckPointCount </w:t>
      </w:r>
      <w:r w:rsidR="00C4493E">
        <w:t>can be</w:t>
      </w:r>
      <w:r>
        <w:t xml:space="preserve"> set based on </w:t>
      </w:r>
      <w:r w:rsidRPr="00BF3097">
        <w:rPr>
          <w:noProof/>
        </w:rPr>
        <w:t>user</w:t>
      </w:r>
      <w:r>
        <w:t xml:space="preserve"> preference. </w:t>
      </w:r>
      <w:r w:rsidR="00C4493E">
        <w:t xml:space="preserve">The larger the value of ChekcPointCount, the longer the robot will stay at the </w:t>
      </w:r>
      <w:r w:rsidR="00C4493E" w:rsidRPr="00C14CDF">
        <w:rPr>
          <w:noProof/>
        </w:rPr>
        <w:t>check point</w:t>
      </w:r>
      <w:r w:rsidR="00C4493E">
        <w:t xml:space="preserve"> before moving towards the charging station. For the ReverseDistance, the </w:t>
      </w:r>
      <w:r w:rsidR="006E68A5">
        <w:t xml:space="preserve">value can be set within the range </w:t>
      </w:r>
      <m:oMath>
        <m:d>
          <m:dPr>
            <m:begChr m:val="["/>
            <m:endChr m:val="]"/>
            <m:ctrlPr>
              <w:rPr>
                <w:rFonts w:ascii="Cambria Math" w:hAnsi="Cambria Math"/>
                <w:i/>
              </w:rPr>
            </m:ctrlPr>
          </m:dPr>
          <m:e>
            <m:r>
              <w:rPr>
                <w:rFonts w:ascii="Cambria Math" w:hAnsi="Cambria Math"/>
              </w:rPr>
              <m:t>0.3, 0.9</m:t>
            </m:r>
          </m:e>
        </m:d>
      </m:oMath>
      <w:r w:rsidR="006E68A5">
        <w:t>, this range is to ensure that the robot can detect the markers</w:t>
      </w:r>
      <w:r w:rsidR="004D348A">
        <w:t xml:space="preserve"> and stop reverse</w:t>
      </w:r>
      <w:r w:rsidR="006E68A5">
        <w:t xml:space="preserve">. </w:t>
      </w:r>
      <w:r w:rsidR="004D348A">
        <w:t xml:space="preserve">Some factors to consider when choosing the value for the parameter ReverseDistance is the space </w:t>
      </w:r>
      <w:r w:rsidR="004D348A">
        <w:lastRenderedPageBreak/>
        <w:t xml:space="preserve">for the robot to reposition itself and the time taken to reverse and reposition. For the parameter </w:t>
      </w:r>
      <w:r w:rsidR="004D348A" w:rsidRPr="00C14CDF">
        <w:rPr>
          <w:noProof/>
        </w:rPr>
        <w:t>zError</w:t>
      </w:r>
      <w:r w:rsidR="004D348A">
        <w:t xml:space="preserve">, the value is determined from </w:t>
      </w:r>
      <w:r w:rsidR="00BF3097">
        <w:t xml:space="preserve">the </w:t>
      </w:r>
      <w:r w:rsidR="004D348A" w:rsidRPr="00BF3097">
        <w:rPr>
          <w:noProof/>
        </w:rPr>
        <w:t>experiment</w:t>
      </w:r>
      <w:r w:rsidR="004D348A">
        <w:t xml:space="preserve"> and </w:t>
      </w:r>
      <w:r w:rsidR="004D348A" w:rsidRPr="00BF3097">
        <w:rPr>
          <w:noProof/>
        </w:rPr>
        <w:t>fine</w:t>
      </w:r>
      <w:r w:rsidR="00BF3097">
        <w:rPr>
          <w:noProof/>
        </w:rPr>
        <w:t>-</w:t>
      </w:r>
      <w:r w:rsidR="004D348A" w:rsidRPr="00BF3097">
        <w:rPr>
          <w:noProof/>
        </w:rPr>
        <w:t>tuning</w:t>
      </w:r>
      <w:r w:rsidR="004D348A">
        <w:t>.</w:t>
      </w:r>
      <w:r w:rsidR="00F612DC">
        <w:t xml:space="preserve"> The</w:t>
      </w:r>
      <w:r w:rsidR="004D348A">
        <w:t xml:space="preserve"> value 0.03 is the difference betwe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4D348A">
        <w:t xml:space="preserve">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004D348A">
        <w:t xml:space="preserve"> when the robot is in </w:t>
      </w:r>
      <w:r w:rsidR="00BF3097">
        <w:t xml:space="preserve">the </w:t>
      </w:r>
      <w:r w:rsidR="004D348A">
        <w:t>co</w:t>
      </w:r>
      <w:r w:rsidR="004D348A" w:rsidRPr="00BF3097">
        <w:rPr>
          <w:noProof/>
        </w:rPr>
        <w:t>rrect o</w:t>
      </w:r>
      <w:r w:rsidR="004D348A">
        <w:t xml:space="preserve">rientation with respect to the station. </w:t>
      </w:r>
    </w:p>
    <w:p w14:paraId="021EDF1D" w14:textId="39C54270" w:rsidR="004D348A" w:rsidRDefault="004D348A" w:rsidP="008F7865">
      <w:pPr>
        <w:spacing w:line="360" w:lineRule="auto"/>
      </w:pPr>
      <w:r>
        <w:t xml:space="preserve">In </w:t>
      </w:r>
      <w:r w:rsidR="00BB69E9">
        <w:fldChar w:fldCharType="begin"/>
      </w:r>
      <w:r w:rsidR="00BB69E9">
        <w:instrText xml:space="preserve"> REF _Ref4000791 \h </w:instrText>
      </w:r>
      <w:r w:rsidR="008F7865">
        <w:instrText xml:space="preserve"> \* MERGEFORMAT </w:instrText>
      </w:r>
      <w:r w:rsidR="00BB69E9">
        <w:fldChar w:fldCharType="separate"/>
      </w:r>
      <w:r w:rsidR="00721129">
        <w:t xml:space="preserve">Table </w:t>
      </w:r>
      <w:r w:rsidR="00721129">
        <w:rPr>
          <w:noProof/>
        </w:rPr>
        <w:t>5</w:t>
      </w:r>
      <w:r w:rsidR="00BB69E9">
        <w:fldChar w:fldCharType="end"/>
      </w:r>
      <w:r>
        <w:t xml:space="preserve">, </w:t>
      </w:r>
      <w:r w:rsidR="00F41015">
        <w:t xml:space="preserve">the parameter OrientValue can be set based on user preference. Currently, the range for this parameter is </w:t>
      </w:r>
      <m:oMath>
        <m:d>
          <m:dPr>
            <m:begChr m:val="["/>
            <m:endChr m:val="]"/>
            <m:ctrlPr>
              <w:rPr>
                <w:rFonts w:ascii="Cambria Math" w:hAnsi="Cambria Math"/>
                <w:i/>
              </w:rPr>
            </m:ctrlPr>
          </m:dPr>
          <m:e>
            <m:r>
              <w:rPr>
                <w:rFonts w:ascii="Cambria Math" w:hAnsi="Cambria Math"/>
              </w:rPr>
              <m:t>0, 18</m:t>
            </m:r>
          </m:e>
        </m:d>
      </m:oMath>
      <w:r w:rsidR="00F41015">
        <w:t xml:space="preserve">, but the range will be affected by the parameters set in </w:t>
      </w:r>
      <w:r w:rsidR="00BB69E9">
        <w:fldChar w:fldCharType="begin"/>
      </w:r>
      <w:r w:rsidR="00BB69E9">
        <w:instrText xml:space="preserve"> REF _Ref4000793 \h </w:instrText>
      </w:r>
      <w:r w:rsidR="008F7865">
        <w:instrText xml:space="preserve"> \* MERGEFORMAT </w:instrText>
      </w:r>
      <w:r w:rsidR="00BB69E9">
        <w:fldChar w:fldCharType="separate"/>
      </w:r>
      <w:r w:rsidR="00721129">
        <w:t xml:space="preserve">Table </w:t>
      </w:r>
      <w:r w:rsidR="00721129">
        <w:rPr>
          <w:noProof/>
        </w:rPr>
        <w:t>6</w:t>
      </w:r>
      <w:r w:rsidR="00BB69E9">
        <w:fldChar w:fldCharType="end"/>
      </w:r>
      <w:r w:rsidR="00F41015">
        <w:t xml:space="preserve">. </w:t>
      </w:r>
      <w:r w:rsidR="00895591">
        <w:t xml:space="preserve">The higher the value for the parameter OrientValue, the tighter the allowance during the orientation check. </w:t>
      </w:r>
      <w:r w:rsidR="00F41015">
        <w:t xml:space="preserve">For the parameters Tolerance and DockedDistance, several </w:t>
      </w:r>
      <w:r w:rsidR="00F41015" w:rsidRPr="00BF3097">
        <w:rPr>
          <w:noProof/>
        </w:rPr>
        <w:t>fine</w:t>
      </w:r>
      <w:r w:rsidR="00BF3097">
        <w:rPr>
          <w:noProof/>
        </w:rPr>
        <w:t>-</w:t>
      </w:r>
      <w:r w:rsidR="00F41015" w:rsidRPr="00BF3097">
        <w:rPr>
          <w:noProof/>
        </w:rPr>
        <w:t>tuning</w:t>
      </w:r>
      <w:r w:rsidR="00F41015">
        <w:t xml:space="preserve"> and experiments are carried out to obtain the values. </w:t>
      </w:r>
      <w:r w:rsidR="00895591">
        <w:t xml:space="preserve">For the parameter Tolerance, the value 0.015 is obtained from the average of all the difference between the mid-point distance and all other distances, as discussed in the previous section. For the parameter DockedDistance, the value 0.178 is the distance from the Hokuyo laser range finder to the station when the robot is in the docked and charging position. </w:t>
      </w:r>
    </w:p>
    <w:p w14:paraId="1D91B538" w14:textId="3D20C2B4" w:rsidR="00895591" w:rsidRDefault="00895591" w:rsidP="008F7865">
      <w:pPr>
        <w:spacing w:line="360" w:lineRule="auto"/>
      </w:pPr>
      <w:r>
        <w:t xml:space="preserve">In </w:t>
      </w:r>
      <w:r w:rsidR="00BB69E9">
        <w:fldChar w:fldCharType="begin"/>
      </w:r>
      <w:r w:rsidR="00BB69E9">
        <w:instrText xml:space="preserve"> REF _Ref4000793 \h </w:instrText>
      </w:r>
      <w:r w:rsidR="008F7865">
        <w:instrText xml:space="preserve"> \* MERGEFORMAT </w:instrText>
      </w:r>
      <w:r w:rsidR="00BB69E9">
        <w:fldChar w:fldCharType="separate"/>
      </w:r>
      <w:r w:rsidR="00721129">
        <w:t xml:space="preserve">Table </w:t>
      </w:r>
      <w:r w:rsidR="00721129">
        <w:rPr>
          <w:noProof/>
        </w:rPr>
        <w:t>6</w:t>
      </w:r>
      <w:r w:rsidR="00BB69E9">
        <w:fldChar w:fldCharType="end"/>
      </w:r>
      <w:r>
        <w:t xml:space="preserve">, the user can set </w:t>
      </w:r>
      <w:r w:rsidRPr="00BF3097">
        <w:rPr>
          <w:noProof/>
        </w:rPr>
        <w:t>both</w:t>
      </w:r>
      <w:r>
        <w:t xml:space="preserve"> parameters based on their preference. Currently, the value set for the parameters are around </w:t>
      </w:r>
      <m:oMath>
        <m:d>
          <m:dPr>
            <m:begChr m:val="["/>
            <m:endChr m:val="]"/>
            <m:ctrlPr>
              <w:rPr>
                <w:rFonts w:ascii="Cambria Math" w:hAnsi="Cambria Math"/>
                <w:i/>
              </w:rPr>
            </m:ctrlPr>
          </m:dPr>
          <m:e>
            <m:r>
              <w:rPr>
                <w:rFonts w:ascii="Cambria Math" w:hAnsi="Cambria Math"/>
              </w:rPr>
              <m:t>-8°, 8°</m:t>
            </m:r>
          </m:e>
        </m:d>
      </m:oMath>
      <w:r>
        <w:t xml:space="preserve">. However, when the value is changed, </w:t>
      </w:r>
      <w:r w:rsidR="008B06BD">
        <w:t>the value for the parameter Orien</w:t>
      </w:r>
      <w:r w:rsidR="004653DA">
        <w:t>t</w:t>
      </w:r>
      <w:r w:rsidR="008B06BD">
        <w:t>Value should be changed as well to achieve the same strictness in orientation check. The angle increment between each scan is</w:t>
      </w:r>
      <w:r w:rsidR="00A44CA4">
        <w:t xml:space="preserve"> </w:t>
      </w:r>
      <m:oMath>
        <m:r>
          <w:rPr>
            <w:rFonts w:ascii="Cambria Math" w:hAnsi="Cambria Math"/>
          </w:rPr>
          <m:t>0.3516°</m:t>
        </m:r>
      </m:oMath>
      <w:r w:rsidR="008B06BD">
        <w:t>, which is not disc</w:t>
      </w:r>
      <w:r w:rsidR="00A44CA4">
        <w:t>ussed</w:t>
      </w:r>
      <w:r w:rsidR="008B06BD">
        <w:t xml:space="preserve"> in this report but can be seen in the</w:t>
      </w:r>
      <w:r w:rsidR="006949BF">
        <w:t xml:space="preserve"> source code in A</w:t>
      </w:r>
      <w:r w:rsidR="008B06BD">
        <w:t>ppendix</w:t>
      </w:r>
      <w:r w:rsidR="006949BF">
        <w:t xml:space="preserve"> A</w:t>
      </w:r>
      <w:r w:rsidR="008B06BD">
        <w:t xml:space="preserve">. Hence, the new range for the parameter OrientValue will be </w:t>
      </w:r>
      <m:oMath>
        <m:d>
          <m:dPr>
            <m:begChr m:val="["/>
            <m:endChr m:val="]"/>
            <m:ctrlPr>
              <w:rPr>
                <w:rFonts w:ascii="Cambria Math" w:hAnsi="Cambria Math"/>
                <w:i/>
              </w:rPr>
            </m:ctrlPr>
          </m:dPr>
          <m:e>
            <m:r>
              <w:rPr>
                <w:rFonts w:ascii="Cambria Math" w:hAnsi="Cambria Math"/>
              </w:rPr>
              <m:t>0, n</m:t>
            </m:r>
          </m:e>
        </m:d>
      </m:oMath>
      <w:r w:rsidR="008B06BD">
        <w:t xml:space="preserve"> where </w:t>
      </w:r>
      <m:oMath>
        <m:r>
          <w:rPr>
            <w:rFonts w:ascii="Cambria Math" w:hAnsi="Cambria Math"/>
          </w:rPr>
          <m:t>n</m:t>
        </m:r>
      </m:oMath>
      <w:r w:rsidR="008B06BD">
        <w:t xml:space="preserve"> can be calculated using the equation below. </w:t>
      </w:r>
    </w:p>
    <w:p w14:paraId="578E1E52" w14:textId="731053B9" w:rsidR="00233664" w:rsidRPr="00233664" w:rsidRDefault="002105D2" w:rsidP="008F7865">
      <w:pPr>
        <w:spacing w:line="360" w:lineRule="auto"/>
      </w:pPr>
      <m:oMathPara>
        <m:oMath>
          <m:eqArr>
            <m:eqArrPr>
              <m:maxDist m:val="1"/>
              <m:ctrlPr>
                <w:rPr>
                  <w:rFonts w:ascii="Cambria Math" w:hAnsi="Cambria Math"/>
                  <w:i/>
                </w:rPr>
              </m:ctrlPr>
            </m:eqArrPr>
            <m:e>
              <m:r>
                <w:rPr>
                  <w:rFonts w:ascii="Cambria Math" w:hAnsi="Cambria Math"/>
                </w:rPr>
                <m:t>n=</m:t>
              </m:r>
              <m:f>
                <m:fPr>
                  <m:ctrlPr>
                    <w:rPr>
                      <w:rFonts w:ascii="Cambria Math" w:hAnsi="Cambria Math"/>
                      <w:i/>
                    </w:rPr>
                  </m:ctrlPr>
                </m:fPr>
                <m:num>
                  <m:d>
                    <m:dPr>
                      <m:begChr m:val="|"/>
                      <m:endChr m:val="|"/>
                      <m:ctrlPr>
                        <w:rPr>
                          <w:rFonts w:ascii="Cambria Math" w:hAnsi="Cambria Math"/>
                          <w:i/>
                        </w:rPr>
                      </m:ctrlPr>
                    </m:dPr>
                    <m:e>
                      <m:r>
                        <m:rPr>
                          <m:sty m:val="p"/>
                        </m:rPr>
                        <w:rPr>
                          <w:rFonts w:ascii="Cambria Math" w:hAnsi="Cambria Math"/>
                        </w:rPr>
                        <m:t>max_</m:t>
                      </m:r>
                      <m:r>
                        <w:rPr>
                          <w:rFonts w:ascii="Cambria Math" w:hAnsi="Cambria Math"/>
                        </w:rPr>
                        <m:t>ang</m:t>
                      </m:r>
                    </m:e>
                  </m:d>
                  <m:r>
                    <w:rPr>
                      <w:rFonts w:ascii="Cambria Math" w:hAnsi="Cambria Math"/>
                    </w:rPr>
                    <m:t>-</m:t>
                  </m:r>
                  <m:d>
                    <m:dPr>
                      <m:begChr m:val="|"/>
                      <m:endChr m:val="|"/>
                      <m:ctrlPr>
                        <w:rPr>
                          <w:rFonts w:ascii="Cambria Math" w:hAnsi="Cambria Math"/>
                          <w:i/>
                        </w:rPr>
                      </m:ctrlPr>
                    </m:dPr>
                    <m:e>
                      <m:r>
                        <m:rPr>
                          <m:sty m:val="p"/>
                        </m:rPr>
                        <w:rPr>
                          <w:rFonts w:ascii="Cambria Math" w:hAnsi="Cambria Math"/>
                        </w:rPr>
                        <m:t>min_</m:t>
                      </m:r>
                      <m:r>
                        <w:rPr>
                          <w:rFonts w:ascii="Cambria Math" w:hAnsi="Cambria Math"/>
                        </w:rPr>
                        <m:t>ang</m:t>
                      </m:r>
                    </m:e>
                  </m:d>
                </m:num>
                <m:den>
                  <m:r>
                    <w:rPr>
                      <w:rFonts w:ascii="Cambria Math" w:hAnsi="Cambria Math"/>
                    </w:rPr>
                    <m:t>2×angle increment</m:t>
                  </m:r>
                </m:den>
              </m:f>
              <m:r>
                <w:rPr>
                  <w:rFonts w:ascii="Cambria Math" w:hAnsi="Cambria Math"/>
                </w:rPr>
                <m:t>#</m:t>
              </m:r>
              <m:d>
                <m:dPr>
                  <m:ctrlPr>
                    <w:rPr>
                      <w:rFonts w:ascii="Cambria Math" w:hAnsi="Cambria Math"/>
                      <w:i/>
                    </w:rPr>
                  </m:ctrlPr>
                </m:dPr>
                <m:e>
                  <m:r>
                    <w:rPr>
                      <w:rFonts w:ascii="Cambria Math" w:hAnsi="Cambria Math"/>
                    </w:rPr>
                    <m:t>8</m:t>
                  </m:r>
                </m:e>
              </m:d>
            </m:e>
          </m:eqArr>
        </m:oMath>
      </m:oMathPara>
    </w:p>
    <w:p w14:paraId="44C6DAA6" w14:textId="6216907D" w:rsidR="002B6C21" w:rsidRDefault="002B6C21" w:rsidP="008F7865">
      <w:pPr>
        <w:spacing w:line="360" w:lineRule="auto"/>
      </w:pPr>
    </w:p>
    <w:p w14:paraId="16B1E6FA" w14:textId="025BEA85" w:rsidR="002B6C21" w:rsidRDefault="002B6C21" w:rsidP="008F7865">
      <w:pPr>
        <w:spacing w:line="360" w:lineRule="auto"/>
      </w:pPr>
    </w:p>
    <w:p w14:paraId="1B409170" w14:textId="77777777" w:rsidR="002B6C21" w:rsidRDefault="002B6C21" w:rsidP="008F7865">
      <w:pPr>
        <w:spacing w:line="360" w:lineRule="auto"/>
      </w:pPr>
    </w:p>
    <w:p w14:paraId="1094E439" w14:textId="41CE3BC6" w:rsidR="00396D1D" w:rsidRDefault="00396D1D" w:rsidP="00551732">
      <w:pPr>
        <w:pStyle w:val="Heading2"/>
      </w:pPr>
      <w:bookmarkStart w:id="333" w:name="_Toc4844178"/>
      <w:r>
        <w:lastRenderedPageBreak/>
        <w:t>Charging Station</w:t>
      </w:r>
      <w:r w:rsidR="00551732">
        <w:t xml:space="preserve"> Framework and Placement</w:t>
      </w:r>
      <w:bookmarkEnd w:id="333"/>
    </w:p>
    <w:p w14:paraId="567483AA" w14:textId="53DAC6E4" w:rsidR="004E63C1" w:rsidRPr="004E63C1" w:rsidRDefault="004E63C1" w:rsidP="004E63C1">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334" w:name="_Toc3491707"/>
      <w:bookmarkStart w:id="335" w:name="_Toc3491777"/>
      <w:bookmarkStart w:id="336" w:name="_Toc3543040"/>
      <w:bookmarkStart w:id="337" w:name="_Toc3543462"/>
      <w:bookmarkStart w:id="338" w:name="_Toc3543557"/>
      <w:bookmarkStart w:id="339" w:name="_Toc3577102"/>
      <w:bookmarkStart w:id="340" w:name="_Toc3577733"/>
      <w:bookmarkStart w:id="341" w:name="_Toc3626237"/>
      <w:bookmarkStart w:id="342" w:name="_Toc3628524"/>
      <w:bookmarkStart w:id="343" w:name="_Toc3636174"/>
      <w:bookmarkStart w:id="344" w:name="_Toc3641981"/>
      <w:bookmarkStart w:id="345" w:name="_Toc3644763"/>
      <w:bookmarkStart w:id="346" w:name="_Toc3644817"/>
      <w:bookmarkStart w:id="347" w:name="_Toc3646908"/>
      <w:bookmarkStart w:id="348" w:name="_Toc3649844"/>
      <w:bookmarkStart w:id="349" w:name="_Toc3737215"/>
      <w:bookmarkStart w:id="350" w:name="_Toc3835293"/>
      <w:bookmarkStart w:id="351" w:name="_Toc3835369"/>
      <w:bookmarkStart w:id="352" w:name="_Toc3835427"/>
      <w:bookmarkStart w:id="353" w:name="_Toc3835594"/>
      <w:bookmarkStart w:id="354" w:name="_Toc3842762"/>
      <w:bookmarkStart w:id="355" w:name="_Toc3888688"/>
      <w:bookmarkStart w:id="356" w:name="_Toc3967245"/>
      <w:bookmarkStart w:id="357" w:name="_Toc3969889"/>
      <w:bookmarkStart w:id="358" w:name="_Toc4001685"/>
      <w:bookmarkStart w:id="359" w:name="_Toc4059349"/>
      <w:bookmarkStart w:id="360" w:name="_Toc4073218"/>
      <w:bookmarkStart w:id="361" w:name="_Toc4166606"/>
      <w:bookmarkStart w:id="362" w:name="_Toc4166865"/>
      <w:bookmarkStart w:id="363" w:name="_Toc4184911"/>
      <w:bookmarkStart w:id="364" w:name="_Toc4224097"/>
      <w:bookmarkStart w:id="365" w:name="_Toc4226218"/>
      <w:bookmarkStart w:id="366" w:name="_Toc4228357"/>
      <w:bookmarkStart w:id="367" w:name="_Toc4431995"/>
      <w:bookmarkStart w:id="368" w:name="_Toc4567959"/>
      <w:bookmarkStart w:id="369" w:name="_Toc4577169"/>
      <w:bookmarkStart w:id="370" w:name="_Toc4587174"/>
      <w:bookmarkStart w:id="371" w:name="_Toc4747740"/>
      <w:bookmarkStart w:id="372" w:name="_Toc4748936"/>
      <w:bookmarkStart w:id="373" w:name="_Toc4770854"/>
      <w:bookmarkStart w:id="374" w:name="_Toc4772932"/>
      <w:bookmarkStart w:id="375" w:name="_Toc4773037"/>
      <w:bookmarkStart w:id="376" w:name="_Toc4773135"/>
      <w:bookmarkStart w:id="377" w:name="_Toc4841186"/>
      <w:bookmarkStart w:id="378" w:name="_Toc4841284"/>
      <w:bookmarkStart w:id="379" w:name="_Toc4841338"/>
      <w:bookmarkStart w:id="380" w:name="_Toc4841392"/>
      <w:bookmarkStart w:id="381" w:name="_Toc4841447"/>
      <w:bookmarkStart w:id="382" w:name="_Toc4843215"/>
      <w:bookmarkStart w:id="383" w:name="_Toc4844076"/>
      <w:bookmarkStart w:id="384" w:name="_Toc4844179"/>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p w14:paraId="6E8F4113" w14:textId="117C1178" w:rsidR="00326239" w:rsidRDefault="00326239" w:rsidP="008F7865">
      <w:pPr>
        <w:spacing w:line="360" w:lineRule="auto"/>
      </w:pPr>
      <w:r>
        <w:t xml:space="preserve">There are in total 3 versions of charging station </w:t>
      </w:r>
      <w:r w:rsidR="007B0C9E">
        <w:t xml:space="preserve">framework </w:t>
      </w:r>
      <w:r>
        <w:t xml:space="preserve">constructed throughout this project. All 3 versions of </w:t>
      </w:r>
      <w:r w:rsidR="007B0C9E">
        <w:t xml:space="preserve">the </w:t>
      </w:r>
      <w:r w:rsidRPr="007B0C9E">
        <w:rPr>
          <w:noProof/>
        </w:rPr>
        <w:t>charging</w:t>
      </w:r>
      <w:r>
        <w:t xml:space="preserve"> station</w:t>
      </w:r>
      <w:r w:rsidR="007B0C9E">
        <w:t xml:space="preserve"> framework</w:t>
      </w:r>
      <w:r>
        <w:t xml:space="preserve"> are shown in the figures below. </w:t>
      </w:r>
    </w:p>
    <w:p w14:paraId="16DBA8D4" w14:textId="5A989A01" w:rsidR="00F26A28" w:rsidRDefault="00F26A28" w:rsidP="00F26A28">
      <w:r>
        <w:rPr>
          <w:noProof/>
        </w:rPr>
        <mc:AlternateContent>
          <mc:Choice Requires="wps">
            <w:drawing>
              <wp:anchor distT="0" distB="0" distL="114300" distR="114300" simplePos="0" relativeHeight="251783168" behindDoc="0" locked="0" layoutInCell="1" allowOverlap="1" wp14:anchorId="0F4776D7" wp14:editId="002E9113">
                <wp:simplePos x="0" y="0"/>
                <wp:positionH relativeFrom="column">
                  <wp:posOffset>-3175</wp:posOffset>
                </wp:positionH>
                <wp:positionV relativeFrom="paragraph">
                  <wp:posOffset>2634615</wp:posOffset>
                </wp:positionV>
                <wp:extent cx="5219700" cy="314325"/>
                <wp:effectExtent l="0" t="0" r="0" b="9525"/>
                <wp:wrapTopAndBottom/>
                <wp:docPr id="207" name="Text Box 207"/>
                <wp:cNvGraphicFramePr/>
                <a:graphic xmlns:a="http://schemas.openxmlformats.org/drawingml/2006/main">
                  <a:graphicData uri="http://schemas.microsoft.com/office/word/2010/wordprocessingShape">
                    <wps:wsp>
                      <wps:cNvSpPr txBox="1"/>
                      <wps:spPr>
                        <a:xfrm>
                          <a:off x="0" y="0"/>
                          <a:ext cx="5219700" cy="314325"/>
                        </a:xfrm>
                        <a:prstGeom prst="rect">
                          <a:avLst/>
                        </a:prstGeom>
                        <a:solidFill>
                          <a:prstClr val="white"/>
                        </a:solidFill>
                        <a:ln>
                          <a:noFill/>
                        </a:ln>
                      </wps:spPr>
                      <wps:txbx>
                        <w:txbxContent>
                          <w:p w14:paraId="7142893C" w14:textId="28E8E6F2" w:rsidR="001B0229" w:rsidRPr="00D52D27" w:rsidRDefault="001B0229" w:rsidP="00182BBE">
                            <w:pPr>
                              <w:pStyle w:val="Caption"/>
                              <w:jc w:val="center"/>
                              <w:rPr>
                                <w:noProof/>
                                <w:sz w:val="24"/>
                              </w:rPr>
                            </w:pPr>
                            <w:bookmarkStart w:id="385" w:name="_Toc4844221"/>
                            <w:r>
                              <w:t xml:space="preserve">Figure </w:t>
                            </w:r>
                            <w:fldSimple w:instr=" SEQ Figure \* ARABIC ">
                              <w:r>
                                <w:rPr>
                                  <w:noProof/>
                                </w:rPr>
                                <w:t>25</w:t>
                              </w:r>
                            </w:fldSimple>
                            <w:r>
                              <w:t>: First Version of Charging Station Framework</w:t>
                            </w:r>
                            <w:bookmarkEnd w:id="3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4776D7" id="Text Box 207" o:spid="_x0000_s1068" type="#_x0000_t202" style="position:absolute;margin-left:-.25pt;margin-top:207.45pt;width:411pt;height:24.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" stroked="f">
                <v:textbox inset="0,0,0,0">
                  <w:txbxContent>
                    <w:p w14:paraId="7142893C" w14:textId="28E8E6F2" w:rsidR="001B0229" w:rsidRPr="00D52D27" w:rsidRDefault="001B0229" w:rsidP="00182BBE">
                      <w:pPr>
                        <w:pStyle w:val="Caption"/>
                        <w:jc w:val="center"/>
                        <w:rPr>
                          <w:noProof/>
                          <w:sz w:val="24"/>
                        </w:rPr>
                      </w:pPr>
                      <w:bookmarkStart w:id="386" w:name="_Toc4844221"/>
                      <w:r>
                        <w:t xml:space="preserve">Figure </w:t>
                      </w:r>
                      <w:fldSimple w:instr=" SEQ Figure \* ARABIC ">
                        <w:r>
                          <w:rPr>
                            <w:noProof/>
                          </w:rPr>
                          <w:t>25</w:t>
                        </w:r>
                      </w:fldSimple>
                      <w:r>
                        <w:t>: First Version of Charging Station Framework</w:t>
                      </w:r>
                      <w:bookmarkEnd w:id="386"/>
                    </w:p>
                  </w:txbxContent>
                </v:textbox>
                <w10:wrap type="topAndBottom"/>
              </v:shape>
            </w:pict>
          </mc:Fallback>
        </mc:AlternateContent>
      </w:r>
      <w:r>
        <w:rPr>
          <w:noProof/>
        </w:rPr>
        <w:drawing>
          <wp:anchor distT="0" distB="0" distL="114300" distR="114300" simplePos="0" relativeHeight="251781120" behindDoc="0" locked="0" layoutInCell="1" allowOverlap="1" wp14:anchorId="5892BE17" wp14:editId="158024B3">
            <wp:simplePos x="0" y="0"/>
            <wp:positionH relativeFrom="column">
              <wp:posOffset>-3175</wp:posOffset>
            </wp:positionH>
            <wp:positionV relativeFrom="paragraph">
              <wp:posOffset>190500</wp:posOffset>
            </wp:positionV>
            <wp:extent cx="5219700" cy="2371725"/>
            <wp:effectExtent l="0" t="0" r="0" b="9525"/>
            <wp:wrapTopAndBottom/>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Setup_2Markers.JPG"/>
                    <pic:cNvPicPr/>
                  </pic:nvPicPr>
                  <pic:blipFill rotWithShape="1">
                    <a:blip r:embed="rId57" cstate="print">
                      <a:extLst>
                        <a:ext uri="{28A0092B-C50C-407E-A947-70E740481C1C}">
                          <a14:useLocalDpi xmlns:a14="http://schemas.microsoft.com/office/drawing/2010/main" val="0"/>
                        </a:ext>
                      </a:extLst>
                    </a:blip>
                    <a:srcRect t="-1" b="39417"/>
                    <a:stretch/>
                  </pic:blipFill>
                  <pic:spPr bwMode="auto">
                    <a:xfrm>
                      <a:off x="0" y="0"/>
                      <a:ext cx="5219700" cy="23717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8937F17" w14:textId="40AA85A1" w:rsidR="00F26A28" w:rsidRDefault="00F26A28" w:rsidP="00F26A28"/>
    <w:p w14:paraId="1E410542" w14:textId="5D08AA2B" w:rsidR="00D04F25" w:rsidRDefault="008F7865" w:rsidP="002B6C21">
      <w:pPr>
        <w:spacing w:line="360" w:lineRule="auto"/>
      </w:pPr>
      <w:r>
        <w:rPr>
          <w:noProof/>
        </w:rPr>
        <mc:AlternateContent>
          <mc:Choice Requires="wps">
            <w:drawing>
              <wp:anchor distT="0" distB="0" distL="114300" distR="114300" simplePos="0" relativeHeight="251786240" behindDoc="0" locked="0" layoutInCell="1" allowOverlap="1" wp14:anchorId="41DC361F" wp14:editId="294F64C6">
                <wp:simplePos x="0" y="0"/>
                <wp:positionH relativeFrom="column">
                  <wp:posOffset>-136525</wp:posOffset>
                </wp:positionH>
                <wp:positionV relativeFrom="paragraph">
                  <wp:posOffset>3669665</wp:posOffset>
                </wp:positionV>
                <wp:extent cx="5219700" cy="266700"/>
                <wp:effectExtent l="0" t="0" r="0" b="0"/>
                <wp:wrapTopAndBottom/>
                <wp:docPr id="209" name="Text Box 209"/>
                <wp:cNvGraphicFramePr/>
                <a:graphic xmlns:a="http://schemas.openxmlformats.org/drawingml/2006/main">
                  <a:graphicData uri="http://schemas.microsoft.com/office/word/2010/wordprocessingShape">
                    <wps:wsp>
                      <wps:cNvSpPr txBox="1"/>
                      <wps:spPr>
                        <a:xfrm>
                          <a:off x="0" y="0"/>
                          <a:ext cx="5219700" cy="266700"/>
                        </a:xfrm>
                        <a:prstGeom prst="rect">
                          <a:avLst/>
                        </a:prstGeom>
                        <a:solidFill>
                          <a:prstClr val="white"/>
                        </a:solidFill>
                        <a:ln>
                          <a:noFill/>
                        </a:ln>
                      </wps:spPr>
                      <wps:txbx>
                        <w:txbxContent>
                          <w:p w14:paraId="7D0F2A8B" w14:textId="53C20130" w:rsidR="001B0229" w:rsidRPr="00F46379" w:rsidRDefault="001B0229" w:rsidP="00182BBE">
                            <w:pPr>
                              <w:pStyle w:val="Caption"/>
                              <w:jc w:val="center"/>
                              <w:rPr>
                                <w:noProof/>
                                <w:sz w:val="24"/>
                              </w:rPr>
                            </w:pPr>
                            <w:bookmarkStart w:id="387" w:name="_Toc4844222"/>
                            <w:r>
                              <w:t xml:space="preserve">Figure </w:t>
                            </w:r>
                            <w:fldSimple w:instr=" SEQ Figure \* ARABIC ">
                              <w:r>
                                <w:rPr>
                                  <w:noProof/>
                                </w:rPr>
                                <w:t>26</w:t>
                              </w:r>
                            </w:fldSimple>
                            <w:r>
                              <w:t>: Second Version of Charging Station Framework</w:t>
                            </w:r>
                            <w:bookmarkEnd w:id="3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C361F" id="Text Box 209" o:spid="_x0000_s1069" type="#_x0000_t202" style="position:absolute;margin-left:-10.75pt;margin-top:288.95pt;width:411pt;height:2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" stroked="f">
                <v:textbox inset="0,0,0,0">
                  <w:txbxContent>
                    <w:p w14:paraId="7D0F2A8B" w14:textId="53C20130" w:rsidR="001B0229" w:rsidRPr="00F46379" w:rsidRDefault="001B0229" w:rsidP="00182BBE">
                      <w:pPr>
                        <w:pStyle w:val="Caption"/>
                        <w:jc w:val="center"/>
                        <w:rPr>
                          <w:noProof/>
                          <w:sz w:val="24"/>
                        </w:rPr>
                      </w:pPr>
                      <w:bookmarkStart w:id="388" w:name="_Toc4844222"/>
                      <w:r>
                        <w:t xml:space="preserve">Figure </w:t>
                      </w:r>
                      <w:fldSimple w:instr=" SEQ Figure \* ARABIC ">
                        <w:r>
                          <w:rPr>
                            <w:noProof/>
                          </w:rPr>
                          <w:t>26</w:t>
                        </w:r>
                      </w:fldSimple>
                      <w:r>
                        <w:t>: Second Version of Charging Station Framework</w:t>
                      </w:r>
                      <w:bookmarkEnd w:id="388"/>
                    </w:p>
                  </w:txbxContent>
                </v:textbox>
                <w10:wrap type="topAndBottom"/>
              </v:shape>
            </w:pict>
          </mc:Fallback>
        </mc:AlternateContent>
      </w:r>
      <w:r>
        <w:rPr>
          <w:noProof/>
        </w:rPr>
        <w:drawing>
          <wp:anchor distT="0" distB="0" distL="114300" distR="114300" simplePos="0" relativeHeight="251784192" behindDoc="0" locked="0" layoutInCell="1" allowOverlap="1" wp14:anchorId="3DBD2DE9" wp14:editId="32531B94">
            <wp:simplePos x="0" y="0"/>
            <wp:positionH relativeFrom="column">
              <wp:posOffset>-136525</wp:posOffset>
            </wp:positionH>
            <wp:positionV relativeFrom="paragraph">
              <wp:posOffset>1336040</wp:posOffset>
            </wp:positionV>
            <wp:extent cx="5219700" cy="2257425"/>
            <wp:effectExtent l="0" t="0" r="0" b="952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Station_Lanscape_1.JPG"/>
                    <pic:cNvPicPr/>
                  </pic:nvPicPr>
                  <pic:blipFill rotWithShape="1">
                    <a:blip r:embed="rId66" cstate="print">
                      <a:extLst>
                        <a:ext uri="{28A0092B-C50C-407E-A947-70E740481C1C}">
                          <a14:useLocalDpi xmlns:a14="http://schemas.microsoft.com/office/drawing/2010/main" val="0"/>
                        </a:ext>
                      </a:extLst>
                    </a:blip>
                    <a:srcRect t="25543" b="16802"/>
                    <a:stretch/>
                  </pic:blipFill>
                  <pic:spPr bwMode="auto">
                    <a:xfrm>
                      <a:off x="0" y="0"/>
                      <a:ext cx="5219700" cy="22574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51A17">
        <w:t xml:space="preserve">The first version is </w:t>
      </w:r>
      <w:r w:rsidR="00986EF9">
        <w:t xml:space="preserve">a simple framework to put the two markers on </w:t>
      </w:r>
      <w:r w:rsidR="007B0C9E">
        <w:t xml:space="preserve">the </w:t>
      </w:r>
      <w:r w:rsidR="00986EF9" w:rsidRPr="007B0C9E">
        <w:rPr>
          <w:noProof/>
        </w:rPr>
        <w:t>desired</w:t>
      </w:r>
      <w:r w:rsidR="00986EF9">
        <w:t xml:space="preserve"> height from the ground. The second version is constructed due to the insufficient space in the first version to put the </w:t>
      </w:r>
      <w:r w:rsidR="004255F2">
        <w:t>charging station</w:t>
      </w:r>
      <w:r w:rsidR="00A746D2">
        <w:t xml:space="preserve"> from</w:t>
      </w:r>
      <w:r w:rsidR="00526843">
        <w:t xml:space="preserve"> the</w:t>
      </w:r>
      <w:r w:rsidR="00A746D2">
        <w:t xml:space="preserve"> previous FYP work</w:t>
      </w:r>
      <w:r w:rsidR="00986EF9">
        <w:t xml:space="preserve"> in the middle of the 2</w:t>
      </w:r>
      <w:r w:rsidR="00526843">
        <w:t xml:space="preserve"> metal bars</w:t>
      </w:r>
      <w:r w:rsidR="00986EF9">
        <w:t>.</w:t>
      </w:r>
    </w:p>
    <w:p w14:paraId="3D8990B1" w14:textId="44AFDAEB" w:rsidR="002D7241" w:rsidRDefault="00082F26" w:rsidP="008F7865">
      <w:pPr>
        <w:spacing w:line="360" w:lineRule="auto"/>
      </w:pPr>
      <w:r>
        <w:rPr>
          <w:noProof/>
        </w:rPr>
        <w:lastRenderedPageBreak/>
        <mc:AlternateContent>
          <mc:Choice Requires="wps">
            <w:drawing>
              <wp:anchor distT="0" distB="0" distL="114300" distR="114300" simplePos="0" relativeHeight="251789312" behindDoc="0" locked="0" layoutInCell="1" allowOverlap="1" wp14:anchorId="77C801EA" wp14:editId="4401A697">
                <wp:simplePos x="0" y="0"/>
                <wp:positionH relativeFrom="margin">
                  <wp:posOffset>-3810</wp:posOffset>
                </wp:positionH>
                <wp:positionV relativeFrom="paragraph">
                  <wp:posOffset>5637530</wp:posOffset>
                </wp:positionV>
                <wp:extent cx="5223510" cy="27114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5223510" cy="271145"/>
                        </a:xfrm>
                        <a:prstGeom prst="rect">
                          <a:avLst/>
                        </a:prstGeom>
                        <a:solidFill>
                          <a:prstClr val="white"/>
                        </a:solidFill>
                        <a:ln>
                          <a:noFill/>
                        </a:ln>
                      </wps:spPr>
                      <wps:txbx>
                        <w:txbxContent>
                          <w:p w14:paraId="16F9EF22" w14:textId="2A33EB3D" w:rsidR="001B0229" w:rsidRPr="00035E22" w:rsidRDefault="001B0229" w:rsidP="00182BBE">
                            <w:pPr>
                              <w:pStyle w:val="Caption"/>
                              <w:jc w:val="center"/>
                              <w:rPr>
                                <w:noProof/>
                                <w:sz w:val="24"/>
                              </w:rPr>
                            </w:pPr>
                            <w:bookmarkStart w:id="389" w:name="_Ref4001378"/>
                            <w:bookmarkStart w:id="390" w:name="_Toc4844223"/>
                            <w:r>
                              <w:t xml:space="preserve">Figure </w:t>
                            </w:r>
                            <w:fldSimple w:instr=" SEQ Figure \* ARABIC ">
                              <w:r>
                                <w:rPr>
                                  <w:noProof/>
                                </w:rPr>
                                <w:t>27</w:t>
                              </w:r>
                            </w:fldSimple>
                            <w:bookmarkEnd w:id="389"/>
                            <w:r>
                              <w:t>: Final Version of Charging Station Framework</w:t>
                            </w:r>
                            <w:bookmarkEnd w:id="3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801EA" id="Text Box 212" o:spid="_x0000_s1070" type="#_x0000_t202" style="position:absolute;margin-left:-.3pt;margin-top:443.9pt;width:411.3pt;height:21.3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" stroked="f">
                <v:textbox inset="0,0,0,0">
                  <w:txbxContent>
                    <w:p w14:paraId="16F9EF22" w14:textId="2A33EB3D" w:rsidR="001B0229" w:rsidRPr="00035E22" w:rsidRDefault="001B0229" w:rsidP="00182BBE">
                      <w:pPr>
                        <w:pStyle w:val="Caption"/>
                        <w:jc w:val="center"/>
                        <w:rPr>
                          <w:noProof/>
                          <w:sz w:val="24"/>
                        </w:rPr>
                      </w:pPr>
                      <w:bookmarkStart w:id="391" w:name="_Ref4001378"/>
                      <w:bookmarkStart w:id="392" w:name="_Toc4844223"/>
                      <w:r>
                        <w:t xml:space="preserve">Figure </w:t>
                      </w:r>
                      <w:fldSimple w:instr=" SEQ Figure \* ARABIC ">
                        <w:r>
                          <w:rPr>
                            <w:noProof/>
                          </w:rPr>
                          <w:t>27</w:t>
                        </w:r>
                      </w:fldSimple>
                      <w:bookmarkEnd w:id="391"/>
                      <w:r>
                        <w:t>: Final Version of Charging Station Framework</w:t>
                      </w:r>
                      <w:bookmarkEnd w:id="392"/>
                    </w:p>
                  </w:txbxContent>
                </v:textbox>
                <w10:wrap type="topAndBottom" anchorx="margin"/>
              </v:shape>
            </w:pict>
          </mc:Fallback>
        </mc:AlternateContent>
      </w:r>
      <w:r>
        <w:rPr>
          <w:noProof/>
        </w:rPr>
        <w:drawing>
          <wp:anchor distT="0" distB="0" distL="114300" distR="114300" simplePos="0" relativeHeight="251806720" behindDoc="0" locked="0" layoutInCell="1" allowOverlap="1" wp14:anchorId="55E72161" wp14:editId="7C542AFA">
            <wp:simplePos x="0" y="0"/>
            <wp:positionH relativeFrom="margin">
              <wp:posOffset>971550</wp:posOffset>
            </wp:positionH>
            <wp:positionV relativeFrom="paragraph">
              <wp:posOffset>1273810</wp:posOffset>
            </wp:positionV>
            <wp:extent cx="3263900" cy="5219700"/>
            <wp:effectExtent l="0" t="6350" r="6350" b="6350"/>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New Station.jpg"/>
                    <pic:cNvPicPr/>
                  </pic:nvPicPr>
                  <pic:blipFill rotWithShape="1">
                    <a:blip r:embed="rId67" cstate="print">
                      <a:extLst>
                        <a:ext uri="{28A0092B-C50C-407E-A947-70E740481C1C}">
                          <a14:useLocalDpi xmlns:a14="http://schemas.microsoft.com/office/drawing/2010/main" val="0"/>
                        </a:ext>
                      </a:extLst>
                    </a:blip>
                    <a:srcRect l="47904" r="5179"/>
                    <a:stretch/>
                  </pic:blipFill>
                  <pic:spPr bwMode="auto">
                    <a:xfrm rot="5400000">
                      <a:off x="0" y="0"/>
                      <a:ext cx="3263900" cy="521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526843">
        <w:t>In order to implement the laser docked check algorithm, the station has to be a flat surface for the method of orientation check to work. Besides, the charg</w:t>
      </w:r>
      <w:r w:rsidR="004255F2">
        <w:t>ing station</w:t>
      </w:r>
      <w:r w:rsidR="00526843">
        <w:t xml:space="preserve"> from the previous FYP work is replaced by a simpler design of another metal bar to hold the charger in place. </w:t>
      </w:r>
      <w:r w:rsidR="002410D2">
        <w:t xml:space="preserve">This is to ensure the fixed placement of the charger from the markers as the placement is </w:t>
      </w:r>
      <w:r w:rsidR="007B0C9E">
        <w:t xml:space="preserve">a </w:t>
      </w:r>
      <w:r w:rsidR="002410D2" w:rsidRPr="007B0C9E">
        <w:rPr>
          <w:noProof/>
        </w:rPr>
        <w:t>crucial</w:t>
      </w:r>
      <w:r w:rsidR="002410D2">
        <w:t xml:space="preserve"> factor in the docking process. </w:t>
      </w:r>
      <w:r w:rsidR="007F20AA">
        <w:t xml:space="preserve">The details placement and measurement of the station </w:t>
      </w:r>
      <w:r>
        <w:t xml:space="preserve">and the charger </w:t>
      </w:r>
      <w:r w:rsidR="007F20AA">
        <w:t xml:space="preserve">can be seen in </w:t>
      </w:r>
      <w:r w:rsidR="00E82AA7">
        <w:fldChar w:fldCharType="begin"/>
      </w:r>
      <w:r w:rsidR="00E82AA7">
        <w:instrText xml:space="preserve"> REF _Ref4001356 \h </w:instrText>
      </w:r>
      <w:r w:rsidR="008F7865">
        <w:instrText xml:space="preserve"> \* MERGEFORMAT </w:instrText>
      </w:r>
      <w:r w:rsidR="00E82AA7">
        <w:fldChar w:fldCharType="separate"/>
      </w:r>
      <w:r w:rsidR="00721129">
        <w:t xml:space="preserve">Figure </w:t>
      </w:r>
      <w:r w:rsidR="00721129">
        <w:rPr>
          <w:noProof/>
        </w:rPr>
        <w:t>28</w:t>
      </w:r>
      <w:r w:rsidR="00E82AA7">
        <w:fldChar w:fldCharType="end"/>
      </w:r>
      <w:r w:rsidR="00B13308">
        <w:t xml:space="preserve"> and </w:t>
      </w:r>
      <w:r w:rsidR="00B13308">
        <w:fldChar w:fldCharType="begin"/>
      </w:r>
      <w:r w:rsidR="00B13308">
        <w:instrText xml:space="preserve"> REF _Ref4431872 \h </w:instrText>
      </w:r>
      <w:r w:rsidR="00B13308">
        <w:fldChar w:fldCharType="separate"/>
      </w:r>
      <w:r w:rsidR="00721129">
        <w:t xml:space="preserve">Figure </w:t>
      </w:r>
      <w:r w:rsidR="00721129">
        <w:rPr>
          <w:noProof/>
        </w:rPr>
        <w:t>29</w:t>
      </w:r>
      <w:r w:rsidR="00B13308">
        <w:fldChar w:fldCharType="end"/>
      </w:r>
      <w:r w:rsidR="007F20AA">
        <w:t xml:space="preserve">. </w:t>
      </w:r>
    </w:p>
    <w:p w14:paraId="0395209D" w14:textId="4EBC18DD" w:rsidR="008F7865" w:rsidRDefault="008F7865" w:rsidP="008F7865">
      <w:pPr>
        <w:spacing w:line="360" w:lineRule="auto"/>
      </w:pPr>
    </w:p>
    <w:p w14:paraId="2CED7DA3" w14:textId="4233D1BD" w:rsidR="002B6C21" w:rsidRDefault="002B6C21" w:rsidP="008F7865">
      <w:pPr>
        <w:spacing w:line="360" w:lineRule="auto"/>
      </w:pPr>
    </w:p>
    <w:p w14:paraId="6A8582AC" w14:textId="71326D4F" w:rsidR="002B6C21" w:rsidRDefault="002B6C21" w:rsidP="008F7865">
      <w:pPr>
        <w:spacing w:line="360" w:lineRule="auto"/>
      </w:pPr>
    </w:p>
    <w:p w14:paraId="6A1DE0BD" w14:textId="20A61823" w:rsidR="002B6C21" w:rsidRDefault="002B6C21" w:rsidP="008F7865">
      <w:pPr>
        <w:spacing w:line="360" w:lineRule="auto"/>
      </w:pPr>
    </w:p>
    <w:p w14:paraId="18A51751" w14:textId="093B1183" w:rsidR="002B6C21" w:rsidRDefault="002B6C21" w:rsidP="008F7865">
      <w:pPr>
        <w:spacing w:line="360" w:lineRule="auto"/>
      </w:pPr>
    </w:p>
    <w:p w14:paraId="09B843E4" w14:textId="566FD825" w:rsidR="002B6C21" w:rsidRDefault="002B6C21" w:rsidP="008F7865">
      <w:pPr>
        <w:spacing w:line="360" w:lineRule="auto"/>
      </w:pPr>
    </w:p>
    <w:p w14:paraId="1AEB83D8" w14:textId="61004B05" w:rsidR="002B6C21" w:rsidRDefault="002B6C21" w:rsidP="008F7865">
      <w:pPr>
        <w:spacing w:line="360" w:lineRule="auto"/>
      </w:pPr>
    </w:p>
    <w:p w14:paraId="7E04E2F1" w14:textId="77777777" w:rsidR="002B6C21" w:rsidRDefault="002B6C21" w:rsidP="008F7865">
      <w:pPr>
        <w:spacing w:line="360" w:lineRule="auto"/>
      </w:pPr>
    </w:p>
    <w:p w14:paraId="6424717B" w14:textId="69418310" w:rsidR="00E853B2" w:rsidRPr="00BA5020" w:rsidRDefault="00AD12DE" w:rsidP="008F7865">
      <w:pPr>
        <w:spacing w:line="360" w:lineRule="auto"/>
      </w:pPr>
      <w:r>
        <w:rPr>
          <w:noProof/>
        </w:rPr>
        <w:lastRenderedPageBreak/>
        <w:drawing>
          <wp:anchor distT="0" distB="0" distL="114300" distR="114300" simplePos="0" relativeHeight="251807744" behindDoc="0" locked="0" layoutInCell="1" allowOverlap="1" wp14:anchorId="34EA42F7" wp14:editId="5BAB2F42">
            <wp:simplePos x="0" y="0"/>
            <wp:positionH relativeFrom="margin">
              <wp:align>center</wp:align>
            </wp:positionH>
            <wp:positionV relativeFrom="paragraph">
              <wp:posOffset>1110615</wp:posOffset>
            </wp:positionV>
            <wp:extent cx="4676775" cy="3874770"/>
            <wp:effectExtent l="0" t="0" r="9525" b="0"/>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Charging Station Placement_New.jpg"/>
                    <pic:cNvPicPr/>
                  </pic:nvPicPr>
                  <pic:blipFill rotWithShape="1">
                    <a:blip r:embed="rId68" cstate="print">
                      <a:extLst>
                        <a:ext uri="{28A0092B-C50C-407E-A947-70E740481C1C}">
                          <a14:useLocalDpi xmlns:a14="http://schemas.microsoft.com/office/drawing/2010/main" val="0"/>
                        </a:ext>
                      </a:extLst>
                    </a:blip>
                    <a:srcRect l="16132" t="6747" r="15531" b="5143"/>
                    <a:stretch/>
                  </pic:blipFill>
                  <pic:spPr bwMode="auto">
                    <a:xfrm>
                      <a:off x="0" y="0"/>
                      <a:ext cx="4676775" cy="3874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2384" behindDoc="0" locked="0" layoutInCell="1" allowOverlap="1" wp14:anchorId="4F7D484E" wp14:editId="1B5438C9">
                <wp:simplePos x="0" y="0"/>
                <wp:positionH relativeFrom="margin">
                  <wp:posOffset>111125</wp:posOffset>
                </wp:positionH>
                <wp:positionV relativeFrom="paragraph">
                  <wp:posOffset>5044912</wp:posOffset>
                </wp:positionV>
                <wp:extent cx="4997450" cy="25336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997450" cy="253365"/>
                        </a:xfrm>
                        <a:prstGeom prst="rect">
                          <a:avLst/>
                        </a:prstGeom>
                        <a:solidFill>
                          <a:prstClr val="white"/>
                        </a:solidFill>
                        <a:ln>
                          <a:noFill/>
                        </a:ln>
                      </wps:spPr>
                      <wps:txbx>
                        <w:txbxContent>
                          <w:p w14:paraId="216DE6DF" w14:textId="028353E8" w:rsidR="001B0229" w:rsidRPr="00715046" w:rsidRDefault="001B0229" w:rsidP="00D660B9">
                            <w:pPr>
                              <w:pStyle w:val="Caption"/>
                              <w:jc w:val="center"/>
                              <w:rPr>
                                <w:noProof/>
                                <w:sz w:val="24"/>
                              </w:rPr>
                            </w:pPr>
                            <w:bookmarkStart w:id="393" w:name="_Ref4001356"/>
                            <w:bookmarkStart w:id="394" w:name="_Toc4844224"/>
                            <w:r>
                              <w:t xml:space="preserve">Figure </w:t>
                            </w:r>
                            <w:fldSimple w:instr=" SEQ Figure \* ARABIC ">
                              <w:r>
                                <w:rPr>
                                  <w:noProof/>
                                </w:rPr>
                                <w:t>28</w:t>
                              </w:r>
                            </w:fldSimple>
                            <w:bookmarkEnd w:id="393"/>
                            <w:r>
                              <w:t>: Charging Station Placement</w:t>
                            </w:r>
                            <w:bookmarkEnd w:id="3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D484E" id="Text Box 214" o:spid="_x0000_s1071" type="#_x0000_t202" style="position:absolute;margin-left:8.75pt;margin-top:397.25pt;width:393.5pt;height:19.9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" stroked="f">
                <v:textbox inset="0,0,0,0">
                  <w:txbxContent>
                    <w:p w14:paraId="216DE6DF" w14:textId="028353E8" w:rsidR="001B0229" w:rsidRPr="00715046" w:rsidRDefault="001B0229" w:rsidP="00D660B9">
                      <w:pPr>
                        <w:pStyle w:val="Caption"/>
                        <w:jc w:val="center"/>
                        <w:rPr>
                          <w:noProof/>
                          <w:sz w:val="24"/>
                        </w:rPr>
                      </w:pPr>
                      <w:bookmarkStart w:id="395" w:name="_Ref4001356"/>
                      <w:bookmarkStart w:id="396" w:name="_Toc4844224"/>
                      <w:r>
                        <w:t xml:space="preserve">Figure </w:t>
                      </w:r>
                      <w:fldSimple w:instr=" SEQ Figure \* ARABIC ">
                        <w:r>
                          <w:rPr>
                            <w:noProof/>
                          </w:rPr>
                          <w:t>28</w:t>
                        </w:r>
                      </w:fldSimple>
                      <w:bookmarkEnd w:id="395"/>
                      <w:r>
                        <w:t>: Charging Station Placement</w:t>
                      </w:r>
                      <w:bookmarkEnd w:id="396"/>
                    </w:p>
                  </w:txbxContent>
                </v:textbox>
                <w10:wrap type="topAndBottom" anchorx="margin"/>
              </v:shape>
            </w:pict>
          </mc:Fallback>
        </mc:AlternateContent>
      </w:r>
      <w:r w:rsidR="00E164F2">
        <w:t xml:space="preserve">The size of both </w:t>
      </w:r>
      <w:r w:rsidR="00E164F2" w:rsidRPr="007B0C9E">
        <w:rPr>
          <w:noProof/>
        </w:rPr>
        <w:t>markers</w:t>
      </w:r>
      <w:r w:rsidR="00E164F2">
        <w:t xml:space="preserve"> </w:t>
      </w:r>
      <w:r w:rsidR="007B0C9E">
        <w:rPr>
          <w:noProof/>
        </w:rPr>
        <w:t>is</w:t>
      </w:r>
      <w:r w:rsidR="00E164F2">
        <w:t xml:space="preserve"> 4.4cm by 4.4cm (0.044m). Every measurement </w:t>
      </w:r>
      <w:r w:rsidR="00E164F2" w:rsidRPr="007B0C9E">
        <w:rPr>
          <w:noProof/>
        </w:rPr>
        <w:t>is start</w:t>
      </w:r>
      <w:r w:rsidR="007B0C9E">
        <w:rPr>
          <w:noProof/>
        </w:rPr>
        <w:t>ed</w:t>
      </w:r>
      <w:r w:rsidR="00E164F2">
        <w:t xml:space="preserve"> from either the left side or from the ground. The placement between the markers and the charger on the station is extremely important as the docking algorithm will </w:t>
      </w:r>
      <w:r w:rsidR="00E164F2" w:rsidRPr="007B0C9E">
        <w:rPr>
          <w:noProof/>
        </w:rPr>
        <w:t>base</w:t>
      </w:r>
      <w:r w:rsidR="00E164F2">
        <w:t xml:space="preserve"> on the 2 markers location and dock accordingly. </w:t>
      </w:r>
    </w:p>
    <w:p w14:paraId="7F9E84FD" w14:textId="1A14787B" w:rsidR="00F612DC" w:rsidRPr="00F612DC" w:rsidRDefault="00AD12DE" w:rsidP="00F612DC">
      <w:pPr>
        <w:rPr>
          <w:rFonts w:asciiTheme="majorHAnsi" w:eastAsiaTheme="majorEastAsia" w:hAnsiTheme="majorHAnsi" w:cstheme="majorBidi"/>
          <w:b/>
          <w:sz w:val="48"/>
          <w:szCs w:val="32"/>
        </w:rPr>
      </w:pPr>
      <w:r>
        <w:rPr>
          <w:rFonts w:asciiTheme="majorHAnsi" w:eastAsiaTheme="majorEastAsia" w:hAnsiTheme="majorHAnsi" w:cstheme="majorBidi"/>
          <w:b/>
          <w:noProof/>
          <w:sz w:val="48"/>
          <w:szCs w:val="32"/>
        </w:rPr>
        <w:drawing>
          <wp:anchor distT="0" distB="0" distL="114300" distR="114300" simplePos="0" relativeHeight="251808768" behindDoc="0" locked="0" layoutInCell="1" allowOverlap="1" wp14:anchorId="76912FE8" wp14:editId="300F4700">
            <wp:simplePos x="0" y="0"/>
            <wp:positionH relativeFrom="margin">
              <wp:posOffset>1264920</wp:posOffset>
            </wp:positionH>
            <wp:positionV relativeFrom="paragraph">
              <wp:posOffset>4454305</wp:posOffset>
            </wp:positionV>
            <wp:extent cx="2362835" cy="2526030"/>
            <wp:effectExtent l="0" t="0" r="0" b="7620"/>
            <wp:wrapTopAndBottom/>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Charger Placement.jpg"/>
                    <pic:cNvPicPr/>
                  </pic:nvPicPr>
                  <pic:blipFill rotWithShape="1">
                    <a:blip r:embed="rId69" cstate="print">
                      <a:extLst>
                        <a:ext uri="{28A0092B-C50C-407E-A947-70E740481C1C}">
                          <a14:useLocalDpi xmlns:a14="http://schemas.microsoft.com/office/drawing/2010/main" val="0"/>
                        </a:ext>
                      </a:extLst>
                    </a:blip>
                    <a:srcRect l="23592" t="6679" r="25938" b="10230"/>
                    <a:stretch/>
                  </pic:blipFill>
                  <pic:spPr bwMode="auto">
                    <a:xfrm>
                      <a:off x="0" y="0"/>
                      <a:ext cx="2362835" cy="2526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10816" behindDoc="0" locked="0" layoutInCell="1" allowOverlap="1" wp14:anchorId="4E15D4F5" wp14:editId="735397DE">
                <wp:simplePos x="0" y="0"/>
                <wp:positionH relativeFrom="column">
                  <wp:posOffset>1264920</wp:posOffset>
                </wp:positionH>
                <wp:positionV relativeFrom="paragraph">
                  <wp:posOffset>7040301</wp:posOffset>
                </wp:positionV>
                <wp:extent cx="2362835" cy="635"/>
                <wp:effectExtent l="0" t="0" r="0" b="0"/>
                <wp:wrapTopAndBottom/>
                <wp:docPr id="227" name="Text Box 227"/>
                <wp:cNvGraphicFramePr/>
                <a:graphic xmlns:a="http://schemas.openxmlformats.org/drawingml/2006/main">
                  <a:graphicData uri="http://schemas.microsoft.com/office/word/2010/wordprocessingShape">
                    <wps:wsp>
                      <wps:cNvSpPr txBox="1"/>
                      <wps:spPr>
                        <a:xfrm>
                          <a:off x="0" y="0"/>
                          <a:ext cx="2362835" cy="635"/>
                        </a:xfrm>
                        <a:prstGeom prst="rect">
                          <a:avLst/>
                        </a:prstGeom>
                        <a:solidFill>
                          <a:prstClr val="white"/>
                        </a:solidFill>
                        <a:ln>
                          <a:noFill/>
                        </a:ln>
                      </wps:spPr>
                      <wps:txbx>
                        <w:txbxContent>
                          <w:p w14:paraId="71F7D986" w14:textId="58FCCD98" w:rsidR="001B0229" w:rsidRPr="006C4B33" w:rsidRDefault="001B0229" w:rsidP="00AD12DE">
                            <w:pPr>
                              <w:pStyle w:val="Caption"/>
                              <w:jc w:val="center"/>
                              <w:rPr>
                                <w:rFonts w:asciiTheme="majorHAnsi" w:eastAsiaTheme="majorEastAsia" w:hAnsiTheme="majorHAnsi" w:cstheme="majorBidi"/>
                                <w:b/>
                                <w:noProof/>
                                <w:sz w:val="48"/>
                                <w:szCs w:val="32"/>
                              </w:rPr>
                            </w:pPr>
                            <w:bookmarkStart w:id="397" w:name="_Ref4431872"/>
                            <w:bookmarkStart w:id="398" w:name="_Toc4844225"/>
                            <w:r>
                              <w:t xml:space="preserve">Figure </w:t>
                            </w:r>
                            <w:fldSimple w:instr=" SEQ Figure \* ARABIC ">
                              <w:r>
                                <w:rPr>
                                  <w:noProof/>
                                </w:rPr>
                                <w:t>29</w:t>
                              </w:r>
                            </w:fldSimple>
                            <w:bookmarkEnd w:id="397"/>
                            <w:r>
                              <w:t>: Charger Placement</w:t>
                            </w:r>
                            <w:bookmarkEnd w:id="3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5D4F5" id="Text Box 227" o:spid="_x0000_s1072" type="#_x0000_t202" style="position:absolute;margin-left:99.6pt;margin-top:554.35pt;width:186.0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" stroked="f">
                <v:textbox style="mso-fit-shape-to-text:t" inset="0,0,0,0">
                  <w:txbxContent>
                    <w:p w14:paraId="71F7D986" w14:textId="58FCCD98" w:rsidR="001B0229" w:rsidRPr="006C4B33" w:rsidRDefault="001B0229" w:rsidP="00AD12DE">
                      <w:pPr>
                        <w:pStyle w:val="Caption"/>
                        <w:jc w:val="center"/>
                        <w:rPr>
                          <w:rFonts w:asciiTheme="majorHAnsi" w:eastAsiaTheme="majorEastAsia" w:hAnsiTheme="majorHAnsi" w:cstheme="majorBidi"/>
                          <w:b/>
                          <w:noProof/>
                          <w:sz w:val="48"/>
                          <w:szCs w:val="32"/>
                        </w:rPr>
                      </w:pPr>
                      <w:bookmarkStart w:id="399" w:name="_Ref4431872"/>
                      <w:bookmarkStart w:id="400" w:name="_Toc4844225"/>
                      <w:r>
                        <w:t xml:space="preserve">Figure </w:t>
                      </w:r>
                      <w:fldSimple w:instr=" SEQ Figure \* ARABIC ">
                        <w:r>
                          <w:rPr>
                            <w:noProof/>
                          </w:rPr>
                          <w:t>29</w:t>
                        </w:r>
                      </w:fldSimple>
                      <w:bookmarkEnd w:id="399"/>
                      <w:r>
                        <w:t>: Charger Placement</w:t>
                      </w:r>
                      <w:bookmarkEnd w:id="400"/>
                    </w:p>
                  </w:txbxContent>
                </v:textbox>
                <w10:wrap type="topAndBottom"/>
              </v:shape>
            </w:pict>
          </mc:Fallback>
        </mc:AlternateContent>
      </w:r>
      <w:r w:rsidR="00F612DC">
        <w:br w:type="page"/>
      </w:r>
    </w:p>
    <w:p w14:paraId="5AAB73F3" w14:textId="6B8212B0" w:rsidR="00B14CD6" w:rsidRDefault="00B14CD6" w:rsidP="004402E3">
      <w:pPr>
        <w:pStyle w:val="HeadingI"/>
        <w:spacing w:after="240"/>
      </w:pPr>
      <w:bookmarkStart w:id="401" w:name="_Toc4844180"/>
      <w:r>
        <w:lastRenderedPageBreak/>
        <w:t>Experiment</w:t>
      </w:r>
      <w:bookmarkEnd w:id="401"/>
    </w:p>
    <w:p w14:paraId="388E122A" w14:textId="0B4D6CDA" w:rsidR="00182BBE" w:rsidRDefault="00E853B2" w:rsidP="008F7865">
      <w:pPr>
        <w:spacing w:line="360" w:lineRule="auto"/>
      </w:pPr>
      <w:r>
        <w:t xml:space="preserve">An experiment is designed to test the accuracy of the docking system. The mechanism from the previous FYP work is not used in the experiment, this is to visualize the accuracy </w:t>
      </w:r>
      <w:r w:rsidR="00392423">
        <w:t>and improvement in</w:t>
      </w:r>
      <w:r>
        <w:t xml:space="preserve"> the </w:t>
      </w:r>
      <w:r w:rsidR="00392423">
        <w:t xml:space="preserve">aspect of software </w:t>
      </w:r>
      <w:r>
        <w:t xml:space="preserve">algorithm. The setup of the experiment </w:t>
      </w:r>
      <w:r w:rsidR="00593D6C">
        <w:t xml:space="preserve">and data collected </w:t>
      </w:r>
      <w:r>
        <w:t xml:space="preserve">is explained in detail in the following section. </w:t>
      </w:r>
    </w:p>
    <w:p w14:paraId="436DC345" w14:textId="72BEE8E6" w:rsidR="004402E3" w:rsidRDefault="004402E3" w:rsidP="003342E5">
      <w:pPr>
        <w:pStyle w:val="Heading2"/>
      </w:pPr>
      <w:bookmarkStart w:id="402" w:name="_Toc2419961"/>
      <w:bookmarkStart w:id="403" w:name="_Toc2420115"/>
      <w:bookmarkStart w:id="404" w:name="_Toc2432345"/>
      <w:bookmarkStart w:id="405" w:name="_Toc2435693"/>
      <w:bookmarkStart w:id="406" w:name="_Toc3190963"/>
      <w:bookmarkStart w:id="407" w:name="_Toc3491615"/>
      <w:bookmarkStart w:id="408" w:name="_Toc3491710"/>
      <w:bookmarkStart w:id="409" w:name="_Toc3491780"/>
      <w:bookmarkStart w:id="410" w:name="_Toc3543043"/>
      <w:bookmarkStart w:id="411" w:name="_Toc3543465"/>
      <w:bookmarkStart w:id="412" w:name="_Toc3543560"/>
      <w:bookmarkStart w:id="413" w:name="_Toc3577106"/>
      <w:bookmarkStart w:id="414" w:name="_Toc3577737"/>
      <w:bookmarkStart w:id="415" w:name="_Toc3626241"/>
      <w:bookmarkStart w:id="416" w:name="_Toc3628528"/>
      <w:bookmarkStart w:id="417" w:name="_Toc3636178"/>
      <w:bookmarkStart w:id="418" w:name="_Toc3641985"/>
      <w:bookmarkStart w:id="419" w:name="_Toc3644767"/>
      <w:bookmarkStart w:id="420" w:name="_Toc3644821"/>
      <w:bookmarkStart w:id="421" w:name="_Toc3646912"/>
      <w:bookmarkStart w:id="422" w:name="_Toc3649847"/>
      <w:bookmarkStart w:id="423" w:name="_Toc3737218"/>
      <w:bookmarkStart w:id="424" w:name="_Toc484418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r>
        <w:t>Experiment Setup</w:t>
      </w:r>
      <w:r w:rsidR="003342E5">
        <w:t xml:space="preserve"> and Procedure</w:t>
      </w:r>
      <w:bookmarkEnd w:id="424"/>
    </w:p>
    <w:p w14:paraId="20F9B69E" w14:textId="4FB14C37" w:rsidR="00264857" w:rsidRDefault="00264857" w:rsidP="008F7865">
      <w:pPr>
        <w:spacing w:line="360" w:lineRule="auto"/>
      </w:pPr>
      <w:r>
        <w:t xml:space="preserve">The final version of </w:t>
      </w:r>
      <w:r w:rsidR="00BF3097">
        <w:t xml:space="preserve">the </w:t>
      </w:r>
      <w:r w:rsidRPr="00BF3097">
        <w:rPr>
          <w:noProof/>
        </w:rPr>
        <w:t>charging</w:t>
      </w:r>
      <w:r>
        <w:t xml:space="preserve"> station, as shown in </w:t>
      </w:r>
      <w:r w:rsidR="00356AF2">
        <w:fldChar w:fldCharType="begin"/>
      </w:r>
      <w:r w:rsidR="00356AF2">
        <w:instrText xml:space="preserve"> REF _Ref4001378 \h </w:instrText>
      </w:r>
      <w:r w:rsidR="008F7865">
        <w:instrText xml:space="preserve"> \* MERGEFORMAT </w:instrText>
      </w:r>
      <w:r w:rsidR="00356AF2">
        <w:fldChar w:fldCharType="separate"/>
      </w:r>
      <w:r w:rsidR="00721129">
        <w:t xml:space="preserve">Figure </w:t>
      </w:r>
      <w:r w:rsidR="00721129">
        <w:rPr>
          <w:noProof/>
        </w:rPr>
        <w:t>27</w:t>
      </w:r>
      <w:r w:rsidR="00356AF2">
        <w:fldChar w:fldCharType="end"/>
      </w:r>
      <w:r>
        <w:t xml:space="preserve">, </w:t>
      </w:r>
      <w:r w:rsidR="0019651C">
        <w:t>was</w:t>
      </w:r>
      <w:r>
        <w:t xml:space="preserve"> placed on a fixed location. </w:t>
      </w:r>
      <w:r w:rsidR="009B7031">
        <w:t xml:space="preserve">The placement of the 2 markers and the charger on the station </w:t>
      </w:r>
      <w:r w:rsidR="0019651C">
        <w:t>was</w:t>
      </w:r>
      <w:r w:rsidR="009B7031">
        <w:t xml:space="preserve"> adjust</w:t>
      </w:r>
      <w:r w:rsidR="00E375EC">
        <w:t>ed according</w:t>
      </w:r>
      <w:r w:rsidR="009B7031">
        <w:t xml:space="preserve"> to the</w:t>
      </w:r>
      <w:r w:rsidR="00E375EC">
        <w:t xml:space="preserve"> standard placement shown in </w:t>
      </w:r>
      <w:r w:rsidR="00356AF2">
        <w:fldChar w:fldCharType="begin"/>
      </w:r>
      <w:r w:rsidR="00356AF2">
        <w:instrText xml:space="preserve"> REF _Ref4001356 \h </w:instrText>
      </w:r>
      <w:r w:rsidR="008F7865">
        <w:instrText xml:space="preserve"> \* MERGEFORMAT </w:instrText>
      </w:r>
      <w:r w:rsidR="00356AF2">
        <w:fldChar w:fldCharType="separate"/>
      </w:r>
      <w:r w:rsidR="00721129">
        <w:t xml:space="preserve">Figure </w:t>
      </w:r>
      <w:r w:rsidR="00721129">
        <w:rPr>
          <w:noProof/>
        </w:rPr>
        <w:t>28</w:t>
      </w:r>
      <w:r w:rsidR="00356AF2">
        <w:fldChar w:fldCharType="end"/>
      </w:r>
      <w:r w:rsidR="00E375EC">
        <w:t xml:space="preserve">. </w:t>
      </w:r>
    </w:p>
    <w:p w14:paraId="279D18E6" w14:textId="2FBAD06E" w:rsidR="008601E0" w:rsidRDefault="008601E0" w:rsidP="008F7865">
      <w:pPr>
        <w:spacing w:line="360" w:lineRule="auto"/>
      </w:pPr>
      <w:r>
        <w:t xml:space="preserve">After the setup of the station </w:t>
      </w:r>
      <w:r w:rsidR="0019651C">
        <w:t>is</w:t>
      </w:r>
      <w:r>
        <w:t xml:space="preserve"> finished, the robot </w:t>
      </w:r>
      <w:r w:rsidR="0019651C">
        <w:t>was</w:t>
      </w:r>
      <w:r>
        <w:t xml:space="preserve"> moved to a location 0.8m away from the station. There </w:t>
      </w:r>
      <w:r w:rsidR="00BF3097">
        <w:rPr>
          <w:noProof/>
        </w:rPr>
        <w:t>is</w:t>
      </w:r>
      <w:r>
        <w:t xml:space="preserve"> </w:t>
      </w:r>
      <w:r w:rsidR="00BF3097">
        <w:t xml:space="preserve">a </w:t>
      </w:r>
      <w:r w:rsidRPr="00BF3097">
        <w:rPr>
          <w:noProof/>
        </w:rPr>
        <w:t>total</w:t>
      </w:r>
      <w:r>
        <w:t xml:space="preserve"> of 7 different scenarios that </w:t>
      </w:r>
      <w:r w:rsidR="0019651C" w:rsidRPr="00BF3097">
        <w:rPr>
          <w:noProof/>
        </w:rPr>
        <w:t>w</w:t>
      </w:r>
      <w:r w:rsidR="00BF3097">
        <w:rPr>
          <w:noProof/>
        </w:rPr>
        <w:t>ere</w:t>
      </w:r>
      <w:r>
        <w:t xml:space="preserve"> tested in this experiment, which are listed below. </w:t>
      </w:r>
      <w:r w:rsidR="0019651C">
        <w:t xml:space="preserve">Every scenario was tested with 10 runs. </w:t>
      </w:r>
    </w:p>
    <w:p w14:paraId="15D908D4" w14:textId="05A4C14E" w:rsidR="008601E0" w:rsidRDefault="008601E0" w:rsidP="008F7865">
      <w:pPr>
        <w:pStyle w:val="ListParagraph"/>
        <w:numPr>
          <w:ilvl w:val="0"/>
          <w:numId w:val="9"/>
        </w:numPr>
        <w:spacing w:line="360" w:lineRule="auto"/>
      </w:pPr>
      <w:r>
        <w:t>Robot in the middle detecting 2 markers originally</w:t>
      </w:r>
    </w:p>
    <w:p w14:paraId="1C986EAE" w14:textId="663DB99E" w:rsidR="008601E0" w:rsidRDefault="008601E0" w:rsidP="008F7865">
      <w:pPr>
        <w:pStyle w:val="ListParagraph"/>
        <w:numPr>
          <w:ilvl w:val="0"/>
          <w:numId w:val="9"/>
        </w:numPr>
        <w:spacing w:line="360" w:lineRule="auto"/>
      </w:pPr>
      <w:r>
        <w:t>Robot in the middle detecting marker 0 originally</w:t>
      </w:r>
    </w:p>
    <w:p w14:paraId="6906BF75" w14:textId="4EF06ECA" w:rsidR="008601E0" w:rsidRDefault="008601E0" w:rsidP="008F7865">
      <w:pPr>
        <w:pStyle w:val="ListParagraph"/>
        <w:numPr>
          <w:ilvl w:val="0"/>
          <w:numId w:val="9"/>
        </w:numPr>
        <w:spacing w:line="360" w:lineRule="auto"/>
      </w:pPr>
      <w:r>
        <w:t>Robot in the middle detecting marker 1 originally</w:t>
      </w:r>
    </w:p>
    <w:p w14:paraId="78D707E2" w14:textId="31EEE47D" w:rsidR="008601E0" w:rsidRDefault="008601E0" w:rsidP="008F7865">
      <w:pPr>
        <w:pStyle w:val="ListParagraph"/>
        <w:numPr>
          <w:ilvl w:val="0"/>
          <w:numId w:val="9"/>
        </w:numPr>
        <w:spacing w:line="360" w:lineRule="auto"/>
      </w:pPr>
      <w:r>
        <w:t>Robot in the left detecting 1 marker originally</w:t>
      </w:r>
    </w:p>
    <w:p w14:paraId="34C063DB" w14:textId="5BBBA835" w:rsidR="008601E0" w:rsidRDefault="008601E0" w:rsidP="008F7865">
      <w:pPr>
        <w:pStyle w:val="ListParagraph"/>
        <w:numPr>
          <w:ilvl w:val="0"/>
          <w:numId w:val="9"/>
        </w:numPr>
        <w:spacing w:line="360" w:lineRule="auto"/>
      </w:pPr>
      <w:r>
        <w:t>Robot in the left detecting 2 markers originally</w:t>
      </w:r>
    </w:p>
    <w:p w14:paraId="4930E2AE" w14:textId="51591187" w:rsidR="008601E0" w:rsidRDefault="008601E0" w:rsidP="008F7865">
      <w:pPr>
        <w:pStyle w:val="ListParagraph"/>
        <w:numPr>
          <w:ilvl w:val="0"/>
          <w:numId w:val="9"/>
        </w:numPr>
        <w:spacing w:line="360" w:lineRule="auto"/>
      </w:pPr>
      <w:r>
        <w:t>Robot in the right detecting 1 marker originally</w:t>
      </w:r>
    </w:p>
    <w:p w14:paraId="61023957" w14:textId="6D0D2A04" w:rsidR="008601E0" w:rsidRDefault="008601E0" w:rsidP="008F7865">
      <w:pPr>
        <w:pStyle w:val="ListParagraph"/>
        <w:numPr>
          <w:ilvl w:val="0"/>
          <w:numId w:val="9"/>
        </w:numPr>
        <w:spacing w:line="360" w:lineRule="auto"/>
      </w:pPr>
      <w:r>
        <w:t>Robot in the right detecting 2 markers originally</w:t>
      </w:r>
    </w:p>
    <w:p w14:paraId="2D11CA46" w14:textId="73BDD740" w:rsidR="008601E0" w:rsidRPr="00264857" w:rsidRDefault="008601E0" w:rsidP="008F7865">
      <w:pPr>
        <w:spacing w:line="360" w:lineRule="auto"/>
      </w:pPr>
      <w:r>
        <w:t>After that, the required algorithms</w:t>
      </w:r>
      <w:r w:rsidR="0019651C">
        <w:t xml:space="preserve"> </w:t>
      </w:r>
      <w:r w:rsidR="0019651C" w:rsidRPr="00BF3097">
        <w:rPr>
          <w:noProof/>
        </w:rPr>
        <w:t>were</w:t>
      </w:r>
      <w:r w:rsidRPr="00BF3097">
        <w:rPr>
          <w:noProof/>
        </w:rPr>
        <w:t xml:space="preserve"> start</w:t>
      </w:r>
      <w:r w:rsidR="00BF3097">
        <w:rPr>
          <w:noProof/>
        </w:rPr>
        <w:t>ed</w:t>
      </w:r>
      <w:r w:rsidR="0019651C">
        <w:t xml:space="preserve"> </w:t>
      </w:r>
      <w:r>
        <w:t xml:space="preserve">and a stopwatch </w:t>
      </w:r>
      <w:r w:rsidR="0019651C">
        <w:t>was</w:t>
      </w:r>
      <w:r>
        <w:t xml:space="preserve"> used to record the time required for the robot to dock successfully. </w:t>
      </w:r>
      <w:r w:rsidR="0019651C">
        <w:t xml:space="preserve">After each run, the robot </w:t>
      </w:r>
      <w:r w:rsidR="0019651C" w:rsidRPr="00BF3097">
        <w:rPr>
          <w:noProof/>
        </w:rPr>
        <w:t>was return</w:t>
      </w:r>
      <w:r w:rsidR="00BF3097" w:rsidRPr="00BF3097">
        <w:rPr>
          <w:noProof/>
        </w:rPr>
        <w:t>ed</w:t>
      </w:r>
      <w:r w:rsidR="0019651C">
        <w:t xml:space="preserve"> to the position 0.8m away from the station to start another run. The placement of the station was constantly being checked to ensure it </w:t>
      </w:r>
      <w:r w:rsidR="0019651C" w:rsidRPr="00BF3097">
        <w:rPr>
          <w:noProof/>
        </w:rPr>
        <w:t>follow</w:t>
      </w:r>
      <w:r w:rsidR="00BF3097">
        <w:rPr>
          <w:noProof/>
        </w:rPr>
        <w:t>s</w:t>
      </w:r>
      <w:r w:rsidR="0019651C">
        <w:t xml:space="preserve"> the standard placement. The steps were repeated until all the scenarios </w:t>
      </w:r>
      <w:r w:rsidR="0019651C" w:rsidRPr="00C14CDF">
        <w:rPr>
          <w:noProof/>
        </w:rPr>
        <w:t>experimented</w:t>
      </w:r>
      <w:r w:rsidR="0019651C">
        <w:t xml:space="preserve">. </w:t>
      </w:r>
    </w:p>
    <w:p w14:paraId="5FA35B7D" w14:textId="2CCEE7F2" w:rsidR="00BA5020" w:rsidRDefault="004402E3" w:rsidP="00562408">
      <w:pPr>
        <w:pStyle w:val="Heading2"/>
      </w:pPr>
      <w:bookmarkStart w:id="425" w:name="_Toc4844182"/>
      <w:r>
        <w:lastRenderedPageBreak/>
        <w:t xml:space="preserve">Experiment </w:t>
      </w:r>
      <w:r w:rsidR="00562408">
        <w:t>Data</w:t>
      </w:r>
      <w:bookmarkEnd w:id="425"/>
    </w:p>
    <w:p w14:paraId="148B2293" w14:textId="77777777" w:rsidR="004A3A51" w:rsidRDefault="0093005F" w:rsidP="008F7865">
      <w:pPr>
        <w:spacing w:line="360" w:lineRule="auto"/>
      </w:pPr>
      <w:r>
        <w:t xml:space="preserve">In this experiment, there are several types of data are recorded and will be discussed in the following chapter. </w:t>
      </w:r>
      <w:r w:rsidR="00314B43">
        <w:t xml:space="preserve">The time required for the robot to dock successfully is recorded. </w:t>
      </w:r>
    </w:p>
    <w:p w14:paraId="55B44DED" w14:textId="77777777" w:rsidR="004A3A51" w:rsidRDefault="00314B43" w:rsidP="008F7865">
      <w:pPr>
        <w:spacing w:line="360" w:lineRule="auto"/>
      </w:pPr>
      <w:r>
        <w:t xml:space="preserve">Besides, the number of trials used in each run to dock successfully is also recorded. This is to check how accurate is the docking algorithm with only using the camera and the markers to position the robot. </w:t>
      </w:r>
    </w:p>
    <w:p w14:paraId="3FFBD06F" w14:textId="0E3E5CEE" w:rsidR="007F487C" w:rsidRDefault="00314B43" w:rsidP="008F7865">
      <w:pPr>
        <w:spacing w:line="360" w:lineRule="auto"/>
      </w:pPr>
      <w:r>
        <w:t>Moreover, the types of trials will be recorded as well. To elaborate, as discussed in the laser docked check algorithm section, there are 2 checks performed which are the orientation check and the check of</w:t>
      </w:r>
      <w:r w:rsidR="007F487C">
        <w:t xml:space="preserve"> whether the</w:t>
      </w:r>
      <w:r>
        <w:t xml:space="preserve"> robot docked successfully. If either of the 2 checks is not passed, the robot will reverse to a predefined location and reposition itself, and the check that is not passed will be recorded. </w:t>
      </w:r>
      <w:r w:rsidR="00AD5EF6">
        <w:t xml:space="preserve">This is to measure the effectiveness of the laser docked check algorithm in improving the functionality and reliability of the whole docking system. </w:t>
      </w:r>
    </w:p>
    <w:p w14:paraId="4E7F1A33" w14:textId="6BCBB3A6" w:rsidR="00BA5020" w:rsidRPr="00BA5020" w:rsidRDefault="007F487C" w:rsidP="007F487C">
      <w:r>
        <w:br w:type="page"/>
      </w:r>
    </w:p>
    <w:p w14:paraId="06C38D04" w14:textId="334F35F9" w:rsidR="00B14CD6" w:rsidRDefault="00F31A19" w:rsidP="004402E3">
      <w:pPr>
        <w:pStyle w:val="HeadingI"/>
        <w:spacing w:after="240"/>
      </w:pPr>
      <w:bookmarkStart w:id="426" w:name="_Toc4844183"/>
      <w:r>
        <w:lastRenderedPageBreak/>
        <w:t xml:space="preserve">Result and </w:t>
      </w:r>
      <w:r w:rsidR="00B14CD6">
        <w:t>Discussion</w:t>
      </w:r>
      <w:bookmarkEnd w:id="426"/>
    </w:p>
    <w:p w14:paraId="2389DAA4" w14:textId="7F71562E" w:rsidR="004402E3" w:rsidRPr="004402E3" w:rsidRDefault="004402E3" w:rsidP="004402E3">
      <w:pPr>
        <w:pStyle w:val="ListParagraph"/>
        <w:keepNext/>
        <w:keepLines/>
        <w:numPr>
          <w:ilvl w:val="0"/>
          <w:numId w:val="5"/>
        </w:numPr>
        <w:spacing w:before="240" w:after="0"/>
        <w:contextualSpacing w:val="0"/>
        <w:outlineLvl w:val="0"/>
        <w:rPr>
          <w:rFonts w:asciiTheme="majorHAnsi" w:eastAsiaTheme="majorEastAsia" w:hAnsiTheme="majorHAnsi" w:cstheme="majorBidi"/>
          <w:vanish/>
          <w:color w:val="2F5496" w:themeColor="accent1" w:themeShade="BF"/>
          <w:sz w:val="32"/>
          <w:szCs w:val="32"/>
        </w:rPr>
      </w:pPr>
      <w:bookmarkStart w:id="427" w:name="_Toc2419967"/>
      <w:bookmarkStart w:id="428" w:name="_Toc2420121"/>
      <w:bookmarkStart w:id="429" w:name="_Toc2432351"/>
      <w:bookmarkStart w:id="430" w:name="_Toc2435699"/>
      <w:bookmarkStart w:id="431" w:name="_Toc3190969"/>
      <w:bookmarkStart w:id="432" w:name="_Toc3491621"/>
      <w:bookmarkStart w:id="433" w:name="_Toc3491716"/>
      <w:bookmarkStart w:id="434" w:name="_Toc3491786"/>
      <w:bookmarkStart w:id="435" w:name="_Toc3543049"/>
      <w:bookmarkStart w:id="436" w:name="_Toc3543471"/>
      <w:bookmarkStart w:id="437" w:name="_Toc3543566"/>
      <w:bookmarkStart w:id="438" w:name="_Toc3577112"/>
      <w:bookmarkStart w:id="439" w:name="_Toc3577743"/>
      <w:bookmarkStart w:id="440" w:name="_Toc3626247"/>
      <w:bookmarkStart w:id="441" w:name="_Toc3628534"/>
      <w:bookmarkStart w:id="442" w:name="_Toc3636184"/>
      <w:bookmarkStart w:id="443" w:name="_Toc3641991"/>
      <w:bookmarkStart w:id="444" w:name="_Toc3644773"/>
      <w:bookmarkStart w:id="445" w:name="_Toc3644827"/>
      <w:bookmarkStart w:id="446" w:name="_Toc3646918"/>
      <w:bookmarkStart w:id="447" w:name="_Toc3649853"/>
      <w:bookmarkStart w:id="448" w:name="_Toc3737224"/>
      <w:bookmarkStart w:id="449" w:name="_Toc3835300"/>
      <w:bookmarkStart w:id="450" w:name="_Toc3835376"/>
      <w:bookmarkStart w:id="451" w:name="_Toc3835434"/>
      <w:bookmarkStart w:id="452" w:name="_Toc3835601"/>
      <w:bookmarkStart w:id="453" w:name="_Toc3842769"/>
      <w:bookmarkStart w:id="454" w:name="_Toc3888695"/>
      <w:bookmarkStart w:id="455" w:name="_Toc3967251"/>
      <w:bookmarkStart w:id="456" w:name="_Toc3969894"/>
      <w:bookmarkStart w:id="457" w:name="_Toc4001690"/>
      <w:bookmarkStart w:id="458" w:name="_Toc4059354"/>
      <w:bookmarkStart w:id="459" w:name="_Toc4073223"/>
      <w:bookmarkStart w:id="460" w:name="_Toc4166611"/>
      <w:bookmarkStart w:id="461" w:name="_Toc4166870"/>
      <w:bookmarkStart w:id="462" w:name="_Toc4184916"/>
      <w:bookmarkStart w:id="463" w:name="_Toc4224102"/>
      <w:bookmarkStart w:id="464" w:name="_Toc4226223"/>
      <w:bookmarkStart w:id="465" w:name="_Toc4228362"/>
      <w:bookmarkStart w:id="466" w:name="_Toc4432000"/>
      <w:bookmarkStart w:id="467" w:name="_Toc4567964"/>
      <w:bookmarkStart w:id="468" w:name="_Toc4577174"/>
      <w:bookmarkStart w:id="469" w:name="_Toc4587179"/>
      <w:bookmarkStart w:id="470" w:name="_Toc4747745"/>
      <w:bookmarkStart w:id="471" w:name="_Toc4748941"/>
      <w:bookmarkStart w:id="472" w:name="_Toc4770859"/>
      <w:bookmarkStart w:id="473" w:name="_Toc4772937"/>
      <w:bookmarkStart w:id="474" w:name="_Toc4773042"/>
      <w:bookmarkStart w:id="475" w:name="_Toc4773140"/>
      <w:bookmarkStart w:id="476" w:name="_Toc4841191"/>
      <w:bookmarkStart w:id="477" w:name="_Toc4841289"/>
      <w:bookmarkStart w:id="478" w:name="_Toc4841343"/>
      <w:bookmarkStart w:id="479" w:name="_Toc4841397"/>
      <w:bookmarkStart w:id="480" w:name="_Toc4841452"/>
      <w:bookmarkStart w:id="481" w:name="_Toc4843220"/>
      <w:bookmarkStart w:id="482" w:name="_Toc4844081"/>
      <w:bookmarkStart w:id="483" w:name="_Toc4844184"/>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p>
    <w:p w14:paraId="1E83F22E" w14:textId="57271C39" w:rsidR="004402E3" w:rsidRDefault="002D0383" w:rsidP="004402E3">
      <w:pPr>
        <w:pStyle w:val="Heading2"/>
      </w:pPr>
      <w:bookmarkStart w:id="484" w:name="_Toc4844185"/>
      <w:r>
        <w:t>Result</w:t>
      </w:r>
      <w:bookmarkEnd w:id="484"/>
    </w:p>
    <w:p w14:paraId="7CEE569B" w14:textId="2C5A59DA" w:rsidR="004056A4" w:rsidRDefault="004C6894" w:rsidP="008F7865">
      <w:pPr>
        <w:spacing w:line="360" w:lineRule="auto"/>
      </w:pPr>
      <w:r>
        <w:fldChar w:fldCharType="begin"/>
      </w:r>
      <w:r>
        <w:instrText xml:space="preserve"> REF _Ref4568239 \h </w:instrText>
      </w:r>
      <w:r>
        <w:fldChar w:fldCharType="separate"/>
      </w:r>
      <w:r w:rsidR="00721129">
        <w:t xml:space="preserve">Table </w:t>
      </w:r>
      <w:r w:rsidR="00721129">
        <w:rPr>
          <w:noProof/>
        </w:rPr>
        <w:t>8</w:t>
      </w:r>
      <w:r>
        <w:fldChar w:fldCharType="end"/>
      </w:r>
      <w:r>
        <w:t xml:space="preserve"> shows t</w:t>
      </w:r>
      <w:r w:rsidR="008C660D">
        <w:t xml:space="preserve">he average of every </w:t>
      </w:r>
      <w:r w:rsidR="008C660D" w:rsidRPr="00C14CDF">
        <w:rPr>
          <w:noProof/>
        </w:rPr>
        <w:t>scenario</w:t>
      </w:r>
      <w:r w:rsidR="008C660D">
        <w:t xml:space="preserve">. </w:t>
      </w:r>
      <w:r>
        <w:t xml:space="preserve">The result showed a 100% success rate of the docking system, with </w:t>
      </w:r>
      <w:r w:rsidR="00C14CDF">
        <w:t xml:space="preserve">a </w:t>
      </w:r>
      <w:r w:rsidRPr="00C14CDF">
        <w:rPr>
          <w:noProof/>
        </w:rPr>
        <w:t>different</w:t>
      </w:r>
      <w:r>
        <w:t xml:space="preserve"> number of trials. The raw data form of the result of the experiment is shown in </w:t>
      </w:r>
      <w:r w:rsidR="00193724">
        <w:t>Appendix B</w:t>
      </w:r>
      <w:r>
        <w:t xml:space="preserve">. </w:t>
      </w:r>
      <w:r w:rsidR="00AB00C6">
        <w:t xml:space="preserve">The recorded time required to dock successfully </w:t>
      </w:r>
      <w:r>
        <w:t xml:space="preserve">showed </w:t>
      </w:r>
      <w:r w:rsidR="00AB00C6">
        <w:t xml:space="preserve">in the tables </w:t>
      </w:r>
      <w:r w:rsidR="00AB00C6" w:rsidRPr="00BF3097">
        <w:rPr>
          <w:noProof/>
        </w:rPr>
        <w:t>include</w:t>
      </w:r>
      <w:r w:rsidR="00BF3097">
        <w:rPr>
          <w:noProof/>
        </w:rPr>
        <w:t>s</w:t>
      </w:r>
      <w:r w:rsidR="00AB00C6">
        <w:t xml:space="preserve"> the time taken for the robot to reverse and the count-down </w:t>
      </w:r>
      <w:r w:rsidR="004B5161">
        <w:t xml:space="preserve">time required </w:t>
      </w:r>
      <w:r w:rsidR="00AB00C6">
        <w:t xml:space="preserve">at </w:t>
      </w:r>
      <w:r w:rsidR="004B5161">
        <w:t xml:space="preserve">the </w:t>
      </w:r>
      <w:r w:rsidR="00AB00C6" w:rsidRPr="00C14CDF">
        <w:rPr>
          <w:noProof/>
        </w:rPr>
        <w:t>check point</w:t>
      </w:r>
      <w:r w:rsidR="00AB00C6">
        <w:t>. The time taken</w:t>
      </w:r>
      <w:r w:rsidR="004B5161">
        <w:t xml:space="preserve"> for</w:t>
      </w:r>
      <w:r w:rsidR="00AB00C6">
        <w:t xml:space="preserve"> these </w:t>
      </w:r>
      <w:r w:rsidR="001878CC">
        <w:t xml:space="preserve">standard </w:t>
      </w:r>
      <w:r w:rsidR="004B5161">
        <w:t xml:space="preserve">actions </w:t>
      </w:r>
      <w:r w:rsidR="00BF3097">
        <w:rPr>
          <w:noProof/>
        </w:rPr>
        <w:t>is</w:t>
      </w:r>
      <w:r w:rsidR="004B5161">
        <w:t xml:space="preserve"> listed in </w:t>
      </w:r>
      <w:r w:rsidR="00AC4322">
        <w:fldChar w:fldCharType="begin"/>
      </w:r>
      <w:r w:rsidR="00AC4322">
        <w:instrText xml:space="preserve"> REF _Ref4001411 \h </w:instrText>
      </w:r>
      <w:r w:rsidR="008F7865">
        <w:instrText xml:space="preserve"> \* MERGEFORMAT </w:instrText>
      </w:r>
      <w:r w:rsidR="00AC4322">
        <w:fldChar w:fldCharType="separate"/>
      </w:r>
      <w:r w:rsidR="00721129">
        <w:t xml:space="preserve">Table </w:t>
      </w:r>
      <w:r w:rsidR="00721129">
        <w:rPr>
          <w:noProof/>
        </w:rPr>
        <w:t>7</w:t>
      </w:r>
      <w:r w:rsidR="00AC4322">
        <w:fldChar w:fldCharType="end"/>
      </w:r>
      <w:r w:rsidR="004B5161">
        <w:t xml:space="preserve">. </w:t>
      </w:r>
      <w:r w:rsidR="00AB00C6">
        <w:t xml:space="preserve"> </w:t>
      </w:r>
    </w:p>
    <w:p w14:paraId="4C73C203" w14:textId="6823D18F" w:rsidR="004B5161" w:rsidRDefault="004B5161" w:rsidP="004B5161">
      <w:pPr>
        <w:pStyle w:val="Caption"/>
        <w:keepNext/>
        <w:jc w:val="center"/>
      </w:pPr>
      <w:bookmarkStart w:id="485" w:name="_Ref4001411"/>
      <w:bookmarkStart w:id="486" w:name="_Toc4844234"/>
      <w:r>
        <w:t xml:space="preserve">Table </w:t>
      </w:r>
      <w:fldSimple w:instr=" SEQ Table \* ARABIC ">
        <w:r w:rsidR="00721129">
          <w:rPr>
            <w:noProof/>
          </w:rPr>
          <w:t>7</w:t>
        </w:r>
      </w:fldSimple>
      <w:bookmarkEnd w:id="485"/>
      <w:r>
        <w:t xml:space="preserve">: Time Required </w:t>
      </w:r>
      <w:r w:rsidR="001878CC">
        <w:t>for the Standard Actions</w:t>
      </w:r>
      <w:bookmarkEnd w:id="486"/>
    </w:p>
    <w:tbl>
      <w:tblPr>
        <w:tblStyle w:val="GridTable6Colorful"/>
        <w:tblW w:w="0" w:type="auto"/>
        <w:tblLook w:val="04A0" w:firstRow="1" w:lastRow="0" w:firstColumn="1" w:lastColumn="0" w:noHBand="0" w:noVBand="1"/>
      </w:tblPr>
      <w:tblGrid>
        <w:gridCol w:w="5665"/>
        <w:gridCol w:w="2545"/>
      </w:tblGrid>
      <w:tr w:rsidR="004B5161" w14:paraId="272A574C" w14:textId="77777777" w:rsidTr="004B51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4E840A5" w14:textId="67D6E8F9" w:rsidR="004B5161" w:rsidRDefault="004B5161" w:rsidP="004B5161">
            <w:pPr>
              <w:jc w:val="center"/>
            </w:pPr>
            <w:r>
              <w:t>Actions</w:t>
            </w:r>
          </w:p>
        </w:tc>
        <w:tc>
          <w:tcPr>
            <w:tcW w:w="2545" w:type="dxa"/>
          </w:tcPr>
          <w:p w14:paraId="2D04AB3F" w14:textId="3571FDB1" w:rsidR="004B5161" w:rsidRDefault="004B5161" w:rsidP="004B5161">
            <w:pPr>
              <w:jc w:val="center"/>
              <w:cnfStyle w:val="100000000000" w:firstRow="1" w:lastRow="0" w:firstColumn="0" w:lastColumn="0" w:oddVBand="0" w:evenVBand="0" w:oddHBand="0" w:evenHBand="0" w:firstRowFirstColumn="0" w:firstRowLastColumn="0" w:lastRowFirstColumn="0" w:lastRowLastColumn="0"/>
            </w:pPr>
            <w:r>
              <w:t>Time Taken (s)</w:t>
            </w:r>
          </w:p>
        </w:tc>
      </w:tr>
      <w:tr w:rsidR="004B5161" w14:paraId="6D938A5A" w14:textId="77777777" w:rsidTr="004B51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E63B60F" w14:textId="72213C03" w:rsidR="004B5161" w:rsidRDefault="004B5161" w:rsidP="00AB00C6">
            <w:r>
              <w:t xml:space="preserve">Finish count down at the </w:t>
            </w:r>
            <w:r w:rsidRPr="00C14CDF">
              <w:rPr>
                <w:noProof/>
              </w:rPr>
              <w:t>check point</w:t>
            </w:r>
          </w:p>
        </w:tc>
        <w:tc>
          <w:tcPr>
            <w:tcW w:w="2545" w:type="dxa"/>
          </w:tcPr>
          <w:p w14:paraId="724C20CF" w14:textId="0008212D" w:rsidR="004B5161" w:rsidRDefault="004B5161" w:rsidP="004B5161">
            <w:pPr>
              <w:jc w:val="center"/>
              <w:cnfStyle w:val="000000100000" w:firstRow="0" w:lastRow="0" w:firstColumn="0" w:lastColumn="0" w:oddVBand="0" w:evenVBand="0" w:oddHBand="1" w:evenHBand="0" w:firstRowFirstColumn="0" w:firstRowLastColumn="0" w:lastRowFirstColumn="0" w:lastRowLastColumn="0"/>
            </w:pPr>
            <w:r>
              <w:t>3</w:t>
            </w:r>
          </w:p>
        </w:tc>
      </w:tr>
      <w:tr w:rsidR="004B5161" w14:paraId="311F8911" w14:textId="77777777" w:rsidTr="004B5161">
        <w:tc>
          <w:tcPr>
            <w:cnfStyle w:val="001000000000" w:firstRow="0" w:lastRow="0" w:firstColumn="1" w:lastColumn="0" w:oddVBand="0" w:evenVBand="0" w:oddHBand="0" w:evenHBand="0" w:firstRowFirstColumn="0" w:firstRowLastColumn="0" w:lastRowFirstColumn="0" w:lastRowLastColumn="0"/>
            <w:tcW w:w="5665" w:type="dxa"/>
          </w:tcPr>
          <w:p w14:paraId="502F80ED" w14:textId="65CDB59F" w:rsidR="004B5161" w:rsidRDefault="004B5161" w:rsidP="00AB00C6">
            <w:r>
              <w:t xml:space="preserve">Reverse due to incorrect orientation at </w:t>
            </w:r>
            <w:r w:rsidRPr="00C14CDF">
              <w:rPr>
                <w:noProof/>
              </w:rPr>
              <w:t>check point</w:t>
            </w:r>
          </w:p>
        </w:tc>
        <w:tc>
          <w:tcPr>
            <w:tcW w:w="2545" w:type="dxa"/>
          </w:tcPr>
          <w:p w14:paraId="4971E308" w14:textId="1B06111B" w:rsidR="004B5161" w:rsidRDefault="004B5161" w:rsidP="004B5161">
            <w:pPr>
              <w:jc w:val="center"/>
              <w:cnfStyle w:val="000000000000" w:firstRow="0" w:lastRow="0" w:firstColumn="0" w:lastColumn="0" w:oddVBand="0" w:evenVBand="0" w:oddHBand="0" w:evenHBand="0" w:firstRowFirstColumn="0" w:firstRowLastColumn="0" w:lastRowFirstColumn="0" w:lastRowLastColumn="0"/>
            </w:pPr>
            <w:r>
              <w:t>5</w:t>
            </w:r>
          </w:p>
        </w:tc>
      </w:tr>
      <w:tr w:rsidR="004B5161" w14:paraId="5F4F44BA" w14:textId="77777777" w:rsidTr="004B51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21DA1EE1" w14:textId="614A130D" w:rsidR="004B5161" w:rsidRDefault="004B5161" w:rsidP="00AB00C6">
            <w:r>
              <w:t>Reverse due to unsuccessful docking</w:t>
            </w:r>
          </w:p>
        </w:tc>
        <w:tc>
          <w:tcPr>
            <w:tcW w:w="2545" w:type="dxa"/>
          </w:tcPr>
          <w:p w14:paraId="47DF5F13" w14:textId="71C9BA4D" w:rsidR="004B5161" w:rsidRDefault="004B5161" w:rsidP="004B5161">
            <w:pPr>
              <w:jc w:val="center"/>
              <w:cnfStyle w:val="000000100000" w:firstRow="0" w:lastRow="0" w:firstColumn="0" w:lastColumn="0" w:oddVBand="0" w:evenVBand="0" w:oddHBand="1" w:evenHBand="0" w:firstRowFirstColumn="0" w:firstRowLastColumn="0" w:lastRowFirstColumn="0" w:lastRowLastColumn="0"/>
            </w:pPr>
            <w:r>
              <w:t>9</w:t>
            </w:r>
          </w:p>
        </w:tc>
      </w:tr>
    </w:tbl>
    <w:p w14:paraId="0BDBA8AE" w14:textId="77777777" w:rsidR="00B14440" w:rsidRDefault="00B14440" w:rsidP="00AB00C6"/>
    <w:p w14:paraId="3317A6E9" w14:textId="5B430906" w:rsidR="00163139" w:rsidRDefault="00163139" w:rsidP="00163139">
      <w:pPr>
        <w:pStyle w:val="Caption"/>
        <w:keepNext/>
        <w:jc w:val="center"/>
      </w:pPr>
      <w:bookmarkStart w:id="487" w:name="_Ref4568239"/>
      <w:bookmarkStart w:id="488" w:name="_Toc4844235"/>
      <w:r>
        <w:t xml:space="preserve">Table </w:t>
      </w:r>
      <w:fldSimple w:instr=" SEQ Table \* ARABIC ">
        <w:r w:rsidR="00721129">
          <w:rPr>
            <w:noProof/>
          </w:rPr>
          <w:t>8</w:t>
        </w:r>
      </w:fldSimple>
      <w:bookmarkEnd w:id="487"/>
      <w:r>
        <w:t>: Average Result of All Scenarios</w:t>
      </w:r>
      <w:bookmarkEnd w:id="488"/>
    </w:p>
    <w:tbl>
      <w:tblPr>
        <w:tblStyle w:val="GridTable6Colorful"/>
        <w:tblW w:w="0" w:type="auto"/>
        <w:tblLook w:val="04A0" w:firstRow="1" w:lastRow="0" w:firstColumn="1" w:lastColumn="0" w:noHBand="0" w:noVBand="1"/>
      </w:tblPr>
      <w:tblGrid>
        <w:gridCol w:w="1167"/>
        <w:gridCol w:w="819"/>
        <w:gridCol w:w="1374"/>
        <w:gridCol w:w="1503"/>
        <w:gridCol w:w="1369"/>
        <w:gridCol w:w="1978"/>
      </w:tblGrid>
      <w:tr w:rsidR="00163139" w14:paraId="52731525" w14:textId="77777777" w:rsidTr="00163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2D6B11BD" w14:textId="1BC31FE2" w:rsidR="00163139" w:rsidRDefault="00163139" w:rsidP="004712B4">
            <w:pPr>
              <w:jc w:val="center"/>
            </w:pPr>
            <w:r>
              <w:t>Scenario</w:t>
            </w:r>
          </w:p>
        </w:tc>
        <w:tc>
          <w:tcPr>
            <w:tcW w:w="819" w:type="dxa"/>
          </w:tcPr>
          <w:p w14:paraId="7F943D83"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Trials Taken</w:t>
            </w:r>
          </w:p>
        </w:tc>
        <w:tc>
          <w:tcPr>
            <w:tcW w:w="1374" w:type="dxa"/>
          </w:tcPr>
          <w:p w14:paraId="7508B579"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03" w:type="dxa"/>
          </w:tcPr>
          <w:p w14:paraId="6A26D452"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369" w:type="dxa"/>
          </w:tcPr>
          <w:p w14:paraId="6EAC473F"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1978" w:type="dxa"/>
          </w:tcPr>
          <w:p w14:paraId="62362695" w14:textId="77777777" w:rsidR="00163139" w:rsidRDefault="00163139" w:rsidP="004712B4">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163139" w14:paraId="51B356E9"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23FEFF50" w14:textId="77777777" w:rsidR="00163139" w:rsidRDefault="00163139" w:rsidP="00163139">
            <w:pPr>
              <w:jc w:val="center"/>
            </w:pPr>
            <w:r>
              <w:t>1</w:t>
            </w:r>
          </w:p>
        </w:tc>
        <w:tc>
          <w:tcPr>
            <w:tcW w:w="819" w:type="dxa"/>
          </w:tcPr>
          <w:p w14:paraId="089575DC" w14:textId="291B7193"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3.3</w:t>
            </w:r>
          </w:p>
        </w:tc>
        <w:tc>
          <w:tcPr>
            <w:tcW w:w="1374" w:type="dxa"/>
          </w:tcPr>
          <w:p w14:paraId="68D72B92" w14:textId="1CE0CB07"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0.9</w:t>
            </w:r>
          </w:p>
        </w:tc>
        <w:tc>
          <w:tcPr>
            <w:tcW w:w="1503" w:type="dxa"/>
          </w:tcPr>
          <w:p w14:paraId="21AF7827" w14:textId="76D98EFA"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1.4</w:t>
            </w:r>
          </w:p>
        </w:tc>
        <w:tc>
          <w:tcPr>
            <w:tcW w:w="1369" w:type="dxa"/>
          </w:tcPr>
          <w:p w14:paraId="63A12A29" w14:textId="134EF8F2"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65.3</w:t>
            </w:r>
          </w:p>
        </w:tc>
        <w:tc>
          <w:tcPr>
            <w:tcW w:w="1978" w:type="dxa"/>
          </w:tcPr>
          <w:p w14:paraId="38DB575D" w14:textId="57B11396"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27.0</w:t>
            </w:r>
          </w:p>
        </w:tc>
      </w:tr>
      <w:tr w:rsidR="00163139" w14:paraId="3180319B"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681A1776" w14:textId="77777777" w:rsidR="00163139" w:rsidRDefault="00163139" w:rsidP="00163139">
            <w:pPr>
              <w:jc w:val="center"/>
            </w:pPr>
            <w:r>
              <w:t>2</w:t>
            </w:r>
          </w:p>
        </w:tc>
        <w:tc>
          <w:tcPr>
            <w:tcW w:w="819" w:type="dxa"/>
          </w:tcPr>
          <w:p w14:paraId="4C02FC82" w14:textId="4CC4E6A3"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2.2</w:t>
            </w:r>
          </w:p>
        </w:tc>
        <w:tc>
          <w:tcPr>
            <w:tcW w:w="1374" w:type="dxa"/>
          </w:tcPr>
          <w:p w14:paraId="299DDD9F" w14:textId="38D0DE32"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0.2</w:t>
            </w:r>
          </w:p>
        </w:tc>
        <w:tc>
          <w:tcPr>
            <w:tcW w:w="1503" w:type="dxa"/>
          </w:tcPr>
          <w:p w14:paraId="284BE0CC" w14:textId="3FE8FBFB"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1</w:t>
            </w:r>
          </w:p>
        </w:tc>
        <w:tc>
          <w:tcPr>
            <w:tcW w:w="1369" w:type="dxa"/>
          </w:tcPr>
          <w:p w14:paraId="01FBC941" w14:textId="6817A186"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49.9</w:t>
            </w:r>
          </w:p>
        </w:tc>
        <w:tc>
          <w:tcPr>
            <w:tcW w:w="1978" w:type="dxa"/>
          </w:tcPr>
          <w:p w14:paraId="33647F9B" w14:textId="6D9C8D9C"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16.6</w:t>
            </w:r>
          </w:p>
        </w:tc>
      </w:tr>
      <w:tr w:rsidR="00163139" w14:paraId="0AD3E0A3"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1DFBDF0D" w14:textId="77777777" w:rsidR="00163139" w:rsidRDefault="00163139" w:rsidP="00163139">
            <w:pPr>
              <w:jc w:val="center"/>
            </w:pPr>
            <w:r>
              <w:t>3</w:t>
            </w:r>
          </w:p>
        </w:tc>
        <w:tc>
          <w:tcPr>
            <w:tcW w:w="819" w:type="dxa"/>
          </w:tcPr>
          <w:p w14:paraId="62A8C419" w14:textId="0C51FA6A"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3.5</w:t>
            </w:r>
          </w:p>
        </w:tc>
        <w:tc>
          <w:tcPr>
            <w:tcW w:w="1374" w:type="dxa"/>
          </w:tcPr>
          <w:p w14:paraId="7F77CCC5" w14:textId="40006433"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0.7</w:t>
            </w:r>
          </w:p>
        </w:tc>
        <w:tc>
          <w:tcPr>
            <w:tcW w:w="1503" w:type="dxa"/>
          </w:tcPr>
          <w:p w14:paraId="31F78BAB" w14:textId="6A10D6BF"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1.8</w:t>
            </w:r>
          </w:p>
        </w:tc>
        <w:tc>
          <w:tcPr>
            <w:tcW w:w="1369" w:type="dxa"/>
          </w:tcPr>
          <w:p w14:paraId="00B5DA65" w14:textId="230B5A38"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78.1</w:t>
            </w:r>
          </w:p>
        </w:tc>
        <w:tc>
          <w:tcPr>
            <w:tcW w:w="1978" w:type="dxa"/>
          </w:tcPr>
          <w:p w14:paraId="5B87FBCD" w14:textId="0590E15A" w:rsidR="00163139" w:rsidRDefault="00163139" w:rsidP="00163139">
            <w:pPr>
              <w:jc w:val="center"/>
              <w:cnfStyle w:val="000000100000" w:firstRow="0" w:lastRow="0" w:firstColumn="0" w:lastColumn="0" w:oddVBand="0" w:evenVBand="0" w:oddHBand="1" w:evenHBand="0" w:firstRowFirstColumn="0" w:firstRowLastColumn="0" w:lastRowFirstColumn="0" w:lastRowLastColumn="0"/>
            </w:pPr>
            <w:r>
              <w:t>30.2</w:t>
            </w:r>
          </w:p>
        </w:tc>
      </w:tr>
      <w:tr w:rsidR="00163139" w14:paraId="2CF5EA75"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7D5D8123" w14:textId="77777777" w:rsidR="00163139" w:rsidRDefault="00163139" w:rsidP="00163139">
            <w:pPr>
              <w:jc w:val="center"/>
            </w:pPr>
            <w:r>
              <w:t>4</w:t>
            </w:r>
          </w:p>
        </w:tc>
        <w:tc>
          <w:tcPr>
            <w:tcW w:w="819" w:type="dxa"/>
          </w:tcPr>
          <w:p w14:paraId="07301733" w14:textId="41FEF6D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3.0</w:t>
            </w:r>
          </w:p>
        </w:tc>
        <w:tc>
          <w:tcPr>
            <w:tcW w:w="1374" w:type="dxa"/>
          </w:tcPr>
          <w:p w14:paraId="5AF6C030" w14:textId="6D50640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0.8</w:t>
            </w:r>
          </w:p>
        </w:tc>
        <w:tc>
          <w:tcPr>
            <w:tcW w:w="1503" w:type="dxa"/>
          </w:tcPr>
          <w:p w14:paraId="4737E846" w14:textId="401A5D26"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1.2</w:t>
            </w:r>
          </w:p>
        </w:tc>
        <w:tc>
          <w:tcPr>
            <w:tcW w:w="1369" w:type="dxa"/>
          </w:tcPr>
          <w:p w14:paraId="46D6A26A" w14:textId="4E745757"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64.0</w:t>
            </w:r>
          </w:p>
        </w:tc>
        <w:tc>
          <w:tcPr>
            <w:tcW w:w="1978" w:type="dxa"/>
          </w:tcPr>
          <w:p w14:paraId="3321A64F" w14:textId="60478AF5" w:rsidR="00163139" w:rsidRDefault="00163139" w:rsidP="00163139">
            <w:pPr>
              <w:jc w:val="center"/>
              <w:cnfStyle w:val="000000000000" w:firstRow="0" w:lastRow="0" w:firstColumn="0" w:lastColumn="0" w:oddVBand="0" w:evenVBand="0" w:oddHBand="0" w:evenHBand="0" w:firstRowFirstColumn="0" w:firstRowLastColumn="0" w:lastRowFirstColumn="0" w:lastRowLastColumn="0"/>
            </w:pPr>
            <w:r>
              <w:t>23.8</w:t>
            </w:r>
          </w:p>
        </w:tc>
      </w:tr>
      <w:tr w:rsidR="00395F97" w14:paraId="44E274B4"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71306876" w14:textId="77777777" w:rsidR="00395F97" w:rsidRDefault="00395F97" w:rsidP="00395F97">
            <w:pPr>
              <w:jc w:val="center"/>
            </w:pPr>
            <w:r>
              <w:t>5</w:t>
            </w:r>
          </w:p>
        </w:tc>
        <w:tc>
          <w:tcPr>
            <w:tcW w:w="819" w:type="dxa"/>
          </w:tcPr>
          <w:p w14:paraId="69246E87" w14:textId="05FBAF3A"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3.1</w:t>
            </w:r>
          </w:p>
        </w:tc>
        <w:tc>
          <w:tcPr>
            <w:tcW w:w="1374" w:type="dxa"/>
          </w:tcPr>
          <w:p w14:paraId="35B10E08" w14:textId="237DF7C6"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1.0</w:t>
            </w:r>
          </w:p>
        </w:tc>
        <w:tc>
          <w:tcPr>
            <w:tcW w:w="1503" w:type="dxa"/>
          </w:tcPr>
          <w:p w14:paraId="64740C57" w14:textId="32972725"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1.1</w:t>
            </w:r>
          </w:p>
        </w:tc>
        <w:tc>
          <w:tcPr>
            <w:tcW w:w="1369" w:type="dxa"/>
          </w:tcPr>
          <w:p w14:paraId="530A51BA" w14:textId="6BC58377"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59.5</w:t>
            </w:r>
          </w:p>
        </w:tc>
        <w:tc>
          <w:tcPr>
            <w:tcW w:w="1978" w:type="dxa"/>
          </w:tcPr>
          <w:p w14:paraId="4DEE2A88" w14:textId="135161F2"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24.2</w:t>
            </w:r>
          </w:p>
        </w:tc>
      </w:tr>
      <w:tr w:rsidR="00395F97" w14:paraId="2EAFE357"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3EA3FA4D" w14:textId="77777777" w:rsidR="00395F97" w:rsidRDefault="00395F97" w:rsidP="00395F97">
            <w:pPr>
              <w:jc w:val="center"/>
            </w:pPr>
            <w:r>
              <w:t>6</w:t>
            </w:r>
          </w:p>
        </w:tc>
        <w:tc>
          <w:tcPr>
            <w:tcW w:w="819" w:type="dxa"/>
          </w:tcPr>
          <w:p w14:paraId="33C63ECE" w14:textId="0D782BD5"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2.2</w:t>
            </w:r>
          </w:p>
        </w:tc>
        <w:tc>
          <w:tcPr>
            <w:tcW w:w="1374" w:type="dxa"/>
          </w:tcPr>
          <w:p w14:paraId="57642EB7" w14:textId="56363B62"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0.7</w:t>
            </w:r>
          </w:p>
        </w:tc>
        <w:tc>
          <w:tcPr>
            <w:tcW w:w="1503" w:type="dxa"/>
          </w:tcPr>
          <w:p w14:paraId="39610011" w14:textId="7990F07F"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0.5</w:t>
            </w:r>
          </w:p>
        </w:tc>
        <w:tc>
          <w:tcPr>
            <w:tcW w:w="1369" w:type="dxa"/>
          </w:tcPr>
          <w:p w14:paraId="594C60FE" w14:textId="4867266E"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42.8</w:t>
            </w:r>
          </w:p>
        </w:tc>
        <w:tc>
          <w:tcPr>
            <w:tcW w:w="1978" w:type="dxa"/>
          </w:tcPr>
          <w:p w14:paraId="6231E1CA" w14:textId="383A3230" w:rsidR="00395F97" w:rsidRDefault="00395F97" w:rsidP="00395F97">
            <w:pPr>
              <w:jc w:val="center"/>
              <w:cnfStyle w:val="000000000000" w:firstRow="0" w:lastRow="0" w:firstColumn="0" w:lastColumn="0" w:oddVBand="0" w:evenVBand="0" w:oddHBand="0" w:evenHBand="0" w:firstRowFirstColumn="0" w:firstRowLastColumn="0" w:lastRowFirstColumn="0" w:lastRowLastColumn="0"/>
            </w:pPr>
            <w:r>
              <w:t>14.6</w:t>
            </w:r>
          </w:p>
        </w:tc>
      </w:tr>
      <w:tr w:rsidR="00395F97" w14:paraId="0BA6E0A7" w14:textId="77777777" w:rsidTr="00163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tcPr>
          <w:p w14:paraId="2CB15C18" w14:textId="77777777" w:rsidR="00395F97" w:rsidRDefault="00395F97" w:rsidP="00395F97">
            <w:pPr>
              <w:jc w:val="center"/>
            </w:pPr>
            <w:r>
              <w:t>7</w:t>
            </w:r>
          </w:p>
        </w:tc>
        <w:tc>
          <w:tcPr>
            <w:tcW w:w="819" w:type="dxa"/>
          </w:tcPr>
          <w:p w14:paraId="2B26D63E" w14:textId="149D94CE"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2.9</w:t>
            </w:r>
          </w:p>
        </w:tc>
        <w:tc>
          <w:tcPr>
            <w:tcW w:w="1374" w:type="dxa"/>
          </w:tcPr>
          <w:p w14:paraId="0BF5D3FB" w14:textId="7C626778"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1.2</w:t>
            </w:r>
          </w:p>
        </w:tc>
        <w:tc>
          <w:tcPr>
            <w:tcW w:w="1503" w:type="dxa"/>
          </w:tcPr>
          <w:p w14:paraId="70D1F449" w14:textId="66284F1E"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0.7</w:t>
            </w:r>
          </w:p>
        </w:tc>
        <w:tc>
          <w:tcPr>
            <w:tcW w:w="1369" w:type="dxa"/>
          </w:tcPr>
          <w:p w14:paraId="419585E3" w14:textId="33701AB9"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52.2</w:t>
            </w:r>
          </w:p>
        </w:tc>
        <w:tc>
          <w:tcPr>
            <w:tcW w:w="1978" w:type="dxa"/>
          </w:tcPr>
          <w:p w14:paraId="203E2890" w14:textId="6EBE0977" w:rsidR="00395F97" w:rsidRDefault="00395F97" w:rsidP="00395F97">
            <w:pPr>
              <w:jc w:val="center"/>
              <w:cnfStyle w:val="000000100000" w:firstRow="0" w:lastRow="0" w:firstColumn="0" w:lastColumn="0" w:oddVBand="0" w:evenVBand="0" w:oddHBand="1" w:evenHBand="0" w:firstRowFirstColumn="0" w:firstRowLastColumn="0" w:lastRowFirstColumn="0" w:lastRowLastColumn="0"/>
            </w:pPr>
            <w:r>
              <w:t>21.0</w:t>
            </w:r>
          </w:p>
        </w:tc>
      </w:tr>
      <w:tr w:rsidR="005B128E" w14:paraId="57A303CE" w14:textId="77777777" w:rsidTr="00163139">
        <w:tc>
          <w:tcPr>
            <w:cnfStyle w:val="001000000000" w:firstRow="0" w:lastRow="0" w:firstColumn="1" w:lastColumn="0" w:oddVBand="0" w:evenVBand="0" w:oddHBand="0" w:evenHBand="0" w:firstRowFirstColumn="0" w:firstRowLastColumn="0" w:lastRowFirstColumn="0" w:lastRowLastColumn="0"/>
            <w:tcW w:w="1167" w:type="dxa"/>
          </w:tcPr>
          <w:p w14:paraId="6CAE4376" w14:textId="437A774F" w:rsidR="005B128E" w:rsidRDefault="005B128E" w:rsidP="00395F97">
            <w:pPr>
              <w:jc w:val="center"/>
            </w:pPr>
            <w:r>
              <w:t>Avg</w:t>
            </w:r>
          </w:p>
        </w:tc>
        <w:tc>
          <w:tcPr>
            <w:tcW w:w="819" w:type="dxa"/>
          </w:tcPr>
          <w:p w14:paraId="745EEA31" w14:textId="1F6D46F6"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2.89</w:t>
            </w:r>
          </w:p>
        </w:tc>
        <w:tc>
          <w:tcPr>
            <w:tcW w:w="1374" w:type="dxa"/>
          </w:tcPr>
          <w:p w14:paraId="784B6264" w14:textId="7FC39577"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0.79</w:t>
            </w:r>
          </w:p>
        </w:tc>
        <w:tc>
          <w:tcPr>
            <w:tcW w:w="1503" w:type="dxa"/>
          </w:tcPr>
          <w:p w14:paraId="7F0A9B9F" w14:textId="30781966"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1.1</w:t>
            </w:r>
          </w:p>
        </w:tc>
        <w:tc>
          <w:tcPr>
            <w:tcW w:w="1369" w:type="dxa"/>
          </w:tcPr>
          <w:p w14:paraId="5501285C" w14:textId="1F980EAC"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58.87</w:t>
            </w:r>
          </w:p>
        </w:tc>
        <w:tc>
          <w:tcPr>
            <w:tcW w:w="1978" w:type="dxa"/>
          </w:tcPr>
          <w:p w14:paraId="2876262B" w14:textId="4557A468" w:rsidR="005B128E" w:rsidRPr="009A67EE" w:rsidRDefault="009A67EE" w:rsidP="00395F97">
            <w:pPr>
              <w:jc w:val="center"/>
              <w:cnfStyle w:val="000000000000" w:firstRow="0" w:lastRow="0" w:firstColumn="0" w:lastColumn="0" w:oddVBand="0" w:evenVBand="0" w:oddHBand="0" w:evenHBand="0" w:firstRowFirstColumn="0" w:firstRowLastColumn="0" w:lastRowFirstColumn="0" w:lastRowLastColumn="0"/>
              <w:rPr>
                <w:b/>
                <w:i/>
              </w:rPr>
            </w:pPr>
            <w:r w:rsidRPr="009A67EE">
              <w:rPr>
                <w:b/>
                <w:i/>
              </w:rPr>
              <w:t>22.49</w:t>
            </w:r>
          </w:p>
        </w:tc>
      </w:tr>
    </w:tbl>
    <w:p w14:paraId="1BFEBCDA" w14:textId="4E9D6970" w:rsidR="00163139" w:rsidRDefault="00163139" w:rsidP="00AB00C6"/>
    <w:p w14:paraId="07E2C2BC" w14:textId="30611E8F" w:rsidR="004C6894" w:rsidRDefault="004C6894" w:rsidP="00F73497">
      <w:pPr>
        <w:spacing w:line="360" w:lineRule="auto"/>
      </w:pPr>
      <w:r>
        <w:t xml:space="preserve">From </w:t>
      </w:r>
      <w:r>
        <w:fldChar w:fldCharType="begin"/>
      </w:r>
      <w:r>
        <w:instrText xml:space="preserve"> REF _Ref4568239 \h </w:instrText>
      </w:r>
      <w:r w:rsidR="00F73497">
        <w:instrText xml:space="preserve"> \* MERGEFORMAT </w:instrText>
      </w:r>
      <w:r>
        <w:fldChar w:fldCharType="separate"/>
      </w:r>
      <w:r w:rsidR="00721129">
        <w:t xml:space="preserve">Table </w:t>
      </w:r>
      <w:r w:rsidR="00721129">
        <w:rPr>
          <w:noProof/>
        </w:rPr>
        <w:t>8</w:t>
      </w:r>
      <w:r>
        <w:fldChar w:fldCharType="end"/>
      </w:r>
      <w:r>
        <w:t xml:space="preserve">, the average trials taken from all the scenarios are ranging from 2.2 trials to 3.5 trials. Moreover, the average of all the averages is 2.89 trials. The average time required to dock successfully and the average time </w:t>
      </w:r>
      <w:r w:rsidRPr="00C14CDF">
        <w:rPr>
          <w:noProof/>
        </w:rPr>
        <w:t>taken</w:t>
      </w:r>
      <w:r>
        <w:t xml:space="preserve"> for standard actions for all</w:t>
      </w:r>
      <w:r w:rsidR="00F73497">
        <w:t xml:space="preserve"> the</w:t>
      </w:r>
      <w:r>
        <w:t xml:space="preserve"> scenarios are 58.87s and 22.49s respectively. </w:t>
      </w:r>
      <w:r w:rsidR="0040685C">
        <w:fldChar w:fldCharType="begin"/>
      </w:r>
      <w:r w:rsidR="0040685C">
        <w:instrText xml:space="preserve"> REF _Ref4843166 \h </w:instrText>
      </w:r>
      <w:r w:rsidR="0040685C">
        <w:fldChar w:fldCharType="separate"/>
      </w:r>
      <w:r w:rsidR="00721129">
        <w:t xml:space="preserve">Figure </w:t>
      </w:r>
      <w:r w:rsidR="00721129">
        <w:rPr>
          <w:noProof/>
        </w:rPr>
        <w:t>30</w:t>
      </w:r>
      <w:r w:rsidR="0040685C">
        <w:fldChar w:fldCharType="end"/>
      </w:r>
      <w:r w:rsidR="0040685C">
        <w:t xml:space="preserve"> and </w:t>
      </w:r>
      <w:r w:rsidR="0040685C">
        <w:fldChar w:fldCharType="begin"/>
      </w:r>
      <w:r w:rsidR="0040685C">
        <w:instrText xml:space="preserve"> REF _Ref4843167 \h </w:instrText>
      </w:r>
      <w:r w:rsidR="0040685C">
        <w:fldChar w:fldCharType="separate"/>
      </w:r>
      <w:r w:rsidR="00721129">
        <w:t xml:space="preserve">Figure </w:t>
      </w:r>
      <w:r w:rsidR="00721129">
        <w:rPr>
          <w:noProof/>
        </w:rPr>
        <w:t>31</w:t>
      </w:r>
      <w:r w:rsidR="0040685C">
        <w:fldChar w:fldCharType="end"/>
      </w:r>
      <w:r w:rsidR="0040685C">
        <w:t xml:space="preserve"> show the histogram of the result. </w:t>
      </w:r>
    </w:p>
    <w:p w14:paraId="1CA97F40" w14:textId="4A943CD9" w:rsidR="00721129" w:rsidRDefault="00721129" w:rsidP="00F73497">
      <w:pPr>
        <w:spacing w:line="360" w:lineRule="auto"/>
      </w:pPr>
      <w:bookmarkStart w:id="489" w:name="_GoBack"/>
      <w:bookmarkEnd w:id="489"/>
      <w:r>
        <w:rPr>
          <w:noProof/>
        </w:rPr>
        <w:lastRenderedPageBreak/>
        <mc:AlternateContent>
          <mc:Choice Requires="wps">
            <w:drawing>
              <wp:anchor distT="0" distB="0" distL="114300" distR="114300" simplePos="0" relativeHeight="251815936" behindDoc="0" locked="0" layoutInCell="1" allowOverlap="1" wp14:anchorId="7062FE67" wp14:editId="1BC18176">
                <wp:simplePos x="0" y="0"/>
                <wp:positionH relativeFrom="column">
                  <wp:posOffset>-3175</wp:posOffset>
                </wp:positionH>
                <wp:positionV relativeFrom="paragraph">
                  <wp:posOffset>3133725</wp:posOffset>
                </wp:positionV>
                <wp:extent cx="5219700" cy="635"/>
                <wp:effectExtent l="0" t="0" r="0" b="0"/>
                <wp:wrapTopAndBottom/>
                <wp:docPr id="230" name="Text Box 230"/>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7EF6BDC5" w14:textId="6C26E906" w:rsidR="001B0229" w:rsidRPr="00177F7A" w:rsidRDefault="001B0229" w:rsidP="00B92A3E">
                            <w:pPr>
                              <w:pStyle w:val="Caption"/>
                              <w:jc w:val="center"/>
                              <w:rPr>
                                <w:noProof/>
                                <w:sz w:val="24"/>
                              </w:rPr>
                            </w:pPr>
                            <w:bookmarkStart w:id="490" w:name="_Ref4843166"/>
                            <w:bookmarkStart w:id="491" w:name="_Toc4844226"/>
                            <w:r>
                              <w:t xml:space="preserve">Figure </w:t>
                            </w:r>
                            <w:fldSimple w:instr=" SEQ Figure \* ARABIC ">
                              <w:r>
                                <w:rPr>
                                  <w:noProof/>
                                </w:rPr>
                                <w:t>30</w:t>
                              </w:r>
                            </w:fldSimple>
                            <w:bookmarkEnd w:id="490"/>
                            <w:r>
                              <w:t>: Chart of number and type of trials versus different scenarios</w:t>
                            </w:r>
                            <w:bookmarkEnd w:id="4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2FE67" id="Text Box 230" o:spid="_x0000_s1073" type="#_x0000_t202" style="position:absolute;margin-left:-.25pt;margin-top:246.75pt;width:411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" stroked="f">
                <v:textbox style="mso-fit-shape-to-text:t" inset="0,0,0,0">
                  <w:txbxContent>
                    <w:p w14:paraId="7EF6BDC5" w14:textId="6C26E906" w:rsidR="001B0229" w:rsidRPr="00177F7A" w:rsidRDefault="001B0229" w:rsidP="00B92A3E">
                      <w:pPr>
                        <w:pStyle w:val="Caption"/>
                        <w:jc w:val="center"/>
                        <w:rPr>
                          <w:noProof/>
                          <w:sz w:val="24"/>
                        </w:rPr>
                      </w:pPr>
                      <w:bookmarkStart w:id="492" w:name="_Ref4843166"/>
                      <w:bookmarkStart w:id="493" w:name="_Toc4844226"/>
                      <w:r>
                        <w:t xml:space="preserve">Figure </w:t>
                      </w:r>
                      <w:fldSimple w:instr=" SEQ Figure \* ARABIC ">
                        <w:r>
                          <w:rPr>
                            <w:noProof/>
                          </w:rPr>
                          <w:t>30</w:t>
                        </w:r>
                      </w:fldSimple>
                      <w:bookmarkEnd w:id="492"/>
                      <w:r>
                        <w:t>: Chart of number and type of trials versus different scenarios</w:t>
                      </w:r>
                      <w:bookmarkEnd w:id="493"/>
                    </w:p>
                  </w:txbxContent>
                </v:textbox>
                <w10:wrap type="topAndBottom"/>
              </v:shape>
            </w:pict>
          </mc:Fallback>
        </mc:AlternateContent>
      </w:r>
      <w:r>
        <w:rPr>
          <w:noProof/>
        </w:rPr>
        <w:drawing>
          <wp:anchor distT="0" distB="0" distL="114300" distR="114300" simplePos="0" relativeHeight="251813888" behindDoc="0" locked="0" layoutInCell="1" allowOverlap="1" wp14:anchorId="7632EDD1" wp14:editId="7C7AF52A">
            <wp:simplePos x="0" y="0"/>
            <wp:positionH relativeFrom="column">
              <wp:posOffset>-3175</wp:posOffset>
            </wp:positionH>
            <wp:positionV relativeFrom="paragraph">
              <wp:posOffset>24130</wp:posOffset>
            </wp:positionV>
            <wp:extent cx="5219700" cy="3044825"/>
            <wp:effectExtent l="0" t="0" r="0" b="3175"/>
            <wp:wrapTopAndBottom/>
            <wp:docPr id="229" name="Chart 22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p w14:paraId="2EFEBE73" w14:textId="735D45CB" w:rsidR="00D03368" w:rsidRPr="00AB00C6" w:rsidRDefault="00721129" w:rsidP="00F73497">
      <w:pPr>
        <w:spacing w:line="360" w:lineRule="auto"/>
      </w:pPr>
      <w:r>
        <w:rPr>
          <w:noProof/>
        </w:rPr>
        <mc:AlternateContent>
          <mc:Choice Requires="wps">
            <w:drawing>
              <wp:anchor distT="0" distB="0" distL="114300" distR="114300" simplePos="0" relativeHeight="251819008" behindDoc="0" locked="0" layoutInCell="1" allowOverlap="1" wp14:anchorId="164AC7EA" wp14:editId="73F4D485">
                <wp:simplePos x="0" y="0"/>
                <wp:positionH relativeFrom="column">
                  <wp:posOffset>-3175</wp:posOffset>
                </wp:positionH>
                <wp:positionV relativeFrom="paragraph">
                  <wp:posOffset>2941955</wp:posOffset>
                </wp:positionV>
                <wp:extent cx="5219700" cy="266700"/>
                <wp:effectExtent l="0" t="0" r="0" b="0"/>
                <wp:wrapTopAndBottom/>
                <wp:docPr id="232" name="Text Box 232"/>
                <wp:cNvGraphicFramePr/>
                <a:graphic xmlns:a="http://schemas.openxmlformats.org/drawingml/2006/main">
                  <a:graphicData uri="http://schemas.microsoft.com/office/word/2010/wordprocessingShape">
                    <wps:wsp>
                      <wps:cNvSpPr txBox="1"/>
                      <wps:spPr>
                        <a:xfrm>
                          <a:off x="0" y="0"/>
                          <a:ext cx="5219700" cy="266700"/>
                        </a:xfrm>
                        <a:prstGeom prst="rect">
                          <a:avLst/>
                        </a:prstGeom>
                        <a:solidFill>
                          <a:prstClr val="white"/>
                        </a:solidFill>
                        <a:ln>
                          <a:noFill/>
                        </a:ln>
                      </wps:spPr>
                      <wps:txbx>
                        <w:txbxContent>
                          <w:p w14:paraId="3940592E" w14:textId="2F664E00" w:rsidR="001B0229" w:rsidRPr="0014455C" w:rsidRDefault="001B0229" w:rsidP="00301B1D">
                            <w:pPr>
                              <w:pStyle w:val="Caption"/>
                              <w:jc w:val="center"/>
                              <w:rPr>
                                <w:noProof/>
                                <w:sz w:val="24"/>
                              </w:rPr>
                            </w:pPr>
                            <w:bookmarkStart w:id="494" w:name="_Ref4843167"/>
                            <w:bookmarkStart w:id="495" w:name="_Toc4844227"/>
                            <w:r>
                              <w:t xml:space="preserve">Figure </w:t>
                            </w:r>
                            <w:fldSimple w:instr=" SEQ Figure \* ARABIC ">
                              <w:r>
                                <w:rPr>
                                  <w:noProof/>
                                </w:rPr>
                                <w:t>31</w:t>
                              </w:r>
                            </w:fldSimple>
                            <w:bookmarkEnd w:id="494"/>
                            <w:r>
                              <w:t>: Chart of time required versus different scenarios</w:t>
                            </w:r>
                            <w:bookmarkEnd w:id="4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AC7EA" id="Text Box 232" o:spid="_x0000_s1074" type="#_x0000_t202" style="position:absolute;margin-left:-.25pt;margin-top:231.65pt;width:411pt;height:21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" stroked="f">
                <v:textbox style="mso-fit-shape-to-text:t" inset="0,0,0,0">
                  <w:txbxContent>
                    <w:p w14:paraId="3940592E" w14:textId="2F664E00" w:rsidR="001B0229" w:rsidRPr="0014455C" w:rsidRDefault="001B0229" w:rsidP="00301B1D">
                      <w:pPr>
                        <w:pStyle w:val="Caption"/>
                        <w:jc w:val="center"/>
                        <w:rPr>
                          <w:noProof/>
                          <w:sz w:val="24"/>
                        </w:rPr>
                      </w:pPr>
                      <w:bookmarkStart w:id="496" w:name="_Ref4843167"/>
                      <w:bookmarkStart w:id="497" w:name="_Toc4844227"/>
                      <w:r>
                        <w:t xml:space="preserve">Figure </w:t>
                      </w:r>
                      <w:fldSimple w:instr=" SEQ Figure \* ARABIC ">
                        <w:r>
                          <w:rPr>
                            <w:noProof/>
                          </w:rPr>
                          <w:t>31</w:t>
                        </w:r>
                      </w:fldSimple>
                      <w:bookmarkEnd w:id="496"/>
                      <w:r>
                        <w:t>: Chart of time required versus different scenarios</w:t>
                      </w:r>
                      <w:bookmarkEnd w:id="497"/>
                    </w:p>
                  </w:txbxContent>
                </v:textbox>
                <w10:wrap type="topAndBottom"/>
              </v:shape>
            </w:pict>
          </mc:Fallback>
        </mc:AlternateContent>
      </w:r>
      <w:r>
        <w:rPr>
          <w:noProof/>
        </w:rPr>
        <w:drawing>
          <wp:anchor distT="0" distB="0" distL="114300" distR="114300" simplePos="0" relativeHeight="251816960" behindDoc="0" locked="0" layoutInCell="1" allowOverlap="1" wp14:anchorId="65BD5671" wp14:editId="59053529">
            <wp:simplePos x="0" y="0"/>
            <wp:positionH relativeFrom="column">
              <wp:posOffset>-3175</wp:posOffset>
            </wp:positionH>
            <wp:positionV relativeFrom="paragraph">
              <wp:posOffset>-128905</wp:posOffset>
            </wp:positionV>
            <wp:extent cx="5219700" cy="3044825"/>
            <wp:effectExtent l="0" t="0" r="0" b="3175"/>
            <wp:wrapTopAndBottom/>
            <wp:docPr id="231" name="Chart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r w:rsidR="00301B1D">
        <w:fldChar w:fldCharType="begin"/>
      </w:r>
      <w:r w:rsidR="00301B1D">
        <w:instrText xml:space="preserve"> REF _Ref4843166 \h </w:instrText>
      </w:r>
      <w:r w:rsidR="00301B1D">
        <w:fldChar w:fldCharType="separate"/>
      </w:r>
      <w:r>
        <w:t xml:space="preserve">Figure </w:t>
      </w:r>
      <w:r>
        <w:rPr>
          <w:noProof/>
        </w:rPr>
        <w:t>30</w:t>
      </w:r>
      <w:r w:rsidR="00301B1D">
        <w:fldChar w:fldCharType="end"/>
      </w:r>
      <w:r w:rsidR="00301B1D">
        <w:t xml:space="preserve"> </w:t>
      </w:r>
      <w:r w:rsidR="007B3A80">
        <w:t xml:space="preserve">shows a better illustration of the number of trials taken to dock successfully in the form of histogram. On the other hand, </w:t>
      </w:r>
      <w:r w:rsidR="00301B1D">
        <w:fldChar w:fldCharType="begin"/>
      </w:r>
      <w:r w:rsidR="00301B1D">
        <w:instrText xml:space="preserve"> REF _Ref4843167 \h </w:instrText>
      </w:r>
      <w:r w:rsidR="00301B1D">
        <w:fldChar w:fldCharType="separate"/>
      </w:r>
      <w:r>
        <w:t xml:space="preserve">Figure </w:t>
      </w:r>
      <w:r>
        <w:rPr>
          <w:noProof/>
        </w:rPr>
        <w:t>31</w:t>
      </w:r>
      <w:r w:rsidR="00301B1D">
        <w:fldChar w:fldCharType="end"/>
      </w:r>
      <w:r w:rsidR="00301B1D">
        <w:t xml:space="preserve"> show the</w:t>
      </w:r>
      <w:r w:rsidR="007B3A80">
        <w:t xml:space="preserve"> time required for the robot to dock successfully. Notice that there is one more column of data named “Expected time with only one trial”, the explanation of this data will be further elaborated in Chapter </w:t>
      </w:r>
      <w:r w:rsidR="007B3A80">
        <w:fldChar w:fldCharType="begin"/>
      </w:r>
      <w:r w:rsidR="007B3A80">
        <w:instrText xml:space="preserve"> REF _Ref4843911 \r \h </w:instrText>
      </w:r>
      <w:r w:rsidR="007B3A80">
        <w:fldChar w:fldCharType="separate"/>
      </w:r>
      <w:r>
        <w:t>5.2</w:t>
      </w:r>
      <w:r w:rsidR="007B3A80">
        <w:fldChar w:fldCharType="end"/>
      </w:r>
      <w:r w:rsidR="007B3A80">
        <w:t>.</w:t>
      </w:r>
    </w:p>
    <w:p w14:paraId="3943DBA6" w14:textId="5C4CC3A6" w:rsidR="004402E3" w:rsidRDefault="002D0383" w:rsidP="004402E3">
      <w:pPr>
        <w:pStyle w:val="Heading2"/>
      </w:pPr>
      <w:bookmarkStart w:id="498" w:name="_Ref4843911"/>
      <w:bookmarkStart w:id="499" w:name="_Toc4844186"/>
      <w:r>
        <w:lastRenderedPageBreak/>
        <w:t>Discussion</w:t>
      </w:r>
      <w:bookmarkEnd w:id="498"/>
      <w:bookmarkEnd w:id="499"/>
    </w:p>
    <w:p w14:paraId="5D98B8DC" w14:textId="2E07FDB7" w:rsidR="00F73497" w:rsidRDefault="00F73497" w:rsidP="00F73497">
      <w:pPr>
        <w:spacing w:line="360" w:lineRule="auto"/>
      </w:pPr>
      <w:r>
        <w:t>From the result showed in the previous FYP report, the success rate is 80% with a total of 5 scenarios tested</w:t>
      </w:r>
      <w:r w:rsidR="00175EE2">
        <w:t xml:space="preserve"> while the success rate in this project is 100% with a total of 7 different scenarios tested</w:t>
      </w:r>
      <w:r>
        <w:t xml:space="preserve">. However, the success rate is not a suitable metric to be compared directly as the tested scenarios are different. Instead, the time required to dock successfully </w:t>
      </w:r>
      <w:r w:rsidR="00774C9B">
        <w:t>is</w:t>
      </w:r>
      <w:r>
        <w:t xml:space="preserve"> compared. The previous FYP work achieved an average of </w:t>
      </w:r>
      <w:r w:rsidRPr="00C14CDF">
        <w:rPr>
          <w:noProof/>
        </w:rPr>
        <w:t>40s</w:t>
      </w:r>
      <w:r>
        <w:t xml:space="preserve"> to dock. </w:t>
      </w:r>
      <w:r w:rsidR="00774C9B">
        <w:t>Besides, t</w:t>
      </w:r>
      <w:r w:rsidR="007659DF">
        <w:t xml:space="preserve">he previous FYP work uses one trial </w:t>
      </w:r>
      <w:r w:rsidR="00774C9B">
        <w:t xml:space="preserve">to dock </w:t>
      </w:r>
      <w:r w:rsidR="007659DF">
        <w:t xml:space="preserve">due to the </w:t>
      </w:r>
      <w:r w:rsidR="004E270C">
        <w:t xml:space="preserve">compensation </w:t>
      </w:r>
      <w:r w:rsidR="003F57AA">
        <w:t xml:space="preserve">of </w:t>
      </w:r>
      <w:r w:rsidR="00C14CDF">
        <w:t xml:space="preserve">a </w:t>
      </w:r>
      <w:r w:rsidR="007659DF" w:rsidRPr="00C14CDF">
        <w:rPr>
          <w:noProof/>
        </w:rPr>
        <w:t>large</w:t>
      </w:r>
      <w:r w:rsidR="007659DF">
        <w:t xml:space="preserve"> degree of</w:t>
      </w:r>
      <w:r w:rsidR="004E270C">
        <w:t xml:space="preserve"> entry</w:t>
      </w:r>
      <w:r w:rsidR="007659DF">
        <w:t xml:space="preserve"> error </w:t>
      </w:r>
      <w:r w:rsidR="003F57AA">
        <w:t>provided</w:t>
      </w:r>
      <w:r w:rsidR="007659DF">
        <w:t xml:space="preserve"> by the station’s functionality. In this project, the average time required to dock successfully is 58.87s with an average of 2.89 trials. </w:t>
      </w:r>
      <w:r w:rsidR="004E270C">
        <w:t xml:space="preserve">To compare these 2 results, the result presented in this report has to be adjusted </w:t>
      </w:r>
      <w:r w:rsidR="00843FA5">
        <w:t>from 2.89 trials to 1 trial</w:t>
      </w:r>
      <w:r w:rsidR="004E270C">
        <w:t xml:space="preserve"> in a reasonable way. </w:t>
      </w:r>
      <w:r w:rsidR="000C31B5">
        <w:t xml:space="preserve">The time required to dock recorded in the result is 58.87s, this </w:t>
      </w:r>
      <w:r w:rsidR="000C31B5" w:rsidRPr="00C14CDF">
        <w:rPr>
          <w:noProof/>
        </w:rPr>
        <w:t>include</w:t>
      </w:r>
      <w:r w:rsidR="00C14CDF">
        <w:rPr>
          <w:noProof/>
        </w:rPr>
        <w:t>s</w:t>
      </w:r>
      <w:r w:rsidR="000C31B5">
        <w:t xml:space="preserve"> the time taken for the standard actions which are 22.49s. To reduce to 1 trial, the time taken for the standard actions has to be removed from the total time required, which will be 36.38s. </w:t>
      </w:r>
      <w:r w:rsidR="00774C9B">
        <w:t xml:space="preserve">The time 36.38s is still the time required for 2.89 trials without the time taken by the standard actions, so the time required for 1 trial will be 36.38/2.89 which is 12.59s + 3s = 15.59s. The additional 3s is the time required at the </w:t>
      </w:r>
      <w:r w:rsidR="00774C9B" w:rsidRPr="00C14CDF">
        <w:rPr>
          <w:noProof/>
        </w:rPr>
        <w:t>check point</w:t>
      </w:r>
      <w:r w:rsidR="00774C9B">
        <w:t xml:space="preserve"> count-down. Moreover, the station used in this project does not have the flexibility to </w:t>
      </w:r>
      <w:r w:rsidR="00774C9B" w:rsidRPr="00C14CDF">
        <w:rPr>
          <w:noProof/>
        </w:rPr>
        <w:t>compensate</w:t>
      </w:r>
      <w:r w:rsidR="00C14CDF">
        <w:rPr>
          <w:noProof/>
        </w:rPr>
        <w:t xml:space="preserve"> for</w:t>
      </w:r>
      <w:r w:rsidR="00774C9B">
        <w:t xml:space="preserve"> a large degree of error as compared to the previous FYP work. Hence, by comparing the result and the time required for 1 trial between this project and the previous FYP work, it can be seen that the algorithm developed in this project has improved significantly in term of accuracy and time required.  </w:t>
      </w:r>
    </w:p>
    <w:p w14:paraId="1C115F24" w14:textId="42829421" w:rsidR="00880A7F" w:rsidRDefault="00880A7F" w:rsidP="00F73497">
      <w:pPr>
        <w:spacing w:line="360" w:lineRule="auto"/>
      </w:pPr>
      <w:r>
        <w:t xml:space="preserve">Among the 2.89 trials needed, 1.1 trials </w:t>
      </w:r>
      <w:r w:rsidRPr="00C14CDF">
        <w:rPr>
          <w:noProof/>
        </w:rPr>
        <w:t>ar</w:t>
      </w:r>
      <w:r w:rsidR="00C14CDF">
        <w:rPr>
          <w:noProof/>
        </w:rPr>
        <w:t>ise</w:t>
      </w:r>
      <w:r>
        <w:t xml:space="preserve"> from the unsuccessful docked while 0.79 trials are due to the incorrect orientation at the </w:t>
      </w:r>
      <w:r w:rsidRPr="00C14CDF">
        <w:rPr>
          <w:noProof/>
        </w:rPr>
        <w:t>check point</w:t>
      </w:r>
      <w:r>
        <w:t xml:space="preserve">. We can see that the main reason for the need of 2.89 trials is the unsuccessful docked between the robot and the station. Hence, if the station can provide some flexibility or can </w:t>
      </w:r>
      <w:r w:rsidRPr="00C14CDF">
        <w:rPr>
          <w:noProof/>
        </w:rPr>
        <w:t>compensate</w:t>
      </w:r>
      <w:r w:rsidR="00C14CDF">
        <w:rPr>
          <w:noProof/>
        </w:rPr>
        <w:t xml:space="preserve"> for</w:t>
      </w:r>
      <w:r>
        <w:t xml:space="preserve"> some entry error in rotation or translation, the result can be improved significantly to </w:t>
      </w:r>
      <w:r w:rsidR="000659D7">
        <w:t xml:space="preserve">only 1 trial required with a success rate of 100%. </w:t>
      </w:r>
    </w:p>
    <w:p w14:paraId="18CBC928" w14:textId="5575B9ED" w:rsidR="001E3D11" w:rsidRDefault="00ED7578" w:rsidP="00F73497">
      <w:pPr>
        <w:spacing w:line="360" w:lineRule="auto"/>
      </w:pPr>
      <w:r>
        <w:lastRenderedPageBreak/>
        <w:t>As mentioned in</w:t>
      </w:r>
      <w:r w:rsidR="007D73BF">
        <w:t xml:space="preserve"> Chapter </w:t>
      </w:r>
      <w:r w:rsidR="007D73BF">
        <w:fldChar w:fldCharType="begin"/>
      </w:r>
      <w:r w:rsidR="007D73BF">
        <w:instrText xml:space="preserve"> REF _Ref4576360 \r \h </w:instrText>
      </w:r>
      <w:r w:rsidR="007D73BF">
        <w:fldChar w:fldCharType="separate"/>
      </w:r>
      <w:r w:rsidR="00721129">
        <w:t>3.1.1</w:t>
      </w:r>
      <w:r w:rsidR="007D73BF">
        <w:fldChar w:fldCharType="end"/>
      </w:r>
      <w:r w:rsidR="007D73BF">
        <w:t xml:space="preserve">, the implementation of a wireless charger is a possible solution which </w:t>
      </w:r>
      <w:r w:rsidR="007D73BF" w:rsidRPr="00C14CDF">
        <w:rPr>
          <w:noProof/>
        </w:rPr>
        <w:t>require</w:t>
      </w:r>
      <w:r w:rsidR="00C14CDF">
        <w:rPr>
          <w:noProof/>
        </w:rPr>
        <w:t>s</w:t>
      </w:r>
      <w:r w:rsidR="007D73BF">
        <w:t xml:space="preserve"> lower accuracy for the docking system. </w:t>
      </w:r>
      <w:r w:rsidR="00175EE2">
        <w:t xml:space="preserve">As discussed before, the </w:t>
      </w:r>
      <w:r w:rsidR="00A315E1">
        <w:t xml:space="preserve">success rate achieved with the proposed docking system for a contacting charger in this project is 100%. Therefore, if a wireless charger is to be implemented with the </w:t>
      </w:r>
      <w:r w:rsidR="00D60C40">
        <w:t xml:space="preserve">docking system proposed in this project, the docking system is able to provide the accuracy required by a wireless charger and is able to achieve a success rate of 100%. </w:t>
      </w:r>
    </w:p>
    <w:p w14:paraId="5BD56C1D" w14:textId="69184020" w:rsidR="007D73BF" w:rsidRPr="00F73497" w:rsidRDefault="001E3D11" w:rsidP="001E3D11">
      <w:r>
        <w:br w:type="page"/>
      </w:r>
    </w:p>
    <w:p w14:paraId="1115DE39" w14:textId="2C94B91D" w:rsidR="004402E3" w:rsidRDefault="00B14CD6" w:rsidP="004402E3">
      <w:pPr>
        <w:pStyle w:val="HeadingI"/>
        <w:spacing w:after="240"/>
      </w:pPr>
      <w:bookmarkStart w:id="500" w:name="_Toc4844187"/>
      <w:r>
        <w:lastRenderedPageBreak/>
        <w:t>Conclusion</w:t>
      </w:r>
      <w:bookmarkEnd w:id="500"/>
    </w:p>
    <w:p w14:paraId="608E48F4" w14:textId="0AA96759" w:rsidR="00C872D4" w:rsidRDefault="00C872D4" w:rsidP="007B7550">
      <w:pPr>
        <w:spacing w:line="360" w:lineRule="auto"/>
      </w:pPr>
      <w:r>
        <w:t xml:space="preserve">This report presented the method and solution </w:t>
      </w:r>
      <w:r w:rsidR="007B7550">
        <w:t>of</w:t>
      </w:r>
      <w:r>
        <w:t xml:space="preserve"> a docking system</w:t>
      </w:r>
      <w:r w:rsidR="007B7550">
        <w:t>. The docking system is</w:t>
      </w:r>
      <w:r>
        <w:t xml:space="preserve"> to automate the </w:t>
      </w:r>
      <w:r w:rsidR="007B7550">
        <w:t>docking and</w:t>
      </w:r>
      <w:r>
        <w:t xml:space="preserve"> the battery recharging </w:t>
      </w:r>
      <w:r w:rsidR="007B7550">
        <w:t>of a contacting charger for the</w:t>
      </w:r>
      <w:r>
        <w:t xml:space="preserve"> mobile robots. </w:t>
      </w:r>
      <w:r w:rsidR="007B7550">
        <w:t xml:space="preserve">There were no active peripherals implemented at the station and the station does not provide </w:t>
      </w:r>
      <w:r w:rsidR="007B7550" w:rsidRPr="00C14CDF">
        <w:rPr>
          <w:noProof/>
        </w:rPr>
        <w:t>flexibility</w:t>
      </w:r>
      <w:r w:rsidR="007B7550">
        <w:t xml:space="preserve"> to overcome the docking error. </w:t>
      </w:r>
    </w:p>
    <w:p w14:paraId="5D0E0AEE" w14:textId="14ADE810" w:rsidR="0021053D" w:rsidRDefault="0021053D" w:rsidP="007B7550">
      <w:pPr>
        <w:spacing w:line="360" w:lineRule="auto"/>
      </w:pPr>
      <w:r>
        <w:t xml:space="preserve">The objective has been fulfilled by the docking system proposed in this report. The docking system presented in this report achieved a great success rate with the self-correcting mechanism implemented in the algorithm. </w:t>
      </w:r>
    </w:p>
    <w:p w14:paraId="6EAC62B6" w14:textId="131B411C" w:rsidR="0021053D" w:rsidRDefault="0021053D" w:rsidP="007B7550">
      <w:pPr>
        <w:spacing w:line="360" w:lineRule="auto"/>
        <w:rPr>
          <w:lang w:val="en-MY"/>
        </w:rPr>
      </w:pPr>
      <w:r>
        <w:t xml:space="preserve">In the near future, automation will be the main trend in almost all industry sector, ranging from manufacturing to </w:t>
      </w:r>
      <w:r w:rsidR="00C14CDF">
        <w:t xml:space="preserve">the </w:t>
      </w:r>
      <w:r w:rsidRPr="00C14CDF">
        <w:rPr>
          <w:noProof/>
        </w:rPr>
        <w:t>service</w:t>
      </w:r>
      <w:r>
        <w:t xml:space="preserve"> sector. In fact, </w:t>
      </w:r>
      <w:r w:rsidR="0069798A">
        <w:t xml:space="preserve">automation is a trending technology in </w:t>
      </w:r>
      <w:r w:rsidR="00C14CDF">
        <w:t xml:space="preserve">the </w:t>
      </w:r>
      <w:r w:rsidR="0069798A" w:rsidRPr="00C14CDF">
        <w:rPr>
          <w:noProof/>
        </w:rPr>
        <w:t>various</w:t>
      </w:r>
      <w:r w:rsidR="0069798A">
        <w:t xml:space="preserve"> industry sector. Hence, the docking system presented in this report can provide a fundamental concept and solution to build on, and be </w:t>
      </w:r>
      <w:r w:rsidR="0069798A">
        <w:rPr>
          <w:lang w:val="en-MY"/>
        </w:rPr>
        <w:t xml:space="preserve">further improved in order to make the whole process fully autonomous. In other words, the mobile robots can perform its designated task 24/7 without the need </w:t>
      </w:r>
      <w:r w:rsidR="0069798A" w:rsidRPr="00C14CDF">
        <w:rPr>
          <w:noProof/>
          <w:lang w:val="en-MY"/>
        </w:rPr>
        <w:t>of</w:t>
      </w:r>
      <w:r w:rsidR="0069798A">
        <w:rPr>
          <w:lang w:val="en-MY"/>
        </w:rPr>
        <w:t xml:space="preserve"> human intervention to recharge the robot, in </w:t>
      </w:r>
      <w:r w:rsidR="0069798A" w:rsidRPr="00C14CDF">
        <w:rPr>
          <w:noProof/>
          <w:lang w:val="en-MY"/>
        </w:rPr>
        <w:t>contrast</w:t>
      </w:r>
      <w:r w:rsidR="00C14CDF">
        <w:rPr>
          <w:noProof/>
          <w:lang w:val="en-MY"/>
        </w:rPr>
        <w:t>,</w:t>
      </w:r>
      <w:r w:rsidR="0069798A">
        <w:rPr>
          <w:lang w:val="en-MY"/>
        </w:rPr>
        <w:t xml:space="preserve"> the robot will recharge itself and continue to work once fully charged. </w:t>
      </w:r>
    </w:p>
    <w:p w14:paraId="0A846C22" w14:textId="331DF82A" w:rsidR="0069798A" w:rsidRDefault="00EE2746" w:rsidP="007B7550">
      <w:pPr>
        <w:spacing w:line="360" w:lineRule="auto"/>
        <w:rPr>
          <w:lang w:val="en-MY"/>
        </w:rPr>
      </w:pPr>
      <w:r>
        <w:rPr>
          <w:lang w:val="en-MY"/>
        </w:rPr>
        <w:t xml:space="preserve">There are several limitations when developing the docking system in this project, which </w:t>
      </w:r>
      <w:r w:rsidRPr="00C14CDF">
        <w:rPr>
          <w:noProof/>
          <w:lang w:val="en-MY"/>
        </w:rPr>
        <w:t>are</w:t>
      </w:r>
      <w:r>
        <w:rPr>
          <w:lang w:val="en-MY"/>
        </w:rPr>
        <w:t xml:space="preserve"> mentioned in Chapter </w:t>
      </w:r>
      <w:r>
        <w:rPr>
          <w:lang w:val="en-MY"/>
        </w:rPr>
        <w:fldChar w:fldCharType="begin"/>
      </w:r>
      <w:r>
        <w:rPr>
          <w:lang w:val="en-MY"/>
        </w:rPr>
        <w:instrText xml:space="preserve"> REF _Ref4586652 \r \h </w:instrText>
      </w:r>
      <w:r>
        <w:rPr>
          <w:lang w:val="en-MY"/>
        </w:rPr>
      </w:r>
      <w:r>
        <w:rPr>
          <w:lang w:val="en-MY"/>
        </w:rPr>
        <w:fldChar w:fldCharType="separate"/>
      </w:r>
      <w:r w:rsidR="00721129">
        <w:rPr>
          <w:lang w:val="en-MY"/>
        </w:rPr>
        <w:t>1.3</w:t>
      </w:r>
      <w:r>
        <w:rPr>
          <w:lang w:val="en-MY"/>
        </w:rPr>
        <w:fldChar w:fldCharType="end"/>
      </w:r>
      <w:r>
        <w:rPr>
          <w:lang w:val="en-MY"/>
        </w:rPr>
        <w:t xml:space="preserve">. For further improvement, these limitations should be overcome and provide a more general and more reliable docking system. There are several areas which can be improved, including but not limited to: </w:t>
      </w:r>
    </w:p>
    <w:p w14:paraId="11112978" w14:textId="1397E128" w:rsidR="00EE2746" w:rsidRDefault="00EE2746" w:rsidP="00EE2746">
      <w:pPr>
        <w:pStyle w:val="ListParagraph"/>
        <w:numPr>
          <w:ilvl w:val="0"/>
          <w:numId w:val="10"/>
        </w:numPr>
        <w:spacing w:line="360" w:lineRule="auto"/>
        <w:rPr>
          <w:lang w:val="en-MY"/>
        </w:rPr>
      </w:pPr>
      <w:r>
        <w:rPr>
          <w:lang w:val="en-MY"/>
        </w:rPr>
        <w:t>Reduce the number of trials to dock successfully</w:t>
      </w:r>
    </w:p>
    <w:p w14:paraId="44A57D05" w14:textId="2C060366" w:rsidR="000E682B" w:rsidRDefault="000E682B" w:rsidP="00EE2746">
      <w:pPr>
        <w:pStyle w:val="ListParagraph"/>
        <w:numPr>
          <w:ilvl w:val="0"/>
          <w:numId w:val="10"/>
        </w:numPr>
        <w:spacing w:line="360" w:lineRule="auto"/>
        <w:rPr>
          <w:lang w:val="en-MY"/>
        </w:rPr>
      </w:pPr>
      <w:r>
        <w:rPr>
          <w:lang w:val="en-MY"/>
        </w:rPr>
        <w:t xml:space="preserve">Design the station </w:t>
      </w:r>
      <w:r w:rsidR="00F81D37">
        <w:rPr>
          <w:lang w:val="en-MY"/>
        </w:rPr>
        <w:t>to provide some flexibility to compensate for the slight entry error</w:t>
      </w:r>
    </w:p>
    <w:p w14:paraId="69A1AF47" w14:textId="4C6FCF88" w:rsidR="00EE2746" w:rsidRDefault="00EE2746" w:rsidP="00EE2746">
      <w:pPr>
        <w:pStyle w:val="ListParagraph"/>
        <w:numPr>
          <w:ilvl w:val="0"/>
          <w:numId w:val="10"/>
        </w:numPr>
        <w:spacing w:line="360" w:lineRule="auto"/>
        <w:rPr>
          <w:lang w:val="en-MY"/>
        </w:rPr>
      </w:pPr>
      <w:r>
        <w:rPr>
          <w:lang w:val="en-MY"/>
        </w:rPr>
        <w:t>Develop a more general algorithm to search for the markers [limitation]</w:t>
      </w:r>
    </w:p>
    <w:p w14:paraId="26D452CB" w14:textId="06C5B447" w:rsidR="00EE2746" w:rsidRDefault="00EE2746" w:rsidP="00EE2746">
      <w:pPr>
        <w:pStyle w:val="ListParagraph"/>
        <w:spacing w:line="360" w:lineRule="auto"/>
        <w:rPr>
          <w:lang w:val="en-MY"/>
        </w:rPr>
      </w:pPr>
      <w:r>
        <w:rPr>
          <w:lang w:val="en-MY"/>
        </w:rPr>
        <w:t>(eg: algorithm can function when no marker is detected)</w:t>
      </w:r>
    </w:p>
    <w:p w14:paraId="0D2CF478" w14:textId="14829473" w:rsidR="007D66F5" w:rsidRDefault="00EE2746" w:rsidP="00F81D37">
      <w:pPr>
        <w:pStyle w:val="ListParagraph"/>
        <w:numPr>
          <w:ilvl w:val="0"/>
          <w:numId w:val="10"/>
        </w:numPr>
        <w:spacing w:line="360" w:lineRule="auto"/>
        <w:rPr>
          <w:lang w:val="en-MY"/>
        </w:rPr>
      </w:pPr>
      <w:r>
        <w:rPr>
          <w:lang w:val="en-MY"/>
        </w:rPr>
        <w:t>Fuse the docking system with the navigation system [limitation]</w:t>
      </w:r>
    </w:p>
    <w:p w14:paraId="7085C456" w14:textId="77777777" w:rsidR="00F81D37" w:rsidRPr="00F81D37" w:rsidRDefault="00F81D37" w:rsidP="00F81D37">
      <w:pPr>
        <w:spacing w:line="360" w:lineRule="auto"/>
        <w:ind w:left="360"/>
        <w:rPr>
          <w:lang w:val="en-MY"/>
        </w:rPr>
      </w:pPr>
    </w:p>
    <w:p w14:paraId="16440F66" w14:textId="4B230B44" w:rsidR="007D66F5" w:rsidRDefault="00B14CD6" w:rsidP="007D66F5">
      <w:pPr>
        <w:pStyle w:val="HeadingI"/>
        <w:numPr>
          <w:ilvl w:val="0"/>
          <w:numId w:val="0"/>
        </w:numPr>
        <w:spacing w:before="0" w:after="240"/>
        <w:ind w:left="360" w:hanging="360"/>
      </w:pPr>
      <w:bookmarkStart w:id="501" w:name="_Toc4844188"/>
      <w:r>
        <w:lastRenderedPageBreak/>
        <w:t>References</w:t>
      </w:r>
      <w:bookmarkEnd w:id="501"/>
    </w:p>
    <w:p w14:paraId="12E1875C" w14:textId="56548082" w:rsidR="00A35061" w:rsidRPr="00A35061" w:rsidRDefault="007E00BF" w:rsidP="00A3506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35061" w:rsidRPr="00A35061">
        <w:rPr>
          <w:rFonts w:ascii="Calibri" w:hAnsi="Calibri" w:cs="Calibri"/>
          <w:noProof/>
          <w:szCs w:val="24"/>
        </w:rPr>
        <w:t>[1]</w:t>
      </w:r>
      <w:r w:rsidR="00A35061" w:rsidRPr="00A35061">
        <w:rPr>
          <w:rFonts w:ascii="Calibri" w:hAnsi="Calibri" w:cs="Calibri"/>
          <w:noProof/>
          <w:szCs w:val="24"/>
        </w:rPr>
        <w:tab/>
        <w:t xml:space="preserve">“robot | Definition of </w:t>
      </w:r>
      <w:r w:rsidR="00A35061" w:rsidRPr="00C14CDF">
        <w:rPr>
          <w:rFonts w:ascii="Calibri" w:hAnsi="Calibri" w:cs="Calibri"/>
          <w:noProof/>
          <w:szCs w:val="24"/>
        </w:rPr>
        <w:t>robot</w:t>
      </w:r>
      <w:r w:rsidR="00A35061" w:rsidRPr="00A35061">
        <w:rPr>
          <w:rFonts w:ascii="Calibri" w:hAnsi="Calibri" w:cs="Calibri"/>
          <w:noProof/>
          <w:szCs w:val="24"/>
        </w:rPr>
        <w:t xml:space="preserve"> in English by Oxford Dictionaries.” [Online]. Available: https://en.oxforddictionaries.com/definition/robot. [Accessed: 18-Mar-2019].</w:t>
      </w:r>
    </w:p>
    <w:p w14:paraId="71128F3D"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2]</w:t>
      </w:r>
      <w:r w:rsidRPr="00A35061">
        <w:rPr>
          <w:rFonts w:ascii="Calibri" w:hAnsi="Calibri" w:cs="Calibri"/>
          <w:noProof/>
          <w:szCs w:val="24"/>
        </w:rPr>
        <w:tab/>
        <w:t>R. C. Allen, “The British Industrial Revolution in Global Perspective</w:t>
      </w:r>
      <w:r w:rsidRPr="00C14CDF">
        <w:rPr>
          <w:rFonts w:ascii="Calibri" w:hAnsi="Calibri" w:cs="Calibri"/>
          <w:noProof/>
          <w:szCs w:val="24"/>
        </w:rPr>
        <w:t>:How</w:t>
      </w:r>
      <w:r w:rsidRPr="00A35061">
        <w:rPr>
          <w:rFonts w:ascii="Calibri" w:hAnsi="Calibri" w:cs="Calibri"/>
          <w:noProof/>
          <w:szCs w:val="24"/>
        </w:rPr>
        <w:t xml:space="preserve"> Commerce </w:t>
      </w:r>
      <w:r w:rsidRPr="00C14CDF">
        <w:rPr>
          <w:rFonts w:ascii="Calibri" w:hAnsi="Calibri" w:cs="Calibri"/>
          <w:noProof/>
          <w:szCs w:val="24"/>
        </w:rPr>
        <w:t>CreatedThe</w:t>
      </w:r>
      <w:r w:rsidRPr="00A35061">
        <w:rPr>
          <w:rFonts w:ascii="Calibri" w:hAnsi="Calibri" w:cs="Calibri"/>
          <w:noProof/>
          <w:szCs w:val="24"/>
        </w:rPr>
        <w:t xml:space="preserve"> Industrial Revolution and Modern Economic Growth,” </w:t>
      </w:r>
      <w:r w:rsidRPr="00A35061">
        <w:rPr>
          <w:rFonts w:ascii="Calibri" w:hAnsi="Calibri" w:cs="Calibri"/>
          <w:i/>
          <w:iCs/>
          <w:noProof/>
          <w:szCs w:val="24"/>
        </w:rPr>
        <w:t>Unpublished</w:t>
      </w:r>
      <w:r w:rsidRPr="00A35061">
        <w:rPr>
          <w:rFonts w:ascii="Calibri" w:hAnsi="Calibri" w:cs="Calibri"/>
          <w:noProof/>
          <w:szCs w:val="24"/>
        </w:rPr>
        <w:t>, pp. 1–41, 2014.</w:t>
      </w:r>
    </w:p>
    <w:p w14:paraId="700E078D"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3]</w:t>
      </w:r>
      <w:r w:rsidRPr="00A35061">
        <w:rPr>
          <w:rFonts w:ascii="Calibri" w:hAnsi="Calibri" w:cs="Calibri"/>
          <w:noProof/>
          <w:szCs w:val="24"/>
        </w:rPr>
        <w:tab/>
        <w:t xml:space="preserve">N. Viswanadham, “The Past, Present, and Future of Supply-Chain Automation,” </w:t>
      </w:r>
      <w:r w:rsidRPr="00A35061">
        <w:rPr>
          <w:rFonts w:ascii="Calibri" w:hAnsi="Calibri" w:cs="Calibri"/>
          <w:i/>
          <w:iCs/>
          <w:noProof/>
          <w:szCs w:val="24"/>
        </w:rPr>
        <w:t>IEEE Robotics &amp; Automation Magazine</w:t>
      </w:r>
      <w:r w:rsidRPr="00A35061">
        <w:rPr>
          <w:rFonts w:ascii="Calibri" w:hAnsi="Calibri" w:cs="Calibri"/>
          <w:noProof/>
          <w:szCs w:val="24"/>
        </w:rPr>
        <w:t>, 2002.</w:t>
      </w:r>
    </w:p>
    <w:p w14:paraId="654497B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4]</w:t>
      </w:r>
      <w:r w:rsidRPr="00A35061">
        <w:rPr>
          <w:rFonts w:ascii="Calibri" w:hAnsi="Calibri" w:cs="Calibri"/>
          <w:noProof/>
          <w:szCs w:val="24"/>
        </w:rPr>
        <w:tab/>
        <w:t xml:space="preserve">I. Iglesias, M. A. Sebastián, and J. E. Ares, “Overview of the state of robotic machining: Curren situation and future potential,” </w:t>
      </w:r>
      <w:r w:rsidRPr="00A35061">
        <w:rPr>
          <w:rFonts w:ascii="Calibri" w:hAnsi="Calibri" w:cs="Calibri"/>
          <w:i/>
          <w:iCs/>
          <w:noProof/>
          <w:szCs w:val="24"/>
        </w:rPr>
        <w:t>Procedia Eng.</w:t>
      </w:r>
      <w:r w:rsidRPr="00A35061">
        <w:rPr>
          <w:rFonts w:ascii="Calibri" w:hAnsi="Calibri" w:cs="Calibri"/>
          <w:noProof/>
          <w:szCs w:val="24"/>
        </w:rPr>
        <w:t>, vol. 132, pp. 911–917, 2015.</w:t>
      </w:r>
    </w:p>
    <w:p w14:paraId="137E470B"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5]</w:t>
      </w:r>
      <w:r w:rsidRPr="00A35061">
        <w:rPr>
          <w:rFonts w:ascii="Calibri" w:hAnsi="Calibri" w:cs="Calibri"/>
          <w:noProof/>
          <w:szCs w:val="24"/>
        </w:rPr>
        <w:tab/>
        <w:t xml:space="preserve">G. Q. Huang, M. Z. Q. Chen, and J. Pan, “Robotics in </w:t>
      </w:r>
      <w:r w:rsidRPr="00C14CDF">
        <w:rPr>
          <w:rFonts w:ascii="Calibri" w:hAnsi="Calibri" w:cs="Calibri"/>
          <w:noProof/>
          <w:szCs w:val="24"/>
        </w:rPr>
        <w:t>ecommerce</w:t>
      </w:r>
      <w:r w:rsidRPr="00A35061">
        <w:rPr>
          <w:rFonts w:ascii="Calibri" w:hAnsi="Calibri" w:cs="Calibri"/>
          <w:noProof/>
          <w:szCs w:val="24"/>
        </w:rPr>
        <w:t xml:space="preserve"> logistics,” </w:t>
      </w:r>
      <w:r w:rsidRPr="00A35061">
        <w:rPr>
          <w:rFonts w:ascii="Calibri" w:hAnsi="Calibri" w:cs="Calibri"/>
          <w:i/>
          <w:iCs/>
          <w:noProof/>
          <w:szCs w:val="24"/>
        </w:rPr>
        <w:t>HKIE Trans. Hong Kong Inst. Eng.</w:t>
      </w:r>
      <w:r w:rsidRPr="00A35061">
        <w:rPr>
          <w:rFonts w:ascii="Calibri" w:hAnsi="Calibri" w:cs="Calibri"/>
          <w:noProof/>
          <w:szCs w:val="24"/>
        </w:rPr>
        <w:t>, vol. 22, no. 2, pp. 68–77, 2015.</w:t>
      </w:r>
    </w:p>
    <w:p w14:paraId="6E781D80"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6]</w:t>
      </w:r>
      <w:r w:rsidRPr="00A35061">
        <w:rPr>
          <w:rFonts w:ascii="Calibri" w:hAnsi="Calibri" w:cs="Calibri"/>
          <w:noProof/>
          <w:szCs w:val="24"/>
        </w:rPr>
        <w:tab/>
        <w:t xml:space="preserve">D. L. Bayles and H. Bhatia, </w:t>
      </w:r>
      <w:r w:rsidRPr="00A35061">
        <w:rPr>
          <w:rFonts w:ascii="Calibri" w:hAnsi="Calibri" w:cs="Calibri"/>
          <w:i/>
          <w:iCs/>
          <w:noProof/>
          <w:szCs w:val="24"/>
        </w:rPr>
        <w:t>E-Commerce Logistics &amp; Fulfillment: Delivering the Goods</w:t>
      </w:r>
      <w:r w:rsidRPr="00A35061">
        <w:rPr>
          <w:rFonts w:ascii="Calibri" w:hAnsi="Calibri" w:cs="Calibri"/>
          <w:noProof/>
          <w:szCs w:val="24"/>
        </w:rPr>
        <w:t>. Upper Saddle River, NJ, USA: Prentice Hall PTR, 2000.</w:t>
      </w:r>
    </w:p>
    <w:p w14:paraId="1110B3A9"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7]</w:t>
      </w:r>
      <w:r w:rsidRPr="00A35061">
        <w:rPr>
          <w:rFonts w:ascii="Calibri" w:hAnsi="Calibri" w:cs="Calibri"/>
          <w:noProof/>
          <w:szCs w:val="24"/>
        </w:rPr>
        <w:tab/>
        <w:t>O. T. Tang and T. Liu, “China Logistics,” 2014. [Online]. Available: http://www.kimeng.com.hk/upload/research_reports/ChinaLogistics_20140723_IC.pdf. [Accessed: 18-Mar-2019].</w:t>
      </w:r>
    </w:p>
    <w:p w14:paraId="48C90D1F"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8]</w:t>
      </w:r>
      <w:r w:rsidRPr="00A35061">
        <w:rPr>
          <w:rFonts w:ascii="Calibri" w:hAnsi="Calibri" w:cs="Calibri"/>
          <w:noProof/>
          <w:szCs w:val="24"/>
        </w:rPr>
        <w:tab/>
        <w:t xml:space="preserve">D. Floreano and F. Mondada, “Evolution of homing navigation in a real mobile robot,” </w:t>
      </w:r>
      <w:r w:rsidRPr="00A35061">
        <w:rPr>
          <w:rFonts w:ascii="Calibri" w:hAnsi="Calibri" w:cs="Calibri"/>
          <w:i/>
          <w:iCs/>
          <w:noProof/>
          <w:szCs w:val="24"/>
        </w:rPr>
        <w:t>IEEE Trans. Syst. Man, Cybern. Part B Cybern.</w:t>
      </w:r>
      <w:r w:rsidRPr="00A35061">
        <w:rPr>
          <w:rFonts w:ascii="Calibri" w:hAnsi="Calibri" w:cs="Calibri"/>
          <w:noProof/>
          <w:szCs w:val="24"/>
        </w:rPr>
        <w:t>, vol. 26, no. 3, pp. 396–407, 1996.</w:t>
      </w:r>
    </w:p>
    <w:p w14:paraId="640936FA"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9]</w:t>
      </w:r>
      <w:r w:rsidRPr="00A35061">
        <w:rPr>
          <w:rFonts w:ascii="Calibri" w:hAnsi="Calibri" w:cs="Calibri"/>
          <w:noProof/>
          <w:szCs w:val="24"/>
        </w:rPr>
        <w:tab/>
        <w:t xml:space="preserve">R. C. Luo, C. T. Liao, K. L. Su, and K. C. Lin, “Automatic docking and recharging system for autonomous security robot,” </w:t>
      </w:r>
      <w:r w:rsidRPr="00A35061">
        <w:rPr>
          <w:rFonts w:ascii="Calibri" w:hAnsi="Calibri" w:cs="Calibri"/>
          <w:i/>
          <w:iCs/>
          <w:noProof/>
          <w:szCs w:val="24"/>
        </w:rPr>
        <w:t>2005 IEEE/RSJ Int. Conf. Intell. Robot. Syst. IROS</w:t>
      </w:r>
      <w:r w:rsidRPr="00A35061">
        <w:rPr>
          <w:rFonts w:ascii="Calibri" w:hAnsi="Calibri" w:cs="Calibri"/>
          <w:noProof/>
          <w:szCs w:val="24"/>
        </w:rPr>
        <w:t>, pp. 1536–1541, 2005.</w:t>
      </w:r>
    </w:p>
    <w:p w14:paraId="508EF10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0]</w:t>
      </w:r>
      <w:r w:rsidRPr="00A35061">
        <w:rPr>
          <w:rFonts w:ascii="Calibri" w:hAnsi="Calibri" w:cs="Calibri"/>
          <w:noProof/>
          <w:szCs w:val="24"/>
        </w:rPr>
        <w:tab/>
        <w:t xml:space="preserve">M. Hajduk, P. Jenčík, J. Jezný, and L. Vargovčík, “Trends in Industrial Robotics Development,” </w:t>
      </w:r>
      <w:r w:rsidRPr="00A35061">
        <w:rPr>
          <w:rFonts w:ascii="Calibri" w:hAnsi="Calibri" w:cs="Calibri"/>
          <w:i/>
          <w:iCs/>
          <w:noProof/>
          <w:szCs w:val="24"/>
        </w:rPr>
        <w:t>Appl. Mech. Mater.</w:t>
      </w:r>
      <w:r w:rsidRPr="00A35061">
        <w:rPr>
          <w:rFonts w:ascii="Calibri" w:hAnsi="Calibri" w:cs="Calibri"/>
          <w:noProof/>
          <w:szCs w:val="24"/>
        </w:rPr>
        <w:t>, vol. 282, pp. 1–6, 2013.</w:t>
      </w:r>
    </w:p>
    <w:p w14:paraId="16C296E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1]</w:t>
      </w:r>
      <w:r w:rsidRPr="00A35061">
        <w:rPr>
          <w:rFonts w:ascii="Calibri" w:hAnsi="Calibri" w:cs="Calibri"/>
          <w:noProof/>
          <w:szCs w:val="24"/>
        </w:rPr>
        <w:tab/>
        <w:t xml:space="preserve">S.-G. Roh </w:t>
      </w:r>
      <w:r w:rsidRPr="00A35061">
        <w:rPr>
          <w:rFonts w:ascii="Calibri" w:hAnsi="Calibri" w:cs="Calibri"/>
          <w:i/>
          <w:iCs/>
          <w:noProof/>
          <w:szCs w:val="24"/>
        </w:rPr>
        <w:t>et al.</w:t>
      </w:r>
      <w:r w:rsidRPr="00A35061">
        <w:rPr>
          <w:rFonts w:ascii="Calibri" w:hAnsi="Calibri" w:cs="Calibri"/>
          <w:noProof/>
          <w:szCs w:val="24"/>
        </w:rPr>
        <w:t xml:space="preserve">, “Flexible docking mechanism with error-compensation capability for auto recharging system of </w:t>
      </w:r>
      <w:r w:rsidRPr="00C14CDF">
        <w:rPr>
          <w:rFonts w:ascii="Calibri" w:hAnsi="Calibri" w:cs="Calibri"/>
          <w:noProof/>
          <w:szCs w:val="24"/>
        </w:rPr>
        <w:t>mobile</w:t>
      </w:r>
      <w:r w:rsidRPr="00A35061">
        <w:rPr>
          <w:rFonts w:ascii="Calibri" w:hAnsi="Calibri" w:cs="Calibri"/>
          <w:noProof/>
          <w:szCs w:val="24"/>
        </w:rPr>
        <w:t xml:space="preserve"> robot,” </w:t>
      </w:r>
      <w:r w:rsidRPr="00A35061">
        <w:rPr>
          <w:rFonts w:ascii="Calibri" w:hAnsi="Calibri" w:cs="Calibri"/>
          <w:i/>
          <w:iCs/>
          <w:noProof/>
          <w:szCs w:val="24"/>
        </w:rPr>
        <w:t>Int. J. Control. Autom. Syst.</w:t>
      </w:r>
      <w:r w:rsidRPr="00A35061">
        <w:rPr>
          <w:rFonts w:ascii="Calibri" w:hAnsi="Calibri" w:cs="Calibri"/>
          <w:noProof/>
          <w:szCs w:val="24"/>
        </w:rPr>
        <w:t>, vol. 6, no. 5, 2008.</w:t>
      </w:r>
    </w:p>
    <w:p w14:paraId="4224F111"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2]</w:t>
      </w:r>
      <w:r w:rsidRPr="00A35061">
        <w:rPr>
          <w:rFonts w:ascii="Calibri" w:hAnsi="Calibri" w:cs="Calibri"/>
          <w:noProof/>
          <w:szCs w:val="24"/>
        </w:rPr>
        <w:tab/>
        <w:t xml:space="preserve">W. G. Walter, </w:t>
      </w:r>
      <w:r w:rsidRPr="00A35061">
        <w:rPr>
          <w:rFonts w:ascii="Calibri" w:hAnsi="Calibri" w:cs="Calibri"/>
          <w:i/>
          <w:iCs/>
          <w:noProof/>
          <w:szCs w:val="24"/>
        </w:rPr>
        <w:t>The living brain.</w:t>
      </w:r>
      <w:r w:rsidRPr="00A35061">
        <w:rPr>
          <w:rFonts w:ascii="Calibri" w:hAnsi="Calibri" w:cs="Calibri"/>
          <w:noProof/>
          <w:szCs w:val="24"/>
        </w:rPr>
        <w:t xml:space="preserve"> Oxford,  England: W. W. Norton, 1953.</w:t>
      </w:r>
    </w:p>
    <w:p w14:paraId="1E40F364"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3]</w:t>
      </w:r>
      <w:r w:rsidRPr="00A35061">
        <w:rPr>
          <w:rFonts w:ascii="Calibri" w:hAnsi="Calibri" w:cs="Calibri"/>
          <w:noProof/>
          <w:szCs w:val="24"/>
        </w:rPr>
        <w:tab/>
        <w:t xml:space="preserve">Y. Hada and I. R. </w:t>
      </w:r>
      <w:r w:rsidRPr="00C14CDF">
        <w:rPr>
          <w:rFonts w:ascii="Calibri" w:hAnsi="Calibri" w:cs="Calibri"/>
          <w:noProof/>
          <w:szCs w:val="24"/>
        </w:rPr>
        <w:t>Labolatory</w:t>
      </w:r>
      <w:r w:rsidRPr="00A35061">
        <w:rPr>
          <w:rFonts w:ascii="Calibri" w:hAnsi="Calibri" w:cs="Calibri"/>
          <w:noProof/>
          <w:szCs w:val="24"/>
        </w:rPr>
        <w:t>, “Long term activity of the autonomous robot Proposal of,” no. October, pp. 1871–1878, 1998.</w:t>
      </w:r>
    </w:p>
    <w:p w14:paraId="3CC6117B"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4]</w:t>
      </w:r>
      <w:r w:rsidRPr="00A35061">
        <w:rPr>
          <w:rFonts w:ascii="Calibri" w:hAnsi="Calibri" w:cs="Calibri"/>
          <w:noProof/>
          <w:szCs w:val="24"/>
        </w:rPr>
        <w:tab/>
        <w:t xml:space="preserve">R. C. Arkin and R. R. Murphy, “Autonomous Navigation in a Manufacturing Environment,” </w:t>
      </w:r>
      <w:r w:rsidRPr="00A35061">
        <w:rPr>
          <w:rFonts w:ascii="Calibri" w:hAnsi="Calibri" w:cs="Calibri"/>
          <w:i/>
          <w:iCs/>
          <w:noProof/>
          <w:szCs w:val="24"/>
        </w:rPr>
        <w:t>IEEE Trans. Robot. Autom.</w:t>
      </w:r>
      <w:r w:rsidRPr="00A35061">
        <w:rPr>
          <w:rFonts w:ascii="Calibri" w:hAnsi="Calibri" w:cs="Calibri"/>
          <w:noProof/>
          <w:szCs w:val="24"/>
        </w:rPr>
        <w:t>, vol. 6, no. 4, pp. 445–454, 1990.</w:t>
      </w:r>
    </w:p>
    <w:p w14:paraId="15996078"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lastRenderedPageBreak/>
        <w:t>[15]</w:t>
      </w:r>
      <w:r w:rsidRPr="00A35061">
        <w:rPr>
          <w:rFonts w:ascii="Calibri" w:hAnsi="Calibri" w:cs="Calibri"/>
          <w:noProof/>
          <w:szCs w:val="24"/>
        </w:rPr>
        <w:tab/>
        <w:t xml:space="preserve">K. Roufas, Y. Zhang, D. Duff, and M. Yim, “Six Degree of Freedom Sensing For Docking Using IR LED Emitters and Receivers,” </w:t>
      </w:r>
      <w:r w:rsidRPr="00A35061">
        <w:rPr>
          <w:rFonts w:ascii="Calibri" w:hAnsi="Calibri" w:cs="Calibri"/>
          <w:i/>
          <w:iCs/>
          <w:noProof/>
          <w:szCs w:val="24"/>
        </w:rPr>
        <w:t>Exp. Robot. VII</w:t>
      </w:r>
      <w:r w:rsidRPr="00A35061">
        <w:rPr>
          <w:rFonts w:ascii="Calibri" w:hAnsi="Calibri" w:cs="Calibri"/>
          <w:noProof/>
          <w:szCs w:val="24"/>
        </w:rPr>
        <w:t>, pp. 91–100, 2000.</w:t>
      </w:r>
    </w:p>
    <w:p w14:paraId="3816ABB1"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6]</w:t>
      </w:r>
      <w:r w:rsidRPr="00A35061">
        <w:rPr>
          <w:rFonts w:ascii="Calibri" w:hAnsi="Calibri" w:cs="Calibri"/>
          <w:noProof/>
          <w:szCs w:val="24"/>
        </w:rPr>
        <w:tab/>
        <w:t xml:space="preserve">M. C. Silverman, D. Nies, B. Jung, and G. S. Sukhatme, “Staying alive: a docking station for autonomous robot recharging,” in </w:t>
      </w:r>
      <w:r w:rsidRPr="00A35061">
        <w:rPr>
          <w:rFonts w:ascii="Calibri" w:hAnsi="Calibri" w:cs="Calibri"/>
          <w:i/>
          <w:iCs/>
          <w:noProof/>
          <w:szCs w:val="24"/>
        </w:rPr>
        <w:t>Proceedings 2002 IEEE International Conference on Robotics and Automation (Cat. No.02CH37292)</w:t>
      </w:r>
      <w:r w:rsidRPr="00A35061">
        <w:rPr>
          <w:rFonts w:ascii="Calibri" w:hAnsi="Calibri" w:cs="Calibri"/>
          <w:noProof/>
          <w:szCs w:val="24"/>
        </w:rPr>
        <w:t>, 2002, vol. 1, pp. 1050–1055 vol.1.</w:t>
      </w:r>
    </w:p>
    <w:p w14:paraId="58C585CF"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7]</w:t>
      </w:r>
      <w:r w:rsidRPr="00A35061">
        <w:rPr>
          <w:rFonts w:ascii="Calibri" w:hAnsi="Calibri" w:cs="Calibri"/>
          <w:noProof/>
          <w:szCs w:val="24"/>
        </w:rPr>
        <w:tab/>
        <w:t xml:space="preserve">G. Song, H. Wang, J. Zhang, and T. Meng, “Automatic docking system for recharging home surveillance robots,” </w:t>
      </w:r>
      <w:r w:rsidRPr="00A35061">
        <w:rPr>
          <w:rFonts w:ascii="Calibri" w:hAnsi="Calibri" w:cs="Calibri"/>
          <w:i/>
          <w:iCs/>
          <w:noProof/>
          <w:szCs w:val="24"/>
        </w:rPr>
        <w:t>IEEE Trans. Consum. Electron.</w:t>
      </w:r>
      <w:r w:rsidRPr="00A35061">
        <w:rPr>
          <w:rFonts w:ascii="Calibri" w:hAnsi="Calibri" w:cs="Calibri"/>
          <w:noProof/>
          <w:szCs w:val="24"/>
        </w:rPr>
        <w:t>, vol. 57, no. 2, pp. 428–435, 2011.</w:t>
      </w:r>
    </w:p>
    <w:p w14:paraId="2CAB2E3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8]</w:t>
      </w:r>
      <w:r w:rsidRPr="00A35061">
        <w:rPr>
          <w:rFonts w:ascii="Calibri" w:hAnsi="Calibri" w:cs="Calibri"/>
          <w:noProof/>
          <w:szCs w:val="24"/>
        </w:rPr>
        <w:tab/>
        <w:t>“</w:t>
      </w:r>
      <w:r w:rsidRPr="00C14CDF">
        <w:rPr>
          <w:rFonts w:ascii="Calibri" w:hAnsi="Calibri" w:cs="Calibri"/>
          <w:noProof/>
          <w:szCs w:val="24"/>
        </w:rPr>
        <w:t>roslaunch</w:t>
      </w:r>
      <w:r w:rsidRPr="00A35061">
        <w:rPr>
          <w:rFonts w:ascii="Calibri" w:hAnsi="Calibri" w:cs="Calibri"/>
          <w:noProof/>
          <w:szCs w:val="24"/>
        </w:rPr>
        <w:t xml:space="preserve"> - ROS Wiki.” [Online]. Available: http://wiki.ros.org/roslaunch. [Accessed: 23-Mar-2019].</w:t>
      </w:r>
    </w:p>
    <w:p w14:paraId="3E19C469"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19]</w:t>
      </w:r>
      <w:r w:rsidRPr="00A35061">
        <w:rPr>
          <w:rFonts w:ascii="Calibri" w:hAnsi="Calibri" w:cs="Calibri"/>
          <w:noProof/>
          <w:szCs w:val="24"/>
        </w:rPr>
        <w:tab/>
        <w:t xml:space="preserve">G. Seet </w:t>
      </w:r>
      <w:r w:rsidRPr="00A35061">
        <w:rPr>
          <w:rFonts w:ascii="Calibri" w:hAnsi="Calibri" w:cs="Calibri"/>
          <w:i/>
          <w:iCs/>
          <w:noProof/>
          <w:szCs w:val="24"/>
        </w:rPr>
        <w:t>et al.</w:t>
      </w:r>
      <w:r w:rsidRPr="00A35061">
        <w:rPr>
          <w:rFonts w:ascii="Calibri" w:hAnsi="Calibri" w:cs="Calibri"/>
          <w:noProof/>
          <w:szCs w:val="24"/>
        </w:rPr>
        <w:t xml:space="preserve">, “A design for a mobile robotic avatar - Modular framework,” </w:t>
      </w:r>
      <w:r w:rsidRPr="00A35061">
        <w:rPr>
          <w:rFonts w:ascii="Calibri" w:hAnsi="Calibri" w:cs="Calibri"/>
          <w:i/>
          <w:iCs/>
          <w:noProof/>
          <w:szCs w:val="24"/>
        </w:rPr>
        <w:t>3DTV-Conference</w:t>
      </w:r>
      <w:r w:rsidRPr="00A35061">
        <w:rPr>
          <w:rFonts w:ascii="Calibri" w:hAnsi="Calibri" w:cs="Calibri"/>
          <w:noProof/>
          <w:szCs w:val="24"/>
        </w:rPr>
        <w:t>, pp. 1–4, 2012.</w:t>
      </w:r>
    </w:p>
    <w:p w14:paraId="7D90B959"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szCs w:val="24"/>
        </w:rPr>
      </w:pPr>
      <w:r w:rsidRPr="00A35061">
        <w:rPr>
          <w:rFonts w:ascii="Calibri" w:hAnsi="Calibri" w:cs="Calibri"/>
          <w:noProof/>
          <w:szCs w:val="24"/>
        </w:rPr>
        <w:t>[20]</w:t>
      </w:r>
      <w:r w:rsidRPr="00A35061">
        <w:rPr>
          <w:rFonts w:ascii="Calibri" w:hAnsi="Calibri" w:cs="Calibri"/>
          <w:noProof/>
          <w:szCs w:val="24"/>
        </w:rPr>
        <w:tab/>
        <w:t>“ar_track_alvar - ROS Wiki.” [Online]. Available: http://wiki.ros.org/ar_track_alvar. [Accessed: 23-Mar-2019].</w:t>
      </w:r>
    </w:p>
    <w:p w14:paraId="342376EE" w14:textId="77777777" w:rsidR="00A35061" w:rsidRPr="00A35061" w:rsidRDefault="00A35061" w:rsidP="00A35061">
      <w:pPr>
        <w:widowControl w:val="0"/>
        <w:autoSpaceDE w:val="0"/>
        <w:autoSpaceDN w:val="0"/>
        <w:adjustRightInd w:val="0"/>
        <w:spacing w:line="240" w:lineRule="auto"/>
        <w:ind w:left="640" w:hanging="640"/>
        <w:rPr>
          <w:rFonts w:ascii="Calibri" w:hAnsi="Calibri" w:cs="Calibri"/>
          <w:noProof/>
        </w:rPr>
      </w:pPr>
      <w:r w:rsidRPr="00A35061">
        <w:rPr>
          <w:rFonts w:ascii="Calibri" w:hAnsi="Calibri" w:cs="Calibri"/>
          <w:noProof/>
          <w:szCs w:val="24"/>
        </w:rPr>
        <w:t>[21]</w:t>
      </w:r>
      <w:r w:rsidRPr="00A35061">
        <w:rPr>
          <w:rFonts w:ascii="Calibri" w:hAnsi="Calibri" w:cs="Calibri"/>
          <w:noProof/>
          <w:szCs w:val="24"/>
        </w:rPr>
        <w:tab/>
        <w:t>“ar_pose - ROS Wiki.” [Online]. Available: http://wiki.ros.org/ar_pose. [Accessed: 23-Mar-2019].</w:t>
      </w:r>
    </w:p>
    <w:p w14:paraId="1A740845" w14:textId="62B8D7F9" w:rsidR="007D66F5" w:rsidRPr="007D66F5" w:rsidRDefault="007E00BF" w:rsidP="007D66F5">
      <w:r>
        <w:fldChar w:fldCharType="end"/>
      </w:r>
    </w:p>
    <w:p w14:paraId="16FAD296" w14:textId="77777777" w:rsidR="007D66F5" w:rsidRDefault="007D66F5">
      <w:pPr>
        <w:rPr>
          <w:rFonts w:asciiTheme="majorHAnsi" w:eastAsiaTheme="majorEastAsia" w:hAnsiTheme="majorHAnsi" w:cstheme="majorBidi"/>
          <w:b/>
          <w:sz w:val="40"/>
          <w:szCs w:val="32"/>
        </w:rPr>
      </w:pPr>
      <w:r>
        <w:br w:type="page"/>
      </w:r>
    </w:p>
    <w:p w14:paraId="42AE0F72" w14:textId="025A464C" w:rsidR="006D68DE" w:rsidRDefault="006D68DE" w:rsidP="00AD7E1B">
      <w:pPr>
        <w:pStyle w:val="HeadingI"/>
        <w:numPr>
          <w:ilvl w:val="0"/>
          <w:numId w:val="0"/>
        </w:numPr>
        <w:spacing w:before="0" w:after="240"/>
        <w:ind w:left="360" w:hanging="360"/>
      </w:pPr>
      <w:bookmarkStart w:id="502" w:name="_Toc4844189"/>
      <w:r>
        <w:lastRenderedPageBreak/>
        <w:t>Appendix</w:t>
      </w:r>
      <w:bookmarkEnd w:id="502"/>
      <w:r w:rsidR="00B44265">
        <w:t xml:space="preserve"> </w:t>
      </w:r>
    </w:p>
    <w:p w14:paraId="5C477A98" w14:textId="7AC9119C" w:rsidR="004D46F4" w:rsidRDefault="004D46F4" w:rsidP="004D46F4">
      <w:pPr>
        <w:pStyle w:val="HeadingII"/>
        <w:numPr>
          <w:ilvl w:val="0"/>
          <w:numId w:val="12"/>
        </w:numPr>
      </w:pPr>
      <w:bookmarkStart w:id="503" w:name="_Toc4844190"/>
      <w:r>
        <w:t>Github Link and Video Link</w:t>
      </w:r>
      <w:bookmarkEnd w:id="503"/>
    </w:p>
    <w:p w14:paraId="4AE46678" w14:textId="74153BA3" w:rsidR="007E00BF" w:rsidRDefault="001D25D4" w:rsidP="007E00BF">
      <w:pPr>
        <w:rPr>
          <w:rStyle w:val="Hyperlink"/>
        </w:rPr>
      </w:pPr>
      <w:r>
        <w:t>Source Code</w:t>
      </w:r>
      <w:r w:rsidR="00D3083F">
        <w:t>s</w:t>
      </w:r>
      <w:r>
        <w:t xml:space="preserve"> available </w:t>
      </w:r>
      <w:r w:rsidRPr="00C14CDF">
        <w:rPr>
          <w:noProof/>
        </w:rPr>
        <w:t>at:</w:t>
      </w:r>
      <w:r>
        <w:t xml:space="preserve"> </w:t>
      </w:r>
      <w:hyperlink r:id="rId72" w:history="1">
        <w:r>
          <w:rPr>
            <w:rStyle w:val="Hyperlink"/>
          </w:rPr>
          <w:t>https://github.com/JNPoon/FYP18-19_AutomaticDocking</w:t>
        </w:r>
      </w:hyperlink>
    </w:p>
    <w:p w14:paraId="46AA5E1E" w14:textId="6D9DD7EB" w:rsidR="00D3083F" w:rsidRDefault="00D3083F">
      <w:pPr>
        <w:rPr>
          <w:rStyle w:val="Hyperlink"/>
          <w:color w:val="auto"/>
          <w:u w:val="none"/>
        </w:rPr>
      </w:pPr>
      <w:r>
        <w:rPr>
          <w:rStyle w:val="Hyperlink"/>
          <w:color w:val="auto"/>
          <w:u w:val="none"/>
        </w:rPr>
        <w:t>Video of Docking (Screen):</w:t>
      </w:r>
      <w:r w:rsidR="002E40EA">
        <w:rPr>
          <w:rStyle w:val="Hyperlink"/>
          <w:color w:val="auto"/>
          <w:u w:val="none"/>
        </w:rPr>
        <w:t xml:space="preserve"> </w:t>
      </w:r>
      <w:hyperlink r:id="rId73" w:history="1">
        <w:r w:rsidR="002E40EA" w:rsidRPr="00741CF7">
          <w:rPr>
            <w:rStyle w:val="Hyperlink"/>
          </w:rPr>
          <w:t>https://drive.google.com/file/d/1Vbua2IGk3CHd8bL9n1yag_OBhBm9RdgI/view?usp=sharing</w:t>
        </w:r>
      </w:hyperlink>
      <w:r w:rsidR="002E40EA">
        <w:rPr>
          <w:rStyle w:val="Hyperlink"/>
          <w:color w:val="auto"/>
          <w:u w:val="none"/>
        </w:rPr>
        <w:t xml:space="preserve"> </w:t>
      </w:r>
    </w:p>
    <w:p w14:paraId="4FCB6468" w14:textId="5B714E60" w:rsidR="002E40EA" w:rsidRDefault="00D3083F">
      <w:pPr>
        <w:rPr>
          <w:rStyle w:val="Hyperlink"/>
          <w:color w:val="auto"/>
          <w:u w:val="none"/>
        </w:rPr>
      </w:pPr>
      <w:r>
        <w:rPr>
          <w:rStyle w:val="Hyperlink"/>
          <w:color w:val="auto"/>
          <w:u w:val="none"/>
        </w:rPr>
        <w:t>Video of Docking (Actual):</w:t>
      </w:r>
      <w:r w:rsidR="002E40EA">
        <w:rPr>
          <w:rStyle w:val="Hyperlink"/>
          <w:color w:val="auto"/>
          <w:u w:val="none"/>
        </w:rPr>
        <w:t xml:space="preserve"> </w:t>
      </w:r>
      <w:hyperlink r:id="rId74" w:history="1">
        <w:r w:rsidR="00264C1D" w:rsidRPr="00741CF7">
          <w:rPr>
            <w:rStyle w:val="Hyperlink"/>
          </w:rPr>
          <w:t>https://drive.google.com/file/d/17ETUVmiwtijHJWNEOkxzFK29gqJfPg0B/view?usp=sharing</w:t>
        </w:r>
      </w:hyperlink>
      <w:r w:rsidR="00264C1D">
        <w:rPr>
          <w:rStyle w:val="Hyperlink"/>
          <w:color w:val="auto"/>
          <w:u w:val="none"/>
        </w:rPr>
        <w:t xml:space="preserve"> </w:t>
      </w:r>
    </w:p>
    <w:p w14:paraId="61F06D63" w14:textId="24D8AA65" w:rsidR="00264C1D" w:rsidRDefault="002105D2">
      <w:pPr>
        <w:rPr>
          <w:rStyle w:val="Hyperlink"/>
          <w:color w:val="auto"/>
          <w:u w:val="none"/>
        </w:rPr>
      </w:pPr>
      <w:hyperlink r:id="rId75" w:history="1">
        <w:r w:rsidR="00264C1D" w:rsidRPr="00741CF7">
          <w:rPr>
            <w:rStyle w:val="Hyperlink"/>
          </w:rPr>
          <w:t>https://drive.google.com/file/d/17RqDdrxwDddmO5oMt8eV_sz2IYqdavjr/view?usp=sharing</w:t>
        </w:r>
      </w:hyperlink>
      <w:r w:rsidR="00264C1D">
        <w:rPr>
          <w:rStyle w:val="Hyperlink"/>
          <w:color w:val="auto"/>
          <w:u w:val="none"/>
        </w:rPr>
        <w:t xml:space="preserve"> </w:t>
      </w:r>
    </w:p>
    <w:p w14:paraId="0E054D5D" w14:textId="4CEA33A0" w:rsidR="00B44265" w:rsidRDefault="00D3083F">
      <w:pPr>
        <w:rPr>
          <w:rStyle w:val="Hyperlink"/>
        </w:rPr>
      </w:pPr>
      <w:r>
        <w:rPr>
          <w:rStyle w:val="Hyperlink"/>
        </w:rPr>
        <w:br w:type="page"/>
      </w:r>
    </w:p>
    <w:p w14:paraId="655E6423" w14:textId="34B6BF40" w:rsidR="004D46F4" w:rsidRPr="00FC28DB" w:rsidRDefault="004D46F4" w:rsidP="004D46F4">
      <w:pPr>
        <w:pStyle w:val="HeadingII"/>
        <w:numPr>
          <w:ilvl w:val="0"/>
          <w:numId w:val="12"/>
        </w:numPr>
        <w:rPr>
          <w:rStyle w:val="Hyperlink"/>
          <w:color w:val="auto"/>
          <w:u w:val="none"/>
        </w:rPr>
      </w:pPr>
      <w:bookmarkStart w:id="504" w:name="_Toc4844191"/>
      <w:r>
        <w:rPr>
          <w:rStyle w:val="Hyperlink"/>
          <w:color w:val="auto"/>
          <w:u w:val="none"/>
        </w:rPr>
        <w:lastRenderedPageBreak/>
        <w:t>Raw Data of Experiment</w:t>
      </w:r>
      <w:bookmarkEnd w:id="504"/>
    </w:p>
    <w:p w14:paraId="4F386D43" w14:textId="5AAD8607" w:rsidR="007B72E7" w:rsidRDefault="007B72E7" w:rsidP="007B72E7">
      <w:pPr>
        <w:pStyle w:val="Caption"/>
        <w:keepNext/>
        <w:jc w:val="center"/>
      </w:pPr>
      <w:bookmarkStart w:id="505" w:name="_Toc4844236"/>
      <w:r>
        <w:t xml:space="preserve">Table </w:t>
      </w:r>
      <w:fldSimple w:instr=" SEQ Table \* ARABIC ">
        <w:r w:rsidR="00721129">
          <w:rPr>
            <w:noProof/>
          </w:rPr>
          <w:t>9</w:t>
        </w:r>
      </w:fldSimple>
      <w:r>
        <w:t>: Result for Scenario 1</w:t>
      </w:r>
      <w:bookmarkEnd w:id="505"/>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574A4369"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2C48D83" w14:textId="77777777" w:rsidR="007B72E7" w:rsidRDefault="007B72E7" w:rsidP="005C0C25">
            <w:pPr>
              <w:jc w:val="center"/>
            </w:pPr>
            <w:r>
              <w:t xml:space="preserve">Test No. </w:t>
            </w:r>
          </w:p>
        </w:tc>
        <w:tc>
          <w:tcPr>
            <w:tcW w:w="918" w:type="dxa"/>
          </w:tcPr>
          <w:p w14:paraId="0975C332"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05CDF829"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49B5E9B4"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62D369B1"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638A9A31"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3A41872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708E56A" w14:textId="77777777" w:rsidR="007B72E7" w:rsidRDefault="007B72E7" w:rsidP="005C0C25">
            <w:pPr>
              <w:jc w:val="center"/>
            </w:pPr>
            <w:r>
              <w:t>1</w:t>
            </w:r>
          </w:p>
        </w:tc>
        <w:tc>
          <w:tcPr>
            <w:tcW w:w="918" w:type="dxa"/>
          </w:tcPr>
          <w:p w14:paraId="0B55FE4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17" w:type="dxa"/>
          </w:tcPr>
          <w:p w14:paraId="7D08E3C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5917180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47" w:type="dxa"/>
          </w:tcPr>
          <w:p w14:paraId="6602343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85</w:t>
            </w:r>
          </w:p>
        </w:tc>
        <w:tc>
          <w:tcPr>
            <w:tcW w:w="2232" w:type="dxa"/>
          </w:tcPr>
          <w:p w14:paraId="7D9AE49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5</w:t>
            </w:r>
          </w:p>
        </w:tc>
      </w:tr>
      <w:tr w:rsidR="007B72E7" w14:paraId="7CEB1180"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EEA791E" w14:textId="77777777" w:rsidR="007B72E7" w:rsidRDefault="007B72E7" w:rsidP="005C0C25">
            <w:pPr>
              <w:jc w:val="center"/>
            </w:pPr>
            <w:r>
              <w:t>2</w:t>
            </w:r>
          </w:p>
        </w:tc>
        <w:tc>
          <w:tcPr>
            <w:tcW w:w="918" w:type="dxa"/>
          </w:tcPr>
          <w:p w14:paraId="04357C9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12F8AC8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68FEA4E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0C0A370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2</w:t>
            </w:r>
          </w:p>
        </w:tc>
        <w:tc>
          <w:tcPr>
            <w:tcW w:w="2232" w:type="dxa"/>
          </w:tcPr>
          <w:p w14:paraId="7EED9E9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9</w:t>
            </w:r>
          </w:p>
        </w:tc>
      </w:tr>
      <w:tr w:rsidR="007B72E7" w14:paraId="2909684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10B5050" w14:textId="77777777" w:rsidR="007B72E7" w:rsidRDefault="007B72E7" w:rsidP="005C0C25">
            <w:pPr>
              <w:jc w:val="center"/>
            </w:pPr>
            <w:r>
              <w:t>3</w:t>
            </w:r>
          </w:p>
        </w:tc>
        <w:tc>
          <w:tcPr>
            <w:tcW w:w="918" w:type="dxa"/>
          </w:tcPr>
          <w:p w14:paraId="0A14EDC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17" w:type="dxa"/>
          </w:tcPr>
          <w:p w14:paraId="5FF371B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195D713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47" w:type="dxa"/>
          </w:tcPr>
          <w:p w14:paraId="30CC08C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99</w:t>
            </w:r>
          </w:p>
        </w:tc>
        <w:tc>
          <w:tcPr>
            <w:tcW w:w="2232" w:type="dxa"/>
          </w:tcPr>
          <w:p w14:paraId="1E79283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9</w:t>
            </w:r>
          </w:p>
        </w:tc>
      </w:tr>
      <w:tr w:rsidR="007B72E7" w14:paraId="40C5E0CE"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8F15303" w14:textId="77777777" w:rsidR="007B72E7" w:rsidRDefault="007B72E7" w:rsidP="005C0C25">
            <w:pPr>
              <w:jc w:val="center"/>
            </w:pPr>
            <w:r>
              <w:t>4</w:t>
            </w:r>
          </w:p>
        </w:tc>
        <w:tc>
          <w:tcPr>
            <w:tcW w:w="918" w:type="dxa"/>
          </w:tcPr>
          <w:p w14:paraId="0D0A8C4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68B4791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6E96B73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26FF412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6</w:t>
            </w:r>
          </w:p>
        </w:tc>
        <w:tc>
          <w:tcPr>
            <w:tcW w:w="2232" w:type="dxa"/>
          </w:tcPr>
          <w:p w14:paraId="2973210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3539DCE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24E1695" w14:textId="77777777" w:rsidR="007B72E7" w:rsidRDefault="007B72E7" w:rsidP="005C0C25">
            <w:pPr>
              <w:jc w:val="center"/>
            </w:pPr>
            <w:r>
              <w:t>5</w:t>
            </w:r>
          </w:p>
        </w:tc>
        <w:tc>
          <w:tcPr>
            <w:tcW w:w="918" w:type="dxa"/>
          </w:tcPr>
          <w:p w14:paraId="08C4FA2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w:t>
            </w:r>
          </w:p>
        </w:tc>
        <w:tc>
          <w:tcPr>
            <w:tcW w:w="1417" w:type="dxa"/>
          </w:tcPr>
          <w:p w14:paraId="07BD10C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7B39304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47" w:type="dxa"/>
          </w:tcPr>
          <w:p w14:paraId="5BFE9CE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47</w:t>
            </w:r>
          </w:p>
        </w:tc>
        <w:tc>
          <w:tcPr>
            <w:tcW w:w="2232" w:type="dxa"/>
          </w:tcPr>
          <w:p w14:paraId="51D6B71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67</w:t>
            </w:r>
          </w:p>
        </w:tc>
      </w:tr>
      <w:tr w:rsidR="007B72E7" w14:paraId="19C497D6"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7DC0F3E" w14:textId="77777777" w:rsidR="007B72E7" w:rsidRDefault="007B72E7" w:rsidP="005C0C25">
            <w:pPr>
              <w:jc w:val="center"/>
            </w:pPr>
            <w:r>
              <w:t>6</w:t>
            </w:r>
          </w:p>
        </w:tc>
        <w:tc>
          <w:tcPr>
            <w:tcW w:w="918" w:type="dxa"/>
          </w:tcPr>
          <w:p w14:paraId="20416D0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0900858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740F59A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0BEFD5D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07</w:t>
            </w:r>
          </w:p>
        </w:tc>
        <w:tc>
          <w:tcPr>
            <w:tcW w:w="2232" w:type="dxa"/>
          </w:tcPr>
          <w:p w14:paraId="0AEBF93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7</w:t>
            </w:r>
          </w:p>
        </w:tc>
      </w:tr>
      <w:tr w:rsidR="007B72E7" w14:paraId="4384D45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601B2F4" w14:textId="77777777" w:rsidR="007B72E7" w:rsidRDefault="007B72E7" w:rsidP="005C0C25">
            <w:pPr>
              <w:jc w:val="center"/>
            </w:pPr>
            <w:r>
              <w:t>7</w:t>
            </w:r>
          </w:p>
        </w:tc>
        <w:tc>
          <w:tcPr>
            <w:tcW w:w="918" w:type="dxa"/>
          </w:tcPr>
          <w:p w14:paraId="2A3AF5B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32F0198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400F6F6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B30F6A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8</w:t>
            </w:r>
          </w:p>
        </w:tc>
        <w:tc>
          <w:tcPr>
            <w:tcW w:w="2232" w:type="dxa"/>
          </w:tcPr>
          <w:p w14:paraId="1073BF7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44FF5DFD"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59D278C6" w14:textId="77777777" w:rsidR="007B72E7" w:rsidRDefault="007B72E7" w:rsidP="005C0C25">
            <w:pPr>
              <w:jc w:val="center"/>
            </w:pPr>
            <w:r>
              <w:t>8</w:t>
            </w:r>
          </w:p>
        </w:tc>
        <w:tc>
          <w:tcPr>
            <w:tcW w:w="918" w:type="dxa"/>
          </w:tcPr>
          <w:p w14:paraId="7A70311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3D187ED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6FC8155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69E78CC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96</w:t>
            </w:r>
          </w:p>
        </w:tc>
        <w:tc>
          <w:tcPr>
            <w:tcW w:w="2232" w:type="dxa"/>
          </w:tcPr>
          <w:p w14:paraId="730FECE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3</w:t>
            </w:r>
          </w:p>
        </w:tc>
      </w:tr>
      <w:tr w:rsidR="007B72E7" w14:paraId="7664A503"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3C57C45" w14:textId="77777777" w:rsidR="007B72E7" w:rsidRDefault="007B72E7" w:rsidP="005C0C25">
            <w:pPr>
              <w:jc w:val="center"/>
            </w:pPr>
            <w:r>
              <w:t>9</w:t>
            </w:r>
          </w:p>
        </w:tc>
        <w:tc>
          <w:tcPr>
            <w:tcW w:w="918" w:type="dxa"/>
          </w:tcPr>
          <w:p w14:paraId="1A3D0FE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3396CFA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BAA0EB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604624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6</w:t>
            </w:r>
          </w:p>
        </w:tc>
        <w:tc>
          <w:tcPr>
            <w:tcW w:w="2232" w:type="dxa"/>
          </w:tcPr>
          <w:p w14:paraId="713AC35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08B479D0"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E1B5E27" w14:textId="77777777" w:rsidR="007B72E7" w:rsidRDefault="007B72E7" w:rsidP="005C0C25">
            <w:pPr>
              <w:jc w:val="center"/>
            </w:pPr>
            <w:r>
              <w:t>10</w:t>
            </w:r>
          </w:p>
        </w:tc>
        <w:tc>
          <w:tcPr>
            <w:tcW w:w="918" w:type="dxa"/>
          </w:tcPr>
          <w:p w14:paraId="4AF7AD9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1ACB9F9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10B6825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44B2B0E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7</w:t>
            </w:r>
          </w:p>
        </w:tc>
        <w:tc>
          <w:tcPr>
            <w:tcW w:w="2232" w:type="dxa"/>
          </w:tcPr>
          <w:p w14:paraId="16384B7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575D0878"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EB1E906" w14:textId="77777777" w:rsidR="007B72E7" w:rsidRPr="006B2528" w:rsidRDefault="007B72E7" w:rsidP="005C0C25">
            <w:pPr>
              <w:jc w:val="center"/>
            </w:pPr>
            <w:r w:rsidRPr="006B2528">
              <w:t>Avg</w:t>
            </w:r>
          </w:p>
        </w:tc>
        <w:tc>
          <w:tcPr>
            <w:tcW w:w="918" w:type="dxa"/>
          </w:tcPr>
          <w:p w14:paraId="5A453118"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3</w:t>
            </w:r>
          </w:p>
        </w:tc>
        <w:tc>
          <w:tcPr>
            <w:tcW w:w="1417" w:type="dxa"/>
          </w:tcPr>
          <w:p w14:paraId="2B793C1D"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9</w:t>
            </w:r>
          </w:p>
        </w:tc>
        <w:tc>
          <w:tcPr>
            <w:tcW w:w="1559" w:type="dxa"/>
          </w:tcPr>
          <w:p w14:paraId="6503E891"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4</w:t>
            </w:r>
          </w:p>
        </w:tc>
        <w:tc>
          <w:tcPr>
            <w:tcW w:w="1447" w:type="dxa"/>
          </w:tcPr>
          <w:p w14:paraId="61FE002E"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65.3</w:t>
            </w:r>
          </w:p>
        </w:tc>
        <w:tc>
          <w:tcPr>
            <w:tcW w:w="2232" w:type="dxa"/>
          </w:tcPr>
          <w:p w14:paraId="6859C810"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7.0</w:t>
            </w:r>
          </w:p>
        </w:tc>
      </w:tr>
    </w:tbl>
    <w:p w14:paraId="271ACAB2" w14:textId="77777777" w:rsidR="007B72E7" w:rsidRDefault="007B72E7" w:rsidP="007B72E7"/>
    <w:p w14:paraId="49DEE61B" w14:textId="7F82D45E" w:rsidR="007B72E7" w:rsidRDefault="007B72E7" w:rsidP="007B72E7">
      <w:pPr>
        <w:pStyle w:val="Caption"/>
        <w:keepNext/>
        <w:jc w:val="center"/>
      </w:pPr>
      <w:bookmarkStart w:id="506" w:name="_Toc4844237"/>
      <w:r>
        <w:t xml:space="preserve">Table </w:t>
      </w:r>
      <w:fldSimple w:instr=" SEQ Table \* ARABIC ">
        <w:r w:rsidR="00721129">
          <w:rPr>
            <w:noProof/>
          </w:rPr>
          <w:t>10</w:t>
        </w:r>
      </w:fldSimple>
      <w:r>
        <w:t>: Result for Scenario 2</w:t>
      </w:r>
      <w:bookmarkEnd w:id="506"/>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3A837173"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72E72AD" w14:textId="77777777" w:rsidR="007B72E7" w:rsidRDefault="007B72E7" w:rsidP="005C0C25">
            <w:pPr>
              <w:jc w:val="center"/>
            </w:pPr>
            <w:r>
              <w:t xml:space="preserve">Test No. </w:t>
            </w:r>
          </w:p>
        </w:tc>
        <w:tc>
          <w:tcPr>
            <w:tcW w:w="918" w:type="dxa"/>
          </w:tcPr>
          <w:p w14:paraId="1BF21AA9"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31F587A2"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33611B35"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2F5D936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33ED87E7"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73EEBC1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FA41C05" w14:textId="77777777" w:rsidR="007B72E7" w:rsidRDefault="007B72E7" w:rsidP="005C0C25">
            <w:pPr>
              <w:jc w:val="center"/>
            </w:pPr>
            <w:r>
              <w:t>1</w:t>
            </w:r>
          </w:p>
        </w:tc>
        <w:tc>
          <w:tcPr>
            <w:tcW w:w="918" w:type="dxa"/>
          </w:tcPr>
          <w:p w14:paraId="35D3E47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1CEFFA8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D6BC6D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6AB81B3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8</w:t>
            </w:r>
          </w:p>
        </w:tc>
        <w:tc>
          <w:tcPr>
            <w:tcW w:w="2232" w:type="dxa"/>
          </w:tcPr>
          <w:p w14:paraId="33F9098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5</w:t>
            </w:r>
          </w:p>
        </w:tc>
      </w:tr>
      <w:tr w:rsidR="007B72E7" w14:paraId="5D5ABAE3"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8B25523" w14:textId="77777777" w:rsidR="007B72E7" w:rsidRDefault="007B72E7" w:rsidP="005C0C25">
            <w:pPr>
              <w:jc w:val="center"/>
            </w:pPr>
            <w:r>
              <w:t>2</w:t>
            </w:r>
          </w:p>
        </w:tc>
        <w:tc>
          <w:tcPr>
            <w:tcW w:w="918" w:type="dxa"/>
          </w:tcPr>
          <w:p w14:paraId="5C78DB9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238CC1F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69FADF1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584DBA4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99</w:t>
            </w:r>
          </w:p>
        </w:tc>
        <w:tc>
          <w:tcPr>
            <w:tcW w:w="2232" w:type="dxa"/>
          </w:tcPr>
          <w:p w14:paraId="38EFAA0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9</w:t>
            </w:r>
          </w:p>
        </w:tc>
      </w:tr>
      <w:tr w:rsidR="007B72E7" w14:paraId="6AAE91AA"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CC08954" w14:textId="77777777" w:rsidR="007B72E7" w:rsidRDefault="007B72E7" w:rsidP="005C0C25">
            <w:pPr>
              <w:jc w:val="center"/>
            </w:pPr>
            <w:r>
              <w:t>3</w:t>
            </w:r>
          </w:p>
        </w:tc>
        <w:tc>
          <w:tcPr>
            <w:tcW w:w="918" w:type="dxa"/>
          </w:tcPr>
          <w:p w14:paraId="016146D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0BE6779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238700D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D38692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4</w:t>
            </w:r>
          </w:p>
        </w:tc>
        <w:tc>
          <w:tcPr>
            <w:tcW w:w="2232" w:type="dxa"/>
          </w:tcPr>
          <w:p w14:paraId="4825BC1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w:t>
            </w:r>
          </w:p>
        </w:tc>
      </w:tr>
      <w:tr w:rsidR="007B72E7" w14:paraId="20460957"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46172948" w14:textId="77777777" w:rsidR="007B72E7" w:rsidRDefault="007B72E7" w:rsidP="005C0C25">
            <w:pPr>
              <w:jc w:val="center"/>
            </w:pPr>
            <w:r>
              <w:t>4</w:t>
            </w:r>
          </w:p>
        </w:tc>
        <w:tc>
          <w:tcPr>
            <w:tcW w:w="918" w:type="dxa"/>
          </w:tcPr>
          <w:p w14:paraId="0197990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2FD694A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5610E4B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6122377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6</w:t>
            </w:r>
          </w:p>
        </w:tc>
        <w:tc>
          <w:tcPr>
            <w:tcW w:w="2232" w:type="dxa"/>
          </w:tcPr>
          <w:p w14:paraId="78B704F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5</w:t>
            </w:r>
          </w:p>
        </w:tc>
      </w:tr>
      <w:tr w:rsidR="007B72E7" w14:paraId="31F1628A"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9E11C75" w14:textId="77777777" w:rsidR="007B72E7" w:rsidRDefault="007B72E7" w:rsidP="005C0C25">
            <w:pPr>
              <w:jc w:val="center"/>
            </w:pPr>
            <w:r>
              <w:t>5</w:t>
            </w:r>
          </w:p>
        </w:tc>
        <w:tc>
          <w:tcPr>
            <w:tcW w:w="918" w:type="dxa"/>
          </w:tcPr>
          <w:p w14:paraId="0C0D83C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7D8549D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D6FF56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4B2596B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0</w:t>
            </w:r>
          </w:p>
        </w:tc>
        <w:tc>
          <w:tcPr>
            <w:tcW w:w="2232" w:type="dxa"/>
          </w:tcPr>
          <w:p w14:paraId="7C144D9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24E2BA21"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45E031B" w14:textId="77777777" w:rsidR="007B72E7" w:rsidRDefault="007B72E7" w:rsidP="005C0C25">
            <w:pPr>
              <w:jc w:val="center"/>
            </w:pPr>
            <w:r>
              <w:t>6</w:t>
            </w:r>
          </w:p>
        </w:tc>
        <w:tc>
          <w:tcPr>
            <w:tcW w:w="918" w:type="dxa"/>
          </w:tcPr>
          <w:p w14:paraId="75A9D46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0F46A36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23F85A0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09A17DD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03</w:t>
            </w:r>
          </w:p>
        </w:tc>
        <w:tc>
          <w:tcPr>
            <w:tcW w:w="2232" w:type="dxa"/>
          </w:tcPr>
          <w:p w14:paraId="136500F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9</w:t>
            </w:r>
          </w:p>
        </w:tc>
      </w:tr>
      <w:tr w:rsidR="007B72E7" w14:paraId="5DF8C7A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90B58E2" w14:textId="77777777" w:rsidR="007B72E7" w:rsidRDefault="007B72E7" w:rsidP="005C0C25">
            <w:pPr>
              <w:jc w:val="center"/>
            </w:pPr>
            <w:r>
              <w:t>7</w:t>
            </w:r>
          </w:p>
        </w:tc>
        <w:tc>
          <w:tcPr>
            <w:tcW w:w="918" w:type="dxa"/>
          </w:tcPr>
          <w:p w14:paraId="335DA83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2B0B6F8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0C3035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464AE6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9</w:t>
            </w:r>
          </w:p>
        </w:tc>
        <w:tc>
          <w:tcPr>
            <w:tcW w:w="2232" w:type="dxa"/>
          </w:tcPr>
          <w:p w14:paraId="2584428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36BDA1F2"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C0F20C4" w14:textId="77777777" w:rsidR="007B72E7" w:rsidRDefault="007B72E7" w:rsidP="005C0C25">
            <w:pPr>
              <w:jc w:val="center"/>
            </w:pPr>
            <w:r>
              <w:t>8</w:t>
            </w:r>
          </w:p>
        </w:tc>
        <w:tc>
          <w:tcPr>
            <w:tcW w:w="918" w:type="dxa"/>
          </w:tcPr>
          <w:p w14:paraId="5B68B84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5B73252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6B66534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4F96283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0</w:t>
            </w:r>
          </w:p>
        </w:tc>
        <w:tc>
          <w:tcPr>
            <w:tcW w:w="2232" w:type="dxa"/>
          </w:tcPr>
          <w:p w14:paraId="4E91498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12716066"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3FA90B7" w14:textId="77777777" w:rsidR="007B72E7" w:rsidRDefault="007B72E7" w:rsidP="005C0C25">
            <w:pPr>
              <w:jc w:val="center"/>
            </w:pPr>
            <w:r>
              <w:t>9</w:t>
            </w:r>
          </w:p>
        </w:tc>
        <w:tc>
          <w:tcPr>
            <w:tcW w:w="918" w:type="dxa"/>
          </w:tcPr>
          <w:p w14:paraId="5E8E811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1BFC1E1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21A0E3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C9F91D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2</w:t>
            </w:r>
          </w:p>
        </w:tc>
        <w:tc>
          <w:tcPr>
            <w:tcW w:w="2232" w:type="dxa"/>
          </w:tcPr>
          <w:p w14:paraId="00A9F03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22BAFE6A"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28BEA8C" w14:textId="77777777" w:rsidR="007B72E7" w:rsidRDefault="007B72E7" w:rsidP="005C0C25">
            <w:pPr>
              <w:jc w:val="center"/>
            </w:pPr>
            <w:r>
              <w:t>10</w:t>
            </w:r>
          </w:p>
        </w:tc>
        <w:tc>
          <w:tcPr>
            <w:tcW w:w="918" w:type="dxa"/>
          </w:tcPr>
          <w:p w14:paraId="6CB1B26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7815B15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7341DE6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40FEEAD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88</w:t>
            </w:r>
          </w:p>
        </w:tc>
        <w:tc>
          <w:tcPr>
            <w:tcW w:w="2232" w:type="dxa"/>
          </w:tcPr>
          <w:p w14:paraId="0E85167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5</w:t>
            </w:r>
          </w:p>
        </w:tc>
      </w:tr>
      <w:tr w:rsidR="007B72E7" w14:paraId="1E46F0BD"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7ABEEAAB" w14:textId="77777777" w:rsidR="007B72E7" w:rsidRDefault="007B72E7" w:rsidP="005C0C25">
            <w:pPr>
              <w:jc w:val="center"/>
            </w:pPr>
            <w:r>
              <w:t>Avg</w:t>
            </w:r>
          </w:p>
        </w:tc>
        <w:tc>
          <w:tcPr>
            <w:tcW w:w="918" w:type="dxa"/>
          </w:tcPr>
          <w:p w14:paraId="093D8AE0"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2</w:t>
            </w:r>
          </w:p>
        </w:tc>
        <w:tc>
          <w:tcPr>
            <w:tcW w:w="1417" w:type="dxa"/>
          </w:tcPr>
          <w:p w14:paraId="19056475"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2</w:t>
            </w:r>
          </w:p>
        </w:tc>
        <w:tc>
          <w:tcPr>
            <w:tcW w:w="1559" w:type="dxa"/>
          </w:tcPr>
          <w:p w14:paraId="7EEB8F01"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w:t>
            </w:r>
          </w:p>
        </w:tc>
        <w:tc>
          <w:tcPr>
            <w:tcW w:w="1447" w:type="dxa"/>
          </w:tcPr>
          <w:p w14:paraId="2DDA038A"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49.9</w:t>
            </w:r>
          </w:p>
        </w:tc>
        <w:tc>
          <w:tcPr>
            <w:tcW w:w="2232" w:type="dxa"/>
          </w:tcPr>
          <w:p w14:paraId="1FC6877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6.6</w:t>
            </w:r>
          </w:p>
        </w:tc>
      </w:tr>
    </w:tbl>
    <w:p w14:paraId="228E51B6" w14:textId="77777777" w:rsidR="007B72E7" w:rsidRDefault="007B72E7" w:rsidP="007B72E7"/>
    <w:p w14:paraId="48E17ECB" w14:textId="7BA22362" w:rsidR="007B72E7" w:rsidRDefault="007B72E7" w:rsidP="007B72E7">
      <w:pPr>
        <w:pStyle w:val="Caption"/>
        <w:keepNext/>
        <w:jc w:val="center"/>
      </w:pPr>
      <w:bookmarkStart w:id="507" w:name="_Toc4844238"/>
      <w:r>
        <w:t xml:space="preserve">Table </w:t>
      </w:r>
      <w:fldSimple w:instr=" SEQ Table \* ARABIC ">
        <w:r w:rsidR="00721129">
          <w:rPr>
            <w:noProof/>
          </w:rPr>
          <w:t>11</w:t>
        </w:r>
      </w:fldSimple>
      <w:r>
        <w:t>: Result for Scenario 3</w:t>
      </w:r>
      <w:bookmarkEnd w:id="507"/>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3BDDAE0A"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DCA1D1F" w14:textId="77777777" w:rsidR="007B72E7" w:rsidRDefault="007B72E7" w:rsidP="005C0C25">
            <w:pPr>
              <w:jc w:val="center"/>
            </w:pPr>
            <w:r>
              <w:t xml:space="preserve">Test No. </w:t>
            </w:r>
          </w:p>
        </w:tc>
        <w:tc>
          <w:tcPr>
            <w:tcW w:w="918" w:type="dxa"/>
          </w:tcPr>
          <w:p w14:paraId="1DCBECE7"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334C2E10"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0C8FF4FB"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09B5FA82"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2557FEFB"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05367048"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26A7AB8" w14:textId="77777777" w:rsidR="007B72E7" w:rsidRDefault="007B72E7" w:rsidP="005C0C25">
            <w:pPr>
              <w:jc w:val="center"/>
            </w:pPr>
            <w:r>
              <w:t>1</w:t>
            </w:r>
          </w:p>
        </w:tc>
        <w:tc>
          <w:tcPr>
            <w:tcW w:w="918" w:type="dxa"/>
          </w:tcPr>
          <w:p w14:paraId="09F2AA7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w:t>
            </w:r>
          </w:p>
        </w:tc>
        <w:tc>
          <w:tcPr>
            <w:tcW w:w="1417" w:type="dxa"/>
          </w:tcPr>
          <w:p w14:paraId="3D81F42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3D80C8C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47" w:type="dxa"/>
          </w:tcPr>
          <w:p w14:paraId="10A4164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55</w:t>
            </w:r>
          </w:p>
        </w:tc>
        <w:tc>
          <w:tcPr>
            <w:tcW w:w="2232" w:type="dxa"/>
          </w:tcPr>
          <w:p w14:paraId="01F73EF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67</w:t>
            </w:r>
          </w:p>
        </w:tc>
      </w:tr>
      <w:tr w:rsidR="007B72E7" w14:paraId="4A72D401"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47E2DA3" w14:textId="77777777" w:rsidR="007B72E7" w:rsidRDefault="007B72E7" w:rsidP="005C0C25">
            <w:pPr>
              <w:jc w:val="center"/>
            </w:pPr>
            <w:r>
              <w:t>2</w:t>
            </w:r>
          </w:p>
        </w:tc>
        <w:tc>
          <w:tcPr>
            <w:tcW w:w="918" w:type="dxa"/>
          </w:tcPr>
          <w:p w14:paraId="47A9888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4DE7176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35793AF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47" w:type="dxa"/>
          </w:tcPr>
          <w:p w14:paraId="06D89F5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41</w:t>
            </w:r>
          </w:p>
        </w:tc>
        <w:tc>
          <w:tcPr>
            <w:tcW w:w="2232" w:type="dxa"/>
          </w:tcPr>
          <w:p w14:paraId="3F66165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9</w:t>
            </w:r>
          </w:p>
        </w:tc>
      </w:tr>
      <w:tr w:rsidR="007B72E7" w14:paraId="52D2D247"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23BF525" w14:textId="77777777" w:rsidR="007B72E7" w:rsidRDefault="007B72E7" w:rsidP="005C0C25">
            <w:pPr>
              <w:jc w:val="center"/>
            </w:pPr>
            <w:r>
              <w:t>3</w:t>
            </w:r>
          </w:p>
        </w:tc>
        <w:tc>
          <w:tcPr>
            <w:tcW w:w="918" w:type="dxa"/>
          </w:tcPr>
          <w:p w14:paraId="41384A8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279119A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0492F7D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153B8FF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4</w:t>
            </w:r>
          </w:p>
        </w:tc>
        <w:tc>
          <w:tcPr>
            <w:tcW w:w="2232" w:type="dxa"/>
          </w:tcPr>
          <w:p w14:paraId="290F80F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0493DF13"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CD9CC20" w14:textId="77777777" w:rsidR="007B72E7" w:rsidRDefault="007B72E7" w:rsidP="005C0C25">
            <w:pPr>
              <w:jc w:val="center"/>
            </w:pPr>
            <w:r>
              <w:t>4</w:t>
            </w:r>
          </w:p>
        </w:tc>
        <w:tc>
          <w:tcPr>
            <w:tcW w:w="918" w:type="dxa"/>
          </w:tcPr>
          <w:p w14:paraId="4A78DBC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1993B6A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52D33DA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0CF1C5E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5</w:t>
            </w:r>
          </w:p>
        </w:tc>
        <w:tc>
          <w:tcPr>
            <w:tcW w:w="2232" w:type="dxa"/>
          </w:tcPr>
          <w:p w14:paraId="32410CC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7</w:t>
            </w:r>
          </w:p>
        </w:tc>
      </w:tr>
      <w:tr w:rsidR="007B72E7" w14:paraId="3E0937F3"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7E198E5" w14:textId="77777777" w:rsidR="007B72E7" w:rsidRDefault="007B72E7" w:rsidP="005C0C25">
            <w:pPr>
              <w:jc w:val="center"/>
            </w:pPr>
            <w:r>
              <w:t>5</w:t>
            </w:r>
          </w:p>
        </w:tc>
        <w:tc>
          <w:tcPr>
            <w:tcW w:w="918" w:type="dxa"/>
          </w:tcPr>
          <w:p w14:paraId="64B35D7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5016452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01679A4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7E953BC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1</w:t>
            </w:r>
          </w:p>
        </w:tc>
        <w:tc>
          <w:tcPr>
            <w:tcW w:w="2232" w:type="dxa"/>
          </w:tcPr>
          <w:p w14:paraId="3E221EE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1BEEBE94"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2B4348E" w14:textId="77777777" w:rsidR="007B72E7" w:rsidRDefault="007B72E7" w:rsidP="005C0C25">
            <w:pPr>
              <w:jc w:val="center"/>
            </w:pPr>
            <w:r>
              <w:t>6</w:t>
            </w:r>
          </w:p>
        </w:tc>
        <w:tc>
          <w:tcPr>
            <w:tcW w:w="918" w:type="dxa"/>
          </w:tcPr>
          <w:p w14:paraId="5650E5C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788CEED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51B3D19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7A7CC19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75</w:t>
            </w:r>
          </w:p>
        </w:tc>
        <w:tc>
          <w:tcPr>
            <w:tcW w:w="2232" w:type="dxa"/>
          </w:tcPr>
          <w:p w14:paraId="1F1C4E2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7</w:t>
            </w:r>
          </w:p>
        </w:tc>
      </w:tr>
      <w:tr w:rsidR="007B72E7" w14:paraId="63083AAB"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1120524" w14:textId="77777777" w:rsidR="007B72E7" w:rsidRDefault="007B72E7" w:rsidP="005C0C25">
            <w:pPr>
              <w:jc w:val="center"/>
            </w:pPr>
            <w:r>
              <w:lastRenderedPageBreak/>
              <w:t>7</w:t>
            </w:r>
          </w:p>
        </w:tc>
        <w:tc>
          <w:tcPr>
            <w:tcW w:w="918" w:type="dxa"/>
          </w:tcPr>
          <w:p w14:paraId="1B5BF39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319CECE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6C3A30B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F6BB68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0</w:t>
            </w:r>
          </w:p>
        </w:tc>
        <w:tc>
          <w:tcPr>
            <w:tcW w:w="2232" w:type="dxa"/>
          </w:tcPr>
          <w:p w14:paraId="3246D93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w:t>
            </w:r>
          </w:p>
        </w:tc>
      </w:tr>
      <w:tr w:rsidR="007B72E7" w14:paraId="1B4A3BBD"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4DBF9F97" w14:textId="77777777" w:rsidR="007B72E7" w:rsidRDefault="007B72E7" w:rsidP="005C0C25">
            <w:pPr>
              <w:jc w:val="center"/>
            </w:pPr>
            <w:r>
              <w:t>8</w:t>
            </w:r>
          </w:p>
        </w:tc>
        <w:tc>
          <w:tcPr>
            <w:tcW w:w="918" w:type="dxa"/>
          </w:tcPr>
          <w:p w14:paraId="4B5A4C2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62286E6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441F3C8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7D61F73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1</w:t>
            </w:r>
          </w:p>
        </w:tc>
        <w:tc>
          <w:tcPr>
            <w:tcW w:w="2232" w:type="dxa"/>
          </w:tcPr>
          <w:p w14:paraId="3255A93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3</w:t>
            </w:r>
          </w:p>
        </w:tc>
      </w:tr>
      <w:tr w:rsidR="007B72E7" w14:paraId="678158B3"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09E28C71" w14:textId="77777777" w:rsidR="007B72E7" w:rsidRDefault="007B72E7" w:rsidP="005C0C25">
            <w:pPr>
              <w:jc w:val="center"/>
            </w:pPr>
            <w:r>
              <w:t>9</w:t>
            </w:r>
          </w:p>
        </w:tc>
        <w:tc>
          <w:tcPr>
            <w:tcW w:w="918" w:type="dxa"/>
          </w:tcPr>
          <w:p w14:paraId="5332892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54C5005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4AB4C5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5A9CA90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0</w:t>
            </w:r>
          </w:p>
        </w:tc>
        <w:tc>
          <w:tcPr>
            <w:tcW w:w="2232" w:type="dxa"/>
          </w:tcPr>
          <w:p w14:paraId="470D624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071E8B32"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834A95C" w14:textId="77777777" w:rsidR="007B72E7" w:rsidRDefault="007B72E7" w:rsidP="005C0C25">
            <w:pPr>
              <w:jc w:val="center"/>
            </w:pPr>
            <w:r>
              <w:t>10</w:t>
            </w:r>
          </w:p>
        </w:tc>
        <w:tc>
          <w:tcPr>
            <w:tcW w:w="918" w:type="dxa"/>
          </w:tcPr>
          <w:p w14:paraId="4752229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3504B69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10DEB01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47" w:type="dxa"/>
          </w:tcPr>
          <w:p w14:paraId="4A16B41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39</w:t>
            </w:r>
          </w:p>
        </w:tc>
        <w:tc>
          <w:tcPr>
            <w:tcW w:w="2232" w:type="dxa"/>
          </w:tcPr>
          <w:p w14:paraId="64074CE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9</w:t>
            </w:r>
          </w:p>
        </w:tc>
      </w:tr>
      <w:tr w:rsidR="007B72E7" w14:paraId="0A1B61C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9CEBD01" w14:textId="77777777" w:rsidR="007B72E7" w:rsidRDefault="007B72E7" w:rsidP="005C0C25">
            <w:pPr>
              <w:jc w:val="center"/>
            </w:pPr>
            <w:r>
              <w:t>Avg</w:t>
            </w:r>
          </w:p>
        </w:tc>
        <w:tc>
          <w:tcPr>
            <w:tcW w:w="918" w:type="dxa"/>
          </w:tcPr>
          <w:p w14:paraId="4B359FE9"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5</w:t>
            </w:r>
          </w:p>
        </w:tc>
        <w:tc>
          <w:tcPr>
            <w:tcW w:w="1417" w:type="dxa"/>
          </w:tcPr>
          <w:p w14:paraId="63449199"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7</w:t>
            </w:r>
          </w:p>
        </w:tc>
        <w:tc>
          <w:tcPr>
            <w:tcW w:w="1559" w:type="dxa"/>
          </w:tcPr>
          <w:p w14:paraId="5892804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8</w:t>
            </w:r>
          </w:p>
        </w:tc>
        <w:tc>
          <w:tcPr>
            <w:tcW w:w="1447" w:type="dxa"/>
          </w:tcPr>
          <w:p w14:paraId="074F507A"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78.1</w:t>
            </w:r>
          </w:p>
        </w:tc>
        <w:tc>
          <w:tcPr>
            <w:tcW w:w="2232" w:type="dxa"/>
          </w:tcPr>
          <w:p w14:paraId="08CF0C66"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0.2</w:t>
            </w:r>
          </w:p>
        </w:tc>
      </w:tr>
    </w:tbl>
    <w:p w14:paraId="5781BB2B" w14:textId="77777777" w:rsidR="007B72E7" w:rsidRDefault="007B72E7" w:rsidP="007B72E7"/>
    <w:p w14:paraId="26F65835" w14:textId="4EE77707" w:rsidR="007B72E7" w:rsidRDefault="007B72E7" w:rsidP="007B72E7">
      <w:pPr>
        <w:pStyle w:val="Caption"/>
        <w:keepNext/>
        <w:jc w:val="center"/>
      </w:pPr>
      <w:bookmarkStart w:id="508" w:name="_Toc4844239"/>
      <w:r>
        <w:t xml:space="preserve">Table </w:t>
      </w:r>
      <w:fldSimple w:instr=" SEQ Table \* ARABIC ">
        <w:r w:rsidR="00721129">
          <w:rPr>
            <w:noProof/>
          </w:rPr>
          <w:t>12</w:t>
        </w:r>
      </w:fldSimple>
      <w:r>
        <w:t>: Result for Scenario 4</w:t>
      </w:r>
      <w:bookmarkEnd w:id="508"/>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107C8D90"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3A2BF32" w14:textId="77777777" w:rsidR="007B72E7" w:rsidRDefault="007B72E7" w:rsidP="005C0C25">
            <w:pPr>
              <w:jc w:val="center"/>
            </w:pPr>
            <w:r>
              <w:t xml:space="preserve">Test No. </w:t>
            </w:r>
          </w:p>
        </w:tc>
        <w:tc>
          <w:tcPr>
            <w:tcW w:w="918" w:type="dxa"/>
          </w:tcPr>
          <w:p w14:paraId="258DC81E"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4B42F067"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620D8086"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3B087E1B"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4FDA9B16"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542ED06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54F7660" w14:textId="77777777" w:rsidR="007B72E7" w:rsidRDefault="007B72E7" w:rsidP="005C0C25">
            <w:pPr>
              <w:jc w:val="center"/>
            </w:pPr>
            <w:r>
              <w:t>1</w:t>
            </w:r>
          </w:p>
        </w:tc>
        <w:tc>
          <w:tcPr>
            <w:tcW w:w="918" w:type="dxa"/>
          </w:tcPr>
          <w:p w14:paraId="247D090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6BD04EA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3167035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57F8C96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3</w:t>
            </w:r>
          </w:p>
        </w:tc>
        <w:tc>
          <w:tcPr>
            <w:tcW w:w="2232" w:type="dxa"/>
          </w:tcPr>
          <w:p w14:paraId="7E5313E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3</w:t>
            </w:r>
          </w:p>
        </w:tc>
      </w:tr>
      <w:tr w:rsidR="007B72E7" w14:paraId="391A77DB"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2FD7FF2" w14:textId="77777777" w:rsidR="007B72E7" w:rsidRDefault="007B72E7" w:rsidP="005C0C25">
            <w:pPr>
              <w:jc w:val="center"/>
            </w:pPr>
            <w:r>
              <w:t>2</w:t>
            </w:r>
          </w:p>
        </w:tc>
        <w:tc>
          <w:tcPr>
            <w:tcW w:w="918" w:type="dxa"/>
          </w:tcPr>
          <w:p w14:paraId="722224C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22EACE0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24EE984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70544B9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8</w:t>
            </w:r>
          </w:p>
        </w:tc>
        <w:tc>
          <w:tcPr>
            <w:tcW w:w="2232" w:type="dxa"/>
          </w:tcPr>
          <w:p w14:paraId="6CE5708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7099273D"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774E8CC" w14:textId="77777777" w:rsidR="007B72E7" w:rsidRDefault="007B72E7" w:rsidP="005C0C25">
            <w:pPr>
              <w:jc w:val="center"/>
            </w:pPr>
            <w:r>
              <w:t>3</w:t>
            </w:r>
          </w:p>
        </w:tc>
        <w:tc>
          <w:tcPr>
            <w:tcW w:w="918" w:type="dxa"/>
          </w:tcPr>
          <w:p w14:paraId="6B13A49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6B9DFD7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711722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63553DB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2</w:t>
            </w:r>
          </w:p>
        </w:tc>
        <w:tc>
          <w:tcPr>
            <w:tcW w:w="2232" w:type="dxa"/>
          </w:tcPr>
          <w:p w14:paraId="582DD03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780E2566"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3E8352E2" w14:textId="77777777" w:rsidR="007B72E7" w:rsidRDefault="007B72E7" w:rsidP="005C0C25">
            <w:pPr>
              <w:jc w:val="center"/>
            </w:pPr>
            <w:r>
              <w:t>4</w:t>
            </w:r>
          </w:p>
        </w:tc>
        <w:tc>
          <w:tcPr>
            <w:tcW w:w="918" w:type="dxa"/>
          </w:tcPr>
          <w:p w14:paraId="4F0F8E8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22DBB67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61F4FDB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0EB6AF6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23</w:t>
            </w:r>
          </w:p>
        </w:tc>
        <w:tc>
          <w:tcPr>
            <w:tcW w:w="2232" w:type="dxa"/>
          </w:tcPr>
          <w:p w14:paraId="1172B17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5</w:t>
            </w:r>
          </w:p>
        </w:tc>
      </w:tr>
      <w:tr w:rsidR="007B72E7" w14:paraId="7BEC6B18"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1BDA2BB" w14:textId="77777777" w:rsidR="007B72E7" w:rsidRDefault="007B72E7" w:rsidP="005C0C25">
            <w:pPr>
              <w:jc w:val="center"/>
            </w:pPr>
            <w:r>
              <w:t>5</w:t>
            </w:r>
          </w:p>
        </w:tc>
        <w:tc>
          <w:tcPr>
            <w:tcW w:w="918" w:type="dxa"/>
          </w:tcPr>
          <w:p w14:paraId="7318B05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153182E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777791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D6E12E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1</w:t>
            </w:r>
          </w:p>
        </w:tc>
        <w:tc>
          <w:tcPr>
            <w:tcW w:w="2232" w:type="dxa"/>
          </w:tcPr>
          <w:p w14:paraId="72D8A2D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6869C3AB"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37D5791F" w14:textId="77777777" w:rsidR="007B72E7" w:rsidRDefault="007B72E7" w:rsidP="005C0C25">
            <w:pPr>
              <w:jc w:val="center"/>
            </w:pPr>
            <w:r>
              <w:t>6</w:t>
            </w:r>
          </w:p>
        </w:tc>
        <w:tc>
          <w:tcPr>
            <w:tcW w:w="918" w:type="dxa"/>
          </w:tcPr>
          <w:p w14:paraId="1394686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3F766F4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3D98605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19B4F07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08</w:t>
            </w:r>
          </w:p>
        </w:tc>
        <w:tc>
          <w:tcPr>
            <w:tcW w:w="2232" w:type="dxa"/>
          </w:tcPr>
          <w:p w14:paraId="4D7A505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9</w:t>
            </w:r>
          </w:p>
        </w:tc>
      </w:tr>
      <w:tr w:rsidR="007B72E7" w14:paraId="1BD67D1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C8466B1" w14:textId="77777777" w:rsidR="007B72E7" w:rsidRDefault="007B72E7" w:rsidP="005C0C25">
            <w:pPr>
              <w:jc w:val="center"/>
            </w:pPr>
            <w:r>
              <w:t>7</w:t>
            </w:r>
          </w:p>
        </w:tc>
        <w:tc>
          <w:tcPr>
            <w:tcW w:w="918" w:type="dxa"/>
          </w:tcPr>
          <w:p w14:paraId="3E64598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2ACBB05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6337DB3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70E15A8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7</w:t>
            </w:r>
          </w:p>
        </w:tc>
        <w:tc>
          <w:tcPr>
            <w:tcW w:w="2232" w:type="dxa"/>
          </w:tcPr>
          <w:p w14:paraId="105B5B9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39D45D3F"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E889F4A" w14:textId="77777777" w:rsidR="007B72E7" w:rsidRDefault="007B72E7" w:rsidP="005C0C25">
            <w:pPr>
              <w:jc w:val="center"/>
            </w:pPr>
            <w:r>
              <w:t>8</w:t>
            </w:r>
          </w:p>
        </w:tc>
        <w:tc>
          <w:tcPr>
            <w:tcW w:w="918" w:type="dxa"/>
          </w:tcPr>
          <w:p w14:paraId="2A53908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62DB8EA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1BFCD58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4D9806E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7</w:t>
            </w:r>
          </w:p>
        </w:tc>
        <w:tc>
          <w:tcPr>
            <w:tcW w:w="2232" w:type="dxa"/>
          </w:tcPr>
          <w:p w14:paraId="5C4E104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713507D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30A1CB8" w14:textId="77777777" w:rsidR="007B72E7" w:rsidRDefault="007B72E7" w:rsidP="005C0C25">
            <w:pPr>
              <w:jc w:val="center"/>
            </w:pPr>
            <w:r>
              <w:t>9</w:t>
            </w:r>
          </w:p>
        </w:tc>
        <w:tc>
          <w:tcPr>
            <w:tcW w:w="918" w:type="dxa"/>
          </w:tcPr>
          <w:p w14:paraId="55FC88B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w:t>
            </w:r>
          </w:p>
        </w:tc>
        <w:tc>
          <w:tcPr>
            <w:tcW w:w="1417" w:type="dxa"/>
          </w:tcPr>
          <w:p w14:paraId="5415FEC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559" w:type="dxa"/>
          </w:tcPr>
          <w:p w14:paraId="6ADC869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47" w:type="dxa"/>
          </w:tcPr>
          <w:p w14:paraId="292333D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44</w:t>
            </w:r>
          </w:p>
        </w:tc>
        <w:tc>
          <w:tcPr>
            <w:tcW w:w="2232" w:type="dxa"/>
          </w:tcPr>
          <w:p w14:paraId="46882D0C"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63</w:t>
            </w:r>
          </w:p>
        </w:tc>
      </w:tr>
      <w:tr w:rsidR="007B72E7" w14:paraId="42FACAA7"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A79AA54" w14:textId="77777777" w:rsidR="007B72E7" w:rsidRDefault="007B72E7" w:rsidP="005C0C25">
            <w:pPr>
              <w:jc w:val="center"/>
            </w:pPr>
            <w:r>
              <w:t>10</w:t>
            </w:r>
          </w:p>
        </w:tc>
        <w:tc>
          <w:tcPr>
            <w:tcW w:w="918" w:type="dxa"/>
          </w:tcPr>
          <w:p w14:paraId="4888246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29E9F6C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0FAD55A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07BC09A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97</w:t>
            </w:r>
          </w:p>
        </w:tc>
        <w:tc>
          <w:tcPr>
            <w:tcW w:w="2232" w:type="dxa"/>
          </w:tcPr>
          <w:p w14:paraId="53CB8D5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3</w:t>
            </w:r>
          </w:p>
        </w:tc>
      </w:tr>
      <w:tr w:rsidR="007B72E7" w14:paraId="37992EF9"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A3D4668" w14:textId="77777777" w:rsidR="007B72E7" w:rsidRDefault="007B72E7" w:rsidP="005C0C25">
            <w:pPr>
              <w:jc w:val="center"/>
            </w:pPr>
            <w:r>
              <w:t>Avg</w:t>
            </w:r>
          </w:p>
        </w:tc>
        <w:tc>
          <w:tcPr>
            <w:tcW w:w="918" w:type="dxa"/>
          </w:tcPr>
          <w:p w14:paraId="0BC2C02D"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0</w:t>
            </w:r>
          </w:p>
        </w:tc>
        <w:tc>
          <w:tcPr>
            <w:tcW w:w="1417" w:type="dxa"/>
          </w:tcPr>
          <w:p w14:paraId="4953414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8</w:t>
            </w:r>
          </w:p>
        </w:tc>
        <w:tc>
          <w:tcPr>
            <w:tcW w:w="1559" w:type="dxa"/>
          </w:tcPr>
          <w:p w14:paraId="19FB62B0"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2</w:t>
            </w:r>
          </w:p>
        </w:tc>
        <w:tc>
          <w:tcPr>
            <w:tcW w:w="1447" w:type="dxa"/>
          </w:tcPr>
          <w:p w14:paraId="5C05A804"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64.0</w:t>
            </w:r>
          </w:p>
        </w:tc>
        <w:tc>
          <w:tcPr>
            <w:tcW w:w="2232" w:type="dxa"/>
          </w:tcPr>
          <w:p w14:paraId="600B967D"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3.8</w:t>
            </w:r>
          </w:p>
        </w:tc>
      </w:tr>
    </w:tbl>
    <w:p w14:paraId="0AABE013" w14:textId="77777777" w:rsidR="007B72E7" w:rsidRDefault="007B72E7" w:rsidP="007B72E7"/>
    <w:p w14:paraId="7EBFF5AA" w14:textId="2B089A47" w:rsidR="007B72E7" w:rsidRDefault="007B72E7" w:rsidP="007B72E7">
      <w:pPr>
        <w:pStyle w:val="Caption"/>
        <w:keepNext/>
        <w:jc w:val="center"/>
      </w:pPr>
      <w:bookmarkStart w:id="509" w:name="_Toc4844240"/>
      <w:r>
        <w:t xml:space="preserve">Table </w:t>
      </w:r>
      <w:fldSimple w:instr=" SEQ Table \* ARABIC ">
        <w:r w:rsidR="00721129">
          <w:rPr>
            <w:noProof/>
          </w:rPr>
          <w:t>13</w:t>
        </w:r>
      </w:fldSimple>
      <w:r>
        <w:t>: Result for Scenario 5</w:t>
      </w:r>
      <w:bookmarkEnd w:id="509"/>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1F84C8A5"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54086E0" w14:textId="77777777" w:rsidR="007B72E7" w:rsidRDefault="007B72E7" w:rsidP="005C0C25">
            <w:pPr>
              <w:jc w:val="center"/>
            </w:pPr>
            <w:r>
              <w:t xml:space="preserve">Test No. </w:t>
            </w:r>
          </w:p>
        </w:tc>
        <w:tc>
          <w:tcPr>
            <w:tcW w:w="918" w:type="dxa"/>
          </w:tcPr>
          <w:p w14:paraId="37830CA0"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39883A61"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3A34766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09B00F9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4253AF9C"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18C58E27"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41214AB" w14:textId="77777777" w:rsidR="007B72E7" w:rsidRDefault="007B72E7" w:rsidP="005C0C25">
            <w:pPr>
              <w:jc w:val="center"/>
            </w:pPr>
            <w:r>
              <w:t>1</w:t>
            </w:r>
          </w:p>
        </w:tc>
        <w:tc>
          <w:tcPr>
            <w:tcW w:w="918" w:type="dxa"/>
          </w:tcPr>
          <w:p w14:paraId="04AFBCD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64EC39F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55791CA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47" w:type="dxa"/>
          </w:tcPr>
          <w:p w14:paraId="224D6E5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72</w:t>
            </w:r>
          </w:p>
        </w:tc>
        <w:tc>
          <w:tcPr>
            <w:tcW w:w="2232" w:type="dxa"/>
          </w:tcPr>
          <w:p w14:paraId="0F8FC00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7</w:t>
            </w:r>
          </w:p>
        </w:tc>
      </w:tr>
      <w:tr w:rsidR="007B72E7" w14:paraId="037EEC9D"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DEB32F3" w14:textId="77777777" w:rsidR="007B72E7" w:rsidRDefault="007B72E7" w:rsidP="005C0C25">
            <w:pPr>
              <w:jc w:val="center"/>
            </w:pPr>
            <w:r>
              <w:t>2</w:t>
            </w:r>
          </w:p>
        </w:tc>
        <w:tc>
          <w:tcPr>
            <w:tcW w:w="918" w:type="dxa"/>
          </w:tcPr>
          <w:p w14:paraId="730E8AB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0FED553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1EEC0A9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605FC96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8</w:t>
            </w:r>
          </w:p>
        </w:tc>
        <w:tc>
          <w:tcPr>
            <w:tcW w:w="2232" w:type="dxa"/>
          </w:tcPr>
          <w:p w14:paraId="55BE603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7A3D93B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747FE74" w14:textId="77777777" w:rsidR="007B72E7" w:rsidRDefault="007B72E7" w:rsidP="005C0C25">
            <w:pPr>
              <w:jc w:val="center"/>
            </w:pPr>
            <w:r>
              <w:t>3</w:t>
            </w:r>
          </w:p>
        </w:tc>
        <w:tc>
          <w:tcPr>
            <w:tcW w:w="918" w:type="dxa"/>
          </w:tcPr>
          <w:p w14:paraId="5FF9838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0238A92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52BD99A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4EBC71C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3</w:t>
            </w:r>
          </w:p>
        </w:tc>
        <w:tc>
          <w:tcPr>
            <w:tcW w:w="2232" w:type="dxa"/>
          </w:tcPr>
          <w:p w14:paraId="2E652B5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5</w:t>
            </w:r>
          </w:p>
        </w:tc>
      </w:tr>
      <w:tr w:rsidR="007B72E7" w14:paraId="24DECC4C"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27586970" w14:textId="77777777" w:rsidR="007B72E7" w:rsidRDefault="007B72E7" w:rsidP="005C0C25">
            <w:pPr>
              <w:jc w:val="center"/>
            </w:pPr>
            <w:r>
              <w:t>4</w:t>
            </w:r>
          </w:p>
        </w:tc>
        <w:tc>
          <w:tcPr>
            <w:tcW w:w="918" w:type="dxa"/>
          </w:tcPr>
          <w:p w14:paraId="05D1A9B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57684B2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5719406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7EC7E88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24</w:t>
            </w:r>
          </w:p>
        </w:tc>
        <w:tc>
          <w:tcPr>
            <w:tcW w:w="2232" w:type="dxa"/>
          </w:tcPr>
          <w:p w14:paraId="5630B00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5</w:t>
            </w:r>
          </w:p>
        </w:tc>
      </w:tr>
      <w:tr w:rsidR="007B72E7" w14:paraId="758858F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25056D4" w14:textId="77777777" w:rsidR="007B72E7" w:rsidRDefault="007B72E7" w:rsidP="005C0C25">
            <w:pPr>
              <w:jc w:val="center"/>
            </w:pPr>
            <w:r>
              <w:t>5</w:t>
            </w:r>
          </w:p>
        </w:tc>
        <w:tc>
          <w:tcPr>
            <w:tcW w:w="918" w:type="dxa"/>
          </w:tcPr>
          <w:p w14:paraId="2F1FC6F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712134F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21FADBC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2FCD28B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55</w:t>
            </w:r>
          </w:p>
        </w:tc>
        <w:tc>
          <w:tcPr>
            <w:tcW w:w="2232" w:type="dxa"/>
          </w:tcPr>
          <w:p w14:paraId="6CA0F29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3</w:t>
            </w:r>
          </w:p>
        </w:tc>
      </w:tr>
      <w:tr w:rsidR="007B72E7" w14:paraId="46D012CA"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0AC9ACD0" w14:textId="77777777" w:rsidR="007B72E7" w:rsidRDefault="007B72E7" w:rsidP="005C0C25">
            <w:pPr>
              <w:jc w:val="center"/>
            </w:pPr>
            <w:r>
              <w:t>6</w:t>
            </w:r>
          </w:p>
        </w:tc>
        <w:tc>
          <w:tcPr>
            <w:tcW w:w="918" w:type="dxa"/>
          </w:tcPr>
          <w:p w14:paraId="75F75A2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2D49E1D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066A733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3CD1D01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79</w:t>
            </w:r>
          </w:p>
        </w:tc>
        <w:tc>
          <w:tcPr>
            <w:tcW w:w="2232" w:type="dxa"/>
          </w:tcPr>
          <w:p w14:paraId="5829633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1</w:t>
            </w:r>
          </w:p>
        </w:tc>
      </w:tr>
      <w:tr w:rsidR="007B72E7" w14:paraId="764577DA"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76DB91C" w14:textId="77777777" w:rsidR="007B72E7" w:rsidRDefault="007B72E7" w:rsidP="005C0C25">
            <w:pPr>
              <w:jc w:val="center"/>
            </w:pPr>
            <w:r>
              <w:t>7</w:t>
            </w:r>
          </w:p>
        </w:tc>
        <w:tc>
          <w:tcPr>
            <w:tcW w:w="918" w:type="dxa"/>
          </w:tcPr>
          <w:p w14:paraId="076325F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01B4307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78B37CB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47" w:type="dxa"/>
          </w:tcPr>
          <w:p w14:paraId="18C3BF7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7</w:t>
            </w:r>
          </w:p>
        </w:tc>
        <w:tc>
          <w:tcPr>
            <w:tcW w:w="2232" w:type="dxa"/>
          </w:tcPr>
          <w:p w14:paraId="2894F9F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5</w:t>
            </w:r>
          </w:p>
        </w:tc>
      </w:tr>
      <w:tr w:rsidR="007B72E7" w14:paraId="54D989C0"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213D636" w14:textId="77777777" w:rsidR="007B72E7" w:rsidRDefault="007B72E7" w:rsidP="005C0C25">
            <w:pPr>
              <w:jc w:val="center"/>
            </w:pPr>
            <w:r>
              <w:t>8</w:t>
            </w:r>
          </w:p>
        </w:tc>
        <w:tc>
          <w:tcPr>
            <w:tcW w:w="918" w:type="dxa"/>
          </w:tcPr>
          <w:p w14:paraId="2E0DC4B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17" w:type="dxa"/>
          </w:tcPr>
          <w:p w14:paraId="6141487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208529B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2F9D0A7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4</w:t>
            </w:r>
          </w:p>
        </w:tc>
        <w:tc>
          <w:tcPr>
            <w:tcW w:w="2232" w:type="dxa"/>
          </w:tcPr>
          <w:p w14:paraId="36A78D0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3</w:t>
            </w:r>
          </w:p>
        </w:tc>
      </w:tr>
      <w:tr w:rsidR="007B72E7" w14:paraId="793C0F0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886668A" w14:textId="77777777" w:rsidR="007B72E7" w:rsidRDefault="007B72E7" w:rsidP="005C0C25">
            <w:pPr>
              <w:jc w:val="center"/>
            </w:pPr>
            <w:r>
              <w:t>9</w:t>
            </w:r>
          </w:p>
        </w:tc>
        <w:tc>
          <w:tcPr>
            <w:tcW w:w="918" w:type="dxa"/>
          </w:tcPr>
          <w:p w14:paraId="1718832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226CC397"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41984FD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B3B0E9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6</w:t>
            </w:r>
          </w:p>
        </w:tc>
        <w:tc>
          <w:tcPr>
            <w:tcW w:w="2232" w:type="dxa"/>
          </w:tcPr>
          <w:p w14:paraId="73AAC45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w:t>
            </w:r>
          </w:p>
        </w:tc>
      </w:tr>
      <w:tr w:rsidR="007B72E7" w14:paraId="08D014C1"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01896DF" w14:textId="77777777" w:rsidR="007B72E7" w:rsidRDefault="007B72E7" w:rsidP="005C0C25">
            <w:pPr>
              <w:jc w:val="center"/>
            </w:pPr>
            <w:r>
              <w:t>10</w:t>
            </w:r>
          </w:p>
        </w:tc>
        <w:tc>
          <w:tcPr>
            <w:tcW w:w="918" w:type="dxa"/>
          </w:tcPr>
          <w:p w14:paraId="1A60A61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17" w:type="dxa"/>
          </w:tcPr>
          <w:p w14:paraId="08D0288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34AFA60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51810BF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7</w:t>
            </w:r>
          </w:p>
        </w:tc>
        <w:tc>
          <w:tcPr>
            <w:tcW w:w="2232" w:type="dxa"/>
          </w:tcPr>
          <w:p w14:paraId="5EB60AF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1</w:t>
            </w:r>
          </w:p>
        </w:tc>
      </w:tr>
      <w:tr w:rsidR="007B72E7" w14:paraId="0D3D9449"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1B8F439" w14:textId="77777777" w:rsidR="007B72E7" w:rsidRDefault="007B72E7" w:rsidP="005C0C25">
            <w:pPr>
              <w:jc w:val="center"/>
            </w:pPr>
            <w:r>
              <w:t>Avg</w:t>
            </w:r>
          </w:p>
        </w:tc>
        <w:tc>
          <w:tcPr>
            <w:tcW w:w="918" w:type="dxa"/>
          </w:tcPr>
          <w:p w14:paraId="1F7E0CD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3.1</w:t>
            </w:r>
          </w:p>
        </w:tc>
        <w:tc>
          <w:tcPr>
            <w:tcW w:w="1417" w:type="dxa"/>
          </w:tcPr>
          <w:p w14:paraId="41BE8D29"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0</w:t>
            </w:r>
          </w:p>
        </w:tc>
        <w:tc>
          <w:tcPr>
            <w:tcW w:w="1559" w:type="dxa"/>
          </w:tcPr>
          <w:p w14:paraId="463A3290"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1</w:t>
            </w:r>
          </w:p>
        </w:tc>
        <w:tc>
          <w:tcPr>
            <w:tcW w:w="1447" w:type="dxa"/>
          </w:tcPr>
          <w:p w14:paraId="41B2A1E4"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59.5</w:t>
            </w:r>
          </w:p>
        </w:tc>
        <w:tc>
          <w:tcPr>
            <w:tcW w:w="2232" w:type="dxa"/>
          </w:tcPr>
          <w:p w14:paraId="7CF99106"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4.2</w:t>
            </w:r>
          </w:p>
        </w:tc>
      </w:tr>
    </w:tbl>
    <w:p w14:paraId="0E6E66CD" w14:textId="7C2BEC17" w:rsidR="007B72E7" w:rsidRDefault="007B72E7" w:rsidP="007B72E7"/>
    <w:p w14:paraId="3C0D22DF" w14:textId="5EFF89DF" w:rsidR="00A07634" w:rsidRDefault="00A07634" w:rsidP="007B72E7"/>
    <w:p w14:paraId="0C590715" w14:textId="77777777" w:rsidR="00A07634" w:rsidRDefault="00A07634" w:rsidP="007B72E7"/>
    <w:p w14:paraId="3C6A7561" w14:textId="2BFCEA4D" w:rsidR="007B72E7" w:rsidRDefault="007B72E7" w:rsidP="007B72E7">
      <w:pPr>
        <w:pStyle w:val="Caption"/>
        <w:keepNext/>
        <w:jc w:val="center"/>
      </w:pPr>
      <w:bookmarkStart w:id="510" w:name="_Toc4844241"/>
      <w:r>
        <w:lastRenderedPageBreak/>
        <w:t xml:space="preserve">Table </w:t>
      </w:r>
      <w:fldSimple w:instr=" SEQ Table \* ARABIC ">
        <w:r w:rsidR="00721129">
          <w:rPr>
            <w:noProof/>
          </w:rPr>
          <w:t>14</w:t>
        </w:r>
      </w:fldSimple>
      <w:r>
        <w:t>: Result for Scenario 6</w:t>
      </w:r>
      <w:bookmarkEnd w:id="510"/>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2C11F708"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B25D8D6" w14:textId="77777777" w:rsidR="007B72E7" w:rsidRDefault="007B72E7" w:rsidP="005C0C25">
            <w:pPr>
              <w:jc w:val="center"/>
            </w:pPr>
            <w:r>
              <w:t xml:space="preserve">Test No. </w:t>
            </w:r>
          </w:p>
        </w:tc>
        <w:tc>
          <w:tcPr>
            <w:tcW w:w="918" w:type="dxa"/>
          </w:tcPr>
          <w:p w14:paraId="55FC7856"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51A158FA"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35DF5194"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53495DA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409B978E"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01B02CA6"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83EBC95" w14:textId="77777777" w:rsidR="007B72E7" w:rsidRDefault="007B72E7" w:rsidP="005C0C25">
            <w:pPr>
              <w:jc w:val="center"/>
            </w:pPr>
            <w:r>
              <w:t>1</w:t>
            </w:r>
          </w:p>
        </w:tc>
        <w:tc>
          <w:tcPr>
            <w:tcW w:w="918" w:type="dxa"/>
          </w:tcPr>
          <w:p w14:paraId="29D56F5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7C1CC32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7676AC1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41B5E0B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2</w:t>
            </w:r>
          </w:p>
        </w:tc>
        <w:tc>
          <w:tcPr>
            <w:tcW w:w="2232" w:type="dxa"/>
          </w:tcPr>
          <w:p w14:paraId="797B13B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9</w:t>
            </w:r>
          </w:p>
        </w:tc>
      </w:tr>
      <w:tr w:rsidR="007B72E7" w14:paraId="5A254F4E"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5EAD95C6" w14:textId="77777777" w:rsidR="007B72E7" w:rsidRDefault="007B72E7" w:rsidP="005C0C25">
            <w:pPr>
              <w:jc w:val="center"/>
            </w:pPr>
            <w:r>
              <w:t>2</w:t>
            </w:r>
          </w:p>
        </w:tc>
        <w:tc>
          <w:tcPr>
            <w:tcW w:w="918" w:type="dxa"/>
          </w:tcPr>
          <w:p w14:paraId="4457B2F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w:t>
            </w:r>
          </w:p>
        </w:tc>
        <w:tc>
          <w:tcPr>
            <w:tcW w:w="1417" w:type="dxa"/>
          </w:tcPr>
          <w:p w14:paraId="737A472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3508D30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447" w:type="dxa"/>
          </w:tcPr>
          <w:p w14:paraId="2E94730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3</w:t>
            </w:r>
          </w:p>
        </w:tc>
        <w:tc>
          <w:tcPr>
            <w:tcW w:w="2232" w:type="dxa"/>
          </w:tcPr>
          <w:p w14:paraId="100CE7C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7</w:t>
            </w:r>
          </w:p>
        </w:tc>
      </w:tr>
      <w:tr w:rsidR="007B72E7" w14:paraId="4488DE7B"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4604723" w14:textId="77777777" w:rsidR="007B72E7" w:rsidRDefault="007B72E7" w:rsidP="005C0C25">
            <w:pPr>
              <w:jc w:val="center"/>
            </w:pPr>
            <w:r>
              <w:t>3</w:t>
            </w:r>
          </w:p>
        </w:tc>
        <w:tc>
          <w:tcPr>
            <w:tcW w:w="918" w:type="dxa"/>
          </w:tcPr>
          <w:p w14:paraId="5C9607D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02B6D1A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3A96407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31333F8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3</w:t>
            </w:r>
          </w:p>
        </w:tc>
        <w:tc>
          <w:tcPr>
            <w:tcW w:w="2232" w:type="dxa"/>
          </w:tcPr>
          <w:p w14:paraId="16187D3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14B45068"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51CBE84E" w14:textId="77777777" w:rsidR="007B72E7" w:rsidRDefault="007B72E7" w:rsidP="005C0C25">
            <w:pPr>
              <w:jc w:val="center"/>
            </w:pPr>
            <w:r>
              <w:t>4</w:t>
            </w:r>
          </w:p>
        </w:tc>
        <w:tc>
          <w:tcPr>
            <w:tcW w:w="918" w:type="dxa"/>
          </w:tcPr>
          <w:p w14:paraId="169BC717"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71316D2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1035936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7264208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0</w:t>
            </w:r>
          </w:p>
        </w:tc>
        <w:tc>
          <w:tcPr>
            <w:tcW w:w="2232" w:type="dxa"/>
          </w:tcPr>
          <w:p w14:paraId="06415DB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1F7F9D1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47D57FB" w14:textId="77777777" w:rsidR="007B72E7" w:rsidRDefault="007B72E7" w:rsidP="005C0C25">
            <w:pPr>
              <w:jc w:val="center"/>
            </w:pPr>
            <w:r>
              <w:t>5</w:t>
            </w:r>
          </w:p>
        </w:tc>
        <w:tc>
          <w:tcPr>
            <w:tcW w:w="918" w:type="dxa"/>
          </w:tcPr>
          <w:p w14:paraId="37A52CD9"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56B6538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2BB0367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22256E4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3</w:t>
            </w:r>
          </w:p>
        </w:tc>
        <w:tc>
          <w:tcPr>
            <w:tcW w:w="2232" w:type="dxa"/>
          </w:tcPr>
          <w:p w14:paraId="11059DB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5586B3CE"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DB96220" w14:textId="77777777" w:rsidR="007B72E7" w:rsidRDefault="007B72E7" w:rsidP="005C0C25">
            <w:pPr>
              <w:jc w:val="center"/>
            </w:pPr>
            <w:r>
              <w:t>6</w:t>
            </w:r>
          </w:p>
        </w:tc>
        <w:tc>
          <w:tcPr>
            <w:tcW w:w="918" w:type="dxa"/>
          </w:tcPr>
          <w:p w14:paraId="4BF6545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440F85F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2293638C"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0B5EAD4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0</w:t>
            </w:r>
          </w:p>
        </w:tc>
        <w:tc>
          <w:tcPr>
            <w:tcW w:w="2232" w:type="dxa"/>
          </w:tcPr>
          <w:p w14:paraId="4A2A5835"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07B4CA1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BACDBC6" w14:textId="77777777" w:rsidR="007B72E7" w:rsidRDefault="007B72E7" w:rsidP="005C0C25">
            <w:pPr>
              <w:jc w:val="center"/>
            </w:pPr>
            <w:r>
              <w:t>7</w:t>
            </w:r>
          </w:p>
        </w:tc>
        <w:tc>
          <w:tcPr>
            <w:tcW w:w="918" w:type="dxa"/>
          </w:tcPr>
          <w:p w14:paraId="2178110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1631E1B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12AC9E0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336E15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1</w:t>
            </w:r>
          </w:p>
        </w:tc>
        <w:tc>
          <w:tcPr>
            <w:tcW w:w="2232" w:type="dxa"/>
          </w:tcPr>
          <w:p w14:paraId="6B6E761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6785ECF0"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3DB8AED7" w14:textId="77777777" w:rsidR="007B72E7" w:rsidRDefault="007B72E7" w:rsidP="005C0C25">
            <w:pPr>
              <w:jc w:val="center"/>
            </w:pPr>
            <w:r>
              <w:t>8</w:t>
            </w:r>
          </w:p>
        </w:tc>
        <w:tc>
          <w:tcPr>
            <w:tcW w:w="918" w:type="dxa"/>
          </w:tcPr>
          <w:p w14:paraId="71183E9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4A2590C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1E2EFFA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0C1169D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9</w:t>
            </w:r>
          </w:p>
        </w:tc>
        <w:tc>
          <w:tcPr>
            <w:tcW w:w="2232" w:type="dxa"/>
          </w:tcPr>
          <w:p w14:paraId="1316AA0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3477065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7DFB2F1" w14:textId="77777777" w:rsidR="007B72E7" w:rsidRDefault="007B72E7" w:rsidP="005C0C25">
            <w:pPr>
              <w:jc w:val="center"/>
            </w:pPr>
            <w:r>
              <w:t>9</w:t>
            </w:r>
          </w:p>
        </w:tc>
        <w:tc>
          <w:tcPr>
            <w:tcW w:w="918" w:type="dxa"/>
          </w:tcPr>
          <w:p w14:paraId="7BE095C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71DEBF0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0953FB6A"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75E0D31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4</w:t>
            </w:r>
          </w:p>
        </w:tc>
        <w:tc>
          <w:tcPr>
            <w:tcW w:w="2232" w:type="dxa"/>
          </w:tcPr>
          <w:p w14:paraId="4D0E30E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6D31A705"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553A9A62" w14:textId="77777777" w:rsidR="007B72E7" w:rsidRDefault="007B72E7" w:rsidP="005C0C25">
            <w:pPr>
              <w:jc w:val="center"/>
            </w:pPr>
            <w:r>
              <w:t>10</w:t>
            </w:r>
          </w:p>
        </w:tc>
        <w:tc>
          <w:tcPr>
            <w:tcW w:w="918" w:type="dxa"/>
          </w:tcPr>
          <w:p w14:paraId="4441819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2015251F"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c>
          <w:tcPr>
            <w:tcW w:w="1559" w:type="dxa"/>
          </w:tcPr>
          <w:p w14:paraId="663DD0A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47" w:type="dxa"/>
          </w:tcPr>
          <w:p w14:paraId="6C799D6E"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3</w:t>
            </w:r>
          </w:p>
        </w:tc>
        <w:tc>
          <w:tcPr>
            <w:tcW w:w="2232" w:type="dxa"/>
          </w:tcPr>
          <w:p w14:paraId="1099893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1</w:t>
            </w:r>
          </w:p>
        </w:tc>
      </w:tr>
      <w:tr w:rsidR="007B72E7" w14:paraId="3DD37A11"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24E152D2" w14:textId="77777777" w:rsidR="007B72E7" w:rsidRDefault="007B72E7" w:rsidP="005C0C25">
            <w:pPr>
              <w:jc w:val="center"/>
            </w:pPr>
            <w:r>
              <w:t>Avg</w:t>
            </w:r>
          </w:p>
        </w:tc>
        <w:tc>
          <w:tcPr>
            <w:tcW w:w="918" w:type="dxa"/>
          </w:tcPr>
          <w:p w14:paraId="7332FA4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2</w:t>
            </w:r>
          </w:p>
        </w:tc>
        <w:tc>
          <w:tcPr>
            <w:tcW w:w="1417" w:type="dxa"/>
          </w:tcPr>
          <w:p w14:paraId="05B7AA1F"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7</w:t>
            </w:r>
          </w:p>
        </w:tc>
        <w:tc>
          <w:tcPr>
            <w:tcW w:w="1559" w:type="dxa"/>
          </w:tcPr>
          <w:p w14:paraId="7206095A"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5</w:t>
            </w:r>
          </w:p>
        </w:tc>
        <w:tc>
          <w:tcPr>
            <w:tcW w:w="1447" w:type="dxa"/>
          </w:tcPr>
          <w:p w14:paraId="6CA1B455"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42.8</w:t>
            </w:r>
          </w:p>
        </w:tc>
        <w:tc>
          <w:tcPr>
            <w:tcW w:w="2232" w:type="dxa"/>
          </w:tcPr>
          <w:p w14:paraId="12901DCA"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4.6</w:t>
            </w:r>
          </w:p>
        </w:tc>
      </w:tr>
    </w:tbl>
    <w:p w14:paraId="74FEB40A" w14:textId="77777777" w:rsidR="007B72E7" w:rsidRDefault="007B72E7" w:rsidP="007B72E7"/>
    <w:p w14:paraId="6A4DE9FA" w14:textId="6A41E332" w:rsidR="007B72E7" w:rsidRDefault="007B72E7" w:rsidP="007B72E7">
      <w:pPr>
        <w:pStyle w:val="Caption"/>
        <w:keepNext/>
        <w:jc w:val="center"/>
      </w:pPr>
      <w:bookmarkStart w:id="511" w:name="_Toc4844242"/>
      <w:r>
        <w:t xml:space="preserve">Table </w:t>
      </w:r>
      <w:fldSimple w:instr=" SEQ Table \* ARABIC ">
        <w:r w:rsidR="00721129">
          <w:rPr>
            <w:noProof/>
          </w:rPr>
          <w:t>15</w:t>
        </w:r>
      </w:fldSimple>
      <w:r>
        <w:t>: Result for Scenario 7</w:t>
      </w:r>
      <w:bookmarkEnd w:id="511"/>
    </w:p>
    <w:tbl>
      <w:tblPr>
        <w:tblStyle w:val="GridTable6Colorful"/>
        <w:tblW w:w="0" w:type="auto"/>
        <w:tblLook w:val="04A0" w:firstRow="1" w:lastRow="0" w:firstColumn="1" w:lastColumn="0" w:noHBand="0" w:noVBand="1"/>
      </w:tblPr>
      <w:tblGrid>
        <w:gridCol w:w="637"/>
        <w:gridCol w:w="918"/>
        <w:gridCol w:w="1417"/>
        <w:gridCol w:w="1559"/>
        <w:gridCol w:w="1447"/>
        <w:gridCol w:w="2232"/>
      </w:tblGrid>
      <w:tr w:rsidR="007B72E7" w14:paraId="52BD0BCF" w14:textId="77777777" w:rsidTr="005C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A160FE2" w14:textId="77777777" w:rsidR="007B72E7" w:rsidRDefault="007B72E7" w:rsidP="005C0C25">
            <w:pPr>
              <w:jc w:val="center"/>
            </w:pPr>
            <w:r>
              <w:t xml:space="preserve">Test No. </w:t>
            </w:r>
          </w:p>
        </w:tc>
        <w:tc>
          <w:tcPr>
            <w:tcW w:w="918" w:type="dxa"/>
          </w:tcPr>
          <w:p w14:paraId="4B6C38C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rials Taken</w:t>
            </w:r>
          </w:p>
        </w:tc>
        <w:tc>
          <w:tcPr>
            <w:tcW w:w="1417" w:type="dxa"/>
          </w:tcPr>
          <w:p w14:paraId="11CBF94D"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Incorrect Orientation</w:t>
            </w:r>
          </w:p>
        </w:tc>
        <w:tc>
          <w:tcPr>
            <w:tcW w:w="1559" w:type="dxa"/>
          </w:tcPr>
          <w:p w14:paraId="5927B6DE"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Unsuccessful Docked</w:t>
            </w:r>
          </w:p>
        </w:tc>
        <w:tc>
          <w:tcPr>
            <w:tcW w:w="1447" w:type="dxa"/>
          </w:tcPr>
          <w:p w14:paraId="639F4FD1"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Time Required (s)</w:t>
            </w:r>
          </w:p>
        </w:tc>
        <w:tc>
          <w:tcPr>
            <w:tcW w:w="2232" w:type="dxa"/>
          </w:tcPr>
          <w:p w14:paraId="71C5F7B7" w14:textId="77777777" w:rsidR="007B72E7" w:rsidRDefault="007B72E7" w:rsidP="005C0C25">
            <w:pPr>
              <w:jc w:val="center"/>
              <w:cnfStyle w:val="100000000000" w:firstRow="1" w:lastRow="0" w:firstColumn="0" w:lastColumn="0" w:oddVBand="0" w:evenVBand="0" w:oddHBand="0" w:evenHBand="0" w:firstRowFirstColumn="0" w:firstRowLastColumn="0" w:lastRowFirstColumn="0" w:lastRowLastColumn="0"/>
            </w:pPr>
            <w:r>
              <w:t xml:space="preserve">Time Taken for Standard Actions (s) </w:t>
            </w:r>
          </w:p>
        </w:tc>
      </w:tr>
      <w:tr w:rsidR="007B72E7" w14:paraId="4980E885"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97AE66E" w14:textId="77777777" w:rsidR="007B72E7" w:rsidRDefault="007B72E7" w:rsidP="005C0C25">
            <w:pPr>
              <w:jc w:val="center"/>
            </w:pPr>
            <w:r>
              <w:t>1</w:t>
            </w:r>
          </w:p>
        </w:tc>
        <w:tc>
          <w:tcPr>
            <w:tcW w:w="918" w:type="dxa"/>
          </w:tcPr>
          <w:p w14:paraId="3AE6E8D2"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417" w:type="dxa"/>
          </w:tcPr>
          <w:p w14:paraId="477E987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559" w:type="dxa"/>
          </w:tcPr>
          <w:p w14:paraId="5EAC788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1997D43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8</w:t>
            </w:r>
          </w:p>
        </w:tc>
        <w:tc>
          <w:tcPr>
            <w:tcW w:w="2232" w:type="dxa"/>
          </w:tcPr>
          <w:p w14:paraId="70B421C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r>
      <w:tr w:rsidR="007B72E7" w14:paraId="2191C04C"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16521B0" w14:textId="77777777" w:rsidR="007B72E7" w:rsidRDefault="007B72E7" w:rsidP="005C0C25">
            <w:pPr>
              <w:jc w:val="center"/>
            </w:pPr>
            <w:r>
              <w:t>2</w:t>
            </w:r>
          </w:p>
        </w:tc>
        <w:tc>
          <w:tcPr>
            <w:tcW w:w="918" w:type="dxa"/>
          </w:tcPr>
          <w:p w14:paraId="4FCA41F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6</w:t>
            </w:r>
          </w:p>
        </w:tc>
        <w:tc>
          <w:tcPr>
            <w:tcW w:w="1417" w:type="dxa"/>
          </w:tcPr>
          <w:p w14:paraId="1D508EB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367F1BD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w:t>
            </w:r>
          </w:p>
        </w:tc>
        <w:tc>
          <w:tcPr>
            <w:tcW w:w="1447" w:type="dxa"/>
          </w:tcPr>
          <w:p w14:paraId="455B73B3"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25</w:t>
            </w:r>
          </w:p>
        </w:tc>
        <w:tc>
          <w:tcPr>
            <w:tcW w:w="2232" w:type="dxa"/>
          </w:tcPr>
          <w:p w14:paraId="6072722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59</w:t>
            </w:r>
          </w:p>
        </w:tc>
      </w:tr>
      <w:tr w:rsidR="007B72E7" w14:paraId="283F2510"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6F8AE8B1" w14:textId="77777777" w:rsidR="007B72E7" w:rsidRDefault="007B72E7" w:rsidP="005C0C25">
            <w:pPr>
              <w:jc w:val="center"/>
            </w:pPr>
            <w:r>
              <w:t>3</w:t>
            </w:r>
          </w:p>
        </w:tc>
        <w:tc>
          <w:tcPr>
            <w:tcW w:w="918" w:type="dxa"/>
          </w:tcPr>
          <w:p w14:paraId="3F0DBA4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w:t>
            </w:r>
          </w:p>
        </w:tc>
        <w:tc>
          <w:tcPr>
            <w:tcW w:w="1417" w:type="dxa"/>
          </w:tcPr>
          <w:p w14:paraId="0CAFDF88"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559" w:type="dxa"/>
          </w:tcPr>
          <w:p w14:paraId="521F1E8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0EE3DF44"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59</w:t>
            </w:r>
          </w:p>
        </w:tc>
        <w:tc>
          <w:tcPr>
            <w:tcW w:w="2232" w:type="dxa"/>
          </w:tcPr>
          <w:p w14:paraId="56F8F79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7</w:t>
            </w:r>
          </w:p>
        </w:tc>
      </w:tr>
      <w:tr w:rsidR="007B72E7" w14:paraId="2A8A8AAA"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197D9C0D" w14:textId="77777777" w:rsidR="007B72E7" w:rsidRDefault="007B72E7" w:rsidP="005C0C25">
            <w:pPr>
              <w:jc w:val="center"/>
            </w:pPr>
            <w:r>
              <w:t>4</w:t>
            </w:r>
          </w:p>
        </w:tc>
        <w:tc>
          <w:tcPr>
            <w:tcW w:w="918" w:type="dxa"/>
          </w:tcPr>
          <w:p w14:paraId="02D84BE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3EE4CB1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6A4EFF1A"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739D749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2</w:t>
            </w:r>
          </w:p>
        </w:tc>
        <w:tc>
          <w:tcPr>
            <w:tcW w:w="2232" w:type="dxa"/>
          </w:tcPr>
          <w:p w14:paraId="7A8DBCA2"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03EB8832"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FF66052" w14:textId="77777777" w:rsidR="007B72E7" w:rsidRDefault="007B72E7" w:rsidP="005C0C25">
            <w:pPr>
              <w:jc w:val="center"/>
            </w:pPr>
            <w:r>
              <w:t>5</w:t>
            </w:r>
          </w:p>
        </w:tc>
        <w:tc>
          <w:tcPr>
            <w:tcW w:w="918" w:type="dxa"/>
          </w:tcPr>
          <w:p w14:paraId="49D9E4F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417" w:type="dxa"/>
          </w:tcPr>
          <w:p w14:paraId="47325E0E"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559" w:type="dxa"/>
          </w:tcPr>
          <w:p w14:paraId="724F160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5F0BF2D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45</w:t>
            </w:r>
          </w:p>
        </w:tc>
        <w:tc>
          <w:tcPr>
            <w:tcW w:w="2232" w:type="dxa"/>
          </w:tcPr>
          <w:p w14:paraId="686EF64B"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9</w:t>
            </w:r>
          </w:p>
        </w:tc>
      </w:tr>
      <w:tr w:rsidR="007B72E7" w14:paraId="2AFFD19A"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7DD49DAF" w14:textId="77777777" w:rsidR="007B72E7" w:rsidRDefault="007B72E7" w:rsidP="005C0C25">
            <w:pPr>
              <w:jc w:val="center"/>
            </w:pPr>
            <w:r>
              <w:t>6</w:t>
            </w:r>
          </w:p>
        </w:tc>
        <w:tc>
          <w:tcPr>
            <w:tcW w:w="918" w:type="dxa"/>
          </w:tcPr>
          <w:p w14:paraId="60B2334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17" w:type="dxa"/>
          </w:tcPr>
          <w:p w14:paraId="2F6598BD"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67A146C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3124278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9</w:t>
            </w:r>
          </w:p>
        </w:tc>
        <w:tc>
          <w:tcPr>
            <w:tcW w:w="2232" w:type="dxa"/>
          </w:tcPr>
          <w:p w14:paraId="530CBEC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w:t>
            </w:r>
          </w:p>
        </w:tc>
      </w:tr>
      <w:tr w:rsidR="007B72E7" w14:paraId="719A0782"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318DDB5" w14:textId="77777777" w:rsidR="007B72E7" w:rsidRDefault="007B72E7" w:rsidP="005C0C25">
            <w:pPr>
              <w:jc w:val="center"/>
            </w:pPr>
            <w:r>
              <w:t>7</w:t>
            </w:r>
          </w:p>
        </w:tc>
        <w:tc>
          <w:tcPr>
            <w:tcW w:w="918" w:type="dxa"/>
          </w:tcPr>
          <w:p w14:paraId="5BFE3DA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6</w:t>
            </w:r>
          </w:p>
        </w:tc>
        <w:tc>
          <w:tcPr>
            <w:tcW w:w="1417" w:type="dxa"/>
          </w:tcPr>
          <w:p w14:paraId="438FDB6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w:t>
            </w:r>
          </w:p>
        </w:tc>
        <w:tc>
          <w:tcPr>
            <w:tcW w:w="1559" w:type="dxa"/>
          </w:tcPr>
          <w:p w14:paraId="00E1C170"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47" w:type="dxa"/>
          </w:tcPr>
          <w:p w14:paraId="6FC69B2F"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5</w:t>
            </w:r>
          </w:p>
        </w:tc>
        <w:tc>
          <w:tcPr>
            <w:tcW w:w="2232" w:type="dxa"/>
          </w:tcPr>
          <w:p w14:paraId="313C4E71"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51</w:t>
            </w:r>
          </w:p>
        </w:tc>
      </w:tr>
      <w:tr w:rsidR="007B72E7" w14:paraId="4D677852"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3D1F0ADA" w14:textId="77777777" w:rsidR="007B72E7" w:rsidRDefault="007B72E7" w:rsidP="005C0C25">
            <w:pPr>
              <w:jc w:val="center"/>
            </w:pPr>
            <w:r>
              <w:t>8</w:t>
            </w:r>
          </w:p>
        </w:tc>
        <w:tc>
          <w:tcPr>
            <w:tcW w:w="918" w:type="dxa"/>
          </w:tcPr>
          <w:p w14:paraId="6AF0142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1741F689"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559" w:type="dxa"/>
          </w:tcPr>
          <w:p w14:paraId="589B9BA4"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447" w:type="dxa"/>
          </w:tcPr>
          <w:p w14:paraId="64AED36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31</w:t>
            </w:r>
          </w:p>
        </w:tc>
        <w:tc>
          <w:tcPr>
            <w:tcW w:w="2232" w:type="dxa"/>
          </w:tcPr>
          <w:p w14:paraId="21F19ED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1</w:t>
            </w:r>
          </w:p>
        </w:tc>
      </w:tr>
      <w:tr w:rsidR="007B72E7" w14:paraId="53BF12DF"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157FAFF1" w14:textId="77777777" w:rsidR="007B72E7" w:rsidRDefault="007B72E7" w:rsidP="005C0C25">
            <w:pPr>
              <w:jc w:val="center"/>
            </w:pPr>
            <w:r>
              <w:t>9</w:t>
            </w:r>
          </w:p>
        </w:tc>
        <w:tc>
          <w:tcPr>
            <w:tcW w:w="918" w:type="dxa"/>
          </w:tcPr>
          <w:p w14:paraId="5E8D7555"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2</w:t>
            </w:r>
          </w:p>
        </w:tc>
        <w:tc>
          <w:tcPr>
            <w:tcW w:w="1417" w:type="dxa"/>
          </w:tcPr>
          <w:p w14:paraId="73DB345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w:t>
            </w:r>
          </w:p>
        </w:tc>
        <w:tc>
          <w:tcPr>
            <w:tcW w:w="1559" w:type="dxa"/>
          </w:tcPr>
          <w:p w14:paraId="3B73CE1D"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0</w:t>
            </w:r>
          </w:p>
        </w:tc>
        <w:tc>
          <w:tcPr>
            <w:tcW w:w="1447" w:type="dxa"/>
          </w:tcPr>
          <w:p w14:paraId="64B70693"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31</w:t>
            </w:r>
          </w:p>
        </w:tc>
        <w:tc>
          <w:tcPr>
            <w:tcW w:w="2232" w:type="dxa"/>
          </w:tcPr>
          <w:p w14:paraId="5C841FA6" w14:textId="77777777" w:rsidR="007B72E7" w:rsidRDefault="007B72E7" w:rsidP="005C0C25">
            <w:pPr>
              <w:jc w:val="center"/>
              <w:cnfStyle w:val="000000100000" w:firstRow="0" w:lastRow="0" w:firstColumn="0" w:lastColumn="0" w:oddVBand="0" w:evenVBand="0" w:oddHBand="1" w:evenHBand="0" w:firstRowFirstColumn="0" w:firstRowLastColumn="0" w:lastRowFirstColumn="0" w:lastRowLastColumn="0"/>
            </w:pPr>
            <w:r>
              <w:t>11</w:t>
            </w:r>
          </w:p>
        </w:tc>
      </w:tr>
      <w:tr w:rsidR="007B72E7" w14:paraId="2FFB4024" w14:textId="77777777" w:rsidTr="005C0C25">
        <w:tc>
          <w:tcPr>
            <w:cnfStyle w:val="001000000000" w:firstRow="0" w:lastRow="0" w:firstColumn="1" w:lastColumn="0" w:oddVBand="0" w:evenVBand="0" w:oddHBand="0" w:evenHBand="0" w:firstRowFirstColumn="0" w:firstRowLastColumn="0" w:lastRowFirstColumn="0" w:lastRowLastColumn="0"/>
            <w:tcW w:w="637" w:type="dxa"/>
          </w:tcPr>
          <w:p w14:paraId="6443E09B" w14:textId="77777777" w:rsidR="007B72E7" w:rsidRDefault="007B72E7" w:rsidP="005C0C25">
            <w:pPr>
              <w:jc w:val="center"/>
            </w:pPr>
            <w:r>
              <w:t>10</w:t>
            </w:r>
          </w:p>
        </w:tc>
        <w:tc>
          <w:tcPr>
            <w:tcW w:w="918" w:type="dxa"/>
          </w:tcPr>
          <w:p w14:paraId="1B0C9438"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2</w:t>
            </w:r>
          </w:p>
        </w:tc>
        <w:tc>
          <w:tcPr>
            <w:tcW w:w="1417" w:type="dxa"/>
          </w:tcPr>
          <w:p w14:paraId="4C9EF020"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0</w:t>
            </w:r>
          </w:p>
        </w:tc>
        <w:tc>
          <w:tcPr>
            <w:tcW w:w="1559" w:type="dxa"/>
          </w:tcPr>
          <w:p w14:paraId="086ED5EB"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w:t>
            </w:r>
          </w:p>
        </w:tc>
        <w:tc>
          <w:tcPr>
            <w:tcW w:w="1447" w:type="dxa"/>
          </w:tcPr>
          <w:p w14:paraId="1F114721"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47</w:t>
            </w:r>
          </w:p>
        </w:tc>
        <w:tc>
          <w:tcPr>
            <w:tcW w:w="2232" w:type="dxa"/>
          </w:tcPr>
          <w:p w14:paraId="74E27DA6" w14:textId="77777777" w:rsidR="007B72E7" w:rsidRDefault="007B72E7" w:rsidP="005C0C25">
            <w:pPr>
              <w:jc w:val="center"/>
              <w:cnfStyle w:val="000000000000" w:firstRow="0" w:lastRow="0" w:firstColumn="0" w:lastColumn="0" w:oddVBand="0" w:evenVBand="0" w:oddHBand="0" w:evenHBand="0" w:firstRowFirstColumn="0" w:firstRowLastColumn="0" w:lastRowFirstColumn="0" w:lastRowLastColumn="0"/>
            </w:pPr>
            <w:r>
              <w:t>15</w:t>
            </w:r>
          </w:p>
        </w:tc>
      </w:tr>
      <w:tr w:rsidR="007B72E7" w14:paraId="37BE6424" w14:textId="77777777" w:rsidTr="005C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4D88237" w14:textId="77777777" w:rsidR="007B72E7" w:rsidRDefault="007B72E7" w:rsidP="005C0C25">
            <w:pPr>
              <w:jc w:val="center"/>
            </w:pPr>
            <w:r>
              <w:t>Avg</w:t>
            </w:r>
          </w:p>
        </w:tc>
        <w:tc>
          <w:tcPr>
            <w:tcW w:w="918" w:type="dxa"/>
          </w:tcPr>
          <w:p w14:paraId="1108495B"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9</w:t>
            </w:r>
          </w:p>
        </w:tc>
        <w:tc>
          <w:tcPr>
            <w:tcW w:w="1417" w:type="dxa"/>
          </w:tcPr>
          <w:p w14:paraId="05F2E594"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1.2</w:t>
            </w:r>
          </w:p>
        </w:tc>
        <w:tc>
          <w:tcPr>
            <w:tcW w:w="1559" w:type="dxa"/>
          </w:tcPr>
          <w:p w14:paraId="525E171C"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0.7</w:t>
            </w:r>
          </w:p>
        </w:tc>
        <w:tc>
          <w:tcPr>
            <w:tcW w:w="1447" w:type="dxa"/>
          </w:tcPr>
          <w:p w14:paraId="7EA97DC9"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52.2</w:t>
            </w:r>
          </w:p>
        </w:tc>
        <w:tc>
          <w:tcPr>
            <w:tcW w:w="2232" w:type="dxa"/>
          </w:tcPr>
          <w:p w14:paraId="474B8872" w14:textId="77777777" w:rsidR="007B72E7" w:rsidRPr="006B2528" w:rsidRDefault="007B72E7" w:rsidP="005C0C25">
            <w:pPr>
              <w:jc w:val="center"/>
              <w:cnfStyle w:val="000000100000" w:firstRow="0" w:lastRow="0" w:firstColumn="0" w:lastColumn="0" w:oddVBand="0" w:evenVBand="0" w:oddHBand="1" w:evenHBand="0" w:firstRowFirstColumn="0" w:firstRowLastColumn="0" w:lastRowFirstColumn="0" w:lastRowLastColumn="0"/>
              <w:rPr>
                <w:b/>
                <w:i/>
              </w:rPr>
            </w:pPr>
            <w:r w:rsidRPr="006B2528">
              <w:rPr>
                <w:b/>
                <w:i/>
              </w:rPr>
              <w:t>21.0</w:t>
            </w:r>
          </w:p>
        </w:tc>
      </w:tr>
    </w:tbl>
    <w:p w14:paraId="0C77139F" w14:textId="322E93C0" w:rsidR="004D46F4" w:rsidRDefault="004D46F4" w:rsidP="007E00BF"/>
    <w:p w14:paraId="3FE70730" w14:textId="77777777" w:rsidR="004D46F4" w:rsidRDefault="004D46F4">
      <w:r>
        <w:br w:type="page"/>
      </w:r>
    </w:p>
    <w:p w14:paraId="7D654C57" w14:textId="6E668662" w:rsidR="007B72E7" w:rsidRDefault="004D46F4" w:rsidP="004D46F4">
      <w:pPr>
        <w:pStyle w:val="HeadingII"/>
        <w:numPr>
          <w:ilvl w:val="0"/>
          <w:numId w:val="12"/>
        </w:numPr>
      </w:pPr>
      <w:bookmarkStart w:id="512" w:name="_Toc4844192"/>
      <w:r>
        <w:lastRenderedPageBreak/>
        <w:t>Docking Algorithm Source Code</w:t>
      </w:r>
      <w:bookmarkEnd w:id="512"/>
    </w:p>
    <w:p w14:paraId="6C55DEF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808080"/>
          <w:sz w:val="18"/>
          <w:szCs w:val="18"/>
          <w:bdr w:val="none" w:sz="0" w:space="0" w:color="auto" w:frame="1"/>
          <w:lang w:val="en-MY"/>
        </w:rPr>
        <w:t>#include "ros/ros.h"</w:t>
      </w:r>
      <w:r w:rsidRPr="00F0717D">
        <w:rPr>
          <w:rFonts w:ascii="Consolas" w:eastAsia="Times New Roman" w:hAnsi="Consolas" w:cs="Times New Roman"/>
          <w:color w:val="000000"/>
          <w:sz w:val="18"/>
          <w:szCs w:val="18"/>
          <w:bdr w:val="none" w:sz="0" w:space="0" w:color="auto" w:frame="1"/>
          <w:lang w:val="en-MY"/>
        </w:rPr>
        <w:t>  </w:t>
      </w:r>
    </w:p>
    <w:p w14:paraId="35574767"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808080"/>
          <w:sz w:val="18"/>
          <w:szCs w:val="18"/>
          <w:bdr w:val="none" w:sz="0" w:space="0" w:color="auto" w:frame="1"/>
          <w:lang w:val="en-MY"/>
        </w:rPr>
        <w:t>#include "std_msgs/Float32.h"</w:t>
      </w:r>
      <w:r w:rsidRPr="00F0717D">
        <w:rPr>
          <w:rFonts w:ascii="Consolas" w:eastAsia="Times New Roman" w:hAnsi="Consolas" w:cs="Times New Roman"/>
          <w:color w:val="000000"/>
          <w:sz w:val="18"/>
          <w:szCs w:val="18"/>
          <w:bdr w:val="none" w:sz="0" w:space="0" w:color="auto" w:frame="1"/>
          <w:lang w:val="en-MY"/>
        </w:rPr>
        <w:t>  </w:t>
      </w:r>
    </w:p>
    <w:p w14:paraId="705B118F"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808080"/>
          <w:sz w:val="18"/>
          <w:szCs w:val="18"/>
          <w:bdr w:val="none" w:sz="0" w:space="0" w:color="auto" w:frame="1"/>
          <w:lang w:val="en-MY"/>
        </w:rPr>
        <w:t>#include "geometry_msgs/Twist.h"</w:t>
      </w:r>
      <w:r w:rsidRPr="00F0717D">
        <w:rPr>
          <w:rFonts w:ascii="Consolas" w:eastAsia="Times New Roman" w:hAnsi="Consolas" w:cs="Times New Roman"/>
          <w:color w:val="000000"/>
          <w:sz w:val="18"/>
          <w:szCs w:val="18"/>
          <w:bdr w:val="none" w:sz="0" w:space="0" w:color="auto" w:frame="1"/>
          <w:lang w:val="en-MY"/>
        </w:rPr>
        <w:t>  </w:t>
      </w:r>
    </w:p>
    <w:p w14:paraId="70BD7E4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808080"/>
          <w:sz w:val="18"/>
          <w:szCs w:val="18"/>
          <w:bdr w:val="none" w:sz="0" w:space="0" w:color="auto" w:frame="1"/>
          <w:lang w:val="en-MY"/>
        </w:rPr>
        <w:t>#include "docking/FinalCheck.h"</w:t>
      </w:r>
      <w:r w:rsidRPr="00F0717D">
        <w:rPr>
          <w:rFonts w:ascii="Consolas" w:eastAsia="Times New Roman" w:hAnsi="Consolas" w:cs="Times New Roman"/>
          <w:color w:val="000000"/>
          <w:sz w:val="18"/>
          <w:szCs w:val="18"/>
          <w:bdr w:val="none" w:sz="0" w:space="0" w:color="auto" w:frame="1"/>
          <w:lang w:val="en-MY"/>
        </w:rPr>
        <w:t>  </w:t>
      </w:r>
    </w:p>
    <w:p w14:paraId="30A34AC8"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808080"/>
          <w:sz w:val="18"/>
          <w:szCs w:val="18"/>
          <w:bdr w:val="none" w:sz="0" w:space="0" w:color="auto" w:frame="1"/>
          <w:lang w:val="en-MY"/>
        </w:rPr>
        <w:t>#include &lt;math.h&gt;</w:t>
      </w:r>
      <w:r w:rsidRPr="00F0717D">
        <w:rPr>
          <w:rFonts w:ascii="Consolas" w:eastAsia="Times New Roman" w:hAnsi="Consolas" w:cs="Times New Roman"/>
          <w:color w:val="000000"/>
          <w:sz w:val="18"/>
          <w:szCs w:val="18"/>
          <w:bdr w:val="none" w:sz="0" w:space="0" w:color="auto" w:frame="1"/>
          <w:lang w:val="en-MY"/>
        </w:rPr>
        <w:t>  </w:t>
      </w:r>
    </w:p>
    <w:p w14:paraId="0378A969"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808080"/>
          <w:sz w:val="18"/>
          <w:szCs w:val="18"/>
          <w:bdr w:val="none" w:sz="0" w:space="0" w:color="auto" w:frame="1"/>
          <w:lang w:val="en-MY"/>
        </w:rPr>
        <w:t>#include &lt;ar_track_alvar_msgs/AlvarMarker.h&gt;</w:t>
      </w:r>
      <w:r w:rsidRPr="00F0717D">
        <w:rPr>
          <w:rFonts w:ascii="Consolas" w:eastAsia="Times New Roman" w:hAnsi="Consolas" w:cs="Times New Roman"/>
          <w:color w:val="000000"/>
          <w:sz w:val="18"/>
          <w:szCs w:val="18"/>
          <w:bdr w:val="none" w:sz="0" w:space="0" w:color="auto" w:frame="1"/>
          <w:lang w:val="en-MY"/>
        </w:rPr>
        <w:t>  </w:t>
      </w:r>
    </w:p>
    <w:p w14:paraId="4707D0F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808080"/>
          <w:sz w:val="18"/>
          <w:szCs w:val="18"/>
          <w:bdr w:val="none" w:sz="0" w:space="0" w:color="auto" w:frame="1"/>
          <w:lang w:val="en-MY"/>
        </w:rPr>
        <w:t>#include &lt;ar_track_alvar_msgs/AlvarMarkers.h&gt;</w:t>
      </w:r>
      <w:r w:rsidRPr="00F0717D">
        <w:rPr>
          <w:rFonts w:ascii="Consolas" w:eastAsia="Times New Roman" w:hAnsi="Consolas" w:cs="Times New Roman"/>
          <w:color w:val="000000"/>
          <w:sz w:val="18"/>
          <w:szCs w:val="18"/>
          <w:bdr w:val="none" w:sz="0" w:space="0" w:color="auto" w:frame="1"/>
          <w:lang w:val="en-MY"/>
        </w:rPr>
        <w:t>  </w:t>
      </w:r>
    </w:p>
    <w:p w14:paraId="11E7CFC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808080"/>
          <w:sz w:val="18"/>
          <w:szCs w:val="18"/>
          <w:bdr w:val="none" w:sz="0" w:space="0" w:color="auto" w:frame="1"/>
          <w:lang w:val="en-MY"/>
        </w:rPr>
        <w:t>#include "ros/time.h"</w:t>
      </w:r>
      <w:r w:rsidRPr="00F0717D">
        <w:rPr>
          <w:rFonts w:ascii="Consolas" w:eastAsia="Times New Roman" w:hAnsi="Consolas" w:cs="Times New Roman"/>
          <w:color w:val="000000"/>
          <w:sz w:val="18"/>
          <w:szCs w:val="18"/>
          <w:bdr w:val="none" w:sz="0" w:space="0" w:color="auto" w:frame="1"/>
          <w:lang w:val="en-MY"/>
        </w:rPr>
        <w:t>  </w:t>
      </w:r>
    </w:p>
    <w:p w14:paraId="051A9C1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68E240C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4ADBA46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GLOBAL VARIABLE</w:t>
      </w:r>
      <w:r w:rsidRPr="00F0717D">
        <w:rPr>
          <w:rFonts w:ascii="Consolas" w:eastAsia="Times New Roman" w:hAnsi="Consolas" w:cs="Times New Roman"/>
          <w:color w:val="000000"/>
          <w:sz w:val="18"/>
          <w:szCs w:val="18"/>
          <w:bdr w:val="none" w:sz="0" w:space="0" w:color="auto" w:frame="1"/>
          <w:lang w:val="en-MY"/>
        </w:rPr>
        <w:t>  </w:t>
      </w:r>
    </w:p>
    <w:p w14:paraId="673FC1C9"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13FA343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2E8B57"/>
          <w:sz w:val="18"/>
          <w:szCs w:val="18"/>
          <w:bdr w:val="none" w:sz="0" w:space="0" w:color="auto" w:frame="1"/>
          <w:lang w:val="en-MY"/>
        </w:rPr>
        <w:t>bool</w:t>
      </w:r>
      <w:r w:rsidRPr="00F0717D">
        <w:rPr>
          <w:rFonts w:ascii="Consolas" w:eastAsia="Times New Roman" w:hAnsi="Consolas" w:cs="Times New Roman"/>
          <w:color w:val="000000"/>
          <w:sz w:val="18"/>
          <w:szCs w:val="18"/>
          <w:bdr w:val="none" w:sz="0" w:space="0" w:color="auto" w:frame="1"/>
          <w:lang w:val="en-MY"/>
        </w:rPr>
        <w:t> g_Docked = 0;  </w:t>
      </w:r>
    </w:p>
    <w:p w14:paraId="00B19639"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2E8B57"/>
          <w:sz w:val="18"/>
          <w:szCs w:val="18"/>
          <w:bdr w:val="none" w:sz="0" w:space="0" w:color="auto" w:frame="1"/>
          <w:lang w:val="en-MY"/>
        </w:rPr>
        <w:t>int</w:t>
      </w:r>
      <w:r w:rsidRPr="00F0717D">
        <w:rPr>
          <w:rFonts w:ascii="Consolas" w:eastAsia="Times New Roman" w:hAnsi="Consolas" w:cs="Times New Roman"/>
          <w:color w:val="000000"/>
          <w:sz w:val="18"/>
          <w:szCs w:val="18"/>
          <w:bdr w:val="none" w:sz="0" w:space="0" w:color="auto" w:frame="1"/>
          <w:lang w:val="en-MY"/>
        </w:rPr>
        <w:t> g_CheckPoint = 0;  </w:t>
      </w:r>
    </w:p>
    <w:p w14:paraId="37DCA854"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2E8B57"/>
          <w:sz w:val="18"/>
          <w:szCs w:val="18"/>
          <w:bdr w:val="none" w:sz="0" w:space="0" w:color="auto" w:frame="1"/>
          <w:lang w:val="en-MY"/>
        </w:rPr>
        <w:t>bool</w:t>
      </w:r>
      <w:r w:rsidRPr="00F0717D">
        <w:rPr>
          <w:rFonts w:ascii="Consolas" w:eastAsia="Times New Roman" w:hAnsi="Consolas" w:cs="Times New Roman"/>
          <w:color w:val="000000"/>
          <w:sz w:val="18"/>
          <w:szCs w:val="18"/>
          <w:bdr w:val="none" w:sz="0" w:space="0" w:color="auto" w:frame="1"/>
          <w:lang w:val="en-MY"/>
        </w:rPr>
        <w:t> g_Reverse = 0;  </w:t>
      </w:r>
    </w:p>
    <w:p w14:paraId="27326B0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2E8B57"/>
          <w:sz w:val="18"/>
          <w:szCs w:val="18"/>
          <w:bdr w:val="none" w:sz="0" w:space="0" w:color="auto" w:frame="1"/>
          <w:lang w:val="en-MY"/>
        </w:rPr>
        <w:t>bool</w:t>
      </w:r>
      <w:r w:rsidRPr="00F0717D">
        <w:rPr>
          <w:rFonts w:ascii="Consolas" w:eastAsia="Times New Roman" w:hAnsi="Consolas" w:cs="Times New Roman"/>
          <w:color w:val="000000"/>
          <w:sz w:val="18"/>
          <w:szCs w:val="18"/>
          <w:bdr w:val="none" w:sz="0" w:space="0" w:color="auto" w:frame="1"/>
          <w:lang w:val="en-MY"/>
        </w:rPr>
        <w:t> g_GetNear = 1; </w:t>
      </w:r>
      <w:r w:rsidRPr="00F0717D">
        <w:rPr>
          <w:rFonts w:ascii="Consolas" w:eastAsia="Times New Roman" w:hAnsi="Consolas" w:cs="Times New Roman"/>
          <w:color w:val="008200"/>
          <w:sz w:val="18"/>
          <w:szCs w:val="18"/>
          <w:bdr w:val="none" w:sz="0" w:space="0" w:color="auto" w:frame="1"/>
          <w:lang w:val="en-MY"/>
        </w:rPr>
        <w:t>//concept for getting near using larger marker with 10cm (Haven't Implement)</w:t>
      </w:r>
      <w:r w:rsidRPr="00F0717D">
        <w:rPr>
          <w:rFonts w:ascii="Consolas" w:eastAsia="Times New Roman" w:hAnsi="Consolas" w:cs="Times New Roman"/>
          <w:color w:val="000000"/>
          <w:sz w:val="18"/>
          <w:szCs w:val="18"/>
          <w:bdr w:val="none" w:sz="0" w:space="0" w:color="auto" w:frame="1"/>
          <w:lang w:val="en-MY"/>
        </w:rPr>
        <w:t>  </w:t>
      </w:r>
    </w:p>
    <w:p w14:paraId="54406F3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46F76700"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1C37328F"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PARAM VARIABLE</w:t>
      </w:r>
      <w:r w:rsidRPr="00F0717D">
        <w:rPr>
          <w:rFonts w:ascii="Consolas" w:eastAsia="Times New Roman" w:hAnsi="Consolas" w:cs="Times New Roman"/>
          <w:color w:val="000000"/>
          <w:sz w:val="18"/>
          <w:szCs w:val="18"/>
          <w:bdr w:val="none" w:sz="0" w:space="0" w:color="auto" w:frame="1"/>
          <w:lang w:val="en-MY"/>
        </w:rPr>
        <w:t>  </w:t>
      </w:r>
    </w:p>
    <w:p w14:paraId="0C9B5D5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3F58675C"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p_zError = 0.03; </w:t>
      </w:r>
      <w:r w:rsidRPr="00F0717D">
        <w:rPr>
          <w:rFonts w:ascii="Consolas" w:eastAsia="Times New Roman" w:hAnsi="Consolas" w:cs="Times New Roman"/>
          <w:color w:val="008200"/>
          <w:sz w:val="18"/>
          <w:szCs w:val="18"/>
          <w:bdr w:val="none" w:sz="0" w:space="0" w:color="auto" w:frame="1"/>
          <w:lang w:val="en-MY"/>
        </w:rPr>
        <w:t>//the different in z value of marker 0 and marker 1 when robot is in correct orientation (set by user)</w:t>
      </w:r>
      <w:r w:rsidRPr="00F0717D">
        <w:rPr>
          <w:rFonts w:ascii="Consolas" w:eastAsia="Times New Roman" w:hAnsi="Consolas" w:cs="Times New Roman"/>
          <w:color w:val="000000"/>
          <w:sz w:val="18"/>
          <w:szCs w:val="18"/>
          <w:bdr w:val="none" w:sz="0" w:space="0" w:color="auto" w:frame="1"/>
          <w:lang w:val="en-MY"/>
        </w:rPr>
        <w:t>  </w:t>
      </w:r>
    </w:p>
    <w:p w14:paraId="3D821A53"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p_ReverseDistance = 0.65; </w:t>
      </w:r>
      <w:r w:rsidRPr="00F0717D">
        <w:rPr>
          <w:rFonts w:ascii="Consolas" w:eastAsia="Times New Roman" w:hAnsi="Consolas" w:cs="Times New Roman"/>
          <w:color w:val="008200"/>
          <w:sz w:val="18"/>
          <w:szCs w:val="18"/>
          <w:bdr w:val="none" w:sz="0" w:space="0" w:color="auto" w:frame="1"/>
          <w:lang w:val="en-MY"/>
        </w:rPr>
        <w:t>//how far to go when reverse is called (set by user)</w:t>
      </w:r>
      <w:r w:rsidRPr="00F0717D">
        <w:rPr>
          <w:rFonts w:ascii="Consolas" w:eastAsia="Times New Roman" w:hAnsi="Consolas" w:cs="Times New Roman"/>
          <w:color w:val="000000"/>
          <w:sz w:val="18"/>
          <w:szCs w:val="18"/>
          <w:bdr w:val="none" w:sz="0" w:space="0" w:color="auto" w:frame="1"/>
          <w:lang w:val="en-MY"/>
        </w:rPr>
        <w:t>  </w:t>
      </w:r>
    </w:p>
    <w:p w14:paraId="4338BD31"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2E8B57"/>
          <w:sz w:val="18"/>
          <w:szCs w:val="18"/>
          <w:bdr w:val="none" w:sz="0" w:space="0" w:color="auto" w:frame="1"/>
          <w:lang w:val="en-MY"/>
        </w:rPr>
        <w:t>int</w:t>
      </w:r>
      <w:r w:rsidRPr="00F0717D">
        <w:rPr>
          <w:rFonts w:ascii="Consolas" w:eastAsia="Times New Roman" w:hAnsi="Consolas" w:cs="Times New Roman"/>
          <w:color w:val="000000"/>
          <w:sz w:val="18"/>
          <w:szCs w:val="18"/>
          <w:bdr w:val="none" w:sz="0" w:space="0" w:color="auto" w:frame="1"/>
          <w:lang w:val="en-MY"/>
        </w:rPr>
        <w:t> p_CheckPointCount = 30; </w:t>
      </w:r>
      <w:r w:rsidRPr="00F0717D">
        <w:rPr>
          <w:rFonts w:ascii="Consolas" w:eastAsia="Times New Roman" w:hAnsi="Consolas" w:cs="Times New Roman"/>
          <w:color w:val="008200"/>
          <w:sz w:val="18"/>
          <w:szCs w:val="18"/>
          <w:bdr w:val="none" w:sz="0" w:space="0" w:color="auto" w:frame="1"/>
          <w:lang w:val="en-MY"/>
        </w:rPr>
        <w:t>//counter limit for g_CheckPoint to count until at check point (set by user)</w:t>
      </w:r>
      <w:r w:rsidRPr="00F0717D">
        <w:rPr>
          <w:rFonts w:ascii="Consolas" w:eastAsia="Times New Roman" w:hAnsi="Consolas" w:cs="Times New Roman"/>
          <w:color w:val="000000"/>
          <w:sz w:val="18"/>
          <w:szCs w:val="18"/>
          <w:bdr w:val="none" w:sz="0" w:space="0" w:color="auto" w:frame="1"/>
          <w:lang w:val="en-MY"/>
        </w:rPr>
        <w:t>  </w:t>
      </w:r>
    </w:p>
    <w:p w14:paraId="72BECEE0"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1D134B8E"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08465AE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PUBLISHER VARIABLE</w:t>
      </w:r>
      <w:r w:rsidRPr="00F0717D">
        <w:rPr>
          <w:rFonts w:ascii="Consolas" w:eastAsia="Times New Roman" w:hAnsi="Consolas" w:cs="Times New Roman"/>
          <w:color w:val="000000"/>
          <w:sz w:val="18"/>
          <w:szCs w:val="18"/>
          <w:bdr w:val="none" w:sz="0" w:space="0" w:color="auto" w:frame="1"/>
          <w:lang w:val="en-MY"/>
        </w:rPr>
        <w:t>  </w:t>
      </w:r>
    </w:p>
    <w:p w14:paraId="0E1950D8"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7C3F1F8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ros::Publisher pub_vel;  </w:t>
      </w:r>
    </w:p>
    <w:p w14:paraId="1CAA16BA"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ros::Publisher pub_FinalCheck;  </w:t>
      </w:r>
    </w:p>
    <w:p w14:paraId="4436A188"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7EDFAE9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66394B3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FUNCTIONS</w:t>
      </w:r>
      <w:r w:rsidRPr="00F0717D">
        <w:rPr>
          <w:rFonts w:ascii="Consolas" w:eastAsia="Times New Roman" w:hAnsi="Consolas" w:cs="Times New Roman"/>
          <w:color w:val="000000"/>
          <w:sz w:val="18"/>
          <w:szCs w:val="18"/>
          <w:bdr w:val="none" w:sz="0" w:space="0" w:color="auto" w:frame="1"/>
          <w:lang w:val="en-MY"/>
        </w:rPr>
        <w:t>  </w:t>
      </w:r>
    </w:p>
    <w:p w14:paraId="3F085D8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3EF8828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006699"/>
          <w:sz w:val="18"/>
          <w:szCs w:val="18"/>
          <w:bdr w:val="none" w:sz="0" w:space="0" w:color="auto" w:frame="1"/>
          <w:lang w:val="en-MY"/>
        </w:rPr>
        <w:t>void</w:t>
      </w:r>
      <w:r w:rsidRPr="00F0717D">
        <w:rPr>
          <w:rFonts w:ascii="Consolas" w:eastAsia="Times New Roman" w:hAnsi="Consolas" w:cs="Times New Roman"/>
          <w:color w:val="000000"/>
          <w:sz w:val="18"/>
          <w:szCs w:val="18"/>
          <w:bdr w:val="none" w:sz="0" w:space="0" w:color="auto" w:frame="1"/>
          <w:lang w:val="en-MY"/>
        </w:rPr>
        <w:t> DataChecking(</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transx[], </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transz[], </w:t>
      </w:r>
      <w:r w:rsidRPr="00F0717D">
        <w:rPr>
          <w:rFonts w:ascii="Consolas" w:eastAsia="Times New Roman" w:hAnsi="Consolas" w:cs="Times New Roman"/>
          <w:b/>
          <w:bCs/>
          <w:color w:val="006699"/>
          <w:sz w:val="18"/>
          <w:szCs w:val="18"/>
          <w:bdr w:val="none" w:sz="0" w:space="0" w:color="auto" w:frame="1"/>
          <w:lang w:val="en-MY"/>
        </w:rPr>
        <w:t>const</w:t>
      </w:r>
      <w:r w:rsidRPr="00F0717D">
        <w:rPr>
          <w:rFonts w:ascii="Consolas" w:eastAsia="Times New Roman" w:hAnsi="Consolas" w:cs="Times New Roman"/>
          <w:color w:val="000000"/>
          <w:sz w:val="18"/>
          <w:szCs w:val="18"/>
          <w:bdr w:val="none" w:sz="0" w:space="0" w:color="auto" w:frame="1"/>
          <w:lang w:val="en-MY"/>
        </w:rPr>
        <w:t> ar_track_alvar_msgs::AlvarMarkers::ConstPtr&amp; dockingpose)  </w:t>
      </w:r>
    </w:p>
    <w:p w14:paraId="5EB4F66C"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5F5E6499"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dockingpose-&gt;markers.size()==0)  </w:t>
      </w:r>
    </w:p>
    <w:p w14:paraId="434639D8"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GetNear = 0;  </w:t>
      </w:r>
    </w:p>
    <w:p w14:paraId="7825DB6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5F5EC04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if only 1 marker is detected, check for which marker using marker id</w:t>
      </w:r>
      <w:r w:rsidRPr="00F0717D">
        <w:rPr>
          <w:rFonts w:ascii="Consolas" w:eastAsia="Times New Roman" w:hAnsi="Consolas" w:cs="Times New Roman"/>
          <w:color w:val="000000"/>
          <w:sz w:val="18"/>
          <w:szCs w:val="18"/>
          <w:bdr w:val="none" w:sz="0" w:space="0" w:color="auto" w:frame="1"/>
          <w:lang w:val="en-MY"/>
        </w:rPr>
        <w:t>  </w:t>
      </w:r>
    </w:p>
    <w:p w14:paraId="5103571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dockingpose-&gt;markers.size()==1)  </w:t>
      </w:r>
    </w:p>
    <w:p w14:paraId="0831958E"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1432DE4"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2E8B57"/>
          <w:sz w:val="18"/>
          <w:szCs w:val="18"/>
          <w:bdr w:val="none" w:sz="0" w:space="0" w:color="auto" w:frame="1"/>
          <w:lang w:val="en-MY"/>
        </w:rPr>
        <w:t>int</w:t>
      </w:r>
      <w:r w:rsidRPr="00F0717D">
        <w:rPr>
          <w:rFonts w:ascii="Consolas" w:eastAsia="Times New Roman" w:hAnsi="Consolas" w:cs="Times New Roman"/>
          <w:color w:val="000000"/>
          <w:sz w:val="18"/>
          <w:szCs w:val="18"/>
          <w:bdr w:val="none" w:sz="0" w:space="0" w:color="auto" w:frame="1"/>
          <w:lang w:val="en-MY"/>
        </w:rPr>
        <w:t> id = dockingpose-&gt;markers[0].id;  </w:t>
      </w:r>
    </w:p>
    <w:p w14:paraId="394484B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GetNear = 1;  </w:t>
      </w:r>
    </w:p>
    <w:p w14:paraId="14A3D76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6C8BD82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ransx[id] = dockingpose-&gt;markers[0].pose.pose.position.x;  </w:t>
      </w:r>
    </w:p>
    <w:p w14:paraId="4BF0E19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ransz[id] = dockingpose-&gt;markers[0].pose.pose.position.z;  </w:t>
      </w:r>
    </w:p>
    <w:p w14:paraId="730AE39F"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03CB4A7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28F3984F"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if 2 markers detected, assign data of markers accordingly with respect to marker id</w:t>
      </w:r>
      <w:r w:rsidRPr="00F0717D">
        <w:rPr>
          <w:rFonts w:ascii="Consolas" w:eastAsia="Times New Roman" w:hAnsi="Consolas" w:cs="Times New Roman"/>
          <w:color w:val="000000"/>
          <w:sz w:val="18"/>
          <w:szCs w:val="18"/>
          <w:bdr w:val="none" w:sz="0" w:space="0" w:color="auto" w:frame="1"/>
          <w:lang w:val="en-MY"/>
        </w:rPr>
        <w:t>  </w:t>
      </w:r>
    </w:p>
    <w:p w14:paraId="2426DE93"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dockingpose-&gt;markers.size()==2)  </w:t>
      </w:r>
    </w:p>
    <w:p w14:paraId="0235790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lastRenderedPageBreak/>
        <w:t>  {  </w:t>
      </w:r>
    </w:p>
    <w:p w14:paraId="586FFFC4"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2E8B57"/>
          <w:sz w:val="18"/>
          <w:szCs w:val="18"/>
          <w:bdr w:val="none" w:sz="0" w:space="0" w:color="auto" w:frame="1"/>
          <w:lang w:val="en-MY"/>
        </w:rPr>
        <w:t>int</w:t>
      </w:r>
      <w:r w:rsidRPr="00F0717D">
        <w:rPr>
          <w:rFonts w:ascii="Consolas" w:eastAsia="Times New Roman" w:hAnsi="Consolas" w:cs="Times New Roman"/>
          <w:color w:val="000000"/>
          <w:sz w:val="18"/>
          <w:szCs w:val="18"/>
          <w:bdr w:val="none" w:sz="0" w:space="0" w:color="auto" w:frame="1"/>
          <w:lang w:val="en-MY"/>
        </w:rPr>
        <w:t> id1 = dockingpose-&gt;markers[0].id;  </w:t>
      </w:r>
    </w:p>
    <w:p w14:paraId="5BB3EB54"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2E8B57"/>
          <w:sz w:val="18"/>
          <w:szCs w:val="18"/>
          <w:bdr w:val="none" w:sz="0" w:space="0" w:color="auto" w:frame="1"/>
          <w:lang w:val="en-MY"/>
        </w:rPr>
        <w:t>int</w:t>
      </w:r>
      <w:r w:rsidRPr="00F0717D">
        <w:rPr>
          <w:rFonts w:ascii="Consolas" w:eastAsia="Times New Roman" w:hAnsi="Consolas" w:cs="Times New Roman"/>
          <w:color w:val="000000"/>
          <w:sz w:val="18"/>
          <w:szCs w:val="18"/>
          <w:bdr w:val="none" w:sz="0" w:space="0" w:color="auto" w:frame="1"/>
          <w:lang w:val="en-MY"/>
        </w:rPr>
        <w:t> id2 = dockingpose-&gt;markers[1].id;  </w:t>
      </w:r>
    </w:p>
    <w:p w14:paraId="2057E04A"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GetNear = 1;  </w:t>
      </w:r>
    </w:p>
    <w:p w14:paraId="66444A80"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64EB059C"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ransx[id1] = dockingpose-&gt;markers[0].pose.pose.position.x;  </w:t>
      </w:r>
    </w:p>
    <w:p w14:paraId="27432E34"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ransz[id1] = dockingpose-&gt;markers[0].pose.pose.position.z;  </w:t>
      </w:r>
    </w:p>
    <w:p w14:paraId="5750566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400ED11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ransx[id2] = dockingpose-&gt;markers[1].pose.pose.position.x;  </w:t>
      </w:r>
    </w:p>
    <w:p w14:paraId="1378DB0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ransz[id2] = dockingpose-&gt;markers[1].pose.pose.position.z;  </w:t>
      </w:r>
    </w:p>
    <w:p w14:paraId="1E77ED7F"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9DED2F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74501F8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40D74B8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006699"/>
          <w:sz w:val="18"/>
          <w:szCs w:val="18"/>
          <w:bdr w:val="none" w:sz="0" w:space="0" w:color="auto" w:frame="1"/>
          <w:lang w:val="en-MY"/>
        </w:rPr>
        <w:t>void</w:t>
      </w:r>
      <w:r w:rsidRPr="00F0717D">
        <w:rPr>
          <w:rFonts w:ascii="Consolas" w:eastAsia="Times New Roman" w:hAnsi="Consolas" w:cs="Times New Roman"/>
          <w:color w:val="000000"/>
          <w:sz w:val="18"/>
          <w:szCs w:val="18"/>
          <w:bdr w:val="none" w:sz="0" w:space="0" w:color="auto" w:frame="1"/>
          <w:lang w:val="en-MY"/>
        </w:rPr>
        <w:t> SearchSecondMarker(</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amp;sv, </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amp;rv, </w:t>
      </w:r>
      <w:r w:rsidRPr="00F0717D">
        <w:rPr>
          <w:rFonts w:ascii="Consolas" w:eastAsia="Times New Roman" w:hAnsi="Consolas" w:cs="Times New Roman"/>
          <w:b/>
          <w:bCs/>
          <w:color w:val="006699"/>
          <w:sz w:val="18"/>
          <w:szCs w:val="18"/>
          <w:bdr w:val="none" w:sz="0" w:space="0" w:color="auto" w:frame="1"/>
          <w:lang w:val="en-MY"/>
        </w:rPr>
        <w:t>const</w:t>
      </w:r>
      <w:r w:rsidRPr="00F0717D">
        <w:rPr>
          <w:rFonts w:ascii="Consolas" w:eastAsia="Times New Roman" w:hAnsi="Consolas" w:cs="Times New Roman"/>
          <w:color w:val="000000"/>
          <w:sz w:val="18"/>
          <w:szCs w:val="18"/>
          <w:bdr w:val="none" w:sz="0" w:space="0" w:color="auto" w:frame="1"/>
          <w:lang w:val="en-MY"/>
        </w:rPr>
        <w:t> ar_track_alvar_msgs::AlvarMarkers::ConstPtr&amp; dockingpose)  </w:t>
      </w:r>
    </w:p>
    <w:p w14:paraId="1E7A2648"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4F1B6BA0"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dockingpose-&gt;markers[0].id==0)  </w:t>
      </w:r>
    </w:p>
    <w:p w14:paraId="69FCC04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206A286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v = -0.05;  </w:t>
      </w:r>
    </w:p>
    <w:p w14:paraId="239C0C59"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sv = 0.0; </w:t>
      </w:r>
      <w:r w:rsidRPr="00F0717D">
        <w:rPr>
          <w:rFonts w:ascii="Consolas" w:eastAsia="Times New Roman" w:hAnsi="Consolas" w:cs="Times New Roman"/>
          <w:color w:val="008200"/>
          <w:sz w:val="18"/>
          <w:szCs w:val="18"/>
          <w:bdr w:val="none" w:sz="0" w:space="0" w:color="auto" w:frame="1"/>
          <w:lang w:val="en-MY"/>
        </w:rPr>
        <w:t>//added for trial on 17 Jan 2019</w:t>
      </w:r>
      <w:r w:rsidRPr="00F0717D">
        <w:rPr>
          <w:rFonts w:ascii="Consolas" w:eastAsia="Times New Roman" w:hAnsi="Consolas" w:cs="Times New Roman"/>
          <w:color w:val="000000"/>
          <w:sz w:val="18"/>
          <w:szCs w:val="18"/>
          <w:bdr w:val="none" w:sz="0" w:space="0" w:color="auto" w:frame="1"/>
          <w:lang w:val="en-MY"/>
        </w:rPr>
        <w:t>  </w:t>
      </w:r>
    </w:p>
    <w:p w14:paraId="3492768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1D98B0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dockingpose-&gt;markers[0].id==1)  </w:t>
      </w:r>
    </w:p>
    <w:p w14:paraId="41B78D0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39A9CDDC"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v = 0.05;  </w:t>
      </w:r>
    </w:p>
    <w:p w14:paraId="424B50F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sv = 0.0; </w:t>
      </w:r>
      <w:r w:rsidRPr="00F0717D">
        <w:rPr>
          <w:rFonts w:ascii="Consolas" w:eastAsia="Times New Roman" w:hAnsi="Consolas" w:cs="Times New Roman"/>
          <w:color w:val="008200"/>
          <w:sz w:val="18"/>
          <w:szCs w:val="18"/>
          <w:bdr w:val="none" w:sz="0" w:space="0" w:color="auto" w:frame="1"/>
          <w:lang w:val="en-MY"/>
        </w:rPr>
        <w:t>//added for trial on 17 Jan 2019</w:t>
      </w:r>
      <w:r w:rsidRPr="00F0717D">
        <w:rPr>
          <w:rFonts w:ascii="Consolas" w:eastAsia="Times New Roman" w:hAnsi="Consolas" w:cs="Times New Roman"/>
          <w:color w:val="000000"/>
          <w:sz w:val="18"/>
          <w:szCs w:val="18"/>
          <w:bdr w:val="none" w:sz="0" w:space="0" w:color="auto" w:frame="1"/>
          <w:lang w:val="en-MY"/>
        </w:rPr>
        <w:t>  </w:t>
      </w:r>
    </w:p>
    <w:p w14:paraId="5E6E81C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50758BE7"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48850A3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32E6A08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006699"/>
          <w:sz w:val="18"/>
          <w:szCs w:val="18"/>
          <w:bdr w:val="none" w:sz="0" w:space="0" w:color="auto" w:frame="1"/>
          <w:lang w:val="en-MY"/>
        </w:rPr>
        <w:t>void</w:t>
      </w:r>
      <w:r w:rsidRPr="00F0717D">
        <w:rPr>
          <w:rFonts w:ascii="Consolas" w:eastAsia="Times New Roman" w:hAnsi="Consolas" w:cs="Times New Roman"/>
          <w:color w:val="000000"/>
          <w:sz w:val="18"/>
          <w:szCs w:val="18"/>
          <w:bdr w:val="none" w:sz="0" w:space="0" w:color="auto" w:frame="1"/>
          <w:lang w:val="en-MY"/>
        </w:rPr>
        <w:t> AdjustOrientation(</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transz[], </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amp;sv, </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amp;rv, </w:t>
      </w:r>
      <w:r w:rsidRPr="00F0717D">
        <w:rPr>
          <w:rFonts w:ascii="Consolas" w:eastAsia="Times New Roman" w:hAnsi="Consolas" w:cs="Times New Roman"/>
          <w:b/>
          <w:bCs/>
          <w:color w:val="2E8B57"/>
          <w:sz w:val="18"/>
          <w:szCs w:val="18"/>
          <w:bdr w:val="none" w:sz="0" w:space="0" w:color="auto" w:frame="1"/>
          <w:lang w:val="en-MY"/>
        </w:rPr>
        <w:t>bool</w:t>
      </w:r>
      <w:r w:rsidRPr="00F0717D">
        <w:rPr>
          <w:rFonts w:ascii="Consolas" w:eastAsia="Times New Roman" w:hAnsi="Consolas" w:cs="Times New Roman"/>
          <w:color w:val="000000"/>
          <w:sz w:val="18"/>
          <w:szCs w:val="18"/>
          <w:bdr w:val="none" w:sz="0" w:space="0" w:color="auto" w:frame="1"/>
          <w:lang w:val="en-MY"/>
        </w:rPr>
        <w:t> &amp;heading)  </w:t>
      </w:r>
    </w:p>
    <w:p w14:paraId="54A910C4"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74F5121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transz[0]&gt;transz[1] &amp;&amp; fabs(transz[0]-transz[1])&gt;p_zError)  </w:t>
      </w:r>
    </w:p>
    <w:p w14:paraId="78C48D04"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2762D25C"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current is assuming robot is on the right region if it detect marker 0 first</w:t>
      </w:r>
      <w:r w:rsidRPr="00F0717D">
        <w:rPr>
          <w:rFonts w:ascii="Consolas" w:eastAsia="Times New Roman" w:hAnsi="Consolas" w:cs="Times New Roman"/>
          <w:color w:val="000000"/>
          <w:sz w:val="18"/>
          <w:szCs w:val="18"/>
          <w:bdr w:val="none" w:sz="0" w:space="0" w:color="auto" w:frame="1"/>
          <w:lang w:val="en-MY"/>
        </w:rPr>
        <w:t>  </w:t>
      </w:r>
    </w:p>
    <w:p w14:paraId="152CC94C"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sv = 0.1;  </w:t>
      </w:r>
    </w:p>
    <w:p w14:paraId="7233331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v = -0.05;  </w:t>
      </w:r>
    </w:p>
    <w:p w14:paraId="313BC1F6"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5C8CD4A8"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transz[1]&gt;transz[0] &amp;&amp; fabs(transz[0]-transz[1])&gt;p_zError)  </w:t>
      </w:r>
    </w:p>
    <w:p w14:paraId="21C7062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6B43C6D4"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current is assuming robot is on the left region if it detect marker 1 first</w:t>
      </w:r>
      <w:r w:rsidRPr="00F0717D">
        <w:rPr>
          <w:rFonts w:ascii="Consolas" w:eastAsia="Times New Roman" w:hAnsi="Consolas" w:cs="Times New Roman"/>
          <w:color w:val="000000"/>
          <w:sz w:val="18"/>
          <w:szCs w:val="18"/>
          <w:bdr w:val="none" w:sz="0" w:space="0" w:color="auto" w:frame="1"/>
          <w:lang w:val="en-MY"/>
        </w:rPr>
        <w:t>  </w:t>
      </w:r>
    </w:p>
    <w:p w14:paraId="222FA9D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sv = -0.1;  </w:t>
      </w:r>
    </w:p>
    <w:p w14:paraId="1993ED5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v = 0.05;  </w:t>
      </w:r>
    </w:p>
    <w:p w14:paraId="5B04A740"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5C912621"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fabs(transz[0]-transz[1])&gt;0.00 &amp;&amp; fabs(transz[0]-transz[1])&lt;p_zError)  </w:t>
      </w:r>
    </w:p>
    <w:p w14:paraId="47709EB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46850348"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heading = 1;  </w:t>
      </w:r>
    </w:p>
    <w:p w14:paraId="77DBBB38"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v = 0.0;  </w:t>
      </w:r>
    </w:p>
    <w:p w14:paraId="43AA39EC"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47CDFD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75A3EB0E"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2C7D81E1"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006699"/>
          <w:sz w:val="18"/>
          <w:szCs w:val="18"/>
          <w:bdr w:val="none" w:sz="0" w:space="0" w:color="auto" w:frame="1"/>
          <w:lang w:val="en-MY"/>
        </w:rPr>
        <w:t>void</w:t>
      </w:r>
      <w:r w:rsidRPr="00F0717D">
        <w:rPr>
          <w:rFonts w:ascii="Consolas" w:eastAsia="Times New Roman" w:hAnsi="Consolas" w:cs="Times New Roman"/>
          <w:color w:val="000000"/>
          <w:sz w:val="18"/>
          <w:szCs w:val="18"/>
          <w:bdr w:val="none" w:sz="0" w:space="0" w:color="auto" w:frame="1"/>
          <w:lang w:val="en-MY"/>
        </w:rPr>
        <w:t> Reverse(</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amp;tv, </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amp;rv, </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amp;sv, geometry_msgs::Twist &amp;vel, docking::FinalCheck &amp;check)  </w:t>
      </w:r>
    </w:p>
    <w:p w14:paraId="65EC7013"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3A9472DA"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v = -0.1;  </w:t>
      </w:r>
    </w:p>
    <w:p w14:paraId="6C06E8E3"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v = 0.03;  </w:t>
      </w:r>
    </w:p>
    <w:p w14:paraId="6021488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sv = -0.0;  </w:t>
      </w:r>
    </w:p>
    <w:p w14:paraId="77E8F4E7"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lastRenderedPageBreak/>
        <w:t>  vel.linear.x = -tv;  </w:t>
      </w:r>
    </w:p>
    <w:p w14:paraId="3F083E26"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vel.linear.y = -sv;  </w:t>
      </w:r>
    </w:p>
    <w:p w14:paraId="3A4517F0"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vel.angular.z = rv;  </w:t>
      </w:r>
    </w:p>
    <w:p w14:paraId="07B42DC1"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ub_vel.publish(vel);  </w:t>
      </w:r>
    </w:p>
    <w:p w14:paraId="264BF73E"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CheckPointReached = 0;  </w:t>
      </w:r>
    </w:p>
    <w:p w14:paraId="4B58CCD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MovingBack = 0;  </w:t>
      </w:r>
    </w:p>
    <w:p w14:paraId="28B7C467"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ReverseCheck = 0;  </w:t>
      </w:r>
    </w:p>
    <w:p w14:paraId="2CF66AE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ub_FinalCheck.publish(check);  </w:t>
      </w:r>
    </w:p>
    <w:p w14:paraId="046FDE5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52B1487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76367C3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2348022E"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CALLBACK FUNCTION</w:t>
      </w:r>
      <w:r w:rsidRPr="00F0717D">
        <w:rPr>
          <w:rFonts w:ascii="Consolas" w:eastAsia="Times New Roman" w:hAnsi="Consolas" w:cs="Times New Roman"/>
          <w:color w:val="000000"/>
          <w:sz w:val="18"/>
          <w:szCs w:val="18"/>
          <w:bdr w:val="none" w:sz="0" w:space="0" w:color="auto" w:frame="1"/>
          <w:lang w:val="en-MY"/>
        </w:rPr>
        <w:t>  </w:t>
      </w:r>
    </w:p>
    <w:p w14:paraId="1C885B2E"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361EBD9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006699"/>
          <w:sz w:val="18"/>
          <w:szCs w:val="18"/>
          <w:bdr w:val="none" w:sz="0" w:space="0" w:color="auto" w:frame="1"/>
          <w:lang w:val="en-MY"/>
        </w:rPr>
        <w:t>void</w:t>
      </w:r>
      <w:r w:rsidRPr="00F0717D">
        <w:rPr>
          <w:rFonts w:ascii="Consolas" w:eastAsia="Times New Roman" w:hAnsi="Consolas" w:cs="Times New Roman"/>
          <w:color w:val="000000"/>
          <w:sz w:val="18"/>
          <w:szCs w:val="18"/>
          <w:bdr w:val="none" w:sz="0" w:space="0" w:color="auto" w:frame="1"/>
          <w:lang w:val="en-MY"/>
        </w:rPr>
        <w:t> ChargingVoltageCallBack(</w:t>
      </w:r>
      <w:r w:rsidRPr="00F0717D">
        <w:rPr>
          <w:rFonts w:ascii="Consolas" w:eastAsia="Times New Roman" w:hAnsi="Consolas" w:cs="Times New Roman"/>
          <w:b/>
          <w:bCs/>
          <w:color w:val="006699"/>
          <w:sz w:val="18"/>
          <w:szCs w:val="18"/>
          <w:bdr w:val="none" w:sz="0" w:space="0" w:color="auto" w:frame="1"/>
          <w:lang w:val="en-MY"/>
        </w:rPr>
        <w:t>const</w:t>
      </w:r>
      <w:r w:rsidRPr="00F0717D">
        <w:rPr>
          <w:rFonts w:ascii="Consolas" w:eastAsia="Times New Roman" w:hAnsi="Consolas" w:cs="Times New Roman"/>
          <w:color w:val="000000"/>
          <w:sz w:val="18"/>
          <w:szCs w:val="18"/>
          <w:bdr w:val="none" w:sz="0" w:space="0" w:color="auto" w:frame="1"/>
          <w:lang w:val="en-MY"/>
        </w:rPr>
        <w:t> std_msgs::Float32::ConstPtr&amp; chargingvoltage)  </w:t>
      </w:r>
    </w:p>
    <w:p w14:paraId="545C2771"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6E61EEDE"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chargingvoltage-&gt;data&gt;2.6)  </w:t>
      </w:r>
    </w:p>
    <w:p w14:paraId="3E15AC2A"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607AA84A"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Docked = 1;  </w:t>
      </w:r>
    </w:p>
    <w:p w14:paraId="5C97015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WARN(</w:t>
      </w:r>
      <w:r w:rsidRPr="00F0717D">
        <w:rPr>
          <w:rFonts w:ascii="Consolas" w:eastAsia="Times New Roman" w:hAnsi="Consolas" w:cs="Times New Roman"/>
          <w:color w:val="0000FF"/>
          <w:sz w:val="18"/>
          <w:szCs w:val="18"/>
          <w:bdr w:val="none" w:sz="0" w:space="0" w:color="auto" w:frame="1"/>
          <w:lang w:val="en-MY"/>
        </w:rPr>
        <w:t>"Docking DONE! Start Charging..."</w:t>
      </w:r>
      <w:r w:rsidRPr="00F0717D">
        <w:rPr>
          <w:rFonts w:ascii="Consolas" w:eastAsia="Times New Roman" w:hAnsi="Consolas" w:cs="Times New Roman"/>
          <w:color w:val="000000"/>
          <w:sz w:val="18"/>
          <w:szCs w:val="18"/>
          <w:bdr w:val="none" w:sz="0" w:space="0" w:color="auto" w:frame="1"/>
          <w:lang w:val="en-MY"/>
        </w:rPr>
        <w:t>);  </w:t>
      </w:r>
    </w:p>
    <w:p w14:paraId="281B340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36A6FC8E"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else</w:t>
      </w: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chargingvoltage-&gt;data&lt;2.5)  </w:t>
      </w:r>
    </w:p>
    <w:p w14:paraId="3F33A688"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3B888C2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Docked = 0;  </w:t>
      </w:r>
    </w:p>
    <w:p w14:paraId="0076228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4F16F413"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3E9E59B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5BE58EFC"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006699"/>
          <w:sz w:val="18"/>
          <w:szCs w:val="18"/>
          <w:bdr w:val="none" w:sz="0" w:space="0" w:color="auto" w:frame="1"/>
          <w:lang w:val="en-MY"/>
        </w:rPr>
        <w:t>void</w:t>
      </w:r>
      <w:r w:rsidRPr="00F0717D">
        <w:rPr>
          <w:rFonts w:ascii="Consolas" w:eastAsia="Times New Roman" w:hAnsi="Consolas" w:cs="Times New Roman"/>
          <w:color w:val="000000"/>
          <w:sz w:val="18"/>
          <w:szCs w:val="18"/>
          <w:bdr w:val="none" w:sz="0" w:space="0" w:color="auto" w:frame="1"/>
          <w:lang w:val="en-MY"/>
        </w:rPr>
        <w:t> ReverseCallBack(</w:t>
      </w:r>
      <w:r w:rsidRPr="00F0717D">
        <w:rPr>
          <w:rFonts w:ascii="Consolas" w:eastAsia="Times New Roman" w:hAnsi="Consolas" w:cs="Times New Roman"/>
          <w:b/>
          <w:bCs/>
          <w:color w:val="006699"/>
          <w:sz w:val="18"/>
          <w:szCs w:val="18"/>
          <w:bdr w:val="none" w:sz="0" w:space="0" w:color="auto" w:frame="1"/>
          <w:lang w:val="en-MY"/>
        </w:rPr>
        <w:t>const</w:t>
      </w:r>
      <w:r w:rsidRPr="00F0717D">
        <w:rPr>
          <w:rFonts w:ascii="Consolas" w:eastAsia="Times New Roman" w:hAnsi="Consolas" w:cs="Times New Roman"/>
          <w:color w:val="000000"/>
          <w:sz w:val="18"/>
          <w:szCs w:val="18"/>
          <w:bdr w:val="none" w:sz="0" w:space="0" w:color="auto" w:frame="1"/>
          <w:lang w:val="en-MY"/>
        </w:rPr>
        <w:t> docking::FinalCheck::ConstPtr&amp; msg)  </w:t>
      </w:r>
    </w:p>
    <w:p w14:paraId="10AB45E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15A52EB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msg-&gt;ReverseCheck == 1)  </w:t>
      </w:r>
    </w:p>
    <w:p w14:paraId="7CFD2798"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Reverse = 1;  </w:t>
      </w:r>
    </w:p>
    <w:p w14:paraId="16E4F69F"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68D5E3B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708EA96A"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006699"/>
          <w:sz w:val="18"/>
          <w:szCs w:val="18"/>
          <w:bdr w:val="none" w:sz="0" w:space="0" w:color="auto" w:frame="1"/>
          <w:lang w:val="en-MY"/>
        </w:rPr>
        <w:t>void</w:t>
      </w:r>
      <w:r w:rsidRPr="00F0717D">
        <w:rPr>
          <w:rFonts w:ascii="Consolas" w:eastAsia="Times New Roman" w:hAnsi="Consolas" w:cs="Times New Roman"/>
          <w:color w:val="000000"/>
          <w:sz w:val="18"/>
          <w:szCs w:val="18"/>
          <w:bdr w:val="none" w:sz="0" w:space="0" w:color="auto" w:frame="1"/>
          <w:lang w:val="en-MY"/>
        </w:rPr>
        <w:t> DockingCallBack(</w:t>
      </w:r>
      <w:r w:rsidRPr="00F0717D">
        <w:rPr>
          <w:rFonts w:ascii="Consolas" w:eastAsia="Times New Roman" w:hAnsi="Consolas" w:cs="Times New Roman"/>
          <w:b/>
          <w:bCs/>
          <w:color w:val="006699"/>
          <w:sz w:val="18"/>
          <w:szCs w:val="18"/>
          <w:bdr w:val="none" w:sz="0" w:space="0" w:color="auto" w:frame="1"/>
          <w:lang w:val="en-MY"/>
        </w:rPr>
        <w:t>const</w:t>
      </w:r>
      <w:r w:rsidRPr="00F0717D">
        <w:rPr>
          <w:rFonts w:ascii="Consolas" w:eastAsia="Times New Roman" w:hAnsi="Consolas" w:cs="Times New Roman"/>
          <w:color w:val="000000"/>
          <w:sz w:val="18"/>
          <w:szCs w:val="18"/>
          <w:bdr w:val="none" w:sz="0" w:space="0" w:color="auto" w:frame="1"/>
          <w:lang w:val="en-MY"/>
        </w:rPr>
        <w:t> ar_track_alvar_msgs::AlvarMarkers::ConstPtr&amp; dockingpose)  </w:t>
      </w:r>
    </w:p>
    <w:p w14:paraId="2C064CF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08C319D1"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eometry_msgs::Twist vel;  </w:t>
      </w:r>
    </w:p>
    <w:p w14:paraId="3FC20CF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docking::FinalCheck check; </w:t>
      </w:r>
      <w:r w:rsidRPr="00F0717D">
        <w:rPr>
          <w:rFonts w:ascii="Consolas" w:eastAsia="Times New Roman" w:hAnsi="Consolas" w:cs="Times New Roman"/>
          <w:color w:val="008200"/>
          <w:sz w:val="18"/>
          <w:szCs w:val="18"/>
          <w:bdr w:val="none" w:sz="0" w:space="0" w:color="auto" w:frame="1"/>
          <w:lang w:val="en-MY"/>
        </w:rPr>
        <w:t>//to communicate with laser_docked_check.cpp</w:t>
      </w:r>
      <w:r w:rsidRPr="00F0717D">
        <w:rPr>
          <w:rFonts w:ascii="Consolas" w:eastAsia="Times New Roman" w:hAnsi="Consolas" w:cs="Times New Roman"/>
          <w:color w:val="000000"/>
          <w:sz w:val="18"/>
          <w:szCs w:val="18"/>
          <w:bdr w:val="none" w:sz="0" w:space="0" w:color="auto" w:frame="1"/>
          <w:lang w:val="en-MY"/>
        </w:rPr>
        <w:t>  </w:t>
      </w:r>
    </w:p>
    <w:p w14:paraId="12792A3E"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transx[2], transz[2];  </w:t>
      </w:r>
    </w:p>
    <w:p w14:paraId="4D564851"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x, z;  </w:t>
      </w:r>
    </w:p>
    <w:p w14:paraId="0221235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 tv=0.0, sv=0.0, rv=0.0;  </w:t>
      </w:r>
    </w:p>
    <w:p w14:paraId="4C54B6B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2E8B57"/>
          <w:sz w:val="18"/>
          <w:szCs w:val="18"/>
          <w:bdr w:val="none" w:sz="0" w:space="0" w:color="auto" w:frame="1"/>
          <w:lang w:val="en-MY"/>
        </w:rPr>
        <w:t>bool</w:t>
      </w:r>
      <w:r w:rsidRPr="00F0717D">
        <w:rPr>
          <w:rFonts w:ascii="Consolas" w:eastAsia="Times New Roman" w:hAnsi="Consolas" w:cs="Times New Roman"/>
          <w:color w:val="000000"/>
          <w:sz w:val="18"/>
          <w:szCs w:val="18"/>
          <w:bdr w:val="none" w:sz="0" w:space="0" w:color="auto" w:frame="1"/>
          <w:lang w:val="en-MY"/>
        </w:rPr>
        <w:t> heading;  </w:t>
      </w:r>
    </w:p>
    <w:p w14:paraId="68F3421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573C07A9"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to check for number of markers detected (to avoid segfault)</w:t>
      </w:r>
      <w:r w:rsidRPr="00F0717D">
        <w:rPr>
          <w:rFonts w:ascii="Consolas" w:eastAsia="Times New Roman" w:hAnsi="Consolas" w:cs="Times New Roman"/>
          <w:color w:val="000000"/>
          <w:sz w:val="18"/>
          <w:szCs w:val="18"/>
          <w:bdr w:val="none" w:sz="0" w:space="0" w:color="auto" w:frame="1"/>
          <w:lang w:val="en-MY"/>
        </w:rPr>
        <w:t>  </w:t>
      </w:r>
    </w:p>
    <w:p w14:paraId="34FEAFE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DataChecking(transx, transz, dockingpose);  </w:t>
      </w:r>
    </w:p>
    <w:p w14:paraId="29AF95D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5013961E"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Printing Info</w:t>
      </w:r>
      <w:r w:rsidRPr="00F0717D">
        <w:rPr>
          <w:rFonts w:ascii="Consolas" w:eastAsia="Times New Roman" w:hAnsi="Consolas" w:cs="Times New Roman"/>
          <w:color w:val="000000"/>
          <w:sz w:val="18"/>
          <w:szCs w:val="18"/>
          <w:bdr w:val="none" w:sz="0" w:space="0" w:color="auto" w:frame="1"/>
          <w:lang w:val="en-MY"/>
        </w:rPr>
        <w:t>  </w:t>
      </w:r>
    </w:p>
    <w:p w14:paraId="1A72EE44"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g_Docked == 0 &amp;&amp; g_CheckPoint&lt;p_CheckPointCount)  </w:t>
      </w:r>
    </w:p>
    <w:p w14:paraId="462B79B9"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0CE991F1"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WARN(</w:t>
      </w:r>
      <w:r w:rsidRPr="00F0717D">
        <w:rPr>
          <w:rFonts w:ascii="Consolas" w:eastAsia="Times New Roman" w:hAnsi="Consolas" w:cs="Times New Roman"/>
          <w:color w:val="0000FF"/>
          <w:sz w:val="18"/>
          <w:szCs w:val="18"/>
          <w:bdr w:val="none" w:sz="0" w:space="0" w:color="auto" w:frame="1"/>
          <w:lang w:val="en-MY"/>
        </w:rPr>
        <w:t>"x0:%f, z0:%f"</w:t>
      </w:r>
      <w:r w:rsidRPr="00F0717D">
        <w:rPr>
          <w:rFonts w:ascii="Consolas" w:eastAsia="Times New Roman" w:hAnsi="Consolas" w:cs="Times New Roman"/>
          <w:color w:val="000000"/>
          <w:sz w:val="18"/>
          <w:szCs w:val="18"/>
          <w:bdr w:val="none" w:sz="0" w:space="0" w:color="auto" w:frame="1"/>
          <w:lang w:val="en-MY"/>
        </w:rPr>
        <w:t>, transx[0], transz[0]);  </w:t>
      </w:r>
    </w:p>
    <w:p w14:paraId="779074F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WARN(</w:t>
      </w:r>
      <w:r w:rsidRPr="00F0717D">
        <w:rPr>
          <w:rFonts w:ascii="Consolas" w:eastAsia="Times New Roman" w:hAnsi="Consolas" w:cs="Times New Roman"/>
          <w:color w:val="0000FF"/>
          <w:sz w:val="18"/>
          <w:szCs w:val="18"/>
          <w:bdr w:val="none" w:sz="0" w:space="0" w:color="auto" w:frame="1"/>
          <w:lang w:val="en-MY"/>
        </w:rPr>
        <w:t>"x1:%f, z1:%f\n\n"</w:t>
      </w:r>
      <w:r w:rsidRPr="00F0717D">
        <w:rPr>
          <w:rFonts w:ascii="Consolas" w:eastAsia="Times New Roman" w:hAnsi="Consolas" w:cs="Times New Roman"/>
          <w:color w:val="000000"/>
          <w:sz w:val="18"/>
          <w:szCs w:val="18"/>
          <w:bdr w:val="none" w:sz="0" w:space="0" w:color="auto" w:frame="1"/>
          <w:lang w:val="en-MY"/>
        </w:rPr>
        <w:t>, transx[1], transz[1]);  </w:t>
      </w:r>
    </w:p>
    <w:p w14:paraId="7BE3D3DC"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6E439EAC"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332B2126"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dockingpose-&gt;markers.size()==1 &amp;&amp; g_CheckPoint&lt;p_CheckPointCount)  </w:t>
      </w:r>
    </w:p>
    <w:p w14:paraId="18A3819A"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SearchSecondMarker(sv, rv, dockingpose);  </w:t>
      </w:r>
    </w:p>
    <w:p w14:paraId="53AFBFC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185CC5B4"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x = transx[0] + transx[1]; </w:t>
      </w:r>
      <w:r w:rsidRPr="00F0717D">
        <w:rPr>
          <w:rFonts w:ascii="Consolas" w:eastAsia="Times New Roman" w:hAnsi="Consolas" w:cs="Times New Roman"/>
          <w:color w:val="008200"/>
          <w:sz w:val="18"/>
          <w:szCs w:val="18"/>
          <w:bdr w:val="none" w:sz="0" w:space="0" w:color="auto" w:frame="1"/>
          <w:lang w:val="en-MY"/>
        </w:rPr>
        <w:t>//both value will be in different sign, +ve and -ve</w:t>
      </w:r>
      <w:r w:rsidRPr="00F0717D">
        <w:rPr>
          <w:rFonts w:ascii="Consolas" w:eastAsia="Times New Roman" w:hAnsi="Consolas" w:cs="Times New Roman"/>
          <w:color w:val="000000"/>
          <w:sz w:val="18"/>
          <w:szCs w:val="18"/>
          <w:bdr w:val="none" w:sz="0" w:space="0" w:color="auto" w:frame="1"/>
          <w:lang w:val="en-MY"/>
        </w:rPr>
        <w:t>  </w:t>
      </w:r>
    </w:p>
    <w:p w14:paraId="3A195BC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z = (transz[0] + transz[1]) / 2;  </w:t>
      </w:r>
    </w:p>
    <w:p w14:paraId="79E22BB7"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lastRenderedPageBreak/>
        <w:t>  </w:t>
      </w:r>
    </w:p>
    <w:p w14:paraId="74B4108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use different in z value from 2 markers to detect orientation of robot and turn accordingly</w:t>
      </w:r>
      <w:r w:rsidRPr="00F0717D">
        <w:rPr>
          <w:rFonts w:ascii="Consolas" w:eastAsia="Times New Roman" w:hAnsi="Consolas" w:cs="Times New Roman"/>
          <w:color w:val="000000"/>
          <w:sz w:val="18"/>
          <w:szCs w:val="18"/>
          <w:bdr w:val="none" w:sz="0" w:space="0" w:color="auto" w:frame="1"/>
          <w:lang w:val="en-MY"/>
        </w:rPr>
        <w:t>  </w:t>
      </w:r>
    </w:p>
    <w:p w14:paraId="3AEBE1D7"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dockingpose-&gt;markers.size()==2 &amp;&amp; g_CheckPoint&lt;p_CheckPointCount)  </w:t>
      </w:r>
    </w:p>
    <w:p w14:paraId="0643CF40"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AdjustOrientation(transz, sv, rv, heading);  </w:t>
      </w:r>
    </w:p>
    <w:p w14:paraId="72726B11"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2A825A7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Move to CheckPoint if heading is correct</w:t>
      </w:r>
      <w:r w:rsidRPr="00F0717D">
        <w:rPr>
          <w:rFonts w:ascii="Consolas" w:eastAsia="Times New Roman" w:hAnsi="Consolas" w:cs="Times New Roman"/>
          <w:color w:val="000000"/>
          <w:sz w:val="18"/>
          <w:szCs w:val="18"/>
          <w:bdr w:val="none" w:sz="0" w:space="0" w:color="auto" w:frame="1"/>
          <w:lang w:val="en-MY"/>
        </w:rPr>
        <w:t>  </w:t>
      </w:r>
    </w:p>
    <w:p w14:paraId="65D4973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 (x&lt;0.05 || x&gt;-0.05) &amp;&amp; heading==1 &amp;&amp; g_CheckPoint&lt;p_CheckPointCount)  </w:t>
      </w:r>
    </w:p>
    <w:p w14:paraId="27B9DD9E"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2077B890"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z&gt;0.3 &amp;&amp; g_Reverse ==0)  </w:t>
      </w:r>
    </w:p>
    <w:p w14:paraId="2BF02EB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v = 0.1;  </w:t>
      </w:r>
    </w:p>
    <w:p w14:paraId="383C605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else</w:t>
      </w:r>
      <w:r w:rsidRPr="00F0717D">
        <w:rPr>
          <w:rFonts w:ascii="Consolas" w:eastAsia="Times New Roman" w:hAnsi="Consolas" w:cs="Times New Roman"/>
          <w:color w:val="000000"/>
          <w:sz w:val="18"/>
          <w:szCs w:val="18"/>
          <w:bdr w:val="none" w:sz="0" w:space="0" w:color="auto" w:frame="1"/>
          <w:lang w:val="en-MY"/>
        </w:rPr>
        <w:t>  </w:t>
      </w:r>
    </w:p>
    <w:p w14:paraId="7F47F4B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068402E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v = 0.0;  </w:t>
      </w:r>
    </w:p>
    <w:p w14:paraId="116FF31F"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0ECE9D4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To Start the CheckPoint count</w:t>
      </w:r>
      <w:r w:rsidRPr="00F0717D">
        <w:rPr>
          <w:rFonts w:ascii="Consolas" w:eastAsia="Times New Roman" w:hAnsi="Consolas" w:cs="Times New Roman"/>
          <w:color w:val="000000"/>
          <w:sz w:val="18"/>
          <w:szCs w:val="18"/>
          <w:bdr w:val="none" w:sz="0" w:space="0" w:color="auto" w:frame="1"/>
          <w:lang w:val="en-MY"/>
        </w:rPr>
        <w:t>  </w:t>
      </w:r>
    </w:p>
    <w:p w14:paraId="27740B9A"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dockingpose-&gt;markers.size()==2 &amp;&amp; g_Reverse==0)  </w:t>
      </w:r>
    </w:p>
    <w:p w14:paraId="29EDDAE1"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24F2AB9A"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CheckPoint += 1;  </w:t>
      </w:r>
    </w:p>
    <w:p w14:paraId="0CADFFD3"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CheckPointReached = 1;  </w:t>
      </w:r>
    </w:p>
    <w:p w14:paraId="0A3C0311"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MovingBack = 0;  </w:t>
      </w:r>
    </w:p>
    <w:p w14:paraId="3B4E6C9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ub_FinalCheck.publish(check);  </w:t>
      </w:r>
    </w:p>
    <w:p w14:paraId="4AA9507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INFO(</w:t>
      </w:r>
      <w:r w:rsidRPr="00F0717D">
        <w:rPr>
          <w:rFonts w:ascii="Consolas" w:eastAsia="Times New Roman" w:hAnsi="Consolas" w:cs="Times New Roman"/>
          <w:color w:val="0000FF"/>
          <w:sz w:val="18"/>
          <w:szCs w:val="18"/>
          <w:bdr w:val="none" w:sz="0" w:space="0" w:color="auto" w:frame="1"/>
          <w:lang w:val="en-MY"/>
        </w:rPr>
        <w:t>"Check Point"</w:t>
      </w:r>
      <w:r w:rsidRPr="00F0717D">
        <w:rPr>
          <w:rFonts w:ascii="Consolas" w:eastAsia="Times New Roman" w:hAnsi="Consolas" w:cs="Times New Roman"/>
          <w:color w:val="000000"/>
          <w:sz w:val="18"/>
          <w:szCs w:val="18"/>
          <w:bdr w:val="none" w:sz="0" w:space="0" w:color="auto" w:frame="1"/>
          <w:lang w:val="en-MY"/>
        </w:rPr>
        <w:t>);  </w:t>
      </w:r>
    </w:p>
    <w:p w14:paraId="5C8012F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38643046"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g_Reverse == 1)  </w:t>
      </w:r>
    </w:p>
    <w:p w14:paraId="769CBD2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611653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keep reversing until the preset distance set by p_ReverseDistance</w:t>
      </w:r>
      <w:r w:rsidRPr="00F0717D">
        <w:rPr>
          <w:rFonts w:ascii="Consolas" w:eastAsia="Times New Roman" w:hAnsi="Consolas" w:cs="Times New Roman"/>
          <w:color w:val="000000"/>
          <w:sz w:val="18"/>
          <w:szCs w:val="18"/>
          <w:bdr w:val="none" w:sz="0" w:space="0" w:color="auto" w:frame="1"/>
          <w:lang w:val="en-MY"/>
        </w:rPr>
        <w:t>  </w:t>
      </w:r>
    </w:p>
    <w:p w14:paraId="14641BE3"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z&gt;p_ReverseDistance)  </w:t>
      </w:r>
    </w:p>
    <w:p w14:paraId="5F8E9C8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D1777F9"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Reverse = 0;  </w:t>
      </w:r>
    </w:p>
    <w:p w14:paraId="08628D9C"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CheckPoint = 0;  </w:t>
      </w:r>
    </w:p>
    <w:p w14:paraId="47DF60C7"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5F909A9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everse(tv, rv, sv, vel, check);  </w:t>
      </w:r>
    </w:p>
    <w:p w14:paraId="49878D10"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WARN(</w:t>
      </w:r>
      <w:r w:rsidRPr="00F0717D">
        <w:rPr>
          <w:rFonts w:ascii="Consolas" w:eastAsia="Times New Roman" w:hAnsi="Consolas" w:cs="Times New Roman"/>
          <w:color w:val="0000FF"/>
          <w:sz w:val="18"/>
          <w:szCs w:val="18"/>
          <w:bdr w:val="none" w:sz="0" w:space="0" w:color="auto" w:frame="1"/>
          <w:lang w:val="en-MY"/>
        </w:rPr>
        <w:t>"Orientation not correct at CheckPoint!! Reversing..."</w:t>
      </w:r>
      <w:r w:rsidRPr="00F0717D">
        <w:rPr>
          <w:rFonts w:ascii="Consolas" w:eastAsia="Times New Roman" w:hAnsi="Consolas" w:cs="Times New Roman"/>
          <w:color w:val="000000"/>
          <w:sz w:val="18"/>
          <w:szCs w:val="18"/>
          <w:bdr w:val="none" w:sz="0" w:space="0" w:color="auto" w:frame="1"/>
          <w:lang w:val="en-MY"/>
        </w:rPr>
        <w:t>);  </w:t>
      </w:r>
    </w:p>
    <w:p w14:paraId="703B827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3608FF6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123AC2C0"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34DF94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11619F4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6927D8A1"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Final Adjustmnet for Left&amp;Right Position</w:t>
      </w:r>
      <w:r w:rsidRPr="00F0717D">
        <w:rPr>
          <w:rFonts w:ascii="Consolas" w:eastAsia="Times New Roman" w:hAnsi="Consolas" w:cs="Times New Roman"/>
          <w:color w:val="000000"/>
          <w:sz w:val="18"/>
          <w:szCs w:val="18"/>
          <w:bdr w:val="none" w:sz="0" w:space="0" w:color="auto" w:frame="1"/>
          <w:lang w:val="en-MY"/>
        </w:rPr>
        <w:t>  </w:t>
      </w:r>
    </w:p>
    <w:p w14:paraId="38AE8C0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heading==1 &amp;&amp; g_CheckPoint&lt;p_CheckPointCount &amp;&amp; dockingpose-&gt;markers.size()==2 &amp;&amp; g_Reverse==0)  </w:t>
      </w:r>
    </w:p>
    <w:p w14:paraId="1B3EC5D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5238355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x&gt;0.05) sv = -0.1;  </w:t>
      </w:r>
    </w:p>
    <w:p w14:paraId="51628CCA"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x&lt;-0.05) sv = 0.1;  </w:t>
      </w:r>
    </w:p>
    <w:p w14:paraId="4CC000D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CED21A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3031E76E"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Last step to move closer because still too far from station</w:t>
      </w:r>
      <w:r w:rsidRPr="00F0717D">
        <w:rPr>
          <w:rFonts w:ascii="Consolas" w:eastAsia="Times New Roman" w:hAnsi="Consolas" w:cs="Times New Roman"/>
          <w:color w:val="000000"/>
          <w:sz w:val="18"/>
          <w:szCs w:val="18"/>
          <w:bdr w:val="none" w:sz="0" w:space="0" w:color="auto" w:frame="1"/>
          <w:lang w:val="en-MY"/>
        </w:rPr>
        <w:t>  </w:t>
      </w:r>
    </w:p>
    <w:p w14:paraId="05882AE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when both marker at edge of camera detection</w:t>
      </w:r>
      <w:r w:rsidRPr="00F0717D">
        <w:rPr>
          <w:rFonts w:ascii="Consolas" w:eastAsia="Times New Roman" w:hAnsi="Consolas" w:cs="Times New Roman"/>
          <w:color w:val="000000"/>
          <w:sz w:val="18"/>
          <w:szCs w:val="18"/>
          <w:bdr w:val="none" w:sz="0" w:space="0" w:color="auto" w:frame="1"/>
          <w:lang w:val="en-MY"/>
        </w:rPr>
        <w:t>  </w:t>
      </w:r>
    </w:p>
    <w:p w14:paraId="53E36FE8"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g_CheckPoint &gt;= p_CheckPointCount &amp;&amp; g_Docked == 0)  </w:t>
      </w:r>
    </w:p>
    <w:p w14:paraId="5748FEC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26622C66"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g_Reverse == 0)  </w:t>
      </w:r>
    </w:p>
    <w:p w14:paraId="1F4E0951"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0FC82E1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v = 0.05;  </w:t>
      </w:r>
    </w:p>
    <w:p w14:paraId="0D9DBF2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CheckPointReached = 0;  </w:t>
      </w:r>
    </w:p>
    <w:p w14:paraId="77BB83AC"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MovingBack = 1;  </w:t>
      </w:r>
    </w:p>
    <w:p w14:paraId="6FB7606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ub_FinalCheck.publish(check);  </w:t>
      </w:r>
    </w:p>
    <w:p w14:paraId="68F9760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lastRenderedPageBreak/>
        <w:t>      ROS_INFO(</w:t>
      </w:r>
      <w:r w:rsidRPr="00F0717D">
        <w:rPr>
          <w:rFonts w:ascii="Consolas" w:eastAsia="Times New Roman" w:hAnsi="Consolas" w:cs="Times New Roman"/>
          <w:color w:val="0000FF"/>
          <w:sz w:val="18"/>
          <w:szCs w:val="18"/>
          <w:bdr w:val="none" w:sz="0" w:space="0" w:color="auto" w:frame="1"/>
          <w:lang w:val="en-MY"/>
        </w:rPr>
        <w:t>"Final Step: Moving %.2f backward to charge"</w:t>
      </w:r>
      <w:r w:rsidRPr="00F0717D">
        <w:rPr>
          <w:rFonts w:ascii="Consolas" w:eastAsia="Times New Roman" w:hAnsi="Consolas" w:cs="Times New Roman"/>
          <w:color w:val="000000"/>
          <w:sz w:val="18"/>
          <w:szCs w:val="18"/>
          <w:bdr w:val="none" w:sz="0" w:space="0" w:color="auto" w:frame="1"/>
          <w:lang w:val="en-MY"/>
        </w:rPr>
        <w:t>, tv);  </w:t>
      </w:r>
    </w:p>
    <w:p w14:paraId="4531D01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2308211A"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g_Reverse == 1)  </w:t>
      </w:r>
    </w:p>
    <w:p w14:paraId="09EA9EC4"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08D98126"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keep reversing until the preset distance set by p_ReverseDistance</w:t>
      </w:r>
      <w:r w:rsidRPr="00F0717D">
        <w:rPr>
          <w:rFonts w:ascii="Consolas" w:eastAsia="Times New Roman" w:hAnsi="Consolas" w:cs="Times New Roman"/>
          <w:color w:val="000000"/>
          <w:sz w:val="18"/>
          <w:szCs w:val="18"/>
          <w:bdr w:val="none" w:sz="0" w:space="0" w:color="auto" w:frame="1"/>
          <w:lang w:val="en-MY"/>
        </w:rPr>
        <w:t>  </w:t>
      </w:r>
    </w:p>
    <w:p w14:paraId="1B3C4E4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z&gt;p_ReverseDistance)  </w:t>
      </w:r>
    </w:p>
    <w:p w14:paraId="7393812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CCDEDE8"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Reverse = 0;  </w:t>
      </w:r>
    </w:p>
    <w:p w14:paraId="032CE78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CheckPoint = 0;  </w:t>
      </w:r>
    </w:p>
    <w:p w14:paraId="6CBADE7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57F54C74"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everse(tv, rv, sv, vel, check);  </w:t>
      </w:r>
    </w:p>
    <w:p w14:paraId="7882EB28"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WARN(</w:t>
      </w:r>
      <w:r w:rsidRPr="00F0717D">
        <w:rPr>
          <w:rFonts w:ascii="Consolas" w:eastAsia="Times New Roman" w:hAnsi="Consolas" w:cs="Times New Roman"/>
          <w:color w:val="0000FF"/>
          <w:sz w:val="18"/>
          <w:szCs w:val="18"/>
          <w:bdr w:val="none" w:sz="0" w:space="0" w:color="auto" w:frame="1"/>
          <w:lang w:val="en-MY"/>
        </w:rPr>
        <w:t>"Cannot Docked!!! Reversing..."</w:t>
      </w:r>
      <w:r w:rsidRPr="00F0717D">
        <w:rPr>
          <w:rFonts w:ascii="Consolas" w:eastAsia="Times New Roman" w:hAnsi="Consolas" w:cs="Times New Roman"/>
          <w:color w:val="000000"/>
          <w:sz w:val="18"/>
          <w:szCs w:val="18"/>
          <w:bdr w:val="none" w:sz="0" w:space="0" w:color="auto" w:frame="1"/>
          <w:lang w:val="en-MY"/>
        </w:rPr>
        <w:t>);  </w:t>
      </w:r>
    </w:p>
    <w:p w14:paraId="518468BF"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5FB3541B"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7DAE7F26"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2A50D1D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Robot Charging, Stop Moving and Reset CheckPoint Count</w:t>
      </w:r>
      <w:r w:rsidRPr="00F0717D">
        <w:rPr>
          <w:rFonts w:ascii="Consolas" w:eastAsia="Times New Roman" w:hAnsi="Consolas" w:cs="Times New Roman"/>
          <w:color w:val="000000"/>
          <w:sz w:val="18"/>
          <w:szCs w:val="18"/>
          <w:bdr w:val="none" w:sz="0" w:space="0" w:color="auto" w:frame="1"/>
          <w:lang w:val="en-MY"/>
        </w:rPr>
        <w:t>  </w:t>
      </w:r>
    </w:p>
    <w:p w14:paraId="798FC4E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g_Docked==1)  </w:t>
      </w:r>
    </w:p>
    <w:p w14:paraId="1B81C5E9"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5C92360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tv = 0.0;  </w:t>
      </w:r>
    </w:p>
    <w:p w14:paraId="702EFE08"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sv = 0.0;  </w:t>
      </w:r>
    </w:p>
    <w:p w14:paraId="55D47D2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v = 0.0;  </w:t>
      </w:r>
    </w:p>
    <w:p w14:paraId="53D231EF"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CheckPoint = 0;  </w:t>
      </w:r>
    </w:p>
    <w:p w14:paraId="41D285D3"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g_Reverse = 0;  </w:t>
      </w:r>
    </w:p>
    <w:p w14:paraId="4464CDF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CheckPointReached = 0;  </w:t>
      </w:r>
    </w:p>
    <w:p w14:paraId="6A3F30AF"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MovingBack = 0;  </w:t>
      </w:r>
    </w:p>
    <w:p w14:paraId="153B983F"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check.ReverseCheck = 0;  </w:t>
      </w:r>
    </w:p>
    <w:p w14:paraId="2A4C673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ub_FinalCheck.publish(check);  </w:t>
      </w:r>
    </w:p>
    <w:p w14:paraId="5020FAB4"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WARN(</w:t>
      </w:r>
      <w:r w:rsidRPr="00F0717D">
        <w:rPr>
          <w:rFonts w:ascii="Consolas" w:eastAsia="Times New Roman" w:hAnsi="Consolas" w:cs="Times New Roman"/>
          <w:color w:val="0000FF"/>
          <w:sz w:val="18"/>
          <w:szCs w:val="18"/>
          <w:bdr w:val="none" w:sz="0" w:space="0" w:color="auto" w:frame="1"/>
          <w:lang w:val="en-MY"/>
        </w:rPr>
        <w:t>"Docking DONE! Start Charging..."</w:t>
      </w:r>
      <w:r w:rsidRPr="00F0717D">
        <w:rPr>
          <w:rFonts w:ascii="Consolas" w:eastAsia="Times New Roman" w:hAnsi="Consolas" w:cs="Times New Roman"/>
          <w:color w:val="000000"/>
          <w:sz w:val="18"/>
          <w:szCs w:val="18"/>
          <w:bdr w:val="none" w:sz="0" w:space="0" w:color="auto" w:frame="1"/>
          <w:lang w:val="en-MY"/>
        </w:rPr>
        <w:t>);  </w:t>
      </w:r>
    </w:p>
    <w:p w14:paraId="1C3EB50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2CB41ED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150F1E2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Reverse the robot for recalibrate if it get too close and pose is wrong</w:t>
      </w:r>
      <w:r w:rsidRPr="00F0717D">
        <w:rPr>
          <w:rFonts w:ascii="Consolas" w:eastAsia="Times New Roman" w:hAnsi="Consolas" w:cs="Times New Roman"/>
          <w:color w:val="000000"/>
          <w:sz w:val="18"/>
          <w:szCs w:val="18"/>
          <w:bdr w:val="none" w:sz="0" w:space="0" w:color="auto" w:frame="1"/>
          <w:lang w:val="en-MY"/>
        </w:rPr>
        <w:t>  </w:t>
      </w:r>
    </w:p>
    <w:p w14:paraId="0003A88A"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if (dockingpose-&gt;markers.size()==1 &amp;&amp; g_CheckPoint&lt;p_CheckPointCount)</w:t>
      </w:r>
      <w:r w:rsidRPr="00F0717D">
        <w:rPr>
          <w:rFonts w:ascii="Consolas" w:eastAsia="Times New Roman" w:hAnsi="Consolas" w:cs="Times New Roman"/>
          <w:color w:val="000000"/>
          <w:sz w:val="18"/>
          <w:szCs w:val="18"/>
          <w:bdr w:val="none" w:sz="0" w:space="0" w:color="auto" w:frame="1"/>
          <w:lang w:val="en-MY"/>
        </w:rPr>
        <w:t> </w:t>
      </w:r>
    </w:p>
    <w:p w14:paraId="276573BA"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    if ( (dockingpose-&gt;markers[0].id==0 &amp;&amp; transz[0]&lt;0.27) || (dockingpose-&gt;markers[0].id==1 &amp;&amp; transz[1]&lt;0.27) )</w:t>
      </w:r>
      <w:r w:rsidRPr="00F0717D">
        <w:rPr>
          <w:rFonts w:ascii="Consolas" w:eastAsia="Times New Roman" w:hAnsi="Consolas" w:cs="Times New Roman"/>
          <w:color w:val="000000"/>
          <w:sz w:val="18"/>
          <w:szCs w:val="18"/>
          <w:bdr w:val="none" w:sz="0" w:space="0" w:color="auto" w:frame="1"/>
          <w:lang w:val="en-MY"/>
        </w:rPr>
        <w:t> </w:t>
      </w:r>
    </w:p>
    <w:p w14:paraId="7A1565E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8200"/>
          <w:sz w:val="18"/>
          <w:szCs w:val="18"/>
          <w:bdr w:val="none" w:sz="0" w:space="0" w:color="auto" w:frame="1"/>
          <w:lang w:val="en-MY"/>
        </w:rPr>
        <w:t>      Reverse(tv, rv, sv, vel, check);*/</w:t>
      </w:r>
      <w:r w:rsidRPr="00F0717D">
        <w:rPr>
          <w:rFonts w:ascii="Consolas" w:eastAsia="Times New Roman" w:hAnsi="Consolas" w:cs="Times New Roman"/>
          <w:color w:val="000000"/>
          <w:sz w:val="18"/>
          <w:szCs w:val="18"/>
          <w:bdr w:val="none" w:sz="0" w:space="0" w:color="auto" w:frame="1"/>
          <w:lang w:val="en-MY"/>
        </w:rPr>
        <w:t>  </w:t>
      </w:r>
    </w:p>
    <w:p w14:paraId="21F2896D"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708ECF4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vel.angular.z = rv;  </w:t>
      </w:r>
    </w:p>
    <w:p w14:paraId="31B27E8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vel.linear.x = -tv;  </w:t>
      </w:r>
    </w:p>
    <w:p w14:paraId="27ABFF3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vel.linear.y = -sv;  </w:t>
      </w:r>
    </w:p>
    <w:p w14:paraId="0C69DCF6"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ub_vel.publish(vel);  </w:t>
      </w:r>
    </w:p>
    <w:p w14:paraId="544E7AE5"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61CD7F80"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color w:val="008200"/>
          <w:sz w:val="18"/>
          <w:szCs w:val="18"/>
          <w:bdr w:val="none" w:sz="0" w:space="0" w:color="auto" w:frame="1"/>
          <w:lang w:val="en-MY"/>
        </w:rPr>
        <w:t>//Printing Info</w:t>
      </w:r>
      <w:r w:rsidRPr="00F0717D">
        <w:rPr>
          <w:rFonts w:ascii="Consolas" w:eastAsia="Times New Roman" w:hAnsi="Consolas" w:cs="Times New Roman"/>
          <w:color w:val="000000"/>
          <w:sz w:val="18"/>
          <w:szCs w:val="18"/>
          <w:bdr w:val="none" w:sz="0" w:space="0" w:color="auto" w:frame="1"/>
          <w:lang w:val="en-MY"/>
        </w:rPr>
        <w:t>  </w:t>
      </w:r>
    </w:p>
    <w:p w14:paraId="23A14950"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r w:rsidRPr="00F0717D">
        <w:rPr>
          <w:rFonts w:ascii="Consolas" w:eastAsia="Times New Roman" w:hAnsi="Consolas" w:cs="Times New Roman"/>
          <w:b/>
          <w:bCs/>
          <w:color w:val="006699"/>
          <w:sz w:val="18"/>
          <w:szCs w:val="18"/>
          <w:bdr w:val="none" w:sz="0" w:space="0" w:color="auto" w:frame="1"/>
          <w:lang w:val="en-MY"/>
        </w:rPr>
        <w:t>if</w:t>
      </w:r>
      <w:r w:rsidRPr="00F0717D">
        <w:rPr>
          <w:rFonts w:ascii="Consolas" w:eastAsia="Times New Roman" w:hAnsi="Consolas" w:cs="Times New Roman"/>
          <w:color w:val="000000"/>
          <w:sz w:val="18"/>
          <w:szCs w:val="18"/>
          <w:bdr w:val="none" w:sz="0" w:space="0" w:color="auto" w:frame="1"/>
          <w:lang w:val="en-MY"/>
        </w:rPr>
        <w:t> (g_Docked==0 &amp;&amp; g_CheckPoint&lt;p_CheckPointCount)  </w:t>
      </w:r>
    </w:p>
    <w:p w14:paraId="7D86468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234D4373"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INFO(</w:t>
      </w:r>
      <w:r w:rsidRPr="00F0717D">
        <w:rPr>
          <w:rFonts w:ascii="Consolas" w:eastAsia="Times New Roman" w:hAnsi="Consolas" w:cs="Times New Roman"/>
          <w:color w:val="0000FF"/>
          <w:sz w:val="18"/>
          <w:szCs w:val="18"/>
          <w:bdr w:val="none" w:sz="0" w:space="0" w:color="auto" w:frame="1"/>
          <w:lang w:val="en-MY"/>
        </w:rPr>
        <w:t>"tv:%f, sv:%f, rv:%f\n\n"</w:t>
      </w:r>
      <w:r w:rsidRPr="00F0717D">
        <w:rPr>
          <w:rFonts w:ascii="Consolas" w:eastAsia="Times New Roman" w:hAnsi="Consolas" w:cs="Times New Roman"/>
          <w:color w:val="000000"/>
          <w:sz w:val="18"/>
          <w:szCs w:val="18"/>
          <w:bdr w:val="none" w:sz="0" w:space="0" w:color="auto" w:frame="1"/>
          <w:lang w:val="en-MY"/>
        </w:rPr>
        <w:t>, tv, sv, rv);  </w:t>
      </w:r>
    </w:p>
    <w:p w14:paraId="66215D7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INFO(</w:t>
      </w:r>
      <w:r w:rsidRPr="00F0717D">
        <w:rPr>
          <w:rFonts w:ascii="Consolas" w:eastAsia="Times New Roman" w:hAnsi="Consolas" w:cs="Times New Roman"/>
          <w:color w:val="0000FF"/>
          <w:sz w:val="18"/>
          <w:szCs w:val="18"/>
          <w:bdr w:val="none" w:sz="0" w:space="0" w:color="auto" w:frame="1"/>
          <w:lang w:val="en-MY"/>
        </w:rPr>
        <w:t>"dock done: %d"</w:t>
      </w:r>
      <w:r w:rsidRPr="00F0717D">
        <w:rPr>
          <w:rFonts w:ascii="Consolas" w:eastAsia="Times New Roman" w:hAnsi="Consolas" w:cs="Times New Roman"/>
          <w:color w:val="000000"/>
          <w:sz w:val="18"/>
          <w:szCs w:val="18"/>
          <w:bdr w:val="none" w:sz="0" w:space="0" w:color="auto" w:frame="1"/>
          <w:lang w:val="en-MY"/>
        </w:rPr>
        <w:t>, g_CheckPoint);  </w:t>
      </w:r>
    </w:p>
    <w:p w14:paraId="290C1532"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INFO(</w:t>
      </w:r>
      <w:r w:rsidRPr="00F0717D">
        <w:rPr>
          <w:rFonts w:ascii="Consolas" w:eastAsia="Times New Roman" w:hAnsi="Consolas" w:cs="Times New Roman"/>
          <w:color w:val="0000FF"/>
          <w:sz w:val="18"/>
          <w:szCs w:val="18"/>
          <w:bdr w:val="none" w:sz="0" w:space="0" w:color="auto" w:frame="1"/>
          <w:lang w:val="en-MY"/>
        </w:rPr>
        <w:t>"Heading: %d"</w:t>
      </w:r>
      <w:r w:rsidRPr="00F0717D">
        <w:rPr>
          <w:rFonts w:ascii="Consolas" w:eastAsia="Times New Roman" w:hAnsi="Consolas" w:cs="Times New Roman"/>
          <w:color w:val="000000"/>
          <w:sz w:val="18"/>
          <w:szCs w:val="18"/>
          <w:bdr w:val="none" w:sz="0" w:space="0" w:color="auto" w:frame="1"/>
          <w:lang w:val="en-MY"/>
        </w:rPr>
        <w:t>, heading);  </w:t>
      </w:r>
    </w:p>
    <w:p w14:paraId="4F95ED04"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_INFO(</w:t>
      </w:r>
      <w:r w:rsidRPr="00F0717D">
        <w:rPr>
          <w:rFonts w:ascii="Consolas" w:eastAsia="Times New Roman" w:hAnsi="Consolas" w:cs="Times New Roman"/>
          <w:color w:val="0000FF"/>
          <w:sz w:val="18"/>
          <w:szCs w:val="18"/>
          <w:bdr w:val="none" w:sz="0" w:space="0" w:color="auto" w:frame="1"/>
          <w:lang w:val="en-MY"/>
        </w:rPr>
        <w:t>"Docked: %d"</w:t>
      </w:r>
      <w:r w:rsidRPr="00F0717D">
        <w:rPr>
          <w:rFonts w:ascii="Consolas" w:eastAsia="Times New Roman" w:hAnsi="Consolas" w:cs="Times New Roman"/>
          <w:color w:val="000000"/>
          <w:sz w:val="18"/>
          <w:szCs w:val="18"/>
          <w:bdr w:val="none" w:sz="0" w:space="0" w:color="auto" w:frame="1"/>
          <w:lang w:val="en-MY"/>
        </w:rPr>
        <w:t>, g_Docked);  </w:t>
      </w:r>
    </w:p>
    <w:p w14:paraId="45B281BA"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  </w:t>
      </w:r>
    </w:p>
    <w:p w14:paraId="6C279D27"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46C4C02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050D647B"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b/>
          <w:bCs/>
          <w:color w:val="2E8B57"/>
          <w:sz w:val="18"/>
          <w:szCs w:val="18"/>
          <w:bdr w:val="none" w:sz="0" w:space="0" w:color="auto" w:frame="1"/>
          <w:lang w:val="en-MY"/>
        </w:rPr>
        <w:t>int</w:t>
      </w:r>
      <w:r w:rsidRPr="00F0717D">
        <w:rPr>
          <w:rFonts w:ascii="Consolas" w:eastAsia="Times New Roman" w:hAnsi="Consolas" w:cs="Times New Roman"/>
          <w:color w:val="000000"/>
          <w:sz w:val="18"/>
          <w:szCs w:val="18"/>
          <w:bdr w:val="none" w:sz="0" w:space="0" w:color="auto" w:frame="1"/>
          <w:lang w:val="en-MY"/>
        </w:rPr>
        <w:t> main(</w:t>
      </w:r>
      <w:r w:rsidRPr="00F0717D">
        <w:rPr>
          <w:rFonts w:ascii="Consolas" w:eastAsia="Times New Roman" w:hAnsi="Consolas" w:cs="Times New Roman"/>
          <w:b/>
          <w:bCs/>
          <w:color w:val="2E8B57"/>
          <w:sz w:val="18"/>
          <w:szCs w:val="18"/>
          <w:bdr w:val="none" w:sz="0" w:space="0" w:color="auto" w:frame="1"/>
          <w:lang w:val="en-MY"/>
        </w:rPr>
        <w:t>int</w:t>
      </w:r>
      <w:r w:rsidRPr="00F0717D">
        <w:rPr>
          <w:rFonts w:ascii="Consolas" w:eastAsia="Times New Roman" w:hAnsi="Consolas" w:cs="Times New Roman"/>
          <w:color w:val="000000"/>
          <w:sz w:val="18"/>
          <w:szCs w:val="18"/>
          <w:bdr w:val="none" w:sz="0" w:space="0" w:color="auto" w:frame="1"/>
          <w:lang w:val="en-MY"/>
        </w:rPr>
        <w:t> argc, </w:t>
      </w:r>
      <w:r w:rsidRPr="00F0717D">
        <w:rPr>
          <w:rFonts w:ascii="Consolas" w:eastAsia="Times New Roman" w:hAnsi="Consolas" w:cs="Times New Roman"/>
          <w:b/>
          <w:bCs/>
          <w:color w:val="2E8B57"/>
          <w:sz w:val="18"/>
          <w:szCs w:val="18"/>
          <w:bdr w:val="none" w:sz="0" w:space="0" w:color="auto" w:frame="1"/>
          <w:lang w:val="en-MY"/>
        </w:rPr>
        <w:t>char</w:t>
      </w:r>
      <w:r w:rsidRPr="00F0717D">
        <w:rPr>
          <w:rFonts w:ascii="Consolas" w:eastAsia="Times New Roman" w:hAnsi="Consolas" w:cs="Times New Roman"/>
          <w:color w:val="000000"/>
          <w:sz w:val="18"/>
          <w:szCs w:val="18"/>
          <w:bdr w:val="none" w:sz="0" w:space="0" w:color="auto" w:frame="1"/>
          <w:lang w:val="en-MY"/>
        </w:rPr>
        <w:t> **argv)  </w:t>
      </w:r>
    </w:p>
    <w:p w14:paraId="6DD465E6"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085610A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init(argc, argv, </w:t>
      </w:r>
      <w:r w:rsidRPr="00F0717D">
        <w:rPr>
          <w:rFonts w:ascii="Consolas" w:eastAsia="Times New Roman" w:hAnsi="Consolas" w:cs="Times New Roman"/>
          <w:color w:val="0000FF"/>
          <w:sz w:val="18"/>
          <w:szCs w:val="18"/>
          <w:bdr w:val="none" w:sz="0" w:space="0" w:color="auto" w:frame="1"/>
          <w:lang w:val="en-MY"/>
        </w:rPr>
        <w:t>"Docking"</w:t>
      </w:r>
      <w:r w:rsidRPr="00F0717D">
        <w:rPr>
          <w:rFonts w:ascii="Consolas" w:eastAsia="Times New Roman" w:hAnsi="Consolas" w:cs="Times New Roman"/>
          <w:color w:val="000000"/>
          <w:sz w:val="18"/>
          <w:szCs w:val="18"/>
          <w:bdr w:val="none" w:sz="0" w:space="0" w:color="auto" w:frame="1"/>
          <w:lang w:val="en-MY"/>
        </w:rPr>
        <w:t>);  </w:t>
      </w:r>
    </w:p>
    <w:p w14:paraId="68C8D5D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NodeHandle nh;  </w:t>
      </w:r>
    </w:p>
    <w:p w14:paraId="7BC17645"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NodeHandle pnh(</w:t>
      </w:r>
      <w:r w:rsidRPr="00F0717D">
        <w:rPr>
          <w:rFonts w:ascii="Consolas" w:eastAsia="Times New Roman" w:hAnsi="Consolas" w:cs="Times New Roman"/>
          <w:color w:val="0000FF"/>
          <w:sz w:val="18"/>
          <w:szCs w:val="18"/>
          <w:bdr w:val="none" w:sz="0" w:space="0" w:color="auto" w:frame="1"/>
          <w:lang w:val="en-MY"/>
        </w:rPr>
        <w:t>"~"</w:t>
      </w:r>
      <w:r w:rsidRPr="00F0717D">
        <w:rPr>
          <w:rFonts w:ascii="Consolas" w:eastAsia="Times New Roman" w:hAnsi="Consolas" w:cs="Times New Roman"/>
          <w:color w:val="000000"/>
          <w:sz w:val="18"/>
          <w:szCs w:val="18"/>
          <w:bdr w:val="none" w:sz="0" w:space="0" w:color="auto" w:frame="1"/>
          <w:lang w:val="en-MY"/>
        </w:rPr>
        <w:t>);  </w:t>
      </w:r>
    </w:p>
    <w:p w14:paraId="47E31FFD"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6F4F0E8A"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nh.param&lt;</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gt;(</w:t>
      </w:r>
      <w:r w:rsidRPr="00F0717D">
        <w:rPr>
          <w:rFonts w:ascii="Consolas" w:eastAsia="Times New Roman" w:hAnsi="Consolas" w:cs="Times New Roman"/>
          <w:color w:val="0000FF"/>
          <w:sz w:val="18"/>
          <w:szCs w:val="18"/>
          <w:bdr w:val="none" w:sz="0" w:space="0" w:color="auto" w:frame="1"/>
          <w:lang w:val="en-MY"/>
        </w:rPr>
        <w:t>"zError"</w:t>
      </w:r>
      <w:r w:rsidRPr="00F0717D">
        <w:rPr>
          <w:rFonts w:ascii="Consolas" w:eastAsia="Times New Roman" w:hAnsi="Consolas" w:cs="Times New Roman"/>
          <w:color w:val="000000"/>
          <w:sz w:val="18"/>
          <w:szCs w:val="18"/>
          <w:bdr w:val="none" w:sz="0" w:space="0" w:color="auto" w:frame="1"/>
          <w:lang w:val="en-MY"/>
        </w:rPr>
        <w:t>, p_zError, 0.03);  </w:t>
      </w:r>
    </w:p>
    <w:p w14:paraId="46EDB7F9"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lastRenderedPageBreak/>
        <w:t>  pnh.param&lt;</w:t>
      </w:r>
      <w:r w:rsidRPr="00F0717D">
        <w:rPr>
          <w:rFonts w:ascii="Consolas" w:eastAsia="Times New Roman" w:hAnsi="Consolas" w:cs="Times New Roman"/>
          <w:b/>
          <w:bCs/>
          <w:color w:val="2E8B57"/>
          <w:sz w:val="18"/>
          <w:szCs w:val="18"/>
          <w:bdr w:val="none" w:sz="0" w:space="0" w:color="auto" w:frame="1"/>
          <w:lang w:val="en-MY"/>
        </w:rPr>
        <w:t>double</w:t>
      </w:r>
      <w:r w:rsidRPr="00F0717D">
        <w:rPr>
          <w:rFonts w:ascii="Consolas" w:eastAsia="Times New Roman" w:hAnsi="Consolas" w:cs="Times New Roman"/>
          <w:color w:val="000000"/>
          <w:sz w:val="18"/>
          <w:szCs w:val="18"/>
          <w:bdr w:val="none" w:sz="0" w:space="0" w:color="auto" w:frame="1"/>
          <w:lang w:val="en-MY"/>
        </w:rPr>
        <w:t>&gt;(</w:t>
      </w:r>
      <w:r w:rsidRPr="00F0717D">
        <w:rPr>
          <w:rFonts w:ascii="Consolas" w:eastAsia="Times New Roman" w:hAnsi="Consolas" w:cs="Times New Roman"/>
          <w:color w:val="0000FF"/>
          <w:sz w:val="18"/>
          <w:szCs w:val="18"/>
          <w:bdr w:val="none" w:sz="0" w:space="0" w:color="auto" w:frame="1"/>
          <w:lang w:val="en-MY"/>
        </w:rPr>
        <w:t>"ReverseDistance"</w:t>
      </w:r>
      <w:r w:rsidRPr="00F0717D">
        <w:rPr>
          <w:rFonts w:ascii="Consolas" w:eastAsia="Times New Roman" w:hAnsi="Consolas" w:cs="Times New Roman"/>
          <w:color w:val="000000"/>
          <w:sz w:val="18"/>
          <w:szCs w:val="18"/>
          <w:bdr w:val="none" w:sz="0" w:space="0" w:color="auto" w:frame="1"/>
          <w:lang w:val="en-MY"/>
        </w:rPr>
        <w:t>, p_ReverseDistance, 0.65);  </w:t>
      </w:r>
    </w:p>
    <w:p w14:paraId="28B79E68"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nh.param&lt;</w:t>
      </w:r>
      <w:r w:rsidRPr="00F0717D">
        <w:rPr>
          <w:rFonts w:ascii="Consolas" w:eastAsia="Times New Roman" w:hAnsi="Consolas" w:cs="Times New Roman"/>
          <w:b/>
          <w:bCs/>
          <w:color w:val="2E8B57"/>
          <w:sz w:val="18"/>
          <w:szCs w:val="18"/>
          <w:bdr w:val="none" w:sz="0" w:space="0" w:color="auto" w:frame="1"/>
          <w:lang w:val="en-MY"/>
        </w:rPr>
        <w:t>int</w:t>
      </w:r>
      <w:r w:rsidRPr="00F0717D">
        <w:rPr>
          <w:rFonts w:ascii="Consolas" w:eastAsia="Times New Roman" w:hAnsi="Consolas" w:cs="Times New Roman"/>
          <w:color w:val="000000"/>
          <w:sz w:val="18"/>
          <w:szCs w:val="18"/>
          <w:bdr w:val="none" w:sz="0" w:space="0" w:color="auto" w:frame="1"/>
          <w:lang w:val="en-MY"/>
        </w:rPr>
        <w:t>&gt;(</w:t>
      </w:r>
      <w:r w:rsidRPr="00F0717D">
        <w:rPr>
          <w:rFonts w:ascii="Consolas" w:eastAsia="Times New Roman" w:hAnsi="Consolas" w:cs="Times New Roman"/>
          <w:color w:val="0000FF"/>
          <w:sz w:val="18"/>
          <w:szCs w:val="18"/>
          <w:bdr w:val="none" w:sz="0" w:space="0" w:color="auto" w:frame="1"/>
          <w:lang w:val="en-MY"/>
        </w:rPr>
        <w:t>"CheckPointCount"</w:t>
      </w:r>
      <w:r w:rsidRPr="00F0717D">
        <w:rPr>
          <w:rFonts w:ascii="Consolas" w:eastAsia="Times New Roman" w:hAnsi="Consolas" w:cs="Times New Roman"/>
          <w:color w:val="000000"/>
          <w:sz w:val="18"/>
          <w:szCs w:val="18"/>
          <w:bdr w:val="none" w:sz="0" w:space="0" w:color="auto" w:frame="1"/>
          <w:lang w:val="en-MY"/>
        </w:rPr>
        <w:t>, p_CheckPointCount, 30);  </w:t>
      </w:r>
    </w:p>
    <w:p w14:paraId="2744B22E"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1174639C"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ub_vel = nh.advertise&lt;geometry_msgs::Twist&gt;(</w:t>
      </w:r>
      <w:r w:rsidRPr="00F0717D">
        <w:rPr>
          <w:rFonts w:ascii="Consolas" w:eastAsia="Times New Roman" w:hAnsi="Consolas" w:cs="Times New Roman"/>
          <w:color w:val="0000FF"/>
          <w:sz w:val="18"/>
          <w:szCs w:val="18"/>
          <w:bdr w:val="none" w:sz="0" w:space="0" w:color="auto" w:frame="1"/>
          <w:lang w:val="en-MY"/>
        </w:rPr>
        <w:t>"cmd_vel"</w:t>
      </w:r>
      <w:r w:rsidRPr="00F0717D">
        <w:rPr>
          <w:rFonts w:ascii="Consolas" w:eastAsia="Times New Roman" w:hAnsi="Consolas" w:cs="Times New Roman"/>
          <w:color w:val="000000"/>
          <w:sz w:val="18"/>
          <w:szCs w:val="18"/>
          <w:bdr w:val="none" w:sz="0" w:space="0" w:color="auto" w:frame="1"/>
          <w:lang w:val="en-MY"/>
        </w:rPr>
        <w:t>,1);  </w:t>
      </w:r>
    </w:p>
    <w:p w14:paraId="391E036E"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pub_FinalCheck = nh.advertise&lt;docking::FinalCheck&gt;(</w:t>
      </w:r>
      <w:r w:rsidRPr="00F0717D">
        <w:rPr>
          <w:rFonts w:ascii="Consolas" w:eastAsia="Times New Roman" w:hAnsi="Consolas" w:cs="Times New Roman"/>
          <w:color w:val="0000FF"/>
          <w:sz w:val="18"/>
          <w:szCs w:val="18"/>
          <w:bdr w:val="none" w:sz="0" w:space="0" w:color="auto" w:frame="1"/>
          <w:lang w:val="en-MY"/>
        </w:rPr>
        <w:t>"FinalCheck"</w:t>
      </w:r>
      <w:r w:rsidRPr="00F0717D">
        <w:rPr>
          <w:rFonts w:ascii="Consolas" w:eastAsia="Times New Roman" w:hAnsi="Consolas" w:cs="Times New Roman"/>
          <w:color w:val="000000"/>
          <w:sz w:val="18"/>
          <w:szCs w:val="18"/>
          <w:bdr w:val="none" w:sz="0" w:space="0" w:color="auto" w:frame="1"/>
          <w:lang w:val="en-MY"/>
        </w:rPr>
        <w:t>,1);  </w:t>
      </w:r>
    </w:p>
    <w:p w14:paraId="4F766FCC"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0DABC0FA"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Subscriber sub_pose = nh.subscribe(</w:t>
      </w:r>
      <w:r w:rsidRPr="00F0717D">
        <w:rPr>
          <w:rFonts w:ascii="Consolas" w:eastAsia="Times New Roman" w:hAnsi="Consolas" w:cs="Times New Roman"/>
          <w:color w:val="0000FF"/>
          <w:sz w:val="18"/>
          <w:szCs w:val="18"/>
          <w:bdr w:val="none" w:sz="0" w:space="0" w:color="auto" w:frame="1"/>
          <w:lang w:val="en-MY"/>
        </w:rPr>
        <w:t>"ar_pose_marker_Small"</w:t>
      </w:r>
      <w:r w:rsidRPr="00F0717D">
        <w:rPr>
          <w:rFonts w:ascii="Consolas" w:eastAsia="Times New Roman" w:hAnsi="Consolas" w:cs="Times New Roman"/>
          <w:color w:val="000000"/>
          <w:sz w:val="18"/>
          <w:szCs w:val="18"/>
          <w:bdr w:val="none" w:sz="0" w:space="0" w:color="auto" w:frame="1"/>
          <w:lang w:val="en-MY"/>
        </w:rPr>
        <w:t>,50,&amp;DockingCallBack);  </w:t>
      </w:r>
    </w:p>
    <w:p w14:paraId="1116DE76"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Subscriber sub_ChargingVoltage = nh.subscribe(</w:t>
      </w:r>
      <w:r w:rsidRPr="00F0717D">
        <w:rPr>
          <w:rFonts w:ascii="Consolas" w:eastAsia="Times New Roman" w:hAnsi="Consolas" w:cs="Times New Roman"/>
          <w:color w:val="0000FF"/>
          <w:sz w:val="18"/>
          <w:szCs w:val="18"/>
          <w:bdr w:val="none" w:sz="0" w:space="0" w:color="auto" w:frame="1"/>
          <w:lang w:val="en-MY"/>
        </w:rPr>
        <w:t>"chargingvoltage"</w:t>
      </w:r>
      <w:r w:rsidRPr="00F0717D">
        <w:rPr>
          <w:rFonts w:ascii="Consolas" w:eastAsia="Times New Roman" w:hAnsi="Consolas" w:cs="Times New Roman"/>
          <w:color w:val="000000"/>
          <w:sz w:val="18"/>
          <w:szCs w:val="18"/>
          <w:bdr w:val="none" w:sz="0" w:space="0" w:color="auto" w:frame="1"/>
          <w:lang w:val="en-MY"/>
        </w:rPr>
        <w:t>,1000,&amp;ChargingVoltageCallBack);  </w:t>
      </w:r>
    </w:p>
    <w:p w14:paraId="35610BB7"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Subscriber sub_reverse = nh.subscribe(</w:t>
      </w:r>
      <w:r w:rsidRPr="00F0717D">
        <w:rPr>
          <w:rFonts w:ascii="Consolas" w:eastAsia="Times New Roman" w:hAnsi="Consolas" w:cs="Times New Roman"/>
          <w:color w:val="0000FF"/>
          <w:sz w:val="18"/>
          <w:szCs w:val="18"/>
          <w:bdr w:val="none" w:sz="0" w:space="0" w:color="auto" w:frame="1"/>
          <w:lang w:val="en-MY"/>
        </w:rPr>
        <w:t>"FinalCheck"</w:t>
      </w:r>
      <w:r w:rsidRPr="00F0717D">
        <w:rPr>
          <w:rFonts w:ascii="Consolas" w:eastAsia="Times New Roman" w:hAnsi="Consolas" w:cs="Times New Roman"/>
          <w:color w:val="000000"/>
          <w:sz w:val="18"/>
          <w:szCs w:val="18"/>
          <w:bdr w:val="none" w:sz="0" w:space="0" w:color="auto" w:frame="1"/>
          <w:lang w:val="en-MY"/>
        </w:rPr>
        <w:t>,10,&amp;ReverseCallBack);  </w:t>
      </w:r>
    </w:p>
    <w:p w14:paraId="670B43D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3635AF0C" w14:textId="77777777" w:rsidR="00733610" w:rsidRPr="00F0717D" w:rsidRDefault="00733610" w:rsidP="00D45330">
      <w:pPr>
        <w:numPr>
          <w:ilvl w:val="0"/>
          <w:numId w:val="23"/>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ros::spin();  </w:t>
      </w:r>
    </w:p>
    <w:p w14:paraId="44893E72" w14:textId="77777777" w:rsidR="00733610" w:rsidRPr="00F0717D" w:rsidRDefault="00733610" w:rsidP="00D45330">
      <w:pPr>
        <w:numPr>
          <w:ilvl w:val="0"/>
          <w:numId w:val="23"/>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F0717D">
        <w:rPr>
          <w:rFonts w:ascii="Consolas" w:eastAsia="Times New Roman" w:hAnsi="Consolas" w:cs="Times New Roman"/>
          <w:color w:val="000000"/>
          <w:sz w:val="18"/>
          <w:szCs w:val="18"/>
          <w:bdr w:val="none" w:sz="0" w:space="0" w:color="auto" w:frame="1"/>
          <w:lang w:val="en-MY"/>
        </w:rPr>
        <w:t>}  </w:t>
      </w:r>
    </w:p>
    <w:p w14:paraId="5ADF1951" w14:textId="0DED9174" w:rsidR="004D46F4" w:rsidRDefault="004D46F4">
      <w:pPr>
        <w:rPr>
          <w:rFonts w:asciiTheme="majorHAnsi" w:eastAsiaTheme="majorEastAsia" w:hAnsiTheme="majorHAnsi" w:cstheme="majorBidi"/>
          <w:b/>
          <w:sz w:val="36"/>
          <w:szCs w:val="26"/>
        </w:rPr>
      </w:pPr>
      <w:r>
        <w:br w:type="page"/>
      </w:r>
    </w:p>
    <w:p w14:paraId="624B7FC5" w14:textId="5D81E29A" w:rsidR="004D46F4" w:rsidRDefault="004D46F4" w:rsidP="004D46F4">
      <w:pPr>
        <w:pStyle w:val="HeadingII"/>
        <w:numPr>
          <w:ilvl w:val="0"/>
          <w:numId w:val="12"/>
        </w:numPr>
      </w:pPr>
      <w:bookmarkStart w:id="513" w:name="_Toc4844193"/>
      <w:r>
        <w:lastRenderedPageBreak/>
        <w:t>Laser Docked Check Source Code</w:t>
      </w:r>
      <w:bookmarkEnd w:id="513"/>
    </w:p>
    <w:p w14:paraId="1335C993"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808080"/>
          <w:sz w:val="18"/>
          <w:szCs w:val="18"/>
          <w:bdr w:val="none" w:sz="0" w:space="0" w:color="auto" w:frame="1"/>
          <w:lang w:val="en-MY"/>
        </w:rPr>
        <w:t>#include "ros/ros.h"</w:t>
      </w:r>
      <w:r w:rsidRPr="00733610">
        <w:rPr>
          <w:rFonts w:ascii="Consolas" w:eastAsia="Times New Roman" w:hAnsi="Consolas" w:cs="Times New Roman"/>
          <w:color w:val="000000"/>
          <w:sz w:val="18"/>
          <w:szCs w:val="18"/>
          <w:bdr w:val="none" w:sz="0" w:space="0" w:color="auto" w:frame="1"/>
          <w:lang w:val="en-MY"/>
        </w:rPr>
        <w:t>  </w:t>
      </w:r>
    </w:p>
    <w:p w14:paraId="1182C640"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808080"/>
          <w:sz w:val="18"/>
          <w:szCs w:val="18"/>
          <w:bdr w:val="none" w:sz="0" w:space="0" w:color="auto" w:frame="1"/>
          <w:lang w:val="en-MY"/>
        </w:rPr>
        <w:t>#include "std_msgs/Float32.h"</w:t>
      </w:r>
      <w:r w:rsidRPr="00733610">
        <w:rPr>
          <w:rFonts w:ascii="Consolas" w:eastAsia="Times New Roman" w:hAnsi="Consolas" w:cs="Times New Roman"/>
          <w:color w:val="000000"/>
          <w:sz w:val="18"/>
          <w:szCs w:val="18"/>
          <w:bdr w:val="none" w:sz="0" w:space="0" w:color="auto" w:frame="1"/>
          <w:lang w:val="en-MY"/>
        </w:rPr>
        <w:t>  </w:t>
      </w:r>
    </w:p>
    <w:p w14:paraId="60FC416A"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808080"/>
          <w:sz w:val="18"/>
          <w:szCs w:val="18"/>
          <w:bdr w:val="none" w:sz="0" w:space="0" w:color="auto" w:frame="1"/>
          <w:lang w:val="en-MY"/>
        </w:rPr>
        <w:t>#include "geometry_msgs/Twist.h"</w:t>
      </w:r>
      <w:r w:rsidRPr="00733610">
        <w:rPr>
          <w:rFonts w:ascii="Consolas" w:eastAsia="Times New Roman" w:hAnsi="Consolas" w:cs="Times New Roman"/>
          <w:color w:val="000000"/>
          <w:sz w:val="18"/>
          <w:szCs w:val="18"/>
          <w:bdr w:val="none" w:sz="0" w:space="0" w:color="auto" w:frame="1"/>
          <w:lang w:val="en-MY"/>
        </w:rPr>
        <w:t>  </w:t>
      </w:r>
    </w:p>
    <w:p w14:paraId="48667A3D"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808080"/>
          <w:sz w:val="18"/>
          <w:szCs w:val="18"/>
          <w:bdr w:val="none" w:sz="0" w:space="0" w:color="auto" w:frame="1"/>
          <w:lang w:val="en-MY"/>
        </w:rPr>
        <w:t>#include "docking/FinalCheck.h"</w:t>
      </w:r>
      <w:r w:rsidRPr="00733610">
        <w:rPr>
          <w:rFonts w:ascii="Consolas" w:eastAsia="Times New Roman" w:hAnsi="Consolas" w:cs="Times New Roman"/>
          <w:color w:val="000000"/>
          <w:sz w:val="18"/>
          <w:szCs w:val="18"/>
          <w:bdr w:val="none" w:sz="0" w:space="0" w:color="auto" w:frame="1"/>
          <w:lang w:val="en-MY"/>
        </w:rPr>
        <w:t>  </w:t>
      </w:r>
    </w:p>
    <w:p w14:paraId="1E6C643B"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808080"/>
          <w:sz w:val="18"/>
          <w:szCs w:val="18"/>
          <w:bdr w:val="none" w:sz="0" w:space="0" w:color="auto" w:frame="1"/>
          <w:lang w:val="en-MY"/>
        </w:rPr>
        <w:t>#include &lt;math.h&gt;</w:t>
      </w:r>
      <w:r w:rsidRPr="00733610">
        <w:rPr>
          <w:rFonts w:ascii="Consolas" w:eastAsia="Times New Roman" w:hAnsi="Consolas" w:cs="Times New Roman"/>
          <w:color w:val="000000"/>
          <w:sz w:val="18"/>
          <w:szCs w:val="18"/>
          <w:bdr w:val="none" w:sz="0" w:space="0" w:color="auto" w:frame="1"/>
          <w:lang w:val="en-MY"/>
        </w:rPr>
        <w:t>  </w:t>
      </w:r>
    </w:p>
    <w:p w14:paraId="3F4DFEC1"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808080"/>
          <w:sz w:val="18"/>
          <w:szCs w:val="18"/>
          <w:bdr w:val="none" w:sz="0" w:space="0" w:color="auto" w:frame="1"/>
          <w:lang w:val="en-MY"/>
        </w:rPr>
        <w:t>#include &lt;sensor_msgs/LaserScan.h&gt;</w:t>
      </w:r>
      <w:r w:rsidRPr="00733610">
        <w:rPr>
          <w:rFonts w:ascii="Consolas" w:eastAsia="Times New Roman" w:hAnsi="Consolas" w:cs="Times New Roman"/>
          <w:color w:val="000000"/>
          <w:sz w:val="18"/>
          <w:szCs w:val="18"/>
          <w:bdr w:val="none" w:sz="0" w:space="0" w:color="auto" w:frame="1"/>
          <w:lang w:val="en-MY"/>
        </w:rPr>
        <w:t>  </w:t>
      </w:r>
    </w:p>
    <w:p w14:paraId="2E330B5B"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77476258"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w:t>
      </w:r>
      <w:r w:rsidRPr="00733610">
        <w:rPr>
          <w:rFonts w:ascii="Consolas" w:eastAsia="Times New Roman" w:hAnsi="Consolas" w:cs="Times New Roman"/>
          <w:color w:val="000000"/>
          <w:sz w:val="18"/>
          <w:szCs w:val="18"/>
          <w:bdr w:val="none" w:sz="0" w:space="0" w:color="auto" w:frame="1"/>
          <w:lang w:val="en-MY"/>
        </w:rPr>
        <w:t>  </w:t>
      </w:r>
    </w:p>
    <w:p w14:paraId="0894C455"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GLOBAL VARIABLE</w:t>
      </w:r>
      <w:r w:rsidRPr="00733610">
        <w:rPr>
          <w:rFonts w:ascii="Consolas" w:eastAsia="Times New Roman" w:hAnsi="Consolas" w:cs="Times New Roman"/>
          <w:color w:val="000000"/>
          <w:sz w:val="18"/>
          <w:szCs w:val="18"/>
          <w:bdr w:val="none" w:sz="0" w:space="0" w:color="auto" w:frame="1"/>
          <w:lang w:val="en-MY"/>
        </w:rPr>
        <w:t>  </w:t>
      </w:r>
    </w:p>
    <w:p w14:paraId="4E3C95D1"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w:t>
      </w:r>
      <w:r w:rsidRPr="00733610">
        <w:rPr>
          <w:rFonts w:ascii="Consolas" w:eastAsia="Times New Roman" w:hAnsi="Consolas" w:cs="Times New Roman"/>
          <w:color w:val="000000"/>
          <w:sz w:val="18"/>
          <w:szCs w:val="18"/>
          <w:bdr w:val="none" w:sz="0" w:space="0" w:color="auto" w:frame="1"/>
          <w:lang w:val="en-MY"/>
        </w:rPr>
        <w:t>  </w:t>
      </w:r>
    </w:p>
    <w:p w14:paraId="054C61D3"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2E8B57"/>
          <w:sz w:val="18"/>
          <w:szCs w:val="18"/>
          <w:bdr w:val="none" w:sz="0" w:space="0" w:color="auto" w:frame="1"/>
          <w:lang w:val="en-MY"/>
        </w:rPr>
        <w:t>bool</w:t>
      </w:r>
      <w:r w:rsidRPr="00733610">
        <w:rPr>
          <w:rFonts w:ascii="Consolas" w:eastAsia="Times New Roman" w:hAnsi="Consolas" w:cs="Times New Roman"/>
          <w:color w:val="000000"/>
          <w:sz w:val="18"/>
          <w:szCs w:val="18"/>
          <w:bdr w:val="none" w:sz="0" w:space="0" w:color="auto" w:frame="1"/>
          <w:lang w:val="en-MY"/>
        </w:rPr>
        <w:t> g_CheckPointReached = 0;  </w:t>
      </w:r>
    </w:p>
    <w:p w14:paraId="5E518888"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2E8B57"/>
          <w:sz w:val="18"/>
          <w:szCs w:val="18"/>
          <w:bdr w:val="none" w:sz="0" w:space="0" w:color="auto" w:frame="1"/>
          <w:lang w:val="en-MY"/>
        </w:rPr>
        <w:t>bool</w:t>
      </w:r>
      <w:r w:rsidRPr="00733610">
        <w:rPr>
          <w:rFonts w:ascii="Consolas" w:eastAsia="Times New Roman" w:hAnsi="Consolas" w:cs="Times New Roman"/>
          <w:color w:val="000000"/>
          <w:sz w:val="18"/>
          <w:szCs w:val="18"/>
          <w:bdr w:val="none" w:sz="0" w:space="0" w:color="auto" w:frame="1"/>
          <w:lang w:val="en-MY"/>
        </w:rPr>
        <w:t> g_MovingBack = 0;  </w:t>
      </w:r>
    </w:p>
    <w:p w14:paraId="78EFC20A"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2E8B57"/>
          <w:sz w:val="18"/>
          <w:szCs w:val="18"/>
          <w:bdr w:val="none" w:sz="0" w:space="0" w:color="auto" w:frame="1"/>
          <w:lang w:val="en-MY"/>
        </w:rPr>
        <w:t>bool</w:t>
      </w:r>
      <w:r w:rsidRPr="00733610">
        <w:rPr>
          <w:rFonts w:ascii="Consolas" w:eastAsia="Times New Roman" w:hAnsi="Consolas" w:cs="Times New Roman"/>
          <w:color w:val="000000"/>
          <w:sz w:val="18"/>
          <w:szCs w:val="18"/>
          <w:bdr w:val="none" w:sz="0" w:space="0" w:color="auto" w:frame="1"/>
          <w:lang w:val="en-MY"/>
        </w:rPr>
        <w:t> g_Docked = 0;  </w:t>
      </w:r>
    </w:p>
    <w:p w14:paraId="20F3E468"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 double g_max_upper = 0;</w:t>
      </w:r>
      <w:r w:rsidRPr="00733610">
        <w:rPr>
          <w:rFonts w:ascii="Consolas" w:eastAsia="Times New Roman" w:hAnsi="Consolas" w:cs="Times New Roman"/>
          <w:color w:val="000000"/>
          <w:sz w:val="18"/>
          <w:szCs w:val="18"/>
          <w:bdr w:val="none" w:sz="0" w:space="0" w:color="auto" w:frame="1"/>
          <w:lang w:val="en-MY"/>
        </w:rPr>
        <w:t>  </w:t>
      </w:r>
    </w:p>
    <w:p w14:paraId="478E3D7A"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 double g_min_upper = 0;</w:t>
      </w:r>
      <w:r w:rsidRPr="00733610">
        <w:rPr>
          <w:rFonts w:ascii="Consolas" w:eastAsia="Times New Roman" w:hAnsi="Consolas" w:cs="Times New Roman"/>
          <w:color w:val="000000"/>
          <w:sz w:val="18"/>
          <w:szCs w:val="18"/>
          <w:bdr w:val="none" w:sz="0" w:space="0" w:color="auto" w:frame="1"/>
          <w:lang w:val="en-MY"/>
        </w:rPr>
        <w:t>  </w:t>
      </w:r>
    </w:p>
    <w:p w14:paraId="36D9470A"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 double g_max_lower = 0;</w:t>
      </w:r>
      <w:r w:rsidRPr="00733610">
        <w:rPr>
          <w:rFonts w:ascii="Consolas" w:eastAsia="Times New Roman" w:hAnsi="Consolas" w:cs="Times New Roman"/>
          <w:color w:val="000000"/>
          <w:sz w:val="18"/>
          <w:szCs w:val="18"/>
          <w:bdr w:val="none" w:sz="0" w:space="0" w:color="auto" w:frame="1"/>
          <w:lang w:val="en-MY"/>
        </w:rPr>
        <w:t>  </w:t>
      </w:r>
    </w:p>
    <w:p w14:paraId="48871CAE"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 double g_min_lower = 0;</w:t>
      </w:r>
      <w:r w:rsidRPr="00733610">
        <w:rPr>
          <w:rFonts w:ascii="Consolas" w:eastAsia="Times New Roman" w:hAnsi="Consolas" w:cs="Times New Roman"/>
          <w:color w:val="000000"/>
          <w:sz w:val="18"/>
          <w:szCs w:val="18"/>
          <w:bdr w:val="none" w:sz="0" w:space="0" w:color="auto" w:frame="1"/>
          <w:lang w:val="en-MY"/>
        </w:rPr>
        <w:t>  </w:t>
      </w:r>
    </w:p>
    <w:p w14:paraId="02641515"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5489803F"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w:t>
      </w:r>
      <w:r w:rsidRPr="00733610">
        <w:rPr>
          <w:rFonts w:ascii="Consolas" w:eastAsia="Times New Roman" w:hAnsi="Consolas" w:cs="Times New Roman"/>
          <w:color w:val="000000"/>
          <w:sz w:val="18"/>
          <w:szCs w:val="18"/>
          <w:bdr w:val="none" w:sz="0" w:space="0" w:color="auto" w:frame="1"/>
          <w:lang w:val="en-MY"/>
        </w:rPr>
        <w:t>  </w:t>
      </w:r>
    </w:p>
    <w:p w14:paraId="3A09E4E1"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PARAM VARIABLE</w:t>
      </w:r>
      <w:r w:rsidRPr="00733610">
        <w:rPr>
          <w:rFonts w:ascii="Consolas" w:eastAsia="Times New Roman" w:hAnsi="Consolas" w:cs="Times New Roman"/>
          <w:color w:val="000000"/>
          <w:sz w:val="18"/>
          <w:szCs w:val="18"/>
          <w:bdr w:val="none" w:sz="0" w:space="0" w:color="auto" w:frame="1"/>
          <w:lang w:val="en-MY"/>
        </w:rPr>
        <w:t>  </w:t>
      </w:r>
    </w:p>
    <w:p w14:paraId="289E5D1D"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w:t>
      </w:r>
      <w:r w:rsidRPr="00733610">
        <w:rPr>
          <w:rFonts w:ascii="Consolas" w:eastAsia="Times New Roman" w:hAnsi="Consolas" w:cs="Times New Roman"/>
          <w:color w:val="000000"/>
          <w:sz w:val="18"/>
          <w:szCs w:val="18"/>
          <w:bdr w:val="none" w:sz="0" w:space="0" w:color="auto" w:frame="1"/>
          <w:lang w:val="en-MY"/>
        </w:rPr>
        <w:t>  </w:t>
      </w:r>
    </w:p>
    <w:p w14:paraId="5E66DF0D"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2E8B57"/>
          <w:sz w:val="18"/>
          <w:szCs w:val="18"/>
          <w:bdr w:val="none" w:sz="0" w:space="0" w:color="auto" w:frame="1"/>
          <w:lang w:val="en-MY"/>
        </w:rPr>
        <w:t>int</w:t>
      </w:r>
      <w:r w:rsidRPr="00733610">
        <w:rPr>
          <w:rFonts w:ascii="Consolas" w:eastAsia="Times New Roman" w:hAnsi="Consolas" w:cs="Times New Roman"/>
          <w:color w:val="000000"/>
          <w:sz w:val="18"/>
          <w:szCs w:val="18"/>
          <w:bdr w:val="none" w:sz="0" w:space="0" w:color="auto" w:frame="1"/>
          <w:lang w:val="en-MY"/>
        </w:rPr>
        <w:t> p_OrientValue = 16; </w:t>
      </w:r>
      <w:r w:rsidRPr="00733610">
        <w:rPr>
          <w:rFonts w:ascii="Consolas" w:eastAsia="Times New Roman" w:hAnsi="Consolas" w:cs="Times New Roman"/>
          <w:color w:val="008200"/>
          <w:sz w:val="18"/>
          <w:szCs w:val="18"/>
          <w:bdr w:val="none" w:sz="0" w:space="0" w:color="auto" w:frame="1"/>
          <w:lang w:val="en-MY"/>
        </w:rPr>
        <w:t>//a reference to compare with orient (set by user)</w:t>
      </w:r>
      <w:r w:rsidRPr="00733610">
        <w:rPr>
          <w:rFonts w:ascii="Consolas" w:eastAsia="Times New Roman" w:hAnsi="Consolas" w:cs="Times New Roman"/>
          <w:color w:val="000000"/>
          <w:sz w:val="18"/>
          <w:szCs w:val="18"/>
          <w:bdr w:val="none" w:sz="0" w:space="0" w:color="auto" w:frame="1"/>
          <w:lang w:val="en-MY"/>
        </w:rPr>
        <w:t>  </w:t>
      </w:r>
    </w:p>
    <w:p w14:paraId="2B87D46F"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2E8B57"/>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p_Tolerance = 0.016; </w:t>
      </w:r>
      <w:r w:rsidRPr="00733610">
        <w:rPr>
          <w:rFonts w:ascii="Consolas" w:eastAsia="Times New Roman" w:hAnsi="Consolas" w:cs="Times New Roman"/>
          <w:color w:val="008200"/>
          <w:sz w:val="18"/>
          <w:szCs w:val="18"/>
          <w:bdr w:val="none" w:sz="0" w:space="0" w:color="auto" w:frame="1"/>
          <w:lang w:val="en-MY"/>
        </w:rPr>
        <w:t>//the tolerance of cos(other scan dist) with respect to mid_pt_dist (set by user)</w:t>
      </w:r>
      <w:r w:rsidRPr="00733610">
        <w:rPr>
          <w:rFonts w:ascii="Consolas" w:eastAsia="Times New Roman" w:hAnsi="Consolas" w:cs="Times New Roman"/>
          <w:color w:val="000000"/>
          <w:sz w:val="18"/>
          <w:szCs w:val="18"/>
          <w:bdr w:val="none" w:sz="0" w:space="0" w:color="auto" w:frame="1"/>
          <w:lang w:val="en-MY"/>
        </w:rPr>
        <w:t>  </w:t>
      </w:r>
    </w:p>
    <w:p w14:paraId="14ED7095"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2E8B57"/>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p_DockedDistance = 0.178; </w:t>
      </w:r>
      <w:r w:rsidRPr="00733610">
        <w:rPr>
          <w:rFonts w:ascii="Consolas" w:eastAsia="Times New Roman" w:hAnsi="Consolas" w:cs="Times New Roman"/>
          <w:color w:val="008200"/>
          <w:sz w:val="18"/>
          <w:szCs w:val="18"/>
          <w:bdr w:val="none" w:sz="0" w:space="0" w:color="auto" w:frame="1"/>
          <w:lang w:val="en-MY"/>
        </w:rPr>
        <w:t>//the distance from laser to arcylic board when docked (set by user)</w:t>
      </w:r>
      <w:r w:rsidRPr="00733610">
        <w:rPr>
          <w:rFonts w:ascii="Consolas" w:eastAsia="Times New Roman" w:hAnsi="Consolas" w:cs="Times New Roman"/>
          <w:color w:val="000000"/>
          <w:sz w:val="18"/>
          <w:szCs w:val="18"/>
          <w:bdr w:val="none" w:sz="0" w:space="0" w:color="auto" w:frame="1"/>
          <w:lang w:val="en-MY"/>
        </w:rPr>
        <w:t>  </w:t>
      </w:r>
    </w:p>
    <w:p w14:paraId="7404B7D4"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740D2697"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w:t>
      </w:r>
      <w:r w:rsidRPr="00733610">
        <w:rPr>
          <w:rFonts w:ascii="Consolas" w:eastAsia="Times New Roman" w:hAnsi="Consolas" w:cs="Times New Roman"/>
          <w:color w:val="000000"/>
          <w:sz w:val="18"/>
          <w:szCs w:val="18"/>
          <w:bdr w:val="none" w:sz="0" w:space="0" w:color="auto" w:frame="1"/>
          <w:lang w:val="en-MY"/>
        </w:rPr>
        <w:t>  </w:t>
      </w:r>
    </w:p>
    <w:p w14:paraId="378E6252"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PUBLISHER VARIABLE</w:t>
      </w:r>
      <w:r w:rsidRPr="00733610">
        <w:rPr>
          <w:rFonts w:ascii="Consolas" w:eastAsia="Times New Roman" w:hAnsi="Consolas" w:cs="Times New Roman"/>
          <w:color w:val="000000"/>
          <w:sz w:val="18"/>
          <w:szCs w:val="18"/>
          <w:bdr w:val="none" w:sz="0" w:space="0" w:color="auto" w:frame="1"/>
          <w:lang w:val="en-MY"/>
        </w:rPr>
        <w:t>  </w:t>
      </w:r>
    </w:p>
    <w:p w14:paraId="6C5EBA2E"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w:t>
      </w:r>
      <w:r w:rsidRPr="00733610">
        <w:rPr>
          <w:rFonts w:ascii="Consolas" w:eastAsia="Times New Roman" w:hAnsi="Consolas" w:cs="Times New Roman"/>
          <w:color w:val="000000"/>
          <w:sz w:val="18"/>
          <w:szCs w:val="18"/>
          <w:bdr w:val="none" w:sz="0" w:space="0" w:color="auto" w:frame="1"/>
          <w:lang w:val="en-MY"/>
        </w:rPr>
        <w:t>  </w:t>
      </w:r>
    </w:p>
    <w:p w14:paraId="0919611D"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ros::Publisher pub_reverse;  </w:t>
      </w:r>
    </w:p>
    <w:p w14:paraId="2DAF4651"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38294E6B"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w:t>
      </w:r>
      <w:r w:rsidRPr="00733610">
        <w:rPr>
          <w:rFonts w:ascii="Consolas" w:eastAsia="Times New Roman" w:hAnsi="Consolas" w:cs="Times New Roman"/>
          <w:color w:val="000000"/>
          <w:sz w:val="18"/>
          <w:szCs w:val="18"/>
          <w:bdr w:val="none" w:sz="0" w:space="0" w:color="auto" w:frame="1"/>
          <w:lang w:val="en-MY"/>
        </w:rPr>
        <w:t>  </w:t>
      </w:r>
    </w:p>
    <w:p w14:paraId="23B2332B"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CALLBACK FUNCTION</w:t>
      </w:r>
      <w:r w:rsidRPr="00733610">
        <w:rPr>
          <w:rFonts w:ascii="Consolas" w:eastAsia="Times New Roman" w:hAnsi="Consolas" w:cs="Times New Roman"/>
          <w:color w:val="000000"/>
          <w:sz w:val="18"/>
          <w:szCs w:val="18"/>
          <w:bdr w:val="none" w:sz="0" w:space="0" w:color="auto" w:frame="1"/>
          <w:lang w:val="en-MY"/>
        </w:rPr>
        <w:t>  </w:t>
      </w:r>
    </w:p>
    <w:p w14:paraId="0661B95D"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8200"/>
          <w:sz w:val="18"/>
          <w:szCs w:val="18"/>
          <w:bdr w:val="none" w:sz="0" w:space="0" w:color="auto" w:frame="1"/>
          <w:lang w:val="en-MY"/>
        </w:rPr>
        <w:t>//-------------------------------------------------------</w:t>
      </w:r>
      <w:r w:rsidRPr="00733610">
        <w:rPr>
          <w:rFonts w:ascii="Consolas" w:eastAsia="Times New Roman" w:hAnsi="Consolas" w:cs="Times New Roman"/>
          <w:color w:val="000000"/>
          <w:sz w:val="18"/>
          <w:szCs w:val="18"/>
          <w:bdr w:val="none" w:sz="0" w:space="0" w:color="auto" w:frame="1"/>
          <w:lang w:val="en-MY"/>
        </w:rPr>
        <w:t>  </w:t>
      </w:r>
    </w:p>
    <w:p w14:paraId="6E10D5DC"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006699"/>
          <w:sz w:val="18"/>
          <w:szCs w:val="18"/>
          <w:bdr w:val="none" w:sz="0" w:space="0" w:color="auto" w:frame="1"/>
          <w:lang w:val="en-MY"/>
        </w:rPr>
        <w:t>void</w:t>
      </w:r>
      <w:r w:rsidRPr="00733610">
        <w:rPr>
          <w:rFonts w:ascii="Consolas" w:eastAsia="Times New Roman" w:hAnsi="Consolas" w:cs="Times New Roman"/>
          <w:color w:val="000000"/>
          <w:sz w:val="18"/>
          <w:szCs w:val="18"/>
          <w:bdr w:val="none" w:sz="0" w:space="0" w:color="auto" w:frame="1"/>
          <w:lang w:val="en-MY"/>
        </w:rPr>
        <w:t> FinalCheckCallBack(</w:t>
      </w:r>
      <w:r w:rsidRPr="00733610">
        <w:rPr>
          <w:rFonts w:ascii="Consolas" w:eastAsia="Times New Roman" w:hAnsi="Consolas" w:cs="Times New Roman"/>
          <w:b/>
          <w:bCs/>
          <w:color w:val="006699"/>
          <w:sz w:val="18"/>
          <w:szCs w:val="18"/>
          <w:bdr w:val="none" w:sz="0" w:space="0" w:color="auto" w:frame="1"/>
          <w:lang w:val="en-MY"/>
        </w:rPr>
        <w:t>const</w:t>
      </w:r>
      <w:r w:rsidRPr="00733610">
        <w:rPr>
          <w:rFonts w:ascii="Consolas" w:eastAsia="Times New Roman" w:hAnsi="Consolas" w:cs="Times New Roman"/>
          <w:color w:val="000000"/>
          <w:sz w:val="18"/>
          <w:szCs w:val="18"/>
          <w:bdr w:val="none" w:sz="0" w:space="0" w:color="auto" w:frame="1"/>
          <w:lang w:val="en-MY"/>
        </w:rPr>
        <w:t> docking::FinalCheck::ConstPtr&amp; check)  </w:t>
      </w:r>
    </w:p>
    <w:p w14:paraId="16E95827"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10E79422"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g_CheckPointReached = 0; </w:t>
      </w:r>
      <w:r w:rsidRPr="00733610">
        <w:rPr>
          <w:rFonts w:ascii="Consolas" w:eastAsia="Times New Roman" w:hAnsi="Consolas" w:cs="Times New Roman"/>
          <w:color w:val="008200"/>
          <w:sz w:val="18"/>
          <w:szCs w:val="18"/>
          <w:bdr w:val="none" w:sz="0" w:space="0" w:color="auto" w:frame="1"/>
          <w:lang w:val="en-MY"/>
        </w:rPr>
        <w:t>//Reset to 0</w:t>
      </w:r>
      <w:r w:rsidRPr="00733610">
        <w:rPr>
          <w:rFonts w:ascii="Consolas" w:eastAsia="Times New Roman" w:hAnsi="Consolas" w:cs="Times New Roman"/>
          <w:color w:val="000000"/>
          <w:sz w:val="18"/>
          <w:szCs w:val="18"/>
          <w:bdr w:val="none" w:sz="0" w:space="0" w:color="auto" w:frame="1"/>
          <w:lang w:val="en-MY"/>
        </w:rPr>
        <w:t>  </w:t>
      </w:r>
    </w:p>
    <w:p w14:paraId="1F2A862A"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g_MovingBack = 0; </w:t>
      </w:r>
      <w:r w:rsidRPr="00733610">
        <w:rPr>
          <w:rFonts w:ascii="Consolas" w:eastAsia="Times New Roman" w:hAnsi="Consolas" w:cs="Times New Roman"/>
          <w:color w:val="008200"/>
          <w:sz w:val="18"/>
          <w:szCs w:val="18"/>
          <w:bdr w:val="none" w:sz="0" w:space="0" w:color="auto" w:frame="1"/>
          <w:lang w:val="en-MY"/>
        </w:rPr>
        <w:t>//Reset to 0</w:t>
      </w:r>
      <w:r w:rsidRPr="00733610">
        <w:rPr>
          <w:rFonts w:ascii="Consolas" w:eastAsia="Times New Roman" w:hAnsi="Consolas" w:cs="Times New Roman"/>
          <w:color w:val="000000"/>
          <w:sz w:val="18"/>
          <w:szCs w:val="18"/>
          <w:bdr w:val="none" w:sz="0" w:space="0" w:color="auto" w:frame="1"/>
          <w:lang w:val="en-MY"/>
        </w:rPr>
        <w:t>  </w:t>
      </w:r>
    </w:p>
    <w:p w14:paraId="3D69BA5F"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if</w:t>
      </w:r>
      <w:r w:rsidRPr="00733610">
        <w:rPr>
          <w:rFonts w:ascii="Consolas" w:eastAsia="Times New Roman" w:hAnsi="Consolas" w:cs="Times New Roman"/>
          <w:color w:val="000000"/>
          <w:sz w:val="18"/>
          <w:szCs w:val="18"/>
          <w:bdr w:val="none" w:sz="0" w:space="0" w:color="auto" w:frame="1"/>
          <w:lang w:val="en-MY"/>
        </w:rPr>
        <w:t> (check-&gt;CheckPointReached == 1) g_CheckPointReached = 1;  </w:t>
      </w:r>
    </w:p>
    <w:p w14:paraId="1C1FA26F"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if</w:t>
      </w:r>
      <w:r w:rsidRPr="00733610">
        <w:rPr>
          <w:rFonts w:ascii="Consolas" w:eastAsia="Times New Roman" w:hAnsi="Consolas" w:cs="Times New Roman"/>
          <w:color w:val="000000"/>
          <w:sz w:val="18"/>
          <w:szCs w:val="18"/>
          <w:bdr w:val="none" w:sz="0" w:space="0" w:color="auto" w:frame="1"/>
          <w:lang w:val="en-MY"/>
        </w:rPr>
        <w:t> (check-&gt;MovingBack == 1) g_MovingBack = 1;  </w:t>
      </w:r>
    </w:p>
    <w:p w14:paraId="04A74096"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1F65802E"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13F31558"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006699"/>
          <w:sz w:val="18"/>
          <w:szCs w:val="18"/>
          <w:bdr w:val="none" w:sz="0" w:space="0" w:color="auto" w:frame="1"/>
          <w:lang w:val="en-MY"/>
        </w:rPr>
        <w:t>void</w:t>
      </w:r>
      <w:r w:rsidRPr="00733610">
        <w:rPr>
          <w:rFonts w:ascii="Consolas" w:eastAsia="Times New Roman" w:hAnsi="Consolas" w:cs="Times New Roman"/>
          <w:color w:val="000000"/>
          <w:sz w:val="18"/>
          <w:szCs w:val="18"/>
          <w:bdr w:val="none" w:sz="0" w:space="0" w:color="auto" w:frame="1"/>
          <w:lang w:val="en-MY"/>
        </w:rPr>
        <w:t> ChargingVoltageCallBack(</w:t>
      </w:r>
      <w:r w:rsidRPr="00733610">
        <w:rPr>
          <w:rFonts w:ascii="Consolas" w:eastAsia="Times New Roman" w:hAnsi="Consolas" w:cs="Times New Roman"/>
          <w:b/>
          <w:bCs/>
          <w:color w:val="006699"/>
          <w:sz w:val="18"/>
          <w:szCs w:val="18"/>
          <w:bdr w:val="none" w:sz="0" w:space="0" w:color="auto" w:frame="1"/>
          <w:lang w:val="en-MY"/>
        </w:rPr>
        <w:t>const</w:t>
      </w:r>
      <w:r w:rsidRPr="00733610">
        <w:rPr>
          <w:rFonts w:ascii="Consolas" w:eastAsia="Times New Roman" w:hAnsi="Consolas" w:cs="Times New Roman"/>
          <w:color w:val="000000"/>
          <w:sz w:val="18"/>
          <w:szCs w:val="18"/>
          <w:bdr w:val="none" w:sz="0" w:space="0" w:color="auto" w:frame="1"/>
          <w:lang w:val="en-MY"/>
        </w:rPr>
        <w:t> std_msgs::Float32::ConstPtr&amp; chargingvoltage)  </w:t>
      </w:r>
    </w:p>
    <w:p w14:paraId="6F868005"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15EA42B8"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if</w:t>
      </w:r>
      <w:r w:rsidRPr="00733610">
        <w:rPr>
          <w:rFonts w:ascii="Consolas" w:eastAsia="Times New Roman" w:hAnsi="Consolas" w:cs="Times New Roman"/>
          <w:color w:val="000000"/>
          <w:sz w:val="18"/>
          <w:szCs w:val="18"/>
          <w:bdr w:val="none" w:sz="0" w:space="0" w:color="auto" w:frame="1"/>
          <w:lang w:val="en-MY"/>
        </w:rPr>
        <w:t>(chargingvoltage-&gt;data&gt;2.6)  </w:t>
      </w:r>
    </w:p>
    <w:p w14:paraId="570E4CE8"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5AA945BC"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g_Docked = 1;  </w:t>
      </w:r>
    </w:p>
    <w:p w14:paraId="2AE514E4"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_WARN(</w:t>
      </w:r>
      <w:r w:rsidRPr="00733610">
        <w:rPr>
          <w:rFonts w:ascii="Consolas" w:eastAsia="Times New Roman" w:hAnsi="Consolas" w:cs="Times New Roman"/>
          <w:color w:val="0000FF"/>
          <w:sz w:val="18"/>
          <w:szCs w:val="18"/>
          <w:bdr w:val="none" w:sz="0" w:space="0" w:color="auto" w:frame="1"/>
          <w:lang w:val="en-MY"/>
        </w:rPr>
        <w:t>"Docking DONE! Start Charging..."</w:t>
      </w:r>
      <w:r w:rsidRPr="00733610">
        <w:rPr>
          <w:rFonts w:ascii="Consolas" w:eastAsia="Times New Roman" w:hAnsi="Consolas" w:cs="Times New Roman"/>
          <w:color w:val="000000"/>
          <w:sz w:val="18"/>
          <w:szCs w:val="18"/>
          <w:bdr w:val="none" w:sz="0" w:space="0" w:color="auto" w:frame="1"/>
          <w:lang w:val="en-MY"/>
        </w:rPr>
        <w:t>);  </w:t>
      </w:r>
    </w:p>
    <w:p w14:paraId="315F2F45"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2BA525A3"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els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if</w:t>
      </w:r>
      <w:r w:rsidRPr="00733610">
        <w:rPr>
          <w:rFonts w:ascii="Consolas" w:eastAsia="Times New Roman" w:hAnsi="Consolas" w:cs="Times New Roman"/>
          <w:color w:val="000000"/>
          <w:sz w:val="18"/>
          <w:szCs w:val="18"/>
          <w:bdr w:val="none" w:sz="0" w:space="0" w:color="auto" w:frame="1"/>
          <w:lang w:val="en-MY"/>
        </w:rPr>
        <w:t>(chargingvoltage-&gt;data&lt;2.5)  </w:t>
      </w:r>
    </w:p>
    <w:p w14:paraId="79A1A133"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48B20A34"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g_Docked = 0;  </w:t>
      </w:r>
    </w:p>
    <w:p w14:paraId="713E3D49"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7BC215E6"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lastRenderedPageBreak/>
        <w:t>}  </w:t>
      </w:r>
    </w:p>
    <w:p w14:paraId="5FCF0679"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24383BC8"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006699"/>
          <w:sz w:val="18"/>
          <w:szCs w:val="18"/>
          <w:bdr w:val="none" w:sz="0" w:space="0" w:color="auto" w:frame="1"/>
          <w:lang w:val="en-MY"/>
        </w:rPr>
        <w:t>void</w:t>
      </w:r>
      <w:r w:rsidRPr="00733610">
        <w:rPr>
          <w:rFonts w:ascii="Consolas" w:eastAsia="Times New Roman" w:hAnsi="Consolas" w:cs="Times New Roman"/>
          <w:color w:val="000000"/>
          <w:sz w:val="18"/>
          <w:szCs w:val="18"/>
          <w:bdr w:val="none" w:sz="0" w:space="0" w:color="auto" w:frame="1"/>
          <w:lang w:val="en-MY"/>
        </w:rPr>
        <w:t> LaserCallBack(</w:t>
      </w:r>
      <w:r w:rsidRPr="00733610">
        <w:rPr>
          <w:rFonts w:ascii="Consolas" w:eastAsia="Times New Roman" w:hAnsi="Consolas" w:cs="Times New Roman"/>
          <w:b/>
          <w:bCs/>
          <w:color w:val="006699"/>
          <w:sz w:val="18"/>
          <w:szCs w:val="18"/>
          <w:bdr w:val="none" w:sz="0" w:space="0" w:color="auto" w:frame="1"/>
          <w:lang w:val="en-MY"/>
        </w:rPr>
        <w:t>const</w:t>
      </w:r>
      <w:r w:rsidRPr="00733610">
        <w:rPr>
          <w:rFonts w:ascii="Consolas" w:eastAsia="Times New Roman" w:hAnsi="Consolas" w:cs="Times New Roman"/>
          <w:color w:val="000000"/>
          <w:sz w:val="18"/>
          <w:szCs w:val="18"/>
          <w:bdr w:val="none" w:sz="0" w:space="0" w:color="auto" w:frame="1"/>
          <w:lang w:val="en-MY"/>
        </w:rPr>
        <w:t> sensor_msgs::LaserScan::ConstPtr&amp; msg)  </w:t>
      </w:r>
    </w:p>
    <w:p w14:paraId="1C5A29BF"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4A003FCE"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docking::FinalCheck reverse;  </w:t>
      </w:r>
    </w:p>
    <w:p w14:paraId="069C9D41"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2E8B57"/>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mid_pt_dist = msg-&gt;ranges[msg-&gt;ranges.size()/2 - 0.5];  </w:t>
      </w:r>
    </w:p>
    <w:p w14:paraId="41496ACE"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2E8B57"/>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single_error = sqrt( pow(msg-&gt;ranges[0],2) + pow(msg-&gt;ranges[1],2) -  </w:t>
      </w:r>
    </w:p>
    <w:p w14:paraId="38933069"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2*msg-&gt;ranges[0]*msg-&gt;ranges[1]*cos(msg-&gt;angle_increment)); </w:t>
      </w:r>
      <w:r w:rsidRPr="00733610">
        <w:rPr>
          <w:rFonts w:ascii="Consolas" w:eastAsia="Times New Roman" w:hAnsi="Consolas" w:cs="Times New Roman"/>
          <w:color w:val="008200"/>
          <w:sz w:val="18"/>
          <w:szCs w:val="18"/>
          <w:bdr w:val="none" w:sz="0" w:space="0" w:color="auto" w:frame="1"/>
          <w:lang w:val="en-MY"/>
        </w:rPr>
        <w:t>//cosine rule</w:t>
      </w:r>
      <w:r w:rsidRPr="00733610">
        <w:rPr>
          <w:rFonts w:ascii="Consolas" w:eastAsia="Times New Roman" w:hAnsi="Consolas" w:cs="Times New Roman"/>
          <w:color w:val="000000"/>
          <w:sz w:val="18"/>
          <w:szCs w:val="18"/>
          <w:bdr w:val="none" w:sz="0" w:space="0" w:color="auto" w:frame="1"/>
          <w:lang w:val="en-MY"/>
        </w:rPr>
        <w:t>  </w:t>
      </w:r>
    </w:p>
    <w:p w14:paraId="01B5023E"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1823ACB0"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if</w:t>
      </w:r>
      <w:r w:rsidRPr="00733610">
        <w:rPr>
          <w:rFonts w:ascii="Consolas" w:eastAsia="Times New Roman" w:hAnsi="Consolas" w:cs="Times New Roman"/>
          <w:color w:val="000000"/>
          <w:sz w:val="18"/>
          <w:szCs w:val="18"/>
          <w:bdr w:val="none" w:sz="0" w:space="0" w:color="auto" w:frame="1"/>
          <w:lang w:val="en-MY"/>
        </w:rPr>
        <w:t> (g_CheckPointReached == 1)  </w:t>
      </w:r>
    </w:p>
    <w:p w14:paraId="2BA49D34"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652FA662"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2E8B57"/>
          <w:sz w:val="18"/>
          <w:szCs w:val="18"/>
          <w:bdr w:val="none" w:sz="0" w:space="0" w:color="auto" w:frame="1"/>
          <w:lang w:val="en-MY"/>
        </w:rPr>
        <w:t>int</w:t>
      </w:r>
      <w:r w:rsidRPr="00733610">
        <w:rPr>
          <w:rFonts w:ascii="Consolas" w:eastAsia="Times New Roman" w:hAnsi="Consolas" w:cs="Times New Roman"/>
          <w:color w:val="000000"/>
          <w:sz w:val="18"/>
          <w:szCs w:val="18"/>
          <w:bdr w:val="none" w:sz="0" w:space="0" w:color="auto" w:frame="1"/>
          <w:lang w:val="en-MY"/>
        </w:rPr>
        <w:t> orient = 0; </w:t>
      </w:r>
      <w:r w:rsidRPr="00733610">
        <w:rPr>
          <w:rFonts w:ascii="Consolas" w:eastAsia="Times New Roman" w:hAnsi="Consolas" w:cs="Times New Roman"/>
          <w:color w:val="008200"/>
          <w:sz w:val="18"/>
          <w:szCs w:val="18"/>
          <w:bdr w:val="none" w:sz="0" w:space="0" w:color="auto" w:frame="1"/>
          <w:lang w:val="en-MY"/>
        </w:rPr>
        <w:t>//when compare mid_pt_dist with cos(other scan dist), ++ when within p_Tolerance</w:t>
      </w:r>
      <w:r w:rsidRPr="00733610">
        <w:rPr>
          <w:rFonts w:ascii="Consolas" w:eastAsia="Times New Roman" w:hAnsi="Consolas" w:cs="Times New Roman"/>
          <w:color w:val="000000"/>
          <w:sz w:val="18"/>
          <w:szCs w:val="18"/>
          <w:bdr w:val="none" w:sz="0" w:space="0" w:color="auto" w:frame="1"/>
          <w:lang w:val="en-MY"/>
        </w:rPr>
        <w:t>  </w:t>
      </w:r>
    </w:p>
    <w:p w14:paraId="700EFD47"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0A177A6B"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for</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2E8B57"/>
          <w:sz w:val="18"/>
          <w:szCs w:val="18"/>
          <w:bdr w:val="none" w:sz="0" w:space="0" w:color="auto" w:frame="1"/>
          <w:lang w:val="en-MY"/>
        </w:rPr>
        <w:t>int</w:t>
      </w:r>
      <w:r w:rsidRPr="00733610">
        <w:rPr>
          <w:rFonts w:ascii="Consolas" w:eastAsia="Times New Roman" w:hAnsi="Consolas" w:cs="Times New Roman"/>
          <w:color w:val="000000"/>
          <w:sz w:val="18"/>
          <w:szCs w:val="18"/>
          <w:bdr w:val="none" w:sz="0" w:space="0" w:color="auto" w:frame="1"/>
          <w:lang w:val="en-MY"/>
        </w:rPr>
        <w:t> i=0, n=(msg-&gt;ranges.size()/2-0.5); i &lt; (msg-&gt;ranges.size()/2-0.5); i++, n--)  </w:t>
      </w:r>
    </w:p>
    <w:p w14:paraId="41C00475"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7E77CF12"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2E8B57"/>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lower_half = msg-&gt;ranges[i]*cos(n*msg-&gt;angle_increment);  </w:t>
      </w:r>
    </w:p>
    <w:p w14:paraId="554FEC2F"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2E8B57"/>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upper_half = msg-&gt;ranges[msg-&gt;ranges.size()-i-1]*cos(n*msg-&gt;angle_increment);  </w:t>
      </w:r>
    </w:p>
    <w:p w14:paraId="7624B0A5"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7899A785"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if (i==0)</w:t>
      </w:r>
      <w:r w:rsidRPr="00733610">
        <w:rPr>
          <w:rFonts w:ascii="Consolas" w:eastAsia="Times New Roman" w:hAnsi="Consolas" w:cs="Times New Roman"/>
          <w:color w:val="000000"/>
          <w:sz w:val="18"/>
          <w:szCs w:val="18"/>
          <w:bdr w:val="none" w:sz="0" w:space="0" w:color="auto" w:frame="1"/>
          <w:lang w:val="en-MY"/>
        </w:rPr>
        <w:t>  </w:t>
      </w:r>
    </w:p>
    <w:p w14:paraId="39BC83A4"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w:t>
      </w:r>
      <w:r w:rsidRPr="00733610">
        <w:rPr>
          <w:rFonts w:ascii="Consolas" w:eastAsia="Times New Roman" w:hAnsi="Consolas" w:cs="Times New Roman"/>
          <w:color w:val="000000"/>
          <w:sz w:val="18"/>
          <w:szCs w:val="18"/>
          <w:bdr w:val="none" w:sz="0" w:space="0" w:color="auto" w:frame="1"/>
          <w:lang w:val="en-MY"/>
        </w:rPr>
        <w:t>  </w:t>
      </w:r>
    </w:p>
    <w:p w14:paraId="1012FAD4"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g_max_lower = lower_half;</w:t>
      </w:r>
      <w:r w:rsidRPr="00733610">
        <w:rPr>
          <w:rFonts w:ascii="Consolas" w:eastAsia="Times New Roman" w:hAnsi="Consolas" w:cs="Times New Roman"/>
          <w:color w:val="000000"/>
          <w:sz w:val="18"/>
          <w:szCs w:val="18"/>
          <w:bdr w:val="none" w:sz="0" w:space="0" w:color="auto" w:frame="1"/>
          <w:lang w:val="en-MY"/>
        </w:rPr>
        <w:t>  </w:t>
      </w:r>
    </w:p>
    <w:p w14:paraId="432D5F19"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g_min_lower = lower_half;</w:t>
      </w:r>
      <w:r w:rsidRPr="00733610">
        <w:rPr>
          <w:rFonts w:ascii="Consolas" w:eastAsia="Times New Roman" w:hAnsi="Consolas" w:cs="Times New Roman"/>
          <w:color w:val="000000"/>
          <w:sz w:val="18"/>
          <w:szCs w:val="18"/>
          <w:bdr w:val="none" w:sz="0" w:space="0" w:color="auto" w:frame="1"/>
          <w:lang w:val="en-MY"/>
        </w:rPr>
        <w:t>  </w:t>
      </w:r>
    </w:p>
    <w:p w14:paraId="3EA611E2"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g_max_upper = upper_half;</w:t>
      </w:r>
      <w:r w:rsidRPr="00733610">
        <w:rPr>
          <w:rFonts w:ascii="Consolas" w:eastAsia="Times New Roman" w:hAnsi="Consolas" w:cs="Times New Roman"/>
          <w:color w:val="000000"/>
          <w:sz w:val="18"/>
          <w:szCs w:val="18"/>
          <w:bdr w:val="none" w:sz="0" w:space="0" w:color="auto" w:frame="1"/>
          <w:lang w:val="en-MY"/>
        </w:rPr>
        <w:t>  </w:t>
      </w:r>
    </w:p>
    <w:p w14:paraId="0408CFBD"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g_min_upper = upper_half;</w:t>
      </w:r>
      <w:r w:rsidRPr="00733610">
        <w:rPr>
          <w:rFonts w:ascii="Consolas" w:eastAsia="Times New Roman" w:hAnsi="Consolas" w:cs="Times New Roman"/>
          <w:color w:val="000000"/>
          <w:sz w:val="18"/>
          <w:szCs w:val="18"/>
          <w:bdr w:val="none" w:sz="0" w:space="0" w:color="auto" w:frame="1"/>
          <w:lang w:val="en-MY"/>
        </w:rPr>
        <w:t>  </w:t>
      </w:r>
    </w:p>
    <w:p w14:paraId="611647D2"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w:t>
      </w:r>
      <w:r w:rsidRPr="00733610">
        <w:rPr>
          <w:rFonts w:ascii="Consolas" w:eastAsia="Times New Roman" w:hAnsi="Consolas" w:cs="Times New Roman"/>
          <w:color w:val="000000"/>
          <w:sz w:val="18"/>
          <w:szCs w:val="18"/>
          <w:bdr w:val="none" w:sz="0" w:space="0" w:color="auto" w:frame="1"/>
          <w:lang w:val="en-MY"/>
        </w:rPr>
        <w:t>  </w:t>
      </w:r>
    </w:p>
    <w:p w14:paraId="2ECE2C0A"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367C52ED"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if (lower_half&gt;g_max_lower) g_max_lower = lower_half;</w:t>
      </w:r>
      <w:r w:rsidRPr="00733610">
        <w:rPr>
          <w:rFonts w:ascii="Consolas" w:eastAsia="Times New Roman" w:hAnsi="Consolas" w:cs="Times New Roman"/>
          <w:color w:val="000000"/>
          <w:sz w:val="18"/>
          <w:szCs w:val="18"/>
          <w:bdr w:val="none" w:sz="0" w:space="0" w:color="auto" w:frame="1"/>
          <w:lang w:val="en-MY"/>
        </w:rPr>
        <w:t>  </w:t>
      </w:r>
    </w:p>
    <w:p w14:paraId="5A861906"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if (lower_half&lt;g_min_lower) g_min_lower = lower_half;</w:t>
      </w:r>
      <w:r w:rsidRPr="00733610">
        <w:rPr>
          <w:rFonts w:ascii="Consolas" w:eastAsia="Times New Roman" w:hAnsi="Consolas" w:cs="Times New Roman"/>
          <w:color w:val="000000"/>
          <w:sz w:val="18"/>
          <w:szCs w:val="18"/>
          <w:bdr w:val="none" w:sz="0" w:space="0" w:color="auto" w:frame="1"/>
          <w:lang w:val="en-MY"/>
        </w:rPr>
        <w:t>  </w:t>
      </w:r>
    </w:p>
    <w:p w14:paraId="657AED98"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if (upper_half&gt;g_max_upper) g_max_upper = upper_half;</w:t>
      </w:r>
      <w:r w:rsidRPr="00733610">
        <w:rPr>
          <w:rFonts w:ascii="Consolas" w:eastAsia="Times New Roman" w:hAnsi="Consolas" w:cs="Times New Roman"/>
          <w:color w:val="000000"/>
          <w:sz w:val="18"/>
          <w:szCs w:val="18"/>
          <w:bdr w:val="none" w:sz="0" w:space="0" w:color="auto" w:frame="1"/>
          <w:lang w:val="en-MY"/>
        </w:rPr>
        <w:t>  </w:t>
      </w:r>
    </w:p>
    <w:p w14:paraId="37F9C812"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if (upper_half&lt;g_min_upper) g_min_upper = upper_half;</w:t>
      </w:r>
      <w:r w:rsidRPr="00733610">
        <w:rPr>
          <w:rFonts w:ascii="Consolas" w:eastAsia="Times New Roman" w:hAnsi="Consolas" w:cs="Times New Roman"/>
          <w:color w:val="000000"/>
          <w:sz w:val="18"/>
          <w:szCs w:val="18"/>
          <w:bdr w:val="none" w:sz="0" w:space="0" w:color="auto" w:frame="1"/>
          <w:lang w:val="en-MY"/>
        </w:rPr>
        <w:t>  </w:t>
      </w:r>
    </w:p>
    <w:p w14:paraId="047D2AF1"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50E50F34"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if</w:t>
      </w:r>
      <w:r w:rsidRPr="00733610">
        <w:rPr>
          <w:rFonts w:ascii="Consolas" w:eastAsia="Times New Roman" w:hAnsi="Consolas" w:cs="Times New Roman"/>
          <w:color w:val="000000"/>
          <w:sz w:val="18"/>
          <w:szCs w:val="18"/>
          <w:bdr w:val="none" w:sz="0" w:space="0" w:color="auto" w:frame="1"/>
          <w:lang w:val="en-MY"/>
        </w:rPr>
        <w:t> ( (upper_half &lt;= (mid_pt_dist + p_Tolerance) &amp;&amp; upper_half &gt;= (mid_pt_dist - p_Tolerance) ) &amp;&amp;  </w:t>
      </w:r>
    </w:p>
    <w:p w14:paraId="7E852BCF"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lower_half &lt;= (mid_pt_dist + p_Tolerance) &amp;&amp; lower_half &gt;= (mid_pt_dist - p_Tolerance) ) )  </w:t>
      </w:r>
    </w:p>
    <w:p w14:paraId="55EE8FF2"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3C15188C"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orient += 1;  </w:t>
      </w:r>
    </w:p>
    <w:p w14:paraId="105B8057"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2157360A"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29C0EC76"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ROS_INFO("%d element after cos: %lf", i, msg-&gt;ranges[i]*cos(n*msg-&gt;angle_increment));</w:t>
      </w:r>
      <w:r w:rsidRPr="00733610">
        <w:rPr>
          <w:rFonts w:ascii="Consolas" w:eastAsia="Times New Roman" w:hAnsi="Consolas" w:cs="Times New Roman"/>
          <w:color w:val="000000"/>
          <w:sz w:val="18"/>
          <w:szCs w:val="18"/>
          <w:bdr w:val="none" w:sz="0" w:space="0" w:color="auto" w:frame="1"/>
          <w:lang w:val="en-MY"/>
        </w:rPr>
        <w:t>  </w:t>
      </w:r>
    </w:p>
    <w:p w14:paraId="693C21A3"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ROS_INFO("mid point distance: %lf", mid_pt_dist);</w:t>
      </w:r>
      <w:r w:rsidRPr="00733610">
        <w:rPr>
          <w:rFonts w:ascii="Consolas" w:eastAsia="Times New Roman" w:hAnsi="Consolas" w:cs="Times New Roman"/>
          <w:color w:val="000000"/>
          <w:sz w:val="18"/>
          <w:szCs w:val="18"/>
          <w:bdr w:val="none" w:sz="0" w:space="0" w:color="auto" w:frame="1"/>
          <w:lang w:val="en-MY"/>
        </w:rPr>
        <w:t>  </w:t>
      </w:r>
    </w:p>
    <w:p w14:paraId="42E361F3"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ROS_INFO("array size: %d", msg-&gt;ranges.size());</w:t>
      </w:r>
      <w:r w:rsidRPr="00733610">
        <w:rPr>
          <w:rFonts w:ascii="Consolas" w:eastAsia="Times New Roman" w:hAnsi="Consolas" w:cs="Times New Roman"/>
          <w:color w:val="000000"/>
          <w:sz w:val="18"/>
          <w:szCs w:val="18"/>
          <w:bdr w:val="none" w:sz="0" w:space="0" w:color="auto" w:frame="1"/>
          <w:lang w:val="en-MY"/>
        </w:rPr>
        <w:t>  </w:t>
      </w:r>
    </w:p>
    <w:p w14:paraId="28318B29"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ROS_INFO("%d element after cos: %lf", msg-&gt;ranges.size()-i-1, msg-&gt;ranges[msg-&gt;ranges.size()-i-1]*cos(n*msg-&gt;angle_increment));</w:t>
      </w:r>
      <w:r w:rsidRPr="00733610">
        <w:rPr>
          <w:rFonts w:ascii="Consolas" w:eastAsia="Times New Roman" w:hAnsi="Consolas" w:cs="Times New Roman"/>
          <w:color w:val="000000"/>
          <w:sz w:val="18"/>
          <w:szCs w:val="18"/>
          <w:bdr w:val="none" w:sz="0" w:space="0" w:color="auto" w:frame="1"/>
          <w:lang w:val="en-MY"/>
        </w:rPr>
        <w:t>  </w:t>
      </w:r>
    </w:p>
    <w:p w14:paraId="0FB45C3E"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154380C8"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59B02C5B"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double error = (check - 16) * single_error * 100; //calculate shift in x direction and convert into cm</w:t>
      </w:r>
      <w:r w:rsidRPr="00733610">
        <w:rPr>
          <w:rFonts w:ascii="Consolas" w:eastAsia="Times New Roman" w:hAnsi="Consolas" w:cs="Times New Roman"/>
          <w:color w:val="000000"/>
          <w:sz w:val="18"/>
          <w:szCs w:val="18"/>
          <w:bdr w:val="none" w:sz="0" w:space="0" w:color="auto" w:frame="1"/>
          <w:lang w:val="en-MY"/>
        </w:rPr>
        <w:t>  </w:t>
      </w:r>
    </w:p>
    <w:p w14:paraId="56A285A2"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33ED8B3E"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if</w:t>
      </w:r>
      <w:r w:rsidRPr="00733610">
        <w:rPr>
          <w:rFonts w:ascii="Consolas" w:eastAsia="Times New Roman" w:hAnsi="Consolas" w:cs="Times New Roman"/>
          <w:color w:val="000000"/>
          <w:sz w:val="18"/>
          <w:szCs w:val="18"/>
          <w:bdr w:val="none" w:sz="0" w:space="0" w:color="auto" w:frame="1"/>
          <w:lang w:val="en-MY"/>
        </w:rPr>
        <w:t> (orient &lt; p_OrientValue)  </w:t>
      </w:r>
    </w:p>
    <w:p w14:paraId="3B0398E0"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140C8A91"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everse.ReverseCheck = 1;  </w:t>
      </w:r>
    </w:p>
    <w:p w14:paraId="402C9133"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pub_reverse.publish(reverse);  </w:t>
      </w:r>
    </w:p>
    <w:p w14:paraId="08CB3808"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_WARN(</w:t>
      </w:r>
      <w:r w:rsidRPr="00733610">
        <w:rPr>
          <w:rFonts w:ascii="Consolas" w:eastAsia="Times New Roman" w:hAnsi="Consolas" w:cs="Times New Roman"/>
          <w:color w:val="0000FF"/>
          <w:sz w:val="18"/>
          <w:szCs w:val="18"/>
          <w:bdr w:val="none" w:sz="0" w:space="0" w:color="auto" w:frame="1"/>
          <w:lang w:val="en-MY"/>
        </w:rPr>
        <w:t>"Orientation not correct at CheckPoint!! Reversing...."</w:t>
      </w:r>
      <w:r w:rsidRPr="00733610">
        <w:rPr>
          <w:rFonts w:ascii="Consolas" w:eastAsia="Times New Roman" w:hAnsi="Consolas" w:cs="Times New Roman"/>
          <w:color w:val="000000"/>
          <w:sz w:val="18"/>
          <w:szCs w:val="18"/>
          <w:bdr w:val="none" w:sz="0" w:space="0" w:color="auto" w:frame="1"/>
          <w:lang w:val="en-MY"/>
        </w:rPr>
        <w:t>);  </w:t>
      </w:r>
    </w:p>
    <w:p w14:paraId="773150F6"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lastRenderedPageBreak/>
        <w:t>    }  </w:t>
      </w:r>
    </w:p>
    <w:p w14:paraId="39FBE734"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0FE176DB"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ROS_WARN("lower error: %lf", g_max_lower - g_min_lower);</w:t>
      </w:r>
      <w:r w:rsidRPr="00733610">
        <w:rPr>
          <w:rFonts w:ascii="Consolas" w:eastAsia="Times New Roman" w:hAnsi="Consolas" w:cs="Times New Roman"/>
          <w:color w:val="000000"/>
          <w:sz w:val="18"/>
          <w:szCs w:val="18"/>
          <w:bdr w:val="none" w:sz="0" w:space="0" w:color="auto" w:frame="1"/>
          <w:lang w:val="en-MY"/>
        </w:rPr>
        <w:t>  </w:t>
      </w:r>
    </w:p>
    <w:p w14:paraId="5799758A"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ROS_WARN("upper error: %lf", g_max_upper - g_min_upper);</w:t>
      </w:r>
      <w:r w:rsidRPr="00733610">
        <w:rPr>
          <w:rFonts w:ascii="Consolas" w:eastAsia="Times New Roman" w:hAnsi="Consolas" w:cs="Times New Roman"/>
          <w:color w:val="000000"/>
          <w:sz w:val="18"/>
          <w:szCs w:val="18"/>
          <w:bdr w:val="none" w:sz="0" w:space="0" w:color="auto" w:frame="1"/>
          <w:lang w:val="en-MY"/>
        </w:rPr>
        <w:t>  </w:t>
      </w:r>
    </w:p>
    <w:p w14:paraId="353F2200"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ROS_INFO("check: %d", orient);</w:t>
      </w:r>
      <w:r w:rsidRPr="00733610">
        <w:rPr>
          <w:rFonts w:ascii="Consolas" w:eastAsia="Times New Roman" w:hAnsi="Consolas" w:cs="Times New Roman"/>
          <w:color w:val="000000"/>
          <w:sz w:val="18"/>
          <w:szCs w:val="18"/>
          <w:bdr w:val="none" w:sz="0" w:space="0" w:color="auto" w:frame="1"/>
          <w:lang w:val="en-MY"/>
        </w:rPr>
        <w:t>  </w:t>
      </w:r>
    </w:p>
    <w:p w14:paraId="52081EEF"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008200"/>
          <w:sz w:val="18"/>
          <w:szCs w:val="18"/>
          <w:bdr w:val="none" w:sz="0" w:space="0" w:color="auto" w:frame="1"/>
          <w:lang w:val="en-MY"/>
        </w:rPr>
        <w:t>// ROS_INFO("error: %lf", error);</w:t>
      </w:r>
      <w:r w:rsidRPr="00733610">
        <w:rPr>
          <w:rFonts w:ascii="Consolas" w:eastAsia="Times New Roman" w:hAnsi="Consolas" w:cs="Times New Roman"/>
          <w:color w:val="000000"/>
          <w:sz w:val="18"/>
          <w:szCs w:val="18"/>
          <w:bdr w:val="none" w:sz="0" w:space="0" w:color="auto" w:frame="1"/>
          <w:lang w:val="en-MY"/>
        </w:rPr>
        <w:t>  </w:t>
      </w:r>
    </w:p>
    <w:p w14:paraId="1C9794DD"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7E36942F"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0EDFCE3B"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if</w:t>
      </w:r>
      <w:r w:rsidRPr="00733610">
        <w:rPr>
          <w:rFonts w:ascii="Consolas" w:eastAsia="Times New Roman" w:hAnsi="Consolas" w:cs="Times New Roman"/>
          <w:color w:val="000000"/>
          <w:sz w:val="18"/>
          <w:szCs w:val="18"/>
          <w:bdr w:val="none" w:sz="0" w:space="0" w:color="auto" w:frame="1"/>
          <w:lang w:val="en-MY"/>
        </w:rPr>
        <w:t> (g_MovingBack == 1)  </w:t>
      </w:r>
    </w:p>
    <w:p w14:paraId="3AF76A5A"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40B7CC06"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if</w:t>
      </w:r>
      <w:r w:rsidRPr="00733610">
        <w:rPr>
          <w:rFonts w:ascii="Consolas" w:eastAsia="Times New Roman" w:hAnsi="Consolas" w:cs="Times New Roman"/>
          <w:color w:val="000000"/>
          <w:sz w:val="18"/>
          <w:szCs w:val="18"/>
          <w:bdr w:val="none" w:sz="0" w:space="0" w:color="auto" w:frame="1"/>
          <w:lang w:val="en-MY"/>
        </w:rPr>
        <w:t> (mid_pt_dist &lt; p_DockedDistance &amp;&amp; g_Docked==0)  </w:t>
      </w:r>
    </w:p>
    <w:p w14:paraId="661AC709"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2C52A1B3"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everse.ReverseCheck = 1;  </w:t>
      </w:r>
    </w:p>
    <w:p w14:paraId="79122C69"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pub_reverse.publish(reverse);  </w:t>
      </w:r>
    </w:p>
    <w:p w14:paraId="493EB6EC"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_WARN(</w:t>
      </w:r>
      <w:r w:rsidRPr="00733610">
        <w:rPr>
          <w:rFonts w:ascii="Consolas" w:eastAsia="Times New Roman" w:hAnsi="Consolas" w:cs="Times New Roman"/>
          <w:color w:val="0000FF"/>
          <w:sz w:val="18"/>
          <w:szCs w:val="18"/>
          <w:bdr w:val="none" w:sz="0" w:space="0" w:color="auto" w:frame="1"/>
          <w:lang w:val="en-MY"/>
        </w:rPr>
        <w:t>"Cannot Docked!! Reversing...."</w:t>
      </w:r>
      <w:r w:rsidRPr="00733610">
        <w:rPr>
          <w:rFonts w:ascii="Consolas" w:eastAsia="Times New Roman" w:hAnsi="Consolas" w:cs="Times New Roman"/>
          <w:color w:val="000000"/>
          <w:sz w:val="18"/>
          <w:szCs w:val="18"/>
          <w:bdr w:val="none" w:sz="0" w:space="0" w:color="auto" w:frame="1"/>
          <w:lang w:val="en-MY"/>
        </w:rPr>
        <w:t>);  </w:t>
      </w:r>
    </w:p>
    <w:p w14:paraId="05FC6277"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3E5A23D5"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  </w:t>
      </w:r>
    </w:p>
    <w:p w14:paraId="231D697D"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3A64A259"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41B5042D"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2E8B57"/>
          <w:sz w:val="18"/>
          <w:szCs w:val="18"/>
          <w:bdr w:val="none" w:sz="0" w:space="0" w:color="auto" w:frame="1"/>
          <w:lang w:val="en-MY"/>
        </w:rPr>
        <w:t>int</w:t>
      </w:r>
      <w:r w:rsidRPr="00733610">
        <w:rPr>
          <w:rFonts w:ascii="Consolas" w:eastAsia="Times New Roman" w:hAnsi="Consolas" w:cs="Times New Roman"/>
          <w:color w:val="000000"/>
          <w:sz w:val="18"/>
          <w:szCs w:val="18"/>
          <w:bdr w:val="none" w:sz="0" w:space="0" w:color="auto" w:frame="1"/>
          <w:lang w:val="en-MY"/>
        </w:rPr>
        <w:t> main(</w:t>
      </w:r>
      <w:r w:rsidRPr="00733610">
        <w:rPr>
          <w:rFonts w:ascii="Consolas" w:eastAsia="Times New Roman" w:hAnsi="Consolas" w:cs="Times New Roman"/>
          <w:b/>
          <w:bCs/>
          <w:color w:val="2E8B57"/>
          <w:sz w:val="18"/>
          <w:szCs w:val="18"/>
          <w:bdr w:val="none" w:sz="0" w:space="0" w:color="auto" w:frame="1"/>
          <w:lang w:val="en-MY"/>
        </w:rPr>
        <w:t>int</w:t>
      </w:r>
      <w:r w:rsidRPr="00733610">
        <w:rPr>
          <w:rFonts w:ascii="Consolas" w:eastAsia="Times New Roman" w:hAnsi="Consolas" w:cs="Times New Roman"/>
          <w:color w:val="000000"/>
          <w:sz w:val="18"/>
          <w:szCs w:val="18"/>
          <w:bdr w:val="none" w:sz="0" w:space="0" w:color="auto" w:frame="1"/>
          <w:lang w:val="en-MY"/>
        </w:rPr>
        <w:t> argc, </w:t>
      </w:r>
      <w:r w:rsidRPr="00733610">
        <w:rPr>
          <w:rFonts w:ascii="Consolas" w:eastAsia="Times New Roman" w:hAnsi="Consolas" w:cs="Times New Roman"/>
          <w:b/>
          <w:bCs/>
          <w:color w:val="2E8B57"/>
          <w:sz w:val="18"/>
          <w:szCs w:val="18"/>
          <w:bdr w:val="none" w:sz="0" w:space="0" w:color="auto" w:frame="1"/>
          <w:lang w:val="en-MY"/>
        </w:rPr>
        <w:t>char</w:t>
      </w:r>
      <w:r w:rsidRPr="00733610">
        <w:rPr>
          <w:rFonts w:ascii="Consolas" w:eastAsia="Times New Roman" w:hAnsi="Consolas" w:cs="Times New Roman"/>
          <w:color w:val="000000"/>
          <w:sz w:val="18"/>
          <w:szCs w:val="18"/>
          <w:bdr w:val="none" w:sz="0" w:space="0" w:color="auto" w:frame="1"/>
          <w:lang w:val="en-MY"/>
        </w:rPr>
        <w:t> **argv)  </w:t>
      </w:r>
    </w:p>
    <w:p w14:paraId="586E1600"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124EEE2C"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init(argc, argv, </w:t>
      </w:r>
      <w:r w:rsidRPr="00733610">
        <w:rPr>
          <w:rFonts w:ascii="Consolas" w:eastAsia="Times New Roman" w:hAnsi="Consolas" w:cs="Times New Roman"/>
          <w:color w:val="0000FF"/>
          <w:sz w:val="18"/>
          <w:szCs w:val="18"/>
          <w:bdr w:val="none" w:sz="0" w:space="0" w:color="auto" w:frame="1"/>
          <w:lang w:val="en-MY"/>
        </w:rPr>
        <w:t>"Laser_Data"</w:t>
      </w:r>
      <w:r w:rsidRPr="00733610">
        <w:rPr>
          <w:rFonts w:ascii="Consolas" w:eastAsia="Times New Roman" w:hAnsi="Consolas" w:cs="Times New Roman"/>
          <w:color w:val="000000"/>
          <w:sz w:val="18"/>
          <w:szCs w:val="18"/>
          <w:bdr w:val="none" w:sz="0" w:space="0" w:color="auto" w:frame="1"/>
          <w:lang w:val="en-MY"/>
        </w:rPr>
        <w:t>);  </w:t>
      </w:r>
    </w:p>
    <w:p w14:paraId="7913BE3C"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NodeHandle nh;  </w:t>
      </w:r>
    </w:p>
    <w:p w14:paraId="0576031B"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NodeHandle pnh;  </w:t>
      </w:r>
    </w:p>
    <w:p w14:paraId="1B61C74D"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11279A0F"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pnh.param&lt;</w:t>
      </w:r>
      <w:r w:rsidRPr="00733610">
        <w:rPr>
          <w:rFonts w:ascii="Consolas" w:eastAsia="Times New Roman" w:hAnsi="Consolas" w:cs="Times New Roman"/>
          <w:b/>
          <w:bCs/>
          <w:color w:val="2E8B57"/>
          <w:sz w:val="18"/>
          <w:szCs w:val="18"/>
          <w:bdr w:val="none" w:sz="0" w:space="0" w:color="auto" w:frame="1"/>
          <w:lang w:val="en-MY"/>
        </w:rPr>
        <w:t>int</w:t>
      </w:r>
      <w:r w:rsidRPr="00733610">
        <w:rPr>
          <w:rFonts w:ascii="Consolas" w:eastAsia="Times New Roman" w:hAnsi="Consolas" w:cs="Times New Roman"/>
          <w:color w:val="000000"/>
          <w:sz w:val="18"/>
          <w:szCs w:val="18"/>
          <w:bdr w:val="none" w:sz="0" w:space="0" w:color="auto" w:frame="1"/>
          <w:lang w:val="en-MY"/>
        </w:rPr>
        <w:t>&gt;(</w:t>
      </w:r>
      <w:r w:rsidRPr="00733610">
        <w:rPr>
          <w:rFonts w:ascii="Consolas" w:eastAsia="Times New Roman" w:hAnsi="Consolas" w:cs="Times New Roman"/>
          <w:color w:val="0000FF"/>
          <w:sz w:val="18"/>
          <w:szCs w:val="18"/>
          <w:bdr w:val="none" w:sz="0" w:space="0" w:color="auto" w:frame="1"/>
          <w:lang w:val="en-MY"/>
        </w:rPr>
        <w:t>"OrientValue"</w:t>
      </w:r>
      <w:r w:rsidRPr="00733610">
        <w:rPr>
          <w:rFonts w:ascii="Consolas" w:eastAsia="Times New Roman" w:hAnsi="Consolas" w:cs="Times New Roman"/>
          <w:color w:val="000000"/>
          <w:sz w:val="18"/>
          <w:szCs w:val="18"/>
          <w:bdr w:val="none" w:sz="0" w:space="0" w:color="auto" w:frame="1"/>
          <w:lang w:val="en-MY"/>
        </w:rPr>
        <w:t>, p_OrientValue, 16);  </w:t>
      </w:r>
    </w:p>
    <w:p w14:paraId="374DF70F"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pnh.param&lt;</w:t>
      </w:r>
      <w:r w:rsidRPr="00733610">
        <w:rPr>
          <w:rFonts w:ascii="Consolas" w:eastAsia="Times New Roman" w:hAnsi="Consolas" w:cs="Times New Roman"/>
          <w:b/>
          <w:bCs/>
          <w:color w:val="2E8B57"/>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gt;(</w:t>
      </w:r>
      <w:r w:rsidRPr="00733610">
        <w:rPr>
          <w:rFonts w:ascii="Consolas" w:eastAsia="Times New Roman" w:hAnsi="Consolas" w:cs="Times New Roman"/>
          <w:color w:val="0000FF"/>
          <w:sz w:val="18"/>
          <w:szCs w:val="18"/>
          <w:bdr w:val="none" w:sz="0" w:space="0" w:color="auto" w:frame="1"/>
          <w:lang w:val="en-MY"/>
        </w:rPr>
        <w:t>"Tolerance"</w:t>
      </w:r>
      <w:r w:rsidRPr="00733610">
        <w:rPr>
          <w:rFonts w:ascii="Consolas" w:eastAsia="Times New Roman" w:hAnsi="Consolas" w:cs="Times New Roman"/>
          <w:color w:val="000000"/>
          <w:sz w:val="18"/>
          <w:szCs w:val="18"/>
          <w:bdr w:val="none" w:sz="0" w:space="0" w:color="auto" w:frame="1"/>
          <w:lang w:val="en-MY"/>
        </w:rPr>
        <w:t>, p_Tolerance, 0.016);  </w:t>
      </w:r>
    </w:p>
    <w:p w14:paraId="450BCA79"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pnh.param&lt;</w:t>
      </w:r>
      <w:r w:rsidRPr="00733610">
        <w:rPr>
          <w:rFonts w:ascii="Consolas" w:eastAsia="Times New Roman" w:hAnsi="Consolas" w:cs="Times New Roman"/>
          <w:b/>
          <w:bCs/>
          <w:color w:val="2E8B57"/>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gt;(</w:t>
      </w:r>
      <w:r w:rsidRPr="00733610">
        <w:rPr>
          <w:rFonts w:ascii="Consolas" w:eastAsia="Times New Roman" w:hAnsi="Consolas" w:cs="Times New Roman"/>
          <w:color w:val="0000FF"/>
          <w:sz w:val="18"/>
          <w:szCs w:val="18"/>
          <w:bdr w:val="none" w:sz="0" w:space="0" w:color="auto" w:frame="1"/>
          <w:lang w:val="en-MY"/>
        </w:rPr>
        <w:t>"DockedDistance"</w:t>
      </w:r>
      <w:r w:rsidRPr="00733610">
        <w:rPr>
          <w:rFonts w:ascii="Consolas" w:eastAsia="Times New Roman" w:hAnsi="Consolas" w:cs="Times New Roman"/>
          <w:color w:val="000000"/>
          <w:sz w:val="18"/>
          <w:szCs w:val="18"/>
          <w:bdr w:val="none" w:sz="0" w:space="0" w:color="auto" w:frame="1"/>
          <w:lang w:val="en-MY"/>
        </w:rPr>
        <w:t>, p_DockedDistance, 0.178);  </w:t>
      </w:r>
    </w:p>
    <w:p w14:paraId="70635D7E"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2F06AD4D"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pub_reverse = nh.advertise&lt;docking::FinalCheck&gt;(</w:t>
      </w:r>
      <w:r w:rsidRPr="00733610">
        <w:rPr>
          <w:rFonts w:ascii="Consolas" w:eastAsia="Times New Roman" w:hAnsi="Consolas" w:cs="Times New Roman"/>
          <w:color w:val="0000FF"/>
          <w:sz w:val="18"/>
          <w:szCs w:val="18"/>
          <w:bdr w:val="none" w:sz="0" w:space="0" w:color="auto" w:frame="1"/>
          <w:lang w:val="en-MY"/>
        </w:rPr>
        <w:t>"FinalCheck"</w:t>
      </w:r>
      <w:r w:rsidRPr="00733610">
        <w:rPr>
          <w:rFonts w:ascii="Consolas" w:eastAsia="Times New Roman" w:hAnsi="Consolas" w:cs="Times New Roman"/>
          <w:color w:val="000000"/>
          <w:sz w:val="18"/>
          <w:szCs w:val="18"/>
          <w:bdr w:val="none" w:sz="0" w:space="0" w:color="auto" w:frame="1"/>
          <w:lang w:val="en-MY"/>
        </w:rPr>
        <w:t>,1);  </w:t>
      </w:r>
    </w:p>
    <w:p w14:paraId="2E3326A2"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7B5DEF83"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Subscriber sub_Laser = nh.subscribe(</w:t>
      </w:r>
      <w:r w:rsidRPr="00733610">
        <w:rPr>
          <w:rFonts w:ascii="Consolas" w:eastAsia="Times New Roman" w:hAnsi="Consolas" w:cs="Times New Roman"/>
          <w:color w:val="0000FF"/>
          <w:sz w:val="18"/>
          <w:szCs w:val="18"/>
          <w:bdr w:val="none" w:sz="0" w:space="0" w:color="auto" w:frame="1"/>
          <w:lang w:val="en-MY"/>
        </w:rPr>
        <w:t>"scan1"</w:t>
      </w:r>
      <w:r w:rsidRPr="00733610">
        <w:rPr>
          <w:rFonts w:ascii="Consolas" w:eastAsia="Times New Roman" w:hAnsi="Consolas" w:cs="Times New Roman"/>
          <w:color w:val="000000"/>
          <w:sz w:val="18"/>
          <w:szCs w:val="18"/>
          <w:bdr w:val="none" w:sz="0" w:space="0" w:color="auto" w:frame="1"/>
          <w:lang w:val="en-MY"/>
        </w:rPr>
        <w:t>,50,&amp;LaserCallBack);  </w:t>
      </w:r>
    </w:p>
    <w:p w14:paraId="5DBA6C8C"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Subscriber sub_FinalCheck = nh.subscribe(</w:t>
      </w:r>
      <w:r w:rsidRPr="00733610">
        <w:rPr>
          <w:rFonts w:ascii="Consolas" w:eastAsia="Times New Roman" w:hAnsi="Consolas" w:cs="Times New Roman"/>
          <w:color w:val="0000FF"/>
          <w:sz w:val="18"/>
          <w:szCs w:val="18"/>
          <w:bdr w:val="none" w:sz="0" w:space="0" w:color="auto" w:frame="1"/>
          <w:lang w:val="en-MY"/>
        </w:rPr>
        <w:t>"FinalCheck"</w:t>
      </w:r>
      <w:r w:rsidRPr="00733610">
        <w:rPr>
          <w:rFonts w:ascii="Consolas" w:eastAsia="Times New Roman" w:hAnsi="Consolas" w:cs="Times New Roman"/>
          <w:color w:val="000000"/>
          <w:sz w:val="18"/>
          <w:szCs w:val="18"/>
          <w:bdr w:val="none" w:sz="0" w:space="0" w:color="auto" w:frame="1"/>
          <w:lang w:val="en-MY"/>
        </w:rPr>
        <w:t>,10,&amp;FinalCheckCallBack);  </w:t>
      </w:r>
    </w:p>
    <w:p w14:paraId="53E32FB8"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Subscriber sub_ChargingVoltage = nh.subscribe(</w:t>
      </w:r>
      <w:r w:rsidRPr="00733610">
        <w:rPr>
          <w:rFonts w:ascii="Consolas" w:eastAsia="Times New Roman" w:hAnsi="Consolas" w:cs="Times New Roman"/>
          <w:color w:val="0000FF"/>
          <w:sz w:val="18"/>
          <w:szCs w:val="18"/>
          <w:bdr w:val="none" w:sz="0" w:space="0" w:color="auto" w:frame="1"/>
          <w:lang w:val="en-MY"/>
        </w:rPr>
        <w:t>"chargingvoltage"</w:t>
      </w:r>
      <w:r w:rsidRPr="00733610">
        <w:rPr>
          <w:rFonts w:ascii="Consolas" w:eastAsia="Times New Roman" w:hAnsi="Consolas" w:cs="Times New Roman"/>
          <w:color w:val="000000"/>
          <w:sz w:val="18"/>
          <w:szCs w:val="18"/>
          <w:bdr w:val="none" w:sz="0" w:space="0" w:color="auto" w:frame="1"/>
          <w:lang w:val="en-MY"/>
        </w:rPr>
        <w:t>,1000,&amp;ChargingVoltageCallBack);  </w:t>
      </w:r>
    </w:p>
    <w:p w14:paraId="4DAA7F28"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20DD0F27" w14:textId="77777777" w:rsidR="00733610" w:rsidRPr="00733610" w:rsidRDefault="00733610" w:rsidP="00D45330">
      <w:pPr>
        <w:numPr>
          <w:ilvl w:val="0"/>
          <w:numId w:val="24"/>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ros::spin();  </w:t>
      </w:r>
    </w:p>
    <w:p w14:paraId="5B9B1B0A" w14:textId="77777777" w:rsidR="00733610" w:rsidRPr="00733610" w:rsidRDefault="00733610" w:rsidP="00D45330">
      <w:pPr>
        <w:numPr>
          <w:ilvl w:val="0"/>
          <w:numId w:val="24"/>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6004D91B" w14:textId="77777777" w:rsidR="004D46F4" w:rsidRDefault="004D46F4">
      <w:pPr>
        <w:rPr>
          <w:rFonts w:asciiTheme="majorHAnsi" w:eastAsiaTheme="majorEastAsia" w:hAnsiTheme="majorHAnsi" w:cstheme="majorBidi"/>
          <w:b/>
          <w:sz w:val="36"/>
          <w:szCs w:val="26"/>
        </w:rPr>
      </w:pPr>
      <w:r>
        <w:br w:type="page"/>
      </w:r>
    </w:p>
    <w:p w14:paraId="5054DC35" w14:textId="3BDB1D6E" w:rsidR="004D46F4" w:rsidRDefault="004D46F4" w:rsidP="004D46F4">
      <w:pPr>
        <w:pStyle w:val="HeadingII"/>
        <w:numPr>
          <w:ilvl w:val="0"/>
          <w:numId w:val="12"/>
        </w:numPr>
      </w:pPr>
      <w:bookmarkStart w:id="514" w:name="_Ref4840147"/>
      <w:bookmarkStart w:id="515" w:name="_Toc4844194"/>
      <w:r>
        <w:lastRenderedPageBreak/>
        <w:t>Docking Algorithm Launch File</w:t>
      </w:r>
      <w:bookmarkEnd w:id="514"/>
      <w:bookmarkEnd w:id="515"/>
    </w:p>
    <w:p w14:paraId="5A4802A1" w14:textId="77777777" w:rsidR="00733610" w:rsidRPr="00733610" w:rsidRDefault="00733610" w:rsidP="00D45330">
      <w:pPr>
        <w:numPr>
          <w:ilvl w:val="0"/>
          <w:numId w:val="25"/>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006699"/>
          <w:sz w:val="18"/>
          <w:szCs w:val="18"/>
          <w:bdr w:val="none" w:sz="0" w:space="0" w:color="auto" w:frame="1"/>
          <w:lang w:val="en-MY"/>
        </w:rPr>
        <w:t>&lt;launch&gt;</w:t>
      </w:r>
      <w:r w:rsidRPr="00733610">
        <w:rPr>
          <w:rFonts w:ascii="Consolas" w:eastAsia="Times New Roman" w:hAnsi="Consolas" w:cs="Times New Roman"/>
          <w:color w:val="000000"/>
          <w:sz w:val="18"/>
          <w:szCs w:val="18"/>
          <w:bdr w:val="none" w:sz="0" w:space="0" w:color="auto" w:frame="1"/>
          <w:lang w:val="en-MY"/>
        </w:rPr>
        <w:t>  </w:t>
      </w:r>
    </w:p>
    <w:p w14:paraId="1799B84D" w14:textId="77777777" w:rsidR="00733610" w:rsidRPr="00733610" w:rsidRDefault="00733610" w:rsidP="00D45330">
      <w:pPr>
        <w:numPr>
          <w:ilvl w:val="0"/>
          <w:numId w:val="25"/>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includ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fil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find ar_track_alvar)/launch/pr2_indiv_no_kinect.launch"</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7F402554" w14:textId="77777777" w:rsidR="00733610" w:rsidRPr="00733610" w:rsidRDefault="00733610" w:rsidP="00D45330">
      <w:pPr>
        <w:numPr>
          <w:ilvl w:val="0"/>
          <w:numId w:val="25"/>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5AE51308" w14:textId="77777777" w:rsidR="00733610" w:rsidRPr="00733610" w:rsidRDefault="00733610" w:rsidP="00D45330">
      <w:pPr>
        <w:numPr>
          <w:ilvl w:val="0"/>
          <w:numId w:val="25"/>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nod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final_docking_algorith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pkg</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ocking"</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final_docking_algorith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output</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screen"</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2117FC24" w14:textId="77777777" w:rsidR="00733610" w:rsidRPr="00733610" w:rsidRDefault="00733610" w:rsidP="00D45330">
      <w:pPr>
        <w:numPr>
          <w:ilvl w:val="0"/>
          <w:numId w:val="25"/>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zError"</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0.03"</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3030A993" w14:textId="77777777" w:rsidR="00733610" w:rsidRPr="00733610" w:rsidRDefault="00733610" w:rsidP="00D45330">
      <w:pPr>
        <w:numPr>
          <w:ilvl w:val="0"/>
          <w:numId w:val="25"/>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ReverseDistanc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0.65"</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55E64498" w14:textId="77777777" w:rsidR="00733610" w:rsidRPr="00733610" w:rsidRDefault="00733610" w:rsidP="00D45330">
      <w:pPr>
        <w:numPr>
          <w:ilvl w:val="0"/>
          <w:numId w:val="25"/>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CheckPointCount"</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int"</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30"</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7DE24D09" w14:textId="77777777" w:rsidR="00733610" w:rsidRPr="00733610" w:rsidRDefault="00733610" w:rsidP="00D45330">
      <w:pPr>
        <w:numPr>
          <w:ilvl w:val="0"/>
          <w:numId w:val="25"/>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remap</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from</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ar_pose_marker"</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o</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ar_pose_marker_Small"</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6DB25FF5" w14:textId="77777777" w:rsidR="00733610" w:rsidRPr="00733610" w:rsidRDefault="00733610" w:rsidP="00D45330">
      <w:pPr>
        <w:numPr>
          <w:ilvl w:val="0"/>
          <w:numId w:val="25"/>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node&gt;</w:t>
      </w:r>
      <w:r w:rsidRPr="00733610">
        <w:rPr>
          <w:rFonts w:ascii="Consolas" w:eastAsia="Times New Roman" w:hAnsi="Consolas" w:cs="Times New Roman"/>
          <w:color w:val="000000"/>
          <w:sz w:val="18"/>
          <w:szCs w:val="18"/>
          <w:bdr w:val="none" w:sz="0" w:space="0" w:color="auto" w:frame="1"/>
          <w:lang w:val="en-MY"/>
        </w:rPr>
        <w:t>  </w:t>
      </w:r>
    </w:p>
    <w:p w14:paraId="6F18266C" w14:textId="77777777" w:rsidR="00733610" w:rsidRPr="00733610" w:rsidRDefault="00733610" w:rsidP="00D45330">
      <w:pPr>
        <w:numPr>
          <w:ilvl w:val="0"/>
          <w:numId w:val="25"/>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0C86F725" w14:textId="77777777" w:rsidR="00733610" w:rsidRPr="00733610" w:rsidRDefault="00733610" w:rsidP="00D45330">
      <w:pPr>
        <w:numPr>
          <w:ilvl w:val="0"/>
          <w:numId w:val="25"/>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nod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usb_c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pkg</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usb_c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usb_cam_node"</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30C40E4D" w14:textId="77777777" w:rsidR="00733610" w:rsidRPr="00733610" w:rsidRDefault="00733610" w:rsidP="00D45330">
      <w:pPr>
        <w:numPr>
          <w:ilvl w:val="0"/>
          <w:numId w:val="25"/>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6C655ADD" w14:textId="77777777" w:rsidR="00733610" w:rsidRPr="00733610" w:rsidRDefault="00733610" w:rsidP="00D45330">
      <w:pPr>
        <w:numPr>
          <w:ilvl w:val="0"/>
          <w:numId w:val="25"/>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nod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image_view"</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pkg</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image_view"</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image_view"</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args</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image:=usb_cam/image_raw"</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075BC7A6" w14:textId="77777777" w:rsidR="00733610" w:rsidRPr="00733610" w:rsidRDefault="00733610" w:rsidP="00D45330">
      <w:pPr>
        <w:numPr>
          <w:ilvl w:val="0"/>
          <w:numId w:val="25"/>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usb_cam/pixel_format"</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yuyv"</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6706EC6A" w14:textId="77777777" w:rsidR="00733610" w:rsidRPr="00733610" w:rsidRDefault="00733610" w:rsidP="00D45330">
      <w:pPr>
        <w:numPr>
          <w:ilvl w:val="0"/>
          <w:numId w:val="25"/>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node&gt;</w:t>
      </w:r>
      <w:r w:rsidRPr="00733610">
        <w:rPr>
          <w:rFonts w:ascii="Consolas" w:eastAsia="Times New Roman" w:hAnsi="Consolas" w:cs="Times New Roman"/>
          <w:color w:val="000000"/>
          <w:sz w:val="18"/>
          <w:szCs w:val="18"/>
          <w:bdr w:val="none" w:sz="0" w:space="0" w:color="auto" w:frame="1"/>
          <w:lang w:val="en-MY"/>
        </w:rPr>
        <w:t>  </w:t>
      </w:r>
    </w:p>
    <w:p w14:paraId="0FA898CB" w14:textId="77777777" w:rsidR="00733610" w:rsidRPr="00733610" w:rsidRDefault="00733610" w:rsidP="00D45330">
      <w:pPr>
        <w:numPr>
          <w:ilvl w:val="0"/>
          <w:numId w:val="25"/>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51FA6801" w14:textId="77777777" w:rsidR="00733610" w:rsidRPr="00733610" w:rsidRDefault="00733610" w:rsidP="00D45330">
      <w:pPr>
        <w:numPr>
          <w:ilvl w:val="0"/>
          <w:numId w:val="25"/>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006699"/>
          <w:sz w:val="18"/>
          <w:szCs w:val="18"/>
          <w:bdr w:val="none" w:sz="0" w:space="0" w:color="auto" w:frame="1"/>
          <w:lang w:val="en-MY"/>
        </w:rPr>
        <w:t>&lt;/launch&gt;</w:t>
      </w:r>
      <w:r w:rsidRPr="00733610">
        <w:rPr>
          <w:rFonts w:ascii="Consolas" w:eastAsia="Times New Roman" w:hAnsi="Consolas" w:cs="Times New Roman"/>
          <w:color w:val="000000"/>
          <w:sz w:val="18"/>
          <w:szCs w:val="18"/>
          <w:bdr w:val="none" w:sz="0" w:space="0" w:color="auto" w:frame="1"/>
          <w:lang w:val="en-MY"/>
        </w:rPr>
        <w:t>  </w:t>
      </w:r>
    </w:p>
    <w:p w14:paraId="51306524" w14:textId="77777777" w:rsidR="004D46F4" w:rsidRDefault="004D46F4">
      <w:pPr>
        <w:rPr>
          <w:rFonts w:asciiTheme="majorHAnsi" w:eastAsiaTheme="majorEastAsia" w:hAnsiTheme="majorHAnsi" w:cstheme="majorBidi"/>
          <w:b/>
          <w:sz w:val="36"/>
          <w:szCs w:val="26"/>
        </w:rPr>
      </w:pPr>
      <w:r>
        <w:br w:type="page"/>
      </w:r>
    </w:p>
    <w:p w14:paraId="63349114" w14:textId="3509B9F9" w:rsidR="004D46F4" w:rsidRDefault="004D46F4" w:rsidP="004D46F4">
      <w:pPr>
        <w:pStyle w:val="HeadingII"/>
        <w:numPr>
          <w:ilvl w:val="0"/>
          <w:numId w:val="12"/>
        </w:numPr>
      </w:pPr>
      <w:bookmarkStart w:id="516" w:name="_Ref4840184"/>
      <w:bookmarkStart w:id="517" w:name="_Toc4844195"/>
      <w:r>
        <w:lastRenderedPageBreak/>
        <w:t>Laser Docked Check Launch File</w:t>
      </w:r>
      <w:bookmarkEnd w:id="516"/>
      <w:bookmarkEnd w:id="517"/>
    </w:p>
    <w:p w14:paraId="2FCA481B" w14:textId="77777777" w:rsidR="00733610" w:rsidRPr="00733610" w:rsidRDefault="00733610" w:rsidP="00D45330">
      <w:pPr>
        <w:numPr>
          <w:ilvl w:val="0"/>
          <w:numId w:val="26"/>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006699"/>
          <w:sz w:val="18"/>
          <w:szCs w:val="18"/>
          <w:bdr w:val="none" w:sz="0" w:space="0" w:color="auto" w:frame="1"/>
          <w:lang w:val="en-MY"/>
        </w:rPr>
        <w:t>&lt;launch&gt;</w:t>
      </w:r>
      <w:r w:rsidRPr="00733610">
        <w:rPr>
          <w:rFonts w:ascii="Consolas" w:eastAsia="Times New Roman" w:hAnsi="Consolas" w:cs="Times New Roman"/>
          <w:color w:val="000000"/>
          <w:sz w:val="18"/>
          <w:szCs w:val="18"/>
          <w:bdr w:val="none" w:sz="0" w:space="0" w:color="auto" w:frame="1"/>
          <w:lang w:val="en-MY"/>
        </w:rPr>
        <w:t>  </w:t>
      </w:r>
    </w:p>
    <w:p w14:paraId="7E3D100B" w14:textId="77777777" w:rsidR="00733610" w:rsidRPr="00733610" w:rsidRDefault="00733610" w:rsidP="00D45330">
      <w:pPr>
        <w:numPr>
          <w:ilvl w:val="0"/>
          <w:numId w:val="26"/>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nod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laser_docked_check"</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pkg</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ocking"</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laser_docked_check"</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output</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screen"</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079D66D8" w14:textId="77777777" w:rsidR="00733610" w:rsidRPr="00733610" w:rsidRDefault="00733610" w:rsidP="00D45330">
      <w:pPr>
        <w:numPr>
          <w:ilvl w:val="0"/>
          <w:numId w:val="26"/>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OrientValu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int"</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16"</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3C7F0EDD" w14:textId="77777777" w:rsidR="00733610" w:rsidRPr="00733610" w:rsidRDefault="00733610" w:rsidP="00D45330">
      <w:pPr>
        <w:numPr>
          <w:ilvl w:val="0"/>
          <w:numId w:val="26"/>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Toleranc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0.016"</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7169F612" w14:textId="77777777" w:rsidR="00733610" w:rsidRPr="00733610" w:rsidRDefault="00733610" w:rsidP="00D45330">
      <w:pPr>
        <w:numPr>
          <w:ilvl w:val="0"/>
          <w:numId w:val="26"/>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ockedDistanc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0.178"</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0911FCD0" w14:textId="77777777" w:rsidR="00733610" w:rsidRPr="00733610" w:rsidRDefault="00733610" w:rsidP="00D45330">
      <w:pPr>
        <w:numPr>
          <w:ilvl w:val="0"/>
          <w:numId w:val="26"/>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node&gt;</w:t>
      </w:r>
      <w:r w:rsidRPr="00733610">
        <w:rPr>
          <w:rFonts w:ascii="Consolas" w:eastAsia="Times New Roman" w:hAnsi="Consolas" w:cs="Times New Roman"/>
          <w:color w:val="000000"/>
          <w:sz w:val="18"/>
          <w:szCs w:val="18"/>
          <w:bdr w:val="none" w:sz="0" w:space="0" w:color="auto" w:frame="1"/>
          <w:lang w:val="en-MY"/>
        </w:rPr>
        <w:t>  </w:t>
      </w:r>
    </w:p>
    <w:p w14:paraId="121C7D2D" w14:textId="77777777" w:rsidR="00733610" w:rsidRPr="00733610" w:rsidRDefault="00733610" w:rsidP="00D45330">
      <w:pPr>
        <w:numPr>
          <w:ilvl w:val="0"/>
          <w:numId w:val="26"/>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p>
    <w:p w14:paraId="69FAD101" w14:textId="77777777" w:rsidR="00733610" w:rsidRPr="00733610" w:rsidRDefault="00733610" w:rsidP="00D45330">
      <w:pPr>
        <w:numPr>
          <w:ilvl w:val="0"/>
          <w:numId w:val="26"/>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nod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hokuyo1"</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pkg</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hokuyo_nod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hokuyo_node"</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56311344" w14:textId="77777777" w:rsidR="00733610" w:rsidRPr="00733610" w:rsidRDefault="00733610" w:rsidP="00D45330">
      <w:pPr>
        <w:numPr>
          <w:ilvl w:val="0"/>
          <w:numId w:val="26"/>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port"</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string"</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ev/ttyACM2"</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33BCF3DE" w14:textId="77777777" w:rsidR="00733610" w:rsidRPr="00733610" w:rsidRDefault="00733610" w:rsidP="00D45330">
      <w:pPr>
        <w:numPr>
          <w:ilvl w:val="0"/>
          <w:numId w:val="26"/>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min_ang"</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0.110436619"</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72E44F28" w14:textId="77777777" w:rsidR="00733610" w:rsidRPr="00733610" w:rsidRDefault="00733610" w:rsidP="00D45330">
      <w:pPr>
        <w:numPr>
          <w:ilvl w:val="0"/>
          <w:numId w:val="26"/>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param</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nam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max_ang"</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yp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double"</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value</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0.110446619"</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3BBDA49F" w14:textId="77777777" w:rsidR="00733610" w:rsidRPr="00733610" w:rsidRDefault="00733610" w:rsidP="00D45330">
      <w:pPr>
        <w:numPr>
          <w:ilvl w:val="0"/>
          <w:numId w:val="26"/>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remap</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from</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scan"</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color w:val="FF0000"/>
          <w:sz w:val="18"/>
          <w:szCs w:val="18"/>
          <w:bdr w:val="none" w:sz="0" w:space="0" w:color="auto" w:frame="1"/>
          <w:lang w:val="en-MY"/>
        </w:rPr>
        <w:t>to</w:t>
      </w:r>
      <w:r w:rsidRPr="00733610">
        <w:rPr>
          <w:rFonts w:ascii="Consolas" w:eastAsia="Times New Roman" w:hAnsi="Consolas" w:cs="Times New Roman"/>
          <w:color w:val="000000"/>
          <w:sz w:val="18"/>
          <w:szCs w:val="18"/>
          <w:bdr w:val="none" w:sz="0" w:space="0" w:color="auto" w:frame="1"/>
          <w:lang w:val="en-MY"/>
        </w:rPr>
        <w:t>=</w:t>
      </w:r>
      <w:r w:rsidRPr="00733610">
        <w:rPr>
          <w:rFonts w:ascii="Consolas" w:eastAsia="Times New Roman" w:hAnsi="Consolas" w:cs="Times New Roman"/>
          <w:color w:val="0000FF"/>
          <w:sz w:val="18"/>
          <w:szCs w:val="18"/>
          <w:bdr w:val="none" w:sz="0" w:space="0" w:color="auto" w:frame="1"/>
          <w:lang w:val="en-MY"/>
        </w:rPr>
        <w:t>"scan1"</w:t>
      </w: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gt;</w:t>
      </w:r>
      <w:r w:rsidRPr="00733610">
        <w:rPr>
          <w:rFonts w:ascii="Consolas" w:eastAsia="Times New Roman" w:hAnsi="Consolas" w:cs="Times New Roman"/>
          <w:color w:val="000000"/>
          <w:sz w:val="18"/>
          <w:szCs w:val="18"/>
          <w:bdr w:val="none" w:sz="0" w:space="0" w:color="auto" w:frame="1"/>
          <w:lang w:val="en-MY"/>
        </w:rPr>
        <w:t>  </w:t>
      </w:r>
    </w:p>
    <w:p w14:paraId="75614199" w14:textId="77777777" w:rsidR="00733610" w:rsidRPr="00733610" w:rsidRDefault="00733610" w:rsidP="00D45330">
      <w:pPr>
        <w:numPr>
          <w:ilvl w:val="0"/>
          <w:numId w:val="26"/>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color w:val="000000"/>
          <w:sz w:val="18"/>
          <w:szCs w:val="18"/>
          <w:bdr w:val="none" w:sz="0" w:space="0" w:color="auto" w:frame="1"/>
          <w:lang w:val="en-MY"/>
        </w:rPr>
        <w:t>  </w:t>
      </w:r>
      <w:r w:rsidRPr="00733610">
        <w:rPr>
          <w:rFonts w:ascii="Consolas" w:eastAsia="Times New Roman" w:hAnsi="Consolas" w:cs="Times New Roman"/>
          <w:b/>
          <w:bCs/>
          <w:color w:val="006699"/>
          <w:sz w:val="18"/>
          <w:szCs w:val="18"/>
          <w:bdr w:val="none" w:sz="0" w:space="0" w:color="auto" w:frame="1"/>
          <w:lang w:val="en-MY"/>
        </w:rPr>
        <w:t>&lt;/node&gt;</w:t>
      </w:r>
      <w:r w:rsidRPr="00733610">
        <w:rPr>
          <w:rFonts w:ascii="Consolas" w:eastAsia="Times New Roman" w:hAnsi="Consolas" w:cs="Times New Roman"/>
          <w:color w:val="000000"/>
          <w:sz w:val="18"/>
          <w:szCs w:val="18"/>
          <w:bdr w:val="none" w:sz="0" w:space="0" w:color="auto" w:frame="1"/>
          <w:lang w:val="en-MY"/>
        </w:rPr>
        <w:t>  </w:t>
      </w:r>
    </w:p>
    <w:p w14:paraId="2F1E829E" w14:textId="77777777" w:rsidR="00733610" w:rsidRPr="00733610" w:rsidRDefault="00733610" w:rsidP="00D45330">
      <w:pPr>
        <w:numPr>
          <w:ilvl w:val="0"/>
          <w:numId w:val="26"/>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5C5C5C"/>
          <w:sz w:val="18"/>
          <w:szCs w:val="18"/>
          <w:lang w:val="en-MY"/>
        </w:rPr>
      </w:pPr>
      <w:r w:rsidRPr="00733610">
        <w:rPr>
          <w:rFonts w:ascii="Consolas" w:eastAsia="Times New Roman" w:hAnsi="Consolas" w:cs="Times New Roman"/>
          <w:b/>
          <w:bCs/>
          <w:color w:val="006699"/>
          <w:sz w:val="18"/>
          <w:szCs w:val="18"/>
          <w:bdr w:val="none" w:sz="0" w:space="0" w:color="auto" w:frame="1"/>
          <w:lang w:val="en-MY"/>
        </w:rPr>
        <w:t>&lt;/launch&gt;</w:t>
      </w:r>
      <w:r w:rsidRPr="00733610">
        <w:rPr>
          <w:rFonts w:ascii="Consolas" w:eastAsia="Times New Roman" w:hAnsi="Consolas" w:cs="Times New Roman"/>
          <w:color w:val="000000"/>
          <w:sz w:val="18"/>
          <w:szCs w:val="18"/>
          <w:bdr w:val="none" w:sz="0" w:space="0" w:color="auto" w:frame="1"/>
          <w:lang w:val="en-MY"/>
        </w:rPr>
        <w:t>  </w:t>
      </w:r>
    </w:p>
    <w:p w14:paraId="7A52BF04" w14:textId="07DF6B49" w:rsidR="004D46F4" w:rsidRDefault="004D46F4">
      <w:pPr>
        <w:rPr>
          <w:rFonts w:asciiTheme="majorHAnsi" w:eastAsiaTheme="majorEastAsia" w:hAnsiTheme="majorHAnsi" w:cstheme="majorBidi"/>
          <w:b/>
          <w:sz w:val="36"/>
          <w:szCs w:val="26"/>
        </w:rPr>
      </w:pPr>
      <w:r>
        <w:br w:type="page"/>
      </w:r>
    </w:p>
    <w:p w14:paraId="46F8F34C" w14:textId="6E3AE458" w:rsidR="00FD3175" w:rsidRDefault="00FD3175" w:rsidP="00FD3175">
      <w:pPr>
        <w:pStyle w:val="HeadingII"/>
        <w:numPr>
          <w:ilvl w:val="0"/>
          <w:numId w:val="12"/>
        </w:numPr>
      </w:pPr>
      <w:bookmarkStart w:id="518" w:name="_Toc4844196"/>
      <w:r>
        <w:lastRenderedPageBreak/>
        <w:t>Instruction</w:t>
      </w:r>
      <w:bookmarkEnd w:id="518"/>
    </w:p>
    <w:p w14:paraId="3F28E8DC" w14:textId="24EB5758" w:rsidR="002105D2" w:rsidRPr="009C2811" w:rsidRDefault="00BE6FD2" w:rsidP="009C2811">
      <w:pPr>
        <w:rPr>
          <w:i/>
          <w:iCs/>
        </w:rPr>
      </w:pPr>
      <w:r>
        <w:rPr>
          <w:rStyle w:val="Emphasis"/>
        </w:rPr>
        <w:t xml:space="preserve">To start the program: </w:t>
      </w:r>
    </w:p>
    <w:p w14:paraId="6B5D6CC7" w14:textId="6A7C572A" w:rsidR="00E54907" w:rsidRDefault="00E54907" w:rsidP="00E54907">
      <w:pPr>
        <w:pStyle w:val="NormalWeb"/>
        <w:shd w:val="clear" w:color="auto" w:fill="FFFFFF"/>
        <w:spacing w:before="0" w:beforeAutospacing="0" w:after="240" w:afterAutospacing="0"/>
        <w:rPr>
          <w:rFonts w:ascii="Segoe UI" w:hAnsi="Segoe UI" w:cs="Segoe UI"/>
          <w:color w:val="24292E"/>
        </w:rPr>
      </w:pPr>
      <w:r>
        <w:rPr>
          <w:rFonts w:ascii="Segoe UI" w:hAnsi="Segoe UI" w:cs="Segoe UI"/>
          <w:color w:val="24292E"/>
        </w:rPr>
        <w:t>Run the docking node with:</w:t>
      </w:r>
    </w:p>
    <w:p w14:paraId="7AF73494" w14:textId="5EEC8E7D" w:rsidR="00B018A1" w:rsidRPr="00B018A1" w:rsidRDefault="00E54907" w:rsidP="00B018A1">
      <w:pPr>
        <w:pStyle w:val="HTMLPreformatted"/>
        <w:shd w:val="clear" w:color="auto" w:fill="F6F8FA"/>
        <w:rPr>
          <w:rFonts w:ascii="Consolas" w:hAnsi="Consolas"/>
          <w:color w:val="24292E"/>
          <w:bdr w:val="none" w:sz="0" w:space="0" w:color="auto" w:frame="1"/>
        </w:rPr>
      </w:pPr>
      <w:r>
        <w:rPr>
          <w:rStyle w:val="HTMLCode"/>
          <w:rFonts w:ascii="Consolas" w:hAnsi="Consolas"/>
          <w:color w:val="24292E"/>
          <w:bdr w:val="none" w:sz="0" w:space="0" w:color="auto" w:frame="1"/>
        </w:rPr>
        <w:t>roslaunch docking final_docking_alvar.launch</w:t>
      </w:r>
    </w:p>
    <w:p w14:paraId="45F3F444" w14:textId="77777777" w:rsidR="00B018A1" w:rsidRDefault="00B018A1" w:rsidP="00E54907">
      <w:pPr>
        <w:pStyle w:val="NormalWeb"/>
        <w:shd w:val="clear" w:color="auto" w:fill="FFFFFF"/>
        <w:spacing w:before="0" w:beforeAutospacing="0" w:after="240" w:afterAutospacing="0"/>
        <w:rPr>
          <w:rFonts w:ascii="Segoe UI" w:hAnsi="Segoe UI" w:cs="Segoe UI"/>
          <w:color w:val="24292E"/>
        </w:rPr>
      </w:pPr>
    </w:p>
    <w:p w14:paraId="599B7106" w14:textId="342336A4" w:rsidR="00E54907" w:rsidRDefault="00E54907" w:rsidP="00E54907">
      <w:pPr>
        <w:pStyle w:val="NormalWeb"/>
        <w:shd w:val="clear" w:color="auto" w:fill="FFFFFF"/>
        <w:spacing w:before="0" w:beforeAutospacing="0" w:after="240" w:afterAutospacing="0"/>
        <w:rPr>
          <w:rFonts w:ascii="Segoe UI" w:hAnsi="Segoe UI" w:cs="Segoe UI"/>
          <w:color w:val="24292E"/>
        </w:rPr>
      </w:pPr>
      <w:r>
        <w:rPr>
          <w:rFonts w:ascii="Segoe UI" w:hAnsi="Segoe UI" w:cs="Segoe UI"/>
          <w:color w:val="24292E"/>
        </w:rPr>
        <w:t>Run the laser docked check node with:</w:t>
      </w:r>
    </w:p>
    <w:p w14:paraId="5435F2EC" w14:textId="05B3D484" w:rsidR="00B018A1" w:rsidRPr="00B018A1" w:rsidRDefault="00E54907" w:rsidP="00E54907">
      <w:pPr>
        <w:pStyle w:val="HTMLPreformatted"/>
        <w:shd w:val="clear" w:color="auto" w:fill="F6F8FA"/>
        <w:rPr>
          <w:rFonts w:ascii="Consolas" w:hAnsi="Consolas"/>
          <w:color w:val="24292E"/>
          <w:bdr w:val="none" w:sz="0" w:space="0" w:color="auto" w:frame="1"/>
        </w:rPr>
      </w:pPr>
      <w:r>
        <w:rPr>
          <w:rStyle w:val="HTMLCode"/>
          <w:rFonts w:ascii="Consolas" w:hAnsi="Consolas"/>
          <w:color w:val="24292E"/>
          <w:bdr w:val="none" w:sz="0" w:space="0" w:color="auto" w:frame="1"/>
        </w:rPr>
        <w:t>roslaunch docking final_laser_check.launch</w:t>
      </w:r>
    </w:p>
    <w:p w14:paraId="5B6AA3C4" w14:textId="3AEEA181" w:rsidR="00E54907" w:rsidRDefault="00E54907" w:rsidP="00E54907">
      <w:pPr>
        <w:rPr>
          <w:lang w:val="en-MY"/>
        </w:rPr>
      </w:pPr>
    </w:p>
    <w:p w14:paraId="6FB6B2AB" w14:textId="61C3895B" w:rsidR="00B018A1" w:rsidRDefault="00B018A1" w:rsidP="00E54907">
      <w:pPr>
        <w:rPr>
          <w:lang w:val="en-MY"/>
        </w:rPr>
      </w:pPr>
      <w:r>
        <w:rPr>
          <w:lang w:val="en-MY"/>
        </w:rPr>
        <w:t>Run the odom node with:</w:t>
      </w:r>
    </w:p>
    <w:p w14:paraId="3B825C74" w14:textId="6006E541" w:rsidR="00B018A1" w:rsidRPr="00B018A1" w:rsidRDefault="00B018A1" w:rsidP="00B018A1">
      <w:pPr>
        <w:pStyle w:val="HTMLPreformatted"/>
        <w:shd w:val="clear" w:color="auto" w:fill="F6F8FA"/>
        <w:rPr>
          <w:rFonts w:ascii="Consolas" w:hAnsi="Consolas"/>
          <w:color w:val="24292E"/>
          <w:bdr w:val="none" w:sz="0" w:space="0" w:color="auto" w:frame="1"/>
        </w:rPr>
      </w:pPr>
      <w:r>
        <w:rPr>
          <w:rStyle w:val="HTMLCode"/>
          <w:rFonts w:ascii="Consolas" w:hAnsi="Consolas"/>
          <w:color w:val="24292E"/>
          <w:bdr w:val="none" w:sz="0" w:space="0" w:color="auto" w:frame="1"/>
        </w:rPr>
        <w:t>rosrun odom_node odom_node</w:t>
      </w:r>
    </w:p>
    <w:p w14:paraId="25795A1A" w14:textId="355661A5" w:rsidR="00B018A1" w:rsidRDefault="00B018A1" w:rsidP="00E54907">
      <w:pPr>
        <w:rPr>
          <w:lang w:val="en-MY"/>
        </w:rPr>
      </w:pPr>
    </w:p>
    <w:p w14:paraId="0F2C9030" w14:textId="67C32AB1" w:rsidR="00BE6FD2" w:rsidRPr="00BE6FD2" w:rsidRDefault="00BE6FD2" w:rsidP="00BE6FD2">
      <w:pPr>
        <w:rPr>
          <w:rStyle w:val="Emphasis"/>
        </w:rPr>
      </w:pPr>
      <w:r>
        <w:rPr>
          <w:rStyle w:val="Emphasis"/>
        </w:rPr>
        <w:t xml:space="preserve">To change the parameters: </w:t>
      </w:r>
    </w:p>
    <w:p w14:paraId="744D5796" w14:textId="5411D7EB" w:rsidR="00BE6FD2" w:rsidRDefault="00BE6FD2" w:rsidP="00E54907">
      <w:pPr>
        <w:rPr>
          <w:lang w:val="en-MY"/>
        </w:rPr>
      </w:pPr>
      <w:r>
        <w:rPr>
          <w:lang w:val="en-MY"/>
        </w:rPr>
        <w:t>To change the parameters mentioned in</w:t>
      </w:r>
      <w:r w:rsidR="00116F64">
        <w:rPr>
          <w:lang w:val="en-MY"/>
        </w:rPr>
        <w:t xml:space="preserve"> </w:t>
      </w:r>
      <w:r w:rsidR="00116F64">
        <w:rPr>
          <w:lang w:val="en-MY"/>
        </w:rPr>
        <w:fldChar w:fldCharType="begin"/>
      </w:r>
      <w:r w:rsidR="00116F64">
        <w:rPr>
          <w:lang w:val="en-MY"/>
        </w:rPr>
        <w:instrText xml:space="preserve"> REF _Ref4000789 \h </w:instrText>
      </w:r>
      <w:r w:rsidR="00116F64">
        <w:rPr>
          <w:lang w:val="en-MY"/>
        </w:rPr>
      </w:r>
      <w:r w:rsidR="00116F64">
        <w:rPr>
          <w:lang w:val="en-MY"/>
        </w:rPr>
        <w:fldChar w:fldCharType="separate"/>
      </w:r>
      <w:r w:rsidR="00721129">
        <w:t xml:space="preserve">Table </w:t>
      </w:r>
      <w:r w:rsidR="00721129">
        <w:rPr>
          <w:noProof/>
        </w:rPr>
        <w:t>4</w:t>
      </w:r>
      <w:r w:rsidR="00116F64">
        <w:rPr>
          <w:lang w:val="en-MY"/>
        </w:rPr>
        <w:fldChar w:fldCharType="end"/>
      </w:r>
      <w:r w:rsidR="00116F64">
        <w:rPr>
          <w:lang w:val="en-MY"/>
        </w:rPr>
        <w:t xml:space="preserve">, </w:t>
      </w:r>
      <w:r w:rsidR="00116F64">
        <w:rPr>
          <w:lang w:val="en-MY"/>
        </w:rPr>
        <w:fldChar w:fldCharType="begin"/>
      </w:r>
      <w:r w:rsidR="00116F64">
        <w:rPr>
          <w:lang w:val="en-MY"/>
        </w:rPr>
        <w:instrText xml:space="preserve"> REF _Ref4000791 \h </w:instrText>
      </w:r>
      <w:r w:rsidR="00116F64">
        <w:rPr>
          <w:lang w:val="en-MY"/>
        </w:rPr>
      </w:r>
      <w:r w:rsidR="00116F64">
        <w:rPr>
          <w:lang w:val="en-MY"/>
        </w:rPr>
        <w:fldChar w:fldCharType="separate"/>
      </w:r>
      <w:r w:rsidR="00721129">
        <w:t xml:space="preserve">Table </w:t>
      </w:r>
      <w:r w:rsidR="00721129">
        <w:rPr>
          <w:noProof/>
        </w:rPr>
        <w:t>5</w:t>
      </w:r>
      <w:r w:rsidR="00116F64">
        <w:rPr>
          <w:lang w:val="en-MY"/>
        </w:rPr>
        <w:fldChar w:fldCharType="end"/>
      </w:r>
      <w:r w:rsidR="00116F64">
        <w:rPr>
          <w:lang w:val="en-MY"/>
        </w:rPr>
        <w:t xml:space="preserve"> and </w:t>
      </w:r>
      <w:r w:rsidR="00116F64">
        <w:rPr>
          <w:lang w:val="en-MY"/>
        </w:rPr>
        <w:fldChar w:fldCharType="begin"/>
      </w:r>
      <w:r w:rsidR="00116F64">
        <w:rPr>
          <w:lang w:val="en-MY"/>
        </w:rPr>
        <w:instrText xml:space="preserve"> REF _Ref4000793 \h </w:instrText>
      </w:r>
      <w:r w:rsidR="00116F64">
        <w:rPr>
          <w:lang w:val="en-MY"/>
        </w:rPr>
      </w:r>
      <w:r w:rsidR="00116F64">
        <w:rPr>
          <w:lang w:val="en-MY"/>
        </w:rPr>
        <w:fldChar w:fldCharType="separate"/>
      </w:r>
      <w:r w:rsidR="00721129">
        <w:t xml:space="preserve">Table </w:t>
      </w:r>
      <w:r w:rsidR="00721129">
        <w:rPr>
          <w:noProof/>
        </w:rPr>
        <w:t>6</w:t>
      </w:r>
      <w:r w:rsidR="00116F64">
        <w:rPr>
          <w:lang w:val="en-MY"/>
        </w:rPr>
        <w:fldChar w:fldCharType="end"/>
      </w:r>
      <w:r w:rsidR="00116F64">
        <w:rPr>
          <w:lang w:val="en-MY"/>
        </w:rPr>
        <w:t xml:space="preserve"> (Chapter </w:t>
      </w:r>
      <w:r w:rsidR="00116F64">
        <w:rPr>
          <w:lang w:val="en-MY"/>
        </w:rPr>
        <w:fldChar w:fldCharType="begin"/>
      </w:r>
      <w:r w:rsidR="00116F64">
        <w:rPr>
          <w:lang w:val="en-MY"/>
        </w:rPr>
        <w:instrText xml:space="preserve"> REF _Ref4840889 \r \h </w:instrText>
      </w:r>
      <w:r w:rsidR="00116F64">
        <w:rPr>
          <w:lang w:val="en-MY"/>
        </w:rPr>
      </w:r>
      <w:r w:rsidR="00116F64">
        <w:rPr>
          <w:lang w:val="en-MY"/>
        </w:rPr>
        <w:fldChar w:fldCharType="separate"/>
      </w:r>
      <w:r w:rsidR="00721129">
        <w:rPr>
          <w:lang w:val="en-MY"/>
        </w:rPr>
        <w:t>3.5.3</w:t>
      </w:r>
      <w:r w:rsidR="00116F64">
        <w:rPr>
          <w:lang w:val="en-MY"/>
        </w:rPr>
        <w:fldChar w:fldCharType="end"/>
      </w:r>
      <w:r w:rsidR="00116F64">
        <w:rPr>
          <w:lang w:val="en-MY"/>
        </w:rPr>
        <w:t>)</w:t>
      </w:r>
      <w:r>
        <w:rPr>
          <w:lang w:val="en-MY"/>
        </w:rPr>
        <w:t xml:space="preserve">,  open up the launch file, input the new value for the parameters and save the launch file. </w:t>
      </w:r>
    </w:p>
    <w:p w14:paraId="4DECC41E" w14:textId="60F4C15F" w:rsidR="00BE6FD2" w:rsidRPr="00E54907" w:rsidRDefault="00BE6FD2" w:rsidP="00E54907">
      <w:pPr>
        <w:rPr>
          <w:lang w:val="en-MY"/>
        </w:rPr>
      </w:pPr>
      <w:r>
        <w:rPr>
          <w:lang w:val="en-MY"/>
        </w:rPr>
        <w:t xml:space="preserve">The parameters for the docking algorithm are listed in the docking algorithm launch file (Appendix </w:t>
      </w:r>
      <w:r>
        <w:rPr>
          <w:lang w:val="en-MY"/>
        </w:rPr>
        <w:fldChar w:fldCharType="begin"/>
      </w:r>
      <w:r>
        <w:rPr>
          <w:lang w:val="en-MY"/>
        </w:rPr>
        <w:instrText xml:space="preserve"> REF _Ref4840147 \r \h </w:instrText>
      </w:r>
      <w:r>
        <w:rPr>
          <w:lang w:val="en-MY"/>
        </w:rPr>
      </w:r>
      <w:r>
        <w:rPr>
          <w:lang w:val="en-MY"/>
        </w:rPr>
        <w:fldChar w:fldCharType="separate"/>
      </w:r>
      <w:r w:rsidR="00721129">
        <w:rPr>
          <w:lang w:val="en-MY"/>
        </w:rPr>
        <w:t>V</w:t>
      </w:r>
      <w:r>
        <w:rPr>
          <w:lang w:val="en-MY"/>
        </w:rPr>
        <w:fldChar w:fldCharType="end"/>
      </w:r>
      <w:r>
        <w:rPr>
          <w:lang w:val="en-MY"/>
        </w:rPr>
        <w:t xml:space="preserve">), while the parameters for the laser docked check algorithm and the hokuyo1 node are listed in the laser docked check launch file (Appendix </w:t>
      </w:r>
      <w:r>
        <w:rPr>
          <w:lang w:val="en-MY"/>
        </w:rPr>
        <w:fldChar w:fldCharType="begin"/>
      </w:r>
      <w:r>
        <w:rPr>
          <w:lang w:val="en-MY"/>
        </w:rPr>
        <w:instrText xml:space="preserve"> REF _Ref4840184 \r \h </w:instrText>
      </w:r>
      <w:r>
        <w:rPr>
          <w:lang w:val="en-MY"/>
        </w:rPr>
      </w:r>
      <w:r>
        <w:rPr>
          <w:lang w:val="en-MY"/>
        </w:rPr>
        <w:fldChar w:fldCharType="separate"/>
      </w:r>
      <w:r w:rsidR="00721129">
        <w:rPr>
          <w:lang w:val="en-MY"/>
        </w:rPr>
        <w:t>VI</w:t>
      </w:r>
      <w:r>
        <w:rPr>
          <w:lang w:val="en-MY"/>
        </w:rPr>
        <w:fldChar w:fldCharType="end"/>
      </w:r>
      <w:r>
        <w:rPr>
          <w:lang w:val="en-MY"/>
        </w:rPr>
        <w:t xml:space="preserve">). </w:t>
      </w:r>
    </w:p>
    <w:sectPr w:rsidR="00BE6FD2" w:rsidRPr="00E54907" w:rsidSect="004D447D">
      <w:pgSz w:w="11906" w:h="16838"/>
      <w:pgMar w:top="1701" w:right="1701" w:bottom="1701" w:left="1985" w:header="706" w:footer="706" w:gutter="0"/>
      <w:cols w:sep="1"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BD4F7" w14:textId="77777777" w:rsidR="008942F4" w:rsidRDefault="008942F4" w:rsidP="007F02B8">
      <w:pPr>
        <w:spacing w:after="0" w:line="240" w:lineRule="auto"/>
      </w:pPr>
      <w:r>
        <w:separator/>
      </w:r>
    </w:p>
  </w:endnote>
  <w:endnote w:type="continuationSeparator" w:id="0">
    <w:p w14:paraId="593C475C" w14:textId="77777777" w:rsidR="008942F4" w:rsidRDefault="008942F4" w:rsidP="007F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8854231"/>
      <w:docPartObj>
        <w:docPartGallery w:val="Page Numbers (Bottom of Page)"/>
        <w:docPartUnique/>
      </w:docPartObj>
    </w:sdtPr>
    <w:sdtEndPr>
      <w:rPr>
        <w:noProof/>
      </w:rPr>
    </w:sdtEndPr>
    <w:sdtContent>
      <w:p w14:paraId="6EBA14D3" w14:textId="52A14C2D" w:rsidR="001B0229" w:rsidRDefault="001B02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9B9872" w14:textId="77777777" w:rsidR="001B0229" w:rsidRDefault="001B02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2EC02" w14:textId="77777777" w:rsidR="008942F4" w:rsidRDefault="008942F4" w:rsidP="007F02B8">
      <w:pPr>
        <w:spacing w:after="0" w:line="240" w:lineRule="auto"/>
      </w:pPr>
      <w:r>
        <w:separator/>
      </w:r>
    </w:p>
  </w:footnote>
  <w:footnote w:type="continuationSeparator" w:id="0">
    <w:p w14:paraId="26A03AA3" w14:textId="77777777" w:rsidR="008942F4" w:rsidRDefault="008942F4" w:rsidP="007F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67CDA"/>
    <w:multiLevelType w:val="hybridMultilevel"/>
    <w:tmpl w:val="8F96E04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2150440"/>
    <w:multiLevelType w:val="hybridMultilevel"/>
    <w:tmpl w:val="80FCDBF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89F7DA7"/>
    <w:multiLevelType w:val="hybridMultilevel"/>
    <w:tmpl w:val="A6C8C18E"/>
    <w:lvl w:ilvl="0" w:tplc="44090001">
      <w:start w:val="1"/>
      <w:numFmt w:val="bullet"/>
      <w:lvlText w:val=""/>
      <w:lvlJc w:val="left"/>
      <w:pPr>
        <w:ind w:left="720" w:hanging="360"/>
      </w:pPr>
      <w:rPr>
        <w:rFonts w:ascii="Symbol" w:hAnsi="Symbol"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928663E"/>
    <w:multiLevelType w:val="hybridMultilevel"/>
    <w:tmpl w:val="6EF2C6CA"/>
    <w:lvl w:ilvl="0" w:tplc="44090005">
      <w:start w:val="1"/>
      <w:numFmt w:val="bullet"/>
      <w:lvlText w:val=""/>
      <w:lvlJc w:val="left"/>
      <w:pPr>
        <w:ind w:left="720" w:hanging="360"/>
      </w:pPr>
      <w:rPr>
        <w:rFonts w:ascii="Wingdings" w:hAnsi="Wingding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09DA1291"/>
    <w:multiLevelType w:val="hybridMultilevel"/>
    <w:tmpl w:val="E96EAF88"/>
    <w:lvl w:ilvl="0" w:tplc="44090005">
      <w:start w:val="1"/>
      <w:numFmt w:val="bullet"/>
      <w:lvlText w:val=""/>
      <w:lvlJc w:val="left"/>
      <w:pPr>
        <w:ind w:left="720" w:hanging="360"/>
      </w:pPr>
      <w:rPr>
        <w:rFonts w:ascii="Wingdings" w:hAnsi="Wingding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0B9211D5"/>
    <w:multiLevelType w:val="hybridMultilevel"/>
    <w:tmpl w:val="33A49034"/>
    <w:lvl w:ilvl="0" w:tplc="44090013">
      <w:start w:val="1"/>
      <w:numFmt w:val="upperRoman"/>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0F89259D"/>
    <w:multiLevelType w:val="multilevel"/>
    <w:tmpl w:val="2CBE038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36"/>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0194DEE"/>
    <w:multiLevelType w:val="multilevel"/>
    <w:tmpl w:val="BE6E34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843B29"/>
    <w:multiLevelType w:val="hybridMultilevel"/>
    <w:tmpl w:val="AC48C37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13137FD2"/>
    <w:multiLevelType w:val="hybridMultilevel"/>
    <w:tmpl w:val="D81E8D0E"/>
    <w:lvl w:ilvl="0" w:tplc="48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143E40E2"/>
    <w:multiLevelType w:val="hybridMultilevel"/>
    <w:tmpl w:val="AA0AF21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189950B9"/>
    <w:multiLevelType w:val="multilevel"/>
    <w:tmpl w:val="9954AB1E"/>
    <w:lvl w:ilvl="0">
      <w:start w:val="1"/>
      <w:numFmt w:val="decimal"/>
      <w:pStyle w:val="HeadingI"/>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8783EA8"/>
    <w:multiLevelType w:val="hybridMultilevel"/>
    <w:tmpl w:val="F36AE55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291306A9"/>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AE198B"/>
    <w:multiLevelType w:val="hybridMultilevel"/>
    <w:tmpl w:val="4BA8D46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2ABF2690"/>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A94443"/>
    <w:multiLevelType w:val="hybridMultilevel"/>
    <w:tmpl w:val="0C5A3826"/>
    <w:lvl w:ilvl="0" w:tplc="44090005">
      <w:start w:val="1"/>
      <w:numFmt w:val="bullet"/>
      <w:lvlText w:val=""/>
      <w:lvlJc w:val="left"/>
      <w:pPr>
        <w:ind w:left="720" w:hanging="360"/>
      </w:pPr>
      <w:rPr>
        <w:rFonts w:ascii="Wingdings" w:hAnsi="Wingding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42336D82"/>
    <w:multiLevelType w:val="hybridMultilevel"/>
    <w:tmpl w:val="D0EEEFC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4B63677C"/>
    <w:multiLevelType w:val="multilevel"/>
    <w:tmpl w:val="7904FC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63B51E7"/>
    <w:multiLevelType w:val="hybridMultilevel"/>
    <w:tmpl w:val="9D10D69E"/>
    <w:lvl w:ilvl="0" w:tplc="44090001">
      <w:start w:val="1"/>
      <w:numFmt w:val="bullet"/>
      <w:lvlText w:val=""/>
      <w:lvlJc w:val="left"/>
      <w:pPr>
        <w:ind w:left="720" w:hanging="360"/>
      </w:pPr>
      <w:rPr>
        <w:rFonts w:ascii="Symbol" w:hAnsi="Symbol"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57995B30"/>
    <w:multiLevelType w:val="hybridMultilevel"/>
    <w:tmpl w:val="398E7CC4"/>
    <w:lvl w:ilvl="0" w:tplc="44090013">
      <w:start w:val="1"/>
      <w:numFmt w:val="upperRoman"/>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15:restartNumberingAfterBreak="0">
    <w:nsid w:val="57FC381B"/>
    <w:multiLevelType w:val="multilevel"/>
    <w:tmpl w:val="57E67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A6F2B60"/>
    <w:multiLevelType w:val="hybridMultilevel"/>
    <w:tmpl w:val="5AFA9E9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3" w15:restartNumberingAfterBreak="0">
    <w:nsid w:val="5C46216D"/>
    <w:multiLevelType w:val="hybridMultilevel"/>
    <w:tmpl w:val="3A9A8996"/>
    <w:lvl w:ilvl="0" w:tplc="44090001">
      <w:start w:val="1"/>
      <w:numFmt w:val="bullet"/>
      <w:lvlText w:val=""/>
      <w:lvlJc w:val="left"/>
      <w:pPr>
        <w:ind w:left="720" w:hanging="360"/>
      </w:pPr>
      <w:rPr>
        <w:rFonts w:ascii="Symbol" w:hAnsi="Symbol"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15:restartNumberingAfterBreak="0">
    <w:nsid w:val="6A330374"/>
    <w:multiLevelType w:val="multilevel"/>
    <w:tmpl w:val="6608A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E6C41BF"/>
    <w:multiLevelType w:val="hybridMultilevel"/>
    <w:tmpl w:val="001A2D70"/>
    <w:lvl w:ilvl="0" w:tplc="44090001">
      <w:start w:val="1"/>
      <w:numFmt w:val="bullet"/>
      <w:lvlText w:val=""/>
      <w:lvlJc w:val="left"/>
      <w:pPr>
        <w:ind w:left="720" w:hanging="360"/>
      </w:pPr>
      <w:rPr>
        <w:rFonts w:ascii="Symbol" w:hAnsi="Symbol"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4"/>
  </w:num>
  <w:num w:numId="2">
    <w:abstractNumId w:val="12"/>
  </w:num>
  <w:num w:numId="3">
    <w:abstractNumId w:val="13"/>
  </w:num>
  <w:num w:numId="4">
    <w:abstractNumId w:val="15"/>
  </w:num>
  <w:num w:numId="5">
    <w:abstractNumId w:val="6"/>
  </w:num>
  <w:num w:numId="6">
    <w:abstractNumId w:val="11"/>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9"/>
  </w:num>
  <w:num w:numId="10">
    <w:abstractNumId w:val="22"/>
  </w:num>
  <w:num w:numId="11">
    <w:abstractNumId w:val="0"/>
  </w:num>
  <w:num w:numId="12">
    <w:abstractNumId w:val="5"/>
  </w:num>
  <w:num w:numId="13">
    <w:abstractNumId w:val="21"/>
  </w:num>
  <w:num w:numId="14">
    <w:abstractNumId w:val="10"/>
  </w:num>
  <w:num w:numId="15">
    <w:abstractNumId w:val="8"/>
  </w:num>
  <w:num w:numId="16">
    <w:abstractNumId w:val="3"/>
  </w:num>
  <w:num w:numId="17">
    <w:abstractNumId w:val="7"/>
  </w:num>
  <w:num w:numId="18">
    <w:abstractNumId w:val="4"/>
  </w:num>
  <w:num w:numId="19">
    <w:abstractNumId w:val="24"/>
  </w:num>
  <w:num w:numId="20">
    <w:abstractNumId w:val="16"/>
  </w:num>
  <w:num w:numId="21">
    <w:abstractNumId w:val="18"/>
  </w:num>
  <w:num w:numId="22">
    <w:abstractNumId w:val="1"/>
  </w:num>
  <w:num w:numId="23">
    <w:abstractNumId w:val="2"/>
  </w:num>
  <w:num w:numId="24">
    <w:abstractNumId w:val="23"/>
  </w:num>
  <w:num w:numId="25">
    <w:abstractNumId w:val="25"/>
  </w:num>
  <w:num w:numId="26">
    <w:abstractNumId w:val="19"/>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MwMjM1sjA0MDM0MTdQ0lEKTi0uzszPAykwNqkFANH54qMtAAAA"/>
  </w:docVars>
  <w:rsids>
    <w:rsidRoot w:val="007652D5"/>
    <w:rsid w:val="00000320"/>
    <w:rsid w:val="00007F3C"/>
    <w:rsid w:val="0001036A"/>
    <w:rsid w:val="00010C79"/>
    <w:rsid w:val="00012D1C"/>
    <w:rsid w:val="00015DB2"/>
    <w:rsid w:val="00020A22"/>
    <w:rsid w:val="0002561B"/>
    <w:rsid w:val="00026215"/>
    <w:rsid w:val="00033116"/>
    <w:rsid w:val="0003674B"/>
    <w:rsid w:val="00037FDC"/>
    <w:rsid w:val="00042CFB"/>
    <w:rsid w:val="00042E1C"/>
    <w:rsid w:val="000442E2"/>
    <w:rsid w:val="000450ED"/>
    <w:rsid w:val="000457A7"/>
    <w:rsid w:val="00045FCA"/>
    <w:rsid w:val="00055B8F"/>
    <w:rsid w:val="00055C17"/>
    <w:rsid w:val="0005607E"/>
    <w:rsid w:val="000659D7"/>
    <w:rsid w:val="00065E70"/>
    <w:rsid w:val="00066055"/>
    <w:rsid w:val="00070A43"/>
    <w:rsid w:val="00071321"/>
    <w:rsid w:val="00082F26"/>
    <w:rsid w:val="00084795"/>
    <w:rsid w:val="00087F73"/>
    <w:rsid w:val="00090D96"/>
    <w:rsid w:val="00093795"/>
    <w:rsid w:val="000A21C9"/>
    <w:rsid w:val="000A3704"/>
    <w:rsid w:val="000A379F"/>
    <w:rsid w:val="000A4469"/>
    <w:rsid w:val="000A6E66"/>
    <w:rsid w:val="000B0501"/>
    <w:rsid w:val="000B06B0"/>
    <w:rsid w:val="000B0835"/>
    <w:rsid w:val="000B14C1"/>
    <w:rsid w:val="000C1283"/>
    <w:rsid w:val="000C31B5"/>
    <w:rsid w:val="000C52A1"/>
    <w:rsid w:val="000D0928"/>
    <w:rsid w:val="000D611C"/>
    <w:rsid w:val="000E0A99"/>
    <w:rsid w:val="000E682B"/>
    <w:rsid w:val="000F0B86"/>
    <w:rsid w:val="000F1876"/>
    <w:rsid w:val="00100CFD"/>
    <w:rsid w:val="0010179A"/>
    <w:rsid w:val="0010338E"/>
    <w:rsid w:val="00111BFC"/>
    <w:rsid w:val="00116F64"/>
    <w:rsid w:val="00125B5C"/>
    <w:rsid w:val="00125D21"/>
    <w:rsid w:val="0013084C"/>
    <w:rsid w:val="001342B5"/>
    <w:rsid w:val="00145A59"/>
    <w:rsid w:val="00145EBE"/>
    <w:rsid w:val="00147EA2"/>
    <w:rsid w:val="00154082"/>
    <w:rsid w:val="001546DC"/>
    <w:rsid w:val="00163139"/>
    <w:rsid w:val="00167BC2"/>
    <w:rsid w:val="00170283"/>
    <w:rsid w:val="00170754"/>
    <w:rsid w:val="00171880"/>
    <w:rsid w:val="00172343"/>
    <w:rsid w:val="0017532E"/>
    <w:rsid w:val="00175CC9"/>
    <w:rsid w:val="00175EE2"/>
    <w:rsid w:val="00182BBE"/>
    <w:rsid w:val="00186F03"/>
    <w:rsid w:val="001878CC"/>
    <w:rsid w:val="00187AA2"/>
    <w:rsid w:val="001921EA"/>
    <w:rsid w:val="00193724"/>
    <w:rsid w:val="00195973"/>
    <w:rsid w:val="00195C94"/>
    <w:rsid w:val="0019651C"/>
    <w:rsid w:val="001A1584"/>
    <w:rsid w:val="001A34F3"/>
    <w:rsid w:val="001A5443"/>
    <w:rsid w:val="001B0229"/>
    <w:rsid w:val="001B0996"/>
    <w:rsid w:val="001B1CE9"/>
    <w:rsid w:val="001B30C6"/>
    <w:rsid w:val="001B3BDE"/>
    <w:rsid w:val="001B5BC9"/>
    <w:rsid w:val="001B5C6F"/>
    <w:rsid w:val="001C21CF"/>
    <w:rsid w:val="001C2841"/>
    <w:rsid w:val="001C52C5"/>
    <w:rsid w:val="001C6AD2"/>
    <w:rsid w:val="001C7FF7"/>
    <w:rsid w:val="001D1B1E"/>
    <w:rsid w:val="001D25D4"/>
    <w:rsid w:val="001D47E2"/>
    <w:rsid w:val="001E3D11"/>
    <w:rsid w:val="001E5DC6"/>
    <w:rsid w:val="001F0596"/>
    <w:rsid w:val="001F062F"/>
    <w:rsid w:val="001F2E21"/>
    <w:rsid w:val="00207263"/>
    <w:rsid w:val="002074CC"/>
    <w:rsid w:val="002074CE"/>
    <w:rsid w:val="0021053D"/>
    <w:rsid w:val="002105D2"/>
    <w:rsid w:val="002108DC"/>
    <w:rsid w:val="00214359"/>
    <w:rsid w:val="00225290"/>
    <w:rsid w:val="00233664"/>
    <w:rsid w:val="00235E07"/>
    <w:rsid w:val="00237535"/>
    <w:rsid w:val="002410D2"/>
    <w:rsid w:val="00246BB7"/>
    <w:rsid w:val="00254080"/>
    <w:rsid w:val="00256466"/>
    <w:rsid w:val="00264857"/>
    <w:rsid w:val="00264C1D"/>
    <w:rsid w:val="0026632E"/>
    <w:rsid w:val="00266DA8"/>
    <w:rsid w:val="002674E9"/>
    <w:rsid w:val="0027405A"/>
    <w:rsid w:val="00274BB9"/>
    <w:rsid w:val="0028261B"/>
    <w:rsid w:val="00285E6F"/>
    <w:rsid w:val="00286703"/>
    <w:rsid w:val="002915C5"/>
    <w:rsid w:val="00292F4A"/>
    <w:rsid w:val="002957BC"/>
    <w:rsid w:val="00296A56"/>
    <w:rsid w:val="00297181"/>
    <w:rsid w:val="002A2CB1"/>
    <w:rsid w:val="002A35AD"/>
    <w:rsid w:val="002A3782"/>
    <w:rsid w:val="002A43DE"/>
    <w:rsid w:val="002B14E5"/>
    <w:rsid w:val="002B26EC"/>
    <w:rsid w:val="002B6C21"/>
    <w:rsid w:val="002B7811"/>
    <w:rsid w:val="002C0A97"/>
    <w:rsid w:val="002D0383"/>
    <w:rsid w:val="002D0FE1"/>
    <w:rsid w:val="002D2CB9"/>
    <w:rsid w:val="002D3B21"/>
    <w:rsid w:val="002D5BBA"/>
    <w:rsid w:val="002D71F3"/>
    <w:rsid w:val="002D7241"/>
    <w:rsid w:val="002D77B5"/>
    <w:rsid w:val="002E337B"/>
    <w:rsid w:val="002E40EA"/>
    <w:rsid w:val="002E56F2"/>
    <w:rsid w:val="002E5D69"/>
    <w:rsid w:val="002F143F"/>
    <w:rsid w:val="002F4CDB"/>
    <w:rsid w:val="002F5990"/>
    <w:rsid w:val="00301B1D"/>
    <w:rsid w:val="00301D39"/>
    <w:rsid w:val="00304581"/>
    <w:rsid w:val="0030734D"/>
    <w:rsid w:val="00311B16"/>
    <w:rsid w:val="00314B43"/>
    <w:rsid w:val="00314C62"/>
    <w:rsid w:val="00315B17"/>
    <w:rsid w:val="00323764"/>
    <w:rsid w:val="0032421B"/>
    <w:rsid w:val="00324E2F"/>
    <w:rsid w:val="00326239"/>
    <w:rsid w:val="003342E5"/>
    <w:rsid w:val="00335AA3"/>
    <w:rsid w:val="003363BC"/>
    <w:rsid w:val="00340A46"/>
    <w:rsid w:val="00340CF9"/>
    <w:rsid w:val="003539D5"/>
    <w:rsid w:val="003553CF"/>
    <w:rsid w:val="00356134"/>
    <w:rsid w:val="00356AF2"/>
    <w:rsid w:val="003570C9"/>
    <w:rsid w:val="0036137E"/>
    <w:rsid w:val="003615BD"/>
    <w:rsid w:val="00365234"/>
    <w:rsid w:val="00374DD6"/>
    <w:rsid w:val="00376A3C"/>
    <w:rsid w:val="00377706"/>
    <w:rsid w:val="00384AF0"/>
    <w:rsid w:val="00384DBC"/>
    <w:rsid w:val="00387A66"/>
    <w:rsid w:val="00390B99"/>
    <w:rsid w:val="00392423"/>
    <w:rsid w:val="00395F97"/>
    <w:rsid w:val="00396D1D"/>
    <w:rsid w:val="003A369C"/>
    <w:rsid w:val="003A710D"/>
    <w:rsid w:val="003A7A6B"/>
    <w:rsid w:val="003B2494"/>
    <w:rsid w:val="003B4352"/>
    <w:rsid w:val="003C1A0D"/>
    <w:rsid w:val="003C39DD"/>
    <w:rsid w:val="003C46FF"/>
    <w:rsid w:val="003C74BD"/>
    <w:rsid w:val="003C7522"/>
    <w:rsid w:val="003D1564"/>
    <w:rsid w:val="003D5F96"/>
    <w:rsid w:val="003D6896"/>
    <w:rsid w:val="003E0262"/>
    <w:rsid w:val="003E0D7B"/>
    <w:rsid w:val="003E3A90"/>
    <w:rsid w:val="003E3F0F"/>
    <w:rsid w:val="003E5807"/>
    <w:rsid w:val="003E7D3E"/>
    <w:rsid w:val="003F04CB"/>
    <w:rsid w:val="003F0D83"/>
    <w:rsid w:val="003F4474"/>
    <w:rsid w:val="003F57AA"/>
    <w:rsid w:val="00401CCE"/>
    <w:rsid w:val="004056A4"/>
    <w:rsid w:val="0040685C"/>
    <w:rsid w:val="00406952"/>
    <w:rsid w:val="00415564"/>
    <w:rsid w:val="00417026"/>
    <w:rsid w:val="004219F5"/>
    <w:rsid w:val="00422DB9"/>
    <w:rsid w:val="00424572"/>
    <w:rsid w:val="004255F2"/>
    <w:rsid w:val="0043039E"/>
    <w:rsid w:val="004316CA"/>
    <w:rsid w:val="00432438"/>
    <w:rsid w:val="00432743"/>
    <w:rsid w:val="00433832"/>
    <w:rsid w:val="00436820"/>
    <w:rsid w:val="00436D24"/>
    <w:rsid w:val="00440047"/>
    <w:rsid w:val="004402E3"/>
    <w:rsid w:val="00444EEA"/>
    <w:rsid w:val="00455103"/>
    <w:rsid w:val="0045580A"/>
    <w:rsid w:val="00461D6D"/>
    <w:rsid w:val="00463FCD"/>
    <w:rsid w:val="004653DA"/>
    <w:rsid w:val="004666FE"/>
    <w:rsid w:val="004712B4"/>
    <w:rsid w:val="00484951"/>
    <w:rsid w:val="00485A87"/>
    <w:rsid w:val="00485BB2"/>
    <w:rsid w:val="00486929"/>
    <w:rsid w:val="0048720C"/>
    <w:rsid w:val="00490385"/>
    <w:rsid w:val="00491BB2"/>
    <w:rsid w:val="00491DD8"/>
    <w:rsid w:val="00496AEF"/>
    <w:rsid w:val="004A16F1"/>
    <w:rsid w:val="004A262A"/>
    <w:rsid w:val="004A3A51"/>
    <w:rsid w:val="004A4730"/>
    <w:rsid w:val="004B30A2"/>
    <w:rsid w:val="004B5161"/>
    <w:rsid w:val="004B6C6D"/>
    <w:rsid w:val="004C0662"/>
    <w:rsid w:val="004C38DD"/>
    <w:rsid w:val="004C4B1A"/>
    <w:rsid w:val="004C6894"/>
    <w:rsid w:val="004D318B"/>
    <w:rsid w:val="004D348A"/>
    <w:rsid w:val="004D447D"/>
    <w:rsid w:val="004D46F4"/>
    <w:rsid w:val="004D4A74"/>
    <w:rsid w:val="004E270C"/>
    <w:rsid w:val="004E4EE6"/>
    <w:rsid w:val="004E5198"/>
    <w:rsid w:val="004E63C1"/>
    <w:rsid w:val="004F0612"/>
    <w:rsid w:val="004F1F49"/>
    <w:rsid w:val="004F495A"/>
    <w:rsid w:val="005006DC"/>
    <w:rsid w:val="00503C02"/>
    <w:rsid w:val="0050539B"/>
    <w:rsid w:val="00507969"/>
    <w:rsid w:val="00515685"/>
    <w:rsid w:val="00521318"/>
    <w:rsid w:val="0052361F"/>
    <w:rsid w:val="00525E84"/>
    <w:rsid w:val="00526843"/>
    <w:rsid w:val="005334D8"/>
    <w:rsid w:val="00533B88"/>
    <w:rsid w:val="0053609D"/>
    <w:rsid w:val="00541D80"/>
    <w:rsid w:val="00543AC8"/>
    <w:rsid w:val="00547873"/>
    <w:rsid w:val="00550DDA"/>
    <w:rsid w:val="00551732"/>
    <w:rsid w:val="00551B10"/>
    <w:rsid w:val="00553248"/>
    <w:rsid w:val="00562408"/>
    <w:rsid w:val="00571C6A"/>
    <w:rsid w:val="00575D85"/>
    <w:rsid w:val="00581480"/>
    <w:rsid w:val="00584B58"/>
    <w:rsid w:val="005906F4"/>
    <w:rsid w:val="00590E92"/>
    <w:rsid w:val="00591388"/>
    <w:rsid w:val="00593554"/>
    <w:rsid w:val="00593D6C"/>
    <w:rsid w:val="005B128E"/>
    <w:rsid w:val="005B44C7"/>
    <w:rsid w:val="005C0C25"/>
    <w:rsid w:val="005C5260"/>
    <w:rsid w:val="005C5EB9"/>
    <w:rsid w:val="005D0EA6"/>
    <w:rsid w:val="005D2B8D"/>
    <w:rsid w:val="005E0BF4"/>
    <w:rsid w:val="005F710A"/>
    <w:rsid w:val="005F7779"/>
    <w:rsid w:val="006022BA"/>
    <w:rsid w:val="006023B8"/>
    <w:rsid w:val="0061026D"/>
    <w:rsid w:val="00613A84"/>
    <w:rsid w:val="00620B91"/>
    <w:rsid w:val="00622ABF"/>
    <w:rsid w:val="00622C66"/>
    <w:rsid w:val="00627B51"/>
    <w:rsid w:val="00630035"/>
    <w:rsid w:val="00635065"/>
    <w:rsid w:val="00635A92"/>
    <w:rsid w:val="00635FDC"/>
    <w:rsid w:val="00636A4E"/>
    <w:rsid w:val="00642FAB"/>
    <w:rsid w:val="00652A7E"/>
    <w:rsid w:val="00653788"/>
    <w:rsid w:val="0065427B"/>
    <w:rsid w:val="00662348"/>
    <w:rsid w:val="00662FE7"/>
    <w:rsid w:val="00666D6C"/>
    <w:rsid w:val="00682EAC"/>
    <w:rsid w:val="006832C9"/>
    <w:rsid w:val="006949BF"/>
    <w:rsid w:val="00695E81"/>
    <w:rsid w:val="00696444"/>
    <w:rsid w:val="0069673B"/>
    <w:rsid w:val="0069798A"/>
    <w:rsid w:val="006A33B2"/>
    <w:rsid w:val="006A3C69"/>
    <w:rsid w:val="006B1DDC"/>
    <w:rsid w:val="006B2528"/>
    <w:rsid w:val="006B70AA"/>
    <w:rsid w:val="006B7180"/>
    <w:rsid w:val="006C4082"/>
    <w:rsid w:val="006C6A54"/>
    <w:rsid w:val="006C7D52"/>
    <w:rsid w:val="006D63CD"/>
    <w:rsid w:val="006D68DE"/>
    <w:rsid w:val="006E1548"/>
    <w:rsid w:val="006E320D"/>
    <w:rsid w:val="006E3D3E"/>
    <w:rsid w:val="006E68A5"/>
    <w:rsid w:val="006E733D"/>
    <w:rsid w:val="006E7FA7"/>
    <w:rsid w:val="006F6BDC"/>
    <w:rsid w:val="00700862"/>
    <w:rsid w:val="00701596"/>
    <w:rsid w:val="007066BD"/>
    <w:rsid w:val="00707DB7"/>
    <w:rsid w:val="00712565"/>
    <w:rsid w:val="00714F11"/>
    <w:rsid w:val="00717B14"/>
    <w:rsid w:val="00720A08"/>
    <w:rsid w:val="00721129"/>
    <w:rsid w:val="00721671"/>
    <w:rsid w:val="007249E7"/>
    <w:rsid w:val="00724F8B"/>
    <w:rsid w:val="007331C8"/>
    <w:rsid w:val="00733610"/>
    <w:rsid w:val="00733F01"/>
    <w:rsid w:val="00737FB9"/>
    <w:rsid w:val="00741974"/>
    <w:rsid w:val="007432EE"/>
    <w:rsid w:val="00745551"/>
    <w:rsid w:val="007502CB"/>
    <w:rsid w:val="007548F0"/>
    <w:rsid w:val="00755CD3"/>
    <w:rsid w:val="00762414"/>
    <w:rsid w:val="00764797"/>
    <w:rsid w:val="007652D5"/>
    <w:rsid w:val="007656D7"/>
    <w:rsid w:val="007659DF"/>
    <w:rsid w:val="00771168"/>
    <w:rsid w:val="00772ABE"/>
    <w:rsid w:val="00774C9B"/>
    <w:rsid w:val="00774F54"/>
    <w:rsid w:val="0078254C"/>
    <w:rsid w:val="00785180"/>
    <w:rsid w:val="007879FA"/>
    <w:rsid w:val="00787B8F"/>
    <w:rsid w:val="007900F2"/>
    <w:rsid w:val="00796B11"/>
    <w:rsid w:val="007970D2"/>
    <w:rsid w:val="007A113A"/>
    <w:rsid w:val="007A7D93"/>
    <w:rsid w:val="007B0C9E"/>
    <w:rsid w:val="007B3A80"/>
    <w:rsid w:val="007B72E7"/>
    <w:rsid w:val="007B7550"/>
    <w:rsid w:val="007C0B2D"/>
    <w:rsid w:val="007C1A18"/>
    <w:rsid w:val="007C1E9B"/>
    <w:rsid w:val="007C79A2"/>
    <w:rsid w:val="007D0049"/>
    <w:rsid w:val="007D1D53"/>
    <w:rsid w:val="007D271B"/>
    <w:rsid w:val="007D5D69"/>
    <w:rsid w:val="007D66F5"/>
    <w:rsid w:val="007D73BF"/>
    <w:rsid w:val="007E00BF"/>
    <w:rsid w:val="007E3EE5"/>
    <w:rsid w:val="007E69E4"/>
    <w:rsid w:val="007F00C4"/>
    <w:rsid w:val="007F02B8"/>
    <w:rsid w:val="007F125B"/>
    <w:rsid w:val="007F20AA"/>
    <w:rsid w:val="007F487C"/>
    <w:rsid w:val="007F6D67"/>
    <w:rsid w:val="00802D2E"/>
    <w:rsid w:val="008064CD"/>
    <w:rsid w:val="0081333B"/>
    <w:rsid w:val="00814DB2"/>
    <w:rsid w:val="00820600"/>
    <w:rsid w:val="008275A3"/>
    <w:rsid w:val="00843FA5"/>
    <w:rsid w:val="008455E4"/>
    <w:rsid w:val="008461FF"/>
    <w:rsid w:val="008475C9"/>
    <w:rsid w:val="00853A95"/>
    <w:rsid w:val="008601E0"/>
    <w:rsid w:val="00880A7F"/>
    <w:rsid w:val="00881DFE"/>
    <w:rsid w:val="00885764"/>
    <w:rsid w:val="008869A0"/>
    <w:rsid w:val="008877C5"/>
    <w:rsid w:val="008926A7"/>
    <w:rsid w:val="008942F4"/>
    <w:rsid w:val="00895591"/>
    <w:rsid w:val="00896085"/>
    <w:rsid w:val="008A1276"/>
    <w:rsid w:val="008A332C"/>
    <w:rsid w:val="008B06BD"/>
    <w:rsid w:val="008B4DE2"/>
    <w:rsid w:val="008C32DE"/>
    <w:rsid w:val="008C660D"/>
    <w:rsid w:val="008C6CEC"/>
    <w:rsid w:val="008C7F29"/>
    <w:rsid w:val="008D57A3"/>
    <w:rsid w:val="008D5DC8"/>
    <w:rsid w:val="008D7EAA"/>
    <w:rsid w:val="008E13FC"/>
    <w:rsid w:val="008E6AD6"/>
    <w:rsid w:val="008F24A3"/>
    <w:rsid w:val="008F546F"/>
    <w:rsid w:val="008F7865"/>
    <w:rsid w:val="009011A0"/>
    <w:rsid w:val="00901CFD"/>
    <w:rsid w:val="0091051D"/>
    <w:rsid w:val="0091326F"/>
    <w:rsid w:val="009237F2"/>
    <w:rsid w:val="00924D82"/>
    <w:rsid w:val="0093005F"/>
    <w:rsid w:val="009320C1"/>
    <w:rsid w:val="00935521"/>
    <w:rsid w:val="009370F3"/>
    <w:rsid w:val="009403B6"/>
    <w:rsid w:val="009560F9"/>
    <w:rsid w:val="00961992"/>
    <w:rsid w:val="00963304"/>
    <w:rsid w:val="00964A8D"/>
    <w:rsid w:val="00964DAC"/>
    <w:rsid w:val="00971C3A"/>
    <w:rsid w:val="00974C05"/>
    <w:rsid w:val="00975C78"/>
    <w:rsid w:val="00975EA0"/>
    <w:rsid w:val="00977B7D"/>
    <w:rsid w:val="00980746"/>
    <w:rsid w:val="00982936"/>
    <w:rsid w:val="009841F7"/>
    <w:rsid w:val="00986EF9"/>
    <w:rsid w:val="009877A8"/>
    <w:rsid w:val="009910C8"/>
    <w:rsid w:val="009A09BB"/>
    <w:rsid w:val="009A350F"/>
    <w:rsid w:val="009A38C5"/>
    <w:rsid w:val="009A3E66"/>
    <w:rsid w:val="009A59FD"/>
    <w:rsid w:val="009A67EE"/>
    <w:rsid w:val="009B0573"/>
    <w:rsid w:val="009B503E"/>
    <w:rsid w:val="009B6F86"/>
    <w:rsid w:val="009B7031"/>
    <w:rsid w:val="009C2811"/>
    <w:rsid w:val="009E3C31"/>
    <w:rsid w:val="009E7ADF"/>
    <w:rsid w:val="009F071B"/>
    <w:rsid w:val="009F0AD5"/>
    <w:rsid w:val="00A0135C"/>
    <w:rsid w:val="00A027B0"/>
    <w:rsid w:val="00A0461E"/>
    <w:rsid w:val="00A0479F"/>
    <w:rsid w:val="00A0687F"/>
    <w:rsid w:val="00A07634"/>
    <w:rsid w:val="00A17274"/>
    <w:rsid w:val="00A315E1"/>
    <w:rsid w:val="00A32F1F"/>
    <w:rsid w:val="00A33BA8"/>
    <w:rsid w:val="00A342E7"/>
    <w:rsid w:val="00A35061"/>
    <w:rsid w:val="00A4011E"/>
    <w:rsid w:val="00A44CA4"/>
    <w:rsid w:val="00A4797A"/>
    <w:rsid w:val="00A51729"/>
    <w:rsid w:val="00A67966"/>
    <w:rsid w:val="00A73244"/>
    <w:rsid w:val="00A746D2"/>
    <w:rsid w:val="00A7657A"/>
    <w:rsid w:val="00A8519B"/>
    <w:rsid w:val="00A86296"/>
    <w:rsid w:val="00A86896"/>
    <w:rsid w:val="00A92B55"/>
    <w:rsid w:val="00A93FA9"/>
    <w:rsid w:val="00A943EC"/>
    <w:rsid w:val="00A94BCB"/>
    <w:rsid w:val="00AA61F8"/>
    <w:rsid w:val="00AB00C6"/>
    <w:rsid w:val="00AB06FB"/>
    <w:rsid w:val="00AB29DE"/>
    <w:rsid w:val="00AC4322"/>
    <w:rsid w:val="00AC5300"/>
    <w:rsid w:val="00AC7722"/>
    <w:rsid w:val="00AD12DE"/>
    <w:rsid w:val="00AD5EF6"/>
    <w:rsid w:val="00AD5F4A"/>
    <w:rsid w:val="00AD5FD3"/>
    <w:rsid w:val="00AD7E1B"/>
    <w:rsid w:val="00AE1581"/>
    <w:rsid w:val="00AE3255"/>
    <w:rsid w:val="00AF0047"/>
    <w:rsid w:val="00AF03CD"/>
    <w:rsid w:val="00AF5C2A"/>
    <w:rsid w:val="00B018A1"/>
    <w:rsid w:val="00B01D05"/>
    <w:rsid w:val="00B06D22"/>
    <w:rsid w:val="00B111FE"/>
    <w:rsid w:val="00B13308"/>
    <w:rsid w:val="00B14440"/>
    <w:rsid w:val="00B14CD6"/>
    <w:rsid w:val="00B15F65"/>
    <w:rsid w:val="00B21E78"/>
    <w:rsid w:val="00B24FED"/>
    <w:rsid w:val="00B252D2"/>
    <w:rsid w:val="00B25A1B"/>
    <w:rsid w:val="00B30EF0"/>
    <w:rsid w:val="00B311B6"/>
    <w:rsid w:val="00B41262"/>
    <w:rsid w:val="00B44265"/>
    <w:rsid w:val="00B529F4"/>
    <w:rsid w:val="00B54C4D"/>
    <w:rsid w:val="00B5752C"/>
    <w:rsid w:val="00B60DD4"/>
    <w:rsid w:val="00B622B5"/>
    <w:rsid w:val="00B6509C"/>
    <w:rsid w:val="00B700AB"/>
    <w:rsid w:val="00B80045"/>
    <w:rsid w:val="00B807AE"/>
    <w:rsid w:val="00B82092"/>
    <w:rsid w:val="00B831C0"/>
    <w:rsid w:val="00B912E8"/>
    <w:rsid w:val="00B92A3E"/>
    <w:rsid w:val="00B945FA"/>
    <w:rsid w:val="00BA095F"/>
    <w:rsid w:val="00BA1D6F"/>
    <w:rsid w:val="00BA5020"/>
    <w:rsid w:val="00BA6EA5"/>
    <w:rsid w:val="00BA7C8D"/>
    <w:rsid w:val="00BB69E9"/>
    <w:rsid w:val="00BC2F14"/>
    <w:rsid w:val="00BC3E27"/>
    <w:rsid w:val="00BC55F5"/>
    <w:rsid w:val="00BC602C"/>
    <w:rsid w:val="00BD2BDB"/>
    <w:rsid w:val="00BD4040"/>
    <w:rsid w:val="00BD5A32"/>
    <w:rsid w:val="00BD6C63"/>
    <w:rsid w:val="00BE1152"/>
    <w:rsid w:val="00BE5DCE"/>
    <w:rsid w:val="00BE6FD2"/>
    <w:rsid w:val="00BF3097"/>
    <w:rsid w:val="00C006D1"/>
    <w:rsid w:val="00C0294D"/>
    <w:rsid w:val="00C03988"/>
    <w:rsid w:val="00C069BD"/>
    <w:rsid w:val="00C13C0B"/>
    <w:rsid w:val="00C14CDF"/>
    <w:rsid w:val="00C165F8"/>
    <w:rsid w:val="00C22083"/>
    <w:rsid w:val="00C2267E"/>
    <w:rsid w:val="00C34259"/>
    <w:rsid w:val="00C343D2"/>
    <w:rsid w:val="00C4493E"/>
    <w:rsid w:val="00C44D55"/>
    <w:rsid w:val="00C45750"/>
    <w:rsid w:val="00C502F7"/>
    <w:rsid w:val="00C508DB"/>
    <w:rsid w:val="00C61AD8"/>
    <w:rsid w:val="00C6363A"/>
    <w:rsid w:val="00C63A98"/>
    <w:rsid w:val="00C63F0C"/>
    <w:rsid w:val="00C64D71"/>
    <w:rsid w:val="00C706DC"/>
    <w:rsid w:val="00C751CD"/>
    <w:rsid w:val="00C756A8"/>
    <w:rsid w:val="00C872D4"/>
    <w:rsid w:val="00CA095A"/>
    <w:rsid w:val="00CA4027"/>
    <w:rsid w:val="00CA552B"/>
    <w:rsid w:val="00CA7D20"/>
    <w:rsid w:val="00CB1E4B"/>
    <w:rsid w:val="00CB3D18"/>
    <w:rsid w:val="00CB7DD7"/>
    <w:rsid w:val="00CD23DC"/>
    <w:rsid w:val="00CD3A72"/>
    <w:rsid w:val="00CD480D"/>
    <w:rsid w:val="00CE170F"/>
    <w:rsid w:val="00CE2B73"/>
    <w:rsid w:val="00CE5DBA"/>
    <w:rsid w:val="00CE7601"/>
    <w:rsid w:val="00CF33F8"/>
    <w:rsid w:val="00D027E0"/>
    <w:rsid w:val="00D032B8"/>
    <w:rsid w:val="00D03368"/>
    <w:rsid w:val="00D03A37"/>
    <w:rsid w:val="00D04F25"/>
    <w:rsid w:val="00D07E89"/>
    <w:rsid w:val="00D14004"/>
    <w:rsid w:val="00D21E38"/>
    <w:rsid w:val="00D27A14"/>
    <w:rsid w:val="00D3083F"/>
    <w:rsid w:val="00D34B7C"/>
    <w:rsid w:val="00D3536C"/>
    <w:rsid w:val="00D400BD"/>
    <w:rsid w:val="00D40D61"/>
    <w:rsid w:val="00D45330"/>
    <w:rsid w:val="00D45F4E"/>
    <w:rsid w:val="00D500AA"/>
    <w:rsid w:val="00D5291F"/>
    <w:rsid w:val="00D54007"/>
    <w:rsid w:val="00D54183"/>
    <w:rsid w:val="00D57CC3"/>
    <w:rsid w:val="00D60C40"/>
    <w:rsid w:val="00D6273C"/>
    <w:rsid w:val="00D65F61"/>
    <w:rsid w:val="00D660B9"/>
    <w:rsid w:val="00D67B34"/>
    <w:rsid w:val="00D72302"/>
    <w:rsid w:val="00D81EC5"/>
    <w:rsid w:val="00D8520A"/>
    <w:rsid w:val="00D91CC1"/>
    <w:rsid w:val="00D9328F"/>
    <w:rsid w:val="00D93996"/>
    <w:rsid w:val="00DA0833"/>
    <w:rsid w:val="00DA13C2"/>
    <w:rsid w:val="00DA50D6"/>
    <w:rsid w:val="00DB03A3"/>
    <w:rsid w:val="00DB0D9A"/>
    <w:rsid w:val="00DB1788"/>
    <w:rsid w:val="00DB786F"/>
    <w:rsid w:val="00DC5403"/>
    <w:rsid w:val="00DD29AE"/>
    <w:rsid w:val="00DD4269"/>
    <w:rsid w:val="00DE199D"/>
    <w:rsid w:val="00DE46B5"/>
    <w:rsid w:val="00DF2A1E"/>
    <w:rsid w:val="00DF561E"/>
    <w:rsid w:val="00DF586B"/>
    <w:rsid w:val="00E025CD"/>
    <w:rsid w:val="00E043ED"/>
    <w:rsid w:val="00E04D77"/>
    <w:rsid w:val="00E04F58"/>
    <w:rsid w:val="00E06991"/>
    <w:rsid w:val="00E06C93"/>
    <w:rsid w:val="00E118AE"/>
    <w:rsid w:val="00E11A29"/>
    <w:rsid w:val="00E11A40"/>
    <w:rsid w:val="00E13115"/>
    <w:rsid w:val="00E14E80"/>
    <w:rsid w:val="00E164F2"/>
    <w:rsid w:val="00E2590D"/>
    <w:rsid w:val="00E27D6B"/>
    <w:rsid w:val="00E30522"/>
    <w:rsid w:val="00E33C01"/>
    <w:rsid w:val="00E346CE"/>
    <w:rsid w:val="00E34ABA"/>
    <w:rsid w:val="00E363A9"/>
    <w:rsid w:val="00E3670C"/>
    <w:rsid w:val="00E375EC"/>
    <w:rsid w:val="00E42ED8"/>
    <w:rsid w:val="00E46C6F"/>
    <w:rsid w:val="00E54907"/>
    <w:rsid w:val="00E562D9"/>
    <w:rsid w:val="00E56632"/>
    <w:rsid w:val="00E67502"/>
    <w:rsid w:val="00E71B43"/>
    <w:rsid w:val="00E73369"/>
    <w:rsid w:val="00E755F6"/>
    <w:rsid w:val="00E81D43"/>
    <w:rsid w:val="00E82AA7"/>
    <w:rsid w:val="00E83291"/>
    <w:rsid w:val="00E853B2"/>
    <w:rsid w:val="00E855C9"/>
    <w:rsid w:val="00E872E3"/>
    <w:rsid w:val="00E91C77"/>
    <w:rsid w:val="00E97DE9"/>
    <w:rsid w:val="00EA1F77"/>
    <w:rsid w:val="00EA31A6"/>
    <w:rsid w:val="00EA5158"/>
    <w:rsid w:val="00EA6CFB"/>
    <w:rsid w:val="00EB011E"/>
    <w:rsid w:val="00EB58FD"/>
    <w:rsid w:val="00EC1D9F"/>
    <w:rsid w:val="00EC48CD"/>
    <w:rsid w:val="00EC7B78"/>
    <w:rsid w:val="00ED071D"/>
    <w:rsid w:val="00ED1629"/>
    <w:rsid w:val="00ED7578"/>
    <w:rsid w:val="00EE2746"/>
    <w:rsid w:val="00EE520B"/>
    <w:rsid w:val="00EE7708"/>
    <w:rsid w:val="00EE7816"/>
    <w:rsid w:val="00EF66CC"/>
    <w:rsid w:val="00EF76DF"/>
    <w:rsid w:val="00F006AD"/>
    <w:rsid w:val="00F011FC"/>
    <w:rsid w:val="00F02326"/>
    <w:rsid w:val="00F039C9"/>
    <w:rsid w:val="00F04BC6"/>
    <w:rsid w:val="00F06D3B"/>
    <w:rsid w:val="00F0717D"/>
    <w:rsid w:val="00F13272"/>
    <w:rsid w:val="00F140BD"/>
    <w:rsid w:val="00F20235"/>
    <w:rsid w:val="00F22A3D"/>
    <w:rsid w:val="00F263BB"/>
    <w:rsid w:val="00F26A28"/>
    <w:rsid w:val="00F31A19"/>
    <w:rsid w:val="00F35AC5"/>
    <w:rsid w:val="00F41015"/>
    <w:rsid w:val="00F44A5C"/>
    <w:rsid w:val="00F44E82"/>
    <w:rsid w:val="00F51A17"/>
    <w:rsid w:val="00F53E73"/>
    <w:rsid w:val="00F56FC5"/>
    <w:rsid w:val="00F60FD4"/>
    <w:rsid w:val="00F612DC"/>
    <w:rsid w:val="00F61612"/>
    <w:rsid w:val="00F61D33"/>
    <w:rsid w:val="00F65F8E"/>
    <w:rsid w:val="00F67056"/>
    <w:rsid w:val="00F70EF7"/>
    <w:rsid w:val="00F73497"/>
    <w:rsid w:val="00F81D37"/>
    <w:rsid w:val="00F85188"/>
    <w:rsid w:val="00F9557B"/>
    <w:rsid w:val="00FA4A86"/>
    <w:rsid w:val="00FA5877"/>
    <w:rsid w:val="00FA69A9"/>
    <w:rsid w:val="00FA7E02"/>
    <w:rsid w:val="00FB089E"/>
    <w:rsid w:val="00FC1BCA"/>
    <w:rsid w:val="00FC28DB"/>
    <w:rsid w:val="00FC4EAB"/>
    <w:rsid w:val="00FC505B"/>
    <w:rsid w:val="00FC527F"/>
    <w:rsid w:val="00FC5E36"/>
    <w:rsid w:val="00FC77C7"/>
    <w:rsid w:val="00FC783C"/>
    <w:rsid w:val="00FD18D8"/>
    <w:rsid w:val="00FD3175"/>
    <w:rsid w:val="00FD62FD"/>
    <w:rsid w:val="00FD710C"/>
    <w:rsid w:val="00FD72C8"/>
    <w:rsid w:val="00FE68A7"/>
    <w:rsid w:val="00FF0966"/>
    <w:rsid w:val="00FF15CE"/>
    <w:rsid w:val="00FF20B1"/>
    <w:rsid w:val="00FF2CD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CCA35A"/>
  <w15:chartTrackingRefBased/>
  <w15:docId w15:val="{31C31121-3DEE-49E8-90A7-795DDDCBB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3782"/>
    <w:rPr>
      <w:sz w:val="24"/>
    </w:rPr>
  </w:style>
  <w:style w:type="paragraph" w:styleId="Heading1">
    <w:name w:val="heading 1"/>
    <w:basedOn w:val="Normal"/>
    <w:next w:val="Normal"/>
    <w:link w:val="Heading1Char"/>
    <w:uiPriority w:val="9"/>
    <w:qFormat/>
    <w:rsid w:val="007F02B8"/>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4082"/>
    <w:pPr>
      <w:keepNext/>
      <w:keepLines/>
      <w:numPr>
        <w:ilvl w:val="1"/>
        <w:numId w:val="5"/>
      </w:numPr>
      <w:spacing w:before="240" w:after="240"/>
      <w:outlineLvl w:val="1"/>
    </w:pPr>
    <w:rPr>
      <w:rFonts w:asciiTheme="majorHAnsi" w:eastAsiaTheme="majorEastAsia" w:hAnsiTheme="majorHAnsi" w:cstheme="majorBidi"/>
      <w:b/>
      <w:sz w:val="36"/>
      <w:szCs w:val="26"/>
    </w:rPr>
  </w:style>
  <w:style w:type="paragraph" w:styleId="Heading3">
    <w:name w:val="heading 3"/>
    <w:basedOn w:val="Normal"/>
    <w:next w:val="Normal"/>
    <w:link w:val="Heading3Char"/>
    <w:uiPriority w:val="9"/>
    <w:unhideWhenUsed/>
    <w:qFormat/>
    <w:rsid w:val="00485A87"/>
    <w:pPr>
      <w:keepNext/>
      <w:keepLines/>
      <w:numPr>
        <w:ilvl w:val="2"/>
        <w:numId w:val="5"/>
      </w:numPr>
      <w:spacing w:before="280" w:after="240"/>
      <w:outlineLvl w:val="2"/>
    </w:pPr>
    <w:rPr>
      <w:rFonts w:asciiTheme="majorHAnsi" w:eastAsiaTheme="majorEastAsia" w:hAnsiTheme="majorHAnsi" w:cstheme="majorBidi"/>
      <w:b/>
      <w:sz w:val="28"/>
      <w:szCs w:val="24"/>
    </w:rPr>
  </w:style>
  <w:style w:type="paragraph" w:styleId="Heading4">
    <w:name w:val="heading 4"/>
    <w:basedOn w:val="Normal"/>
    <w:next w:val="Normal"/>
    <w:link w:val="Heading4Char"/>
    <w:uiPriority w:val="9"/>
    <w:unhideWhenUsed/>
    <w:qFormat/>
    <w:rsid w:val="00551732"/>
    <w:pPr>
      <w:keepNext/>
      <w:keepLines/>
      <w:numPr>
        <w:ilvl w:val="3"/>
        <w:numId w:val="5"/>
      </w:numPr>
      <w:spacing w:before="160" w:after="1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A86296"/>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86296"/>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86296"/>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86296"/>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6296"/>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02B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F02B8"/>
    <w:pPr>
      <w:numPr>
        <w:numId w:val="0"/>
      </w:numPr>
      <w:outlineLvl w:val="9"/>
    </w:pPr>
    <w:rPr>
      <w:lang w:val="en-US" w:eastAsia="en-US"/>
    </w:rPr>
  </w:style>
  <w:style w:type="paragraph" w:styleId="Title">
    <w:name w:val="Title"/>
    <w:basedOn w:val="Normal"/>
    <w:next w:val="Normal"/>
    <w:link w:val="TitleChar"/>
    <w:uiPriority w:val="10"/>
    <w:qFormat/>
    <w:rsid w:val="007F02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02B8"/>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F02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02B8"/>
  </w:style>
  <w:style w:type="paragraph" w:styleId="Footer">
    <w:name w:val="footer"/>
    <w:basedOn w:val="Normal"/>
    <w:link w:val="FooterChar"/>
    <w:uiPriority w:val="99"/>
    <w:unhideWhenUsed/>
    <w:rsid w:val="007F02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2B8"/>
  </w:style>
  <w:style w:type="paragraph" w:styleId="TOC1">
    <w:name w:val="toc 1"/>
    <w:basedOn w:val="Normal"/>
    <w:next w:val="Normal"/>
    <w:autoRedefine/>
    <w:uiPriority w:val="39"/>
    <w:unhideWhenUsed/>
    <w:rsid w:val="00433832"/>
    <w:pPr>
      <w:tabs>
        <w:tab w:val="right" w:leader="dot" w:pos="8210"/>
      </w:tabs>
      <w:spacing w:after="100"/>
    </w:pPr>
  </w:style>
  <w:style w:type="character" w:styleId="Hyperlink">
    <w:name w:val="Hyperlink"/>
    <w:basedOn w:val="DefaultParagraphFont"/>
    <w:uiPriority w:val="99"/>
    <w:unhideWhenUsed/>
    <w:rsid w:val="007F02B8"/>
    <w:rPr>
      <w:color w:val="0563C1" w:themeColor="hyperlink"/>
      <w:u w:val="single"/>
    </w:rPr>
  </w:style>
  <w:style w:type="paragraph" w:customStyle="1" w:styleId="HeadingI">
    <w:name w:val="Heading I"/>
    <w:basedOn w:val="Heading1"/>
    <w:link w:val="HeadingIChar"/>
    <w:qFormat/>
    <w:rsid w:val="00802D2E"/>
    <w:pPr>
      <w:numPr>
        <w:numId w:val="6"/>
      </w:numPr>
      <w:spacing w:line="360" w:lineRule="auto"/>
    </w:pPr>
    <w:rPr>
      <w:b/>
      <w:color w:val="auto"/>
      <w:sz w:val="48"/>
    </w:rPr>
  </w:style>
  <w:style w:type="paragraph" w:styleId="ListParagraph">
    <w:name w:val="List Paragraph"/>
    <w:basedOn w:val="Normal"/>
    <w:uiPriority w:val="34"/>
    <w:qFormat/>
    <w:rsid w:val="00A86296"/>
    <w:pPr>
      <w:ind w:left="720"/>
      <w:contextualSpacing/>
    </w:pPr>
  </w:style>
  <w:style w:type="character" w:customStyle="1" w:styleId="HeadingIChar">
    <w:name w:val="Heading I Char"/>
    <w:basedOn w:val="Heading1Char"/>
    <w:link w:val="HeadingI"/>
    <w:rsid w:val="00802D2E"/>
    <w:rPr>
      <w:rFonts w:asciiTheme="majorHAnsi" w:eastAsiaTheme="majorEastAsia" w:hAnsiTheme="majorHAnsi" w:cstheme="majorBidi"/>
      <w:b/>
      <w:color w:val="2F5496" w:themeColor="accent1" w:themeShade="BF"/>
      <w:sz w:val="48"/>
      <w:szCs w:val="32"/>
    </w:rPr>
  </w:style>
  <w:style w:type="character" w:customStyle="1" w:styleId="Heading2Char">
    <w:name w:val="Heading 2 Char"/>
    <w:basedOn w:val="DefaultParagraphFont"/>
    <w:link w:val="Heading2"/>
    <w:uiPriority w:val="9"/>
    <w:rsid w:val="00154082"/>
    <w:rPr>
      <w:rFonts w:asciiTheme="majorHAnsi" w:eastAsiaTheme="majorEastAsia" w:hAnsiTheme="majorHAnsi" w:cstheme="majorBidi"/>
      <w:b/>
      <w:sz w:val="36"/>
      <w:szCs w:val="26"/>
    </w:rPr>
  </w:style>
  <w:style w:type="character" w:customStyle="1" w:styleId="Heading3Char">
    <w:name w:val="Heading 3 Char"/>
    <w:basedOn w:val="DefaultParagraphFont"/>
    <w:link w:val="Heading3"/>
    <w:uiPriority w:val="9"/>
    <w:rsid w:val="00485A87"/>
    <w:rPr>
      <w:rFonts w:asciiTheme="majorHAnsi" w:eastAsiaTheme="majorEastAsia" w:hAnsiTheme="majorHAnsi" w:cstheme="majorBidi"/>
      <w:b/>
      <w:sz w:val="28"/>
      <w:szCs w:val="24"/>
    </w:rPr>
  </w:style>
  <w:style w:type="character" w:customStyle="1" w:styleId="Heading4Char">
    <w:name w:val="Heading 4 Char"/>
    <w:basedOn w:val="DefaultParagraphFont"/>
    <w:link w:val="Heading4"/>
    <w:uiPriority w:val="9"/>
    <w:rsid w:val="00551732"/>
    <w:rPr>
      <w:rFonts w:asciiTheme="majorHAnsi" w:eastAsiaTheme="majorEastAsia" w:hAnsiTheme="majorHAnsi" w:cstheme="majorBidi"/>
      <w:b/>
      <w:iCs/>
      <w:sz w:val="24"/>
    </w:rPr>
  </w:style>
  <w:style w:type="character" w:customStyle="1" w:styleId="Heading5Char">
    <w:name w:val="Heading 5 Char"/>
    <w:basedOn w:val="DefaultParagraphFont"/>
    <w:link w:val="Heading5"/>
    <w:uiPriority w:val="9"/>
    <w:semiHidden/>
    <w:rsid w:val="00A8629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8629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8629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8629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6296"/>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374DD6"/>
    <w:pPr>
      <w:spacing w:after="100"/>
      <w:ind w:left="220"/>
    </w:pPr>
  </w:style>
  <w:style w:type="paragraph" w:customStyle="1" w:styleId="HeadingII">
    <w:name w:val="Heading II"/>
    <w:basedOn w:val="Heading2"/>
    <w:link w:val="HeadingIIChar"/>
    <w:qFormat/>
    <w:rsid w:val="00374DD6"/>
    <w:pPr>
      <w:numPr>
        <w:ilvl w:val="0"/>
        <w:numId w:val="0"/>
      </w:numPr>
      <w:ind w:left="576" w:hanging="576"/>
    </w:pPr>
  </w:style>
  <w:style w:type="paragraph" w:styleId="NoSpacing">
    <w:name w:val="No Spacing"/>
    <w:uiPriority w:val="1"/>
    <w:qFormat/>
    <w:rsid w:val="00EC7B78"/>
    <w:pPr>
      <w:spacing w:after="0" w:line="240" w:lineRule="auto"/>
    </w:pPr>
  </w:style>
  <w:style w:type="character" w:customStyle="1" w:styleId="HeadingIIChar">
    <w:name w:val="Heading II Char"/>
    <w:basedOn w:val="Heading2Char"/>
    <w:link w:val="HeadingII"/>
    <w:rsid w:val="00374DD6"/>
    <w:rPr>
      <w:rFonts w:asciiTheme="majorHAnsi" w:eastAsiaTheme="majorEastAsia" w:hAnsiTheme="majorHAnsi" w:cstheme="majorBidi"/>
      <w:b/>
      <w:color w:val="2F5496" w:themeColor="accent1" w:themeShade="BF"/>
      <w:sz w:val="32"/>
      <w:szCs w:val="26"/>
    </w:rPr>
  </w:style>
  <w:style w:type="paragraph" w:styleId="TOC3">
    <w:name w:val="toc 3"/>
    <w:basedOn w:val="Normal"/>
    <w:next w:val="Normal"/>
    <w:autoRedefine/>
    <w:uiPriority w:val="39"/>
    <w:unhideWhenUsed/>
    <w:rsid w:val="002A3782"/>
    <w:pPr>
      <w:spacing w:after="100"/>
      <w:ind w:left="480"/>
    </w:pPr>
  </w:style>
  <w:style w:type="paragraph" w:styleId="Caption">
    <w:name w:val="caption"/>
    <w:basedOn w:val="Normal"/>
    <w:next w:val="Normal"/>
    <w:uiPriority w:val="35"/>
    <w:unhideWhenUsed/>
    <w:qFormat/>
    <w:rsid w:val="008D5DC8"/>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D27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71B"/>
    <w:rPr>
      <w:rFonts w:ascii="Segoe UI" w:hAnsi="Segoe UI" w:cs="Segoe UI"/>
      <w:sz w:val="18"/>
      <w:szCs w:val="18"/>
    </w:rPr>
  </w:style>
  <w:style w:type="character" w:styleId="FollowedHyperlink">
    <w:name w:val="FollowedHyperlink"/>
    <w:basedOn w:val="DefaultParagraphFont"/>
    <w:uiPriority w:val="99"/>
    <w:semiHidden/>
    <w:unhideWhenUsed/>
    <w:rsid w:val="001B5BC9"/>
    <w:rPr>
      <w:color w:val="954F72" w:themeColor="followedHyperlink"/>
      <w:u w:val="single"/>
    </w:rPr>
  </w:style>
  <w:style w:type="paragraph" w:styleId="TableofFigures">
    <w:name w:val="table of figures"/>
    <w:basedOn w:val="Normal"/>
    <w:next w:val="Normal"/>
    <w:uiPriority w:val="99"/>
    <w:unhideWhenUsed/>
    <w:rsid w:val="001B5BC9"/>
    <w:pPr>
      <w:spacing w:after="0"/>
    </w:pPr>
  </w:style>
  <w:style w:type="character" w:styleId="PlaceholderText">
    <w:name w:val="Placeholder Text"/>
    <w:basedOn w:val="DefaultParagraphFont"/>
    <w:uiPriority w:val="99"/>
    <w:semiHidden/>
    <w:rsid w:val="00BE1152"/>
    <w:rPr>
      <w:color w:val="808080"/>
    </w:rPr>
  </w:style>
  <w:style w:type="table" w:styleId="TableGrid">
    <w:name w:val="Table Grid"/>
    <w:basedOn w:val="TableNormal"/>
    <w:uiPriority w:val="39"/>
    <w:rsid w:val="00376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76A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76A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76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376A3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376A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8877C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4">
    <w:name w:val="toc 4"/>
    <w:basedOn w:val="Normal"/>
    <w:next w:val="Normal"/>
    <w:autoRedefine/>
    <w:uiPriority w:val="39"/>
    <w:unhideWhenUsed/>
    <w:rsid w:val="005E0BF4"/>
    <w:pPr>
      <w:spacing w:after="100"/>
      <w:ind w:left="720"/>
    </w:pPr>
  </w:style>
  <w:style w:type="character" w:styleId="UnresolvedMention">
    <w:name w:val="Unresolved Mention"/>
    <w:basedOn w:val="DefaultParagraphFont"/>
    <w:uiPriority w:val="99"/>
    <w:semiHidden/>
    <w:unhideWhenUsed/>
    <w:rsid w:val="002E40EA"/>
    <w:rPr>
      <w:color w:val="605E5C"/>
      <w:shd w:val="clear" w:color="auto" w:fill="E1DFDD"/>
    </w:rPr>
  </w:style>
  <w:style w:type="paragraph" w:styleId="BodyText">
    <w:name w:val="Body Text"/>
    <w:basedOn w:val="Normal"/>
    <w:link w:val="BodyTextChar"/>
    <w:uiPriority w:val="1"/>
    <w:qFormat/>
    <w:rsid w:val="00F0717D"/>
    <w:pPr>
      <w:widowControl w:val="0"/>
      <w:autoSpaceDE w:val="0"/>
      <w:autoSpaceDN w:val="0"/>
      <w:spacing w:before="7" w:after="0" w:line="240" w:lineRule="auto"/>
      <w:ind w:left="317"/>
    </w:pPr>
    <w:rPr>
      <w:rFonts w:ascii="Arial" w:eastAsia="Arial" w:hAnsi="Arial" w:cs="Arial"/>
      <w:sz w:val="18"/>
      <w:szCs w:val="18"/>
      <w:lang w:val="en-US" w:eastAsia="en-US"/>
    </w:rPr>
  </w:style>
  <w:style w:type="character" w:customStyle="1" w:styleId="BodyTextChar">
    <w:name w:val="Body Text Char"/>
    <w:basedOn w:val="DefaultParagraphFont"/>
    <w:link w:val="BodyText"/>
    <w:uiPriority w:val="1"/>
    <w:rsid w:val="00F0717D"/>
    <w:rPr>
      <w:rFonts w:ascii="Arial" w:eastAsia="Arial" w:hAnsi="Arial" w:cs="Arial"/>
      <w:sz w:val="18"/>
      <w:szCs w:val="18"/>
      <w:lang w:val="en-US" w:eastAsia="en-US"/>
    </w:rPr>
  </w:style>
  <w:style w:type="paragraph" w:styleId="PlainText">
    <w:name w:val="Plain Text"/>
    <w:basedOn w:val="Normal"/>
    <w:link w:val="PlainTextChar"/>
    <w:uiPriority w:val="99"/>
    <w:unhideWhenUsed/>
    <w:rsid w:val="00F0717D"/>
    <w:pPr>
      <w:spacing w:after="0" w:line="240" w:lineRule="auto"/>
    </w:pPr>
    <w:rPr>
      <w:rFonts w:ascii="Consolas" w:hAnsi="Consolas"/>
      <w:sz w:val="21"/>
      <w:szCs w:val="21"/>
      <w:lang w:val="en-MY"/>
    </w:rPr>
  </w:style>
  <w:style w:type="character" w:customStyle="1" w:styleId="PlainTextChar">
    <w:name w:val="Plain Text Char"/>
    <w:basedOn w:val="DefaultParagraphFont"/>
    <w:link w:val="PlainText"/>
    <w:uiPriority w:val="99"/>
    <w:rsid w:val="00F0717D"/>
    <w:rPr>
      <w:rFonts w:ascii="Consolas" w:hAnsi="Consolas"/>
      <w:sz w:val="21"/>
      <w:szCs w:val="21"/>
      <w:lang w:val="en-MY"/>
    </w:rPr>
  </w:style>
  <w:style w:type="paragraph" w:customStyle="1" w:styleId="alt">
    <w:name w:val="alt"/>
    <w:basedOn w:val="Normal"/>
    <w:rsid w:val="00F0717D"/>
    <w:pPr>
      <w:spacing w:before="100" w:beforeAutospacing="1" w:after="100" w:afterAutospacing="1" w:line="240" w:lineRule="auto"/>
    </w:pPr>
    <w:rPr>
      <w:rFonts w:ascii="Times New Roman" w:eastAsia="Times New Roman" w:hAnsi="Times New Roman" w:cs="Times New Roman"/>
      <w:szCs w:val="24"/>
      <w:lang w:val="en-MY"/>
    </w:rPr>
  </w:style>
  <w:style w:type="character" w:customStyle="1" w:styleId="preprocessor">
    <w:name w:val="preprocessor"/>
    <w:basedOn w:val="DefaultParagraphFont"/>
    <w:rsid w:val="00F0717D"/>
  </w:style>
  <w:style w:type="character" w:customStyle="1" w:styleId="comment">
    <w:name w:val="comment"/>
    <w:basedOn w:val="DefaultParagraphFont"/>
    <w:rsid w:val="00F0717D"/>
  </w:style>
  <w:style w:type="character" w:customStyle="1" w:styleId="datatypes">
    <w:name w:val="datatypes"/>
    <w:basedOn w:val="DefaultParagraphFont"/>
    <w:rsid w:val="00F0717D"/>
  </w:style>
  <w:style w:type="character" w:customStyle="1" w:styleId="keyword">
    <w:name w:val="keyword"/>
    <w:basedOn w:val="DefaultParagraphFont"/>
    <w:rsid w:val="00F0717D"/>
  </w:style>
  <w:style w:type="character" w:customStyle="1" w:styleId="string">
    <w:name w:val="string"/>
    <w:basedOn w:val="DefaultParagraphFont"/>
    <w:rsid w:val="00F0717D"/>
  </w:style>
  <w:style w:type="character" w:customStyle="1" w:styleId="tag">
    <w:name w:val="tag"/>
    <w:basedOn w:val="DefaultParagraphFont"/>
    <w:rsid w:val="00733610"/>
  </w:style>
  <w:style w:type="character" w:customStyle="1" w:styleId="tag-name">
    <w:name w:val="tag-name"/>
    <w:basedOn w:val="DefaultParagraphFont"/>
    <w:rsid w:val="00733610"/>
  </w:style>
  <w:style w:type="character" w:customStyle="1" w:styleId="attribute">
    <w:name w:val="attribute"/>
    <w:basedOn w:val="DefaultParagraphFont"/>
    <w:rsid w:val="00733610"/>
  </w:style>
  <w:style w:type="character" w:customStyle="1" w:styleId="attribute-value">
    <w:name w:val="attribute-value"/>
    <w:basedOn w:val="DefaultParagraphFont"/>
    <w:rsid w:val="00733610"/>
  </w:style>
  <w:style w:type="paragraph" w:styleId="NormalWeb">
    <w:name w:val="Normal (Web)"/>
    <w:basedOn w:val="Normal"/>
    <w:uiPriority w:val="99"/>
    <w:semiHidden/>
    <w:unhideWhenUsed/>
    <w:rsid w:val="00E54907"/>
    <w:pPr>
      <w:spacing w:before="100" w:beforeAutospacing="1" w:after="100" w:afterAutospacing="1" w:line="240" w:lineRule="auto"/>
    </w:pPr>
    <w:rPr>
      <w:rFonts w:ascii="Times New Roman" w:eastAsia="Times New Roman" w:hAnsi="Times New Roman" w:cs="Times New Roman"/>
      <w:szCs w:val="24"/>
      <w:lang w:val="en-MY"/>
    </w:rPr>
  </w:style>
  <w:style w:type="paragraph" w:styleId="HTMLPreformatted">
    <w:name w:val="HTML Preformatted"/>
    <w:basedOn w:val="Normal"/>
    <w:link w:val="HTMLPreformattedChar"/>
    <w:uiPriority w:val="99"/>
    <w:unhideWhenUsed/>
    <w:rsid w:val="00E549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E54907"/>
    <w:rPr>
      <w:rFonts w:ascii="Courier New" w:eastAsia="Times New Roman" w:hAnsi="Courier New" w:cs="Courier New"/>
      <w:sz w:val="20"/>
      <w:szCs w:val="20"/>
      <w:lang w:val="en-MY"/>
    </w:rPr>
  </w:style>
  <w:style w:type="character" w:styleId="HTMLCode">
    <w:name w:val="HTML Code"/>
    <w:basedOn w:val="DefaultParagraphFont"/>
    <w:uiPriority w:val="99"/>
    <w:semiHidden/>
    <w:unhideWhenUsed/>
    <w:rsid w:val="00E54907"/>
    <w:rPr>
      <w:rFonts w:ascii="Courier New" w:eastAsia="Times New Roman" w:hAnsi="Courier New" w:cs="Courier New"/>
      <w:sz w:val="20"/>
      <w:szCs w:val="20"/>
    </w:rPr>
  </w:style>
  <w:style w:type="character" w:styleId="Emphasis">
    <w:name w:val="Emphasis"/>
    <w:basedOn w:val="DefaultParagraphFont"/>
    <w:uiPriority w:val="20"/>
    <w:qFormat/>
    <w:rsid w:val="00BE6FD2"/>
    <w:rPr>
      <w:i/>
      <w:iCs/>
    </w:rPr>
  </w:style>
  <w:style w:type="character" w:styleId="IntenseEmphasis">
    <w:name w:val="Intense Emphasis"/>
    <w:basedOn w:val="DefaultParagraphFont"/>
    <w:uiPriority w:val="21"/>
    <w:qFormat/>
    <w:rsid w:val="00BE6FD2"/>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77417">
      <w:bodyDiv w:val="1"/>
      <w:marLeft w:val="0"/>
      <w:marRight w:val="0"/>
      <w:marTop w:val="0"/>
      <w:marBottom w:val="0"/>
      <w:divBdr>
        <w:top w:val="none" w:sz="0" w:space="0" w:color="auto"/>
        <w:left w:val="none" w:sz="0" w:space="0" w:color="auto"/>
        <w:bottom w:val="none" w:sz="0" w:space="0" w:color="auto"/>
        <w:right w:val="none" w:sz="0" w:space="0" w:color="auto"/>
      </w:divBdr>
    </w:div>
    <w:div w:id="80223225">
      <w:bodyDiv w:val="1"/>
      <w:marLeft w:val="0"/>
      <w:marRight w:val="0"/>
      <w:marTop w:val="0"/>
      <w:marBottom w:val="0"/>
      <w:divBdr>
        <w:top w:val="none" w:sz="0" w:space="0" w:color="auto"/>
        <w:left w:val="none" w:sz="0" w:space="0" w:color="auto"/>
        <w:bottom w:val="none" w:sz="0" w:space="0" w:color="auto"/>
        <w:right w:val="none" w:sz="0" w:space="0" w:color="auto"/>
      </w:divBdr>
    </w:div>
    <w:div w:id="194314828">
      <w:bodyDiv w:val="1"/>
      <w:marLeft w:val="0"/>
      <w:marRight w:val="0"/>
      <w:marTop w:val="0"/>
      <w:marBottom w:val="0"/>
      <w:divBdr>
        <w:top w:val="none" w:sz="0" w:space="0" w:color="auto"/>
        <w:left w:val="none" w:sz="0" w:space="0" w:color="auto"/>
        <w:bottom w:val="none" w:sz="0" w:space="0" w:color="auto"/>
        <w:right w:val="none" w:sz="0" w:space="0" w:color="auto"/>
      </w:divBdr>
    </w:div>
    <w:div w:id="318001604">
      <w:bodyDiv w:val="1"/>
      <w:marLeft w:val="0"/>
      <w:marRight w:val="0"/>
      <w:marTop w:val="0"/>
      <w:marBottom w:val="0"/>
      <w:divBdr>
        <w:top w:val="none" w:sz="0" w:space="0" w:color="auto"/>
        <w:left w:val="none" w:sz="0" w:space="0" w:color="auto"/>
        <w:bottom w:val="none" w:sz="0" w:space="0" w:color="auto"/>
        <w:right w:val="none" w:sz="0" w:space="0" w:color="auto"/>
      </w:divBdr>
    </w:div>
    <w:div w:id="473067658">
      <w:bodyDiv w:val="1"/>
      <w:marLeft w:val="0"/>
      <w:marRight w:val="0"/>
      <w:marTop w:val="0"/>
      <w:marBottom w:val="0"/>
      <w:divBdr>
        <w:top w:val="none" w:sz="0" w:space="0" w:color="auto"/>
        <w:left w:val="none" w:sz="0" w:space="0" w:color="auto"/>
        <w:bottom w:val="none" w:sz="0" w:space="0" w:color="auto"/>
        <w:right w:val="none" w:sz="0" w:space="0" w:color="auto"/>
      </w:divBdr>
    </w:div>
    <w:div w:id="750589715">
      <w:bodyDiv w:val="1"/>
      <w:marLeft w:val="0"/>
      <w:marRight w:val="0"/>
      <w:marTop w:val="0"/>
      <w:marBottom w:val="0"/>
      <w:divBdr>
        <w:top w:val="none" w:sz="0" w:space="0" w:color="auto"/>
        <w:left w:val="none" w:sz="0" w:space="0" w:color="auto"/>
        <w:bottom w:val="none" w:sz="0" w:space="0" w:color="auto"/>
        <w:right w:val="none" w:sz="0" w:space="0" w:color="auto"/>
      </w:divBdr>
    </w:div>
    <w:div w:id="989556722">
      <w:bodyDiv w:val="1"/>
      <w:marLeft w:val="0"/>
      <w:marRight w:val="0"/>
      <w:marTop w:val="0"/>
      <w:marBottom w:val="0"/>
      <w:divBdr>
        <w:top w:val="none" w:sz="0" w:space="0" w:color="auto"/>
        <w:left w:val="none" w:sz="0" w:space="0" w:color="auto"/>
        <w:bottom w:val="none" w:sz="0" w:space="0" w:color="auto"/>
        <w:right w:val="none" w:sz="0" w:space="0" w:color="auto"/>
      </w:divBdr>
    </w:div>
    <w:div w:id="1228301740">
      <w:bodyDiv w:val="1"/>
      <w:marLeft w:val="0"/>
      <w:marRight w:val="0"/>
      <w:marTop w:val="0"/>
      <w:marBottom w:val="0"/>
      <w:divBdr>
        <w:top w:val="none" w:sz="0" w:space="0" w:color="auto"/>
        <w:left w:val="none" w:sz="0" w:space="0" w:color="auto"/>
        <w:bottom w:val="none" w:sz="0" w:space="0" w:color="auto"/>
        <w:right w:val="none" w:sz="0" w:space="0" w:color="auto"/>
      </w:divBdr>
    </w:div>
    <w:div w:id="1504665208">
      <w:bodyDiv w:val="1"/>
      <w:marLeft w:val="0"/>
      <w:marRight w:val="0"/>
      <w:marTop w:val="0"/>
      <w:marBottom w:val="0"/>
      <w:divBdr>
        <w:top w:val="none" w:sz="0" w:space="0" w:color="auto"/>
        <w:left w:val="none" w:sz="0" w:space="0" w:color="auto"/>
        <w:bottom w:val="none" w:sz="0" w:space="0" w:color="auto"/>
        <w:right w:val="none" w:sz="0" w:space="0" w:color="auto"/>
      </w:divBdr>
    </w:div>
    <w:div w:id="1617757528">
      <w:bodyDiv w:val="1"/>
      <w:marLeft w:val="0"/>
      <w:marRight w:val="0"/>
      <w:marTop w:val="0"/>
      <w:marBottom w:val="0"/>
      <w:divBdr>
        <w:top w:val="none" w:sz="0" w:space="0" w:color="auto"/>
        <w:left w:val="none" w:sz="0" w:space="0" w:color="auto"/>
        <w:bottom w:val="none" w:sz="0" w:space="0" w:color="auto"/>
        <w:right w:val="none" w:sz="0" w:space="0" w:color="auto"/>
      </w:divBdr>
    </w:div>
    <w:div w:id="1841307113">
      <w:bodyDiv w:val="1"/>
      <w:marLeft w:val="0"/>
      <w:marRight w:val="0"/>
      <w:marTop w:val="0"/>
      <w:marBottom w:val="0"/>
      <w:divBdr>
        <w:top w:val="none" w:sz="0" w:space="0" w:color="auto"/>
        <w:left w:val="none" w:sz="0" w:space="0" w:color="auto"/>
        <w:bottom w:val="none" w:sz="0" w:space="0" w:color="auto"/>
        <w:right w:val="none" w:sz="0" w:space="0" w:color="auto"/>
      </w:divBdr>
    </w:div>
    <w:div w:id="2105835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Desktop\Draft_FinalReport_Heading.docx" TargetMode="External"/><Relationship Id="rId18" Type="http://schemas.openxmlformats.org/officeDocument/2006/relationships/hyperlink" Target="file:///C:\Users\user\Desktop\Draft_FinalReport_Heading.docx" TargetMode="External"/><Relationship Id="rId26" Type="http://schemas.openxmlformats.org/officeDocument/2006/relationships/hyperlink" Target="file:///C:\Users\user\Desktop\Draft_FinalReport_Heading.docx" TargetMode="External"/><Relationship Id="rId39" Type="http://schemas.openxmlformats.org/officeDocument/2006/relationships/hyperlink" Target="file:///C:\Users\user\Desktop\Draft_FinalReport_Heading.docx" TargetMode="External"/><Relationship Id="rId21" Type="http://schemas.openxmlformats.org/officeDocument/2006/relationships/hyperlink" Target="file:///C:\Users\user\Desktop\Draft_FinalReport_Heading.docx" TargetMode="External"/><Relationship Id="rId34" Type="http://schemas.openxmlformats.org/officeDocument/2006/relationships/hyperlink" Target="file:///C:\Users\user\Desktop\Draft_FinalReport_Heading.docx" TargetMode="External"/><Relationship Id="rId42" Type="http://schemas.openxmlformats.org/officeDocument/2006/relationships/image" Target="media/image3.jpeg"/><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6.png"/><Relationship Id="rId63" Type="http://schemas.openxmlformats.org/officeDocument/2006/relationships/image" Target="media/image24.jpeg"/><Relationship Id="rId68" Type="http://schemas.openxmlformats.org/officeDocument/2006/relationships/image" Target="media/image29.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hyperlink" Target="file:///C:\Users\user\Desktop\Draft_FinalReport_Heading.docx" TargetMode="External"/><Relationship Id="rId29" Type="http://schemas.openxmlformats.org/officeDocument/2006/relationships/hyperlink" Target="file:///C:\Users\user\Desktop\Draft_FinalReport_Heading.docx" TargetMode="External"/><Relationship Id="rId11" Type="http://schemas.openxmlformats.org/officeDocument/2006/relationships/hyperlink" Target="file:///C:\Users\user\Desktop\Draft_FinalReport_Heading.docx" TargetMode="External"/><Relationship Id="rId24" Type="http://schemas.openxmlformats.org/officeDocument/2006/relationships/hyperlink" Target="file:///C:\Users\user\Desktop\Draft_FinalReport_Heading.docx" TargetMode="External"/><Relationship Id="rId32" Type="http://schemas.openxmlformats.org/officeDocument/2006/relationships/hyperlink" Target="file:///C:\Users\user\Desktop\Draft_FinalReport_Heading.docx" TargetMode="External"/><Relationship Id="rId37" Type="http://schemas.openxmlformats.org/officeDocument/2006/relationships/hyperlink" Target="file:///C:\Users\user\Desktop\Draft_FinalReport_Heading.docx" TargetMode="External"/><Relationship Id="rId40" Type="http://schemas.openxmlformats.org/officeDocument/2006/relationships/hyperlink" Target="file:///C:\Users\user\Desktop\Draft_FinalReport_Heading.docx" TargetMode="External"/><Relationship Id="rId45" Type="http://schemas.openxmlformats.org/officeDocument/2006/relationships/image" Target="media/image6.jpeg"/><Relationship Id="rId53" Type="http://schemas.openxmlformats.org/officeDocument/2006/relationships/image" Target="media/image14.jpeg"/><Relationship Id="rId58" Type="http://schemas.openxmlformats.org/officeDocument/2006/relationships/image" Target="media/image19.jpeg"/><Relationship Id="rId66" Type="http://schemas.openxmlformats.org/officeDocument/2006/relationships/image" Target="media/image27.jpeg"/><Relationship Id="rId74" Type="http://schemas.openxmlformats.org/officeDocument/2006/relationships/hyperlink" Target="https://drive.google.com/file/d/17ETUVmiwtijHJWNEOkxzFK29gqJfPg0B/view?usp=sharing" TargetMode="External"/><Relationship Id="rId5" Type="http://schemas.openxmlformats.org/officeDocument/2006/relationships/webSettings" Target="webSettings.xml"/><Relationship Id="rId15" Type="http://schemas.openxmlformats.org/officeDocument/2006/relationships/hyperlink" Target="file:///C:\Users\user\Desktop\Draft_FinalReport_Heading.docx" TargetMode="External"/><Relationship Id="rId23" Type="http://schemas.openxmlformats.org/officeDocument/2006/relationships/hyperlink" Target="file:///C:\Users\user\Desktop\Draft_FinalReport_Heading.docx" TargetMode="External"/><Relationship Id="rId28" Type="http://schemas.openxmlformats.org/officeDocument/2006/relationships/hyperlink" Target="file:///C:\Users\user\Desktop\Draft_FinalReport_Heading.docx" TargetMode="External"/><Relationship Id="rId36" Type="http://schemas.openxmlformats.org/officeDocument/2006/relationships/hyperlink" Target="file:///C:\Users\user\Desktop\Draft_FinalReport_Heading.docx" TargetMode="External"/><Relationship Id="rId49" Type="http://schemas.openxmlformats.org/officeDocument/2006/relationships/image" Target="media/image10.png"/><Relationship Id="rId57" Type="http://schemas.openxmlformats.org/officeDocument/2006/relationships/image" Target="media/image18.jpeg"/><Relationship Id="rId61" Type="http://schemas.openxmlformats.org/officeDocument/2006/relationships/image" Target="media/image22.jpeg"/><Relationship Id="rId10" Type="http://schemas.openxmlformats.org/officeDocument/2006/relationships/hyperlink" Target="file:///C:\Users\user\Desktop\Draft_FinalReport_Heading.docx" TargetMode="External"/><Relationship Id="rId19" Type="http://schemas.openxmlformats.org/officeDocument/2006/relationships/hyperlink" Target="file:///C:\Users\user\Desktop\Draft_FinalReport_Heading.docx" TargetMode="External"/><Relationship Id="rId31" Type="http://schemas.openxmlformats.org/officeDocument/2006/relationships/hyperlink" Target="file:///C:\Users\user\Desktop\Draft_FinalReport_Heading.docx" TargetMode="Externa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6.jpeg"/><Relationship Id="rId73" Type="http://schemas.openxmlformats.org/officeDocument/2006/relationships/hyperlink" Target="https://drive.google.com/file/d/1Vbua2IGk3CHd8bL9n1yag_OBhBm9RdgI/view?usp=sharin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user\Desktop\Draft_FinalReport_Heading.docx" TargetMode="External"/><Relationship Id="rId22" Type="http://schemas.openxmlformats.org/officeDocument/2006/relationships/hyperlink" Target="file:///C:\Users\user\Desktop\Draft_FinalReport_Heading.docx" TargetMode="External"/><Relationship Id="rId27" Type="http://schemas.openxmlformats.org/officeDocument/2006/relationships/hyperlink" Target="file:///C:\Users\user\Desktop\Draft_FinalReport_Heading.docx" TargetMode="External"/><Relationship Id="rId30" Type="http://schemas.openxmlformats.org/officeDocument/2006/relationships/hyperlink" Target="file:///C:\Users\user\Desktop\Draft_FinalReport_Heading.docx" TargetMode="External"/><Relationship Id="rId35" Type="http://schemas.openxmlformats.org/officeDocument/2006/relationships/hyperlink" Target="file:///C:\Users\user\Desktop\Draft_FinalReport_Heading.docx" TargetMode="External"/><Relationship Id="rId43" Type="http://schemas.openxmlformats.org/officeDocument/2006/relationships/image" Target="media/image4.jpe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image" Target="media/image25.png"/><Relationship Id="rId69" Type="http://schemas.openxmlformats.org/officeDocument/2006/relationships/image" Target="media/image30.jpe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2.png"/><Relationship Id="rId72" Type="http://schemas.openxmlformats.org/officeDocument/2006/relationships/hyperlink" Target="https://github.com/JNPoon/FYP18-19_AutomaticDocking" TargetMode="External"/><Relationship Id="rId3" Type="http://schemas.openxmlformats.org/officeDocument/2006/relationships/styles" Target="styles.xml"/><Relationship Id="rId12" Type="http://schemas.openxmlformats.org/officeDocument/2006/relationships/hyperlink" Target="file:///C:\Users\user\Desktop\Draft_FinalReport_Heading.docx" TargetMode="External"/><Relationship Id="rId17" Type="http://schemas.openxmlformats.org/officeDocument/2006/relationships/hyperlink" Target="file:///C:\Users\user\Desktop\Draft_FinalReport_Heading.docx" TargetMode="External"/><Relationship Id="rId25" Type="http://schemas.openxmlformats.org/officeDocument/2006/relationships/hyperlink" Target="file:///C:\Users\user\Desktop\Draft_FinalReport_Heading.docx" TargetMode="External"/><Relationship Id="rId33" Type="http://schemas.openxmlformats.org/officeDocument/2006/relationships/hyperlink" Target="file:///C:\Users\user\Desktop\Draft_FinalReport_Heading.docx" TargetMode="External"/><Relationship Id="rId38" Type="http://schemas.openxmlformats.org/officeDocument/2006/relationships/hyperlink" Target="file:///C:\Users\user\Desktop\Draft_FinalReport_Heading.docx" TargetMode="External"/><Relationship Id="rId46" Type="http://schemas.openxmlformats.org/officeDocument/2006/relationships/image" Target="media/image7.png"/><Relationship Id="rId59" Type="http://schemas.openxmlformats.org/officeDocument/2006/relationships/image" Target="media/image20.png"/><Relationship Id="rId67" Type="http://schemas.openxmlformats.org/officeDocument/2006/relationships/image" Target="media/image28.jpeg"/><Relationship Id="rId20" Type="http://schemas.openxmlformats.org/officeDocument/2006/relationships/hyperlink" Target="file:///C:\Users\user\Desktop\Draft_FinalReport_Heading.docx" TargetMode="External"/><Relationship Id="rId41" Type="http://schemas.openxmlformats.org/officeDocument/2006/relationships/image" Target="media/image2.jpeg"/><Relationship Id="rId54" Type="http://schemas.openxmlformats.org/officeDocument/2006/relationships/image" Target="media/image15.jpeg"/><Relationship Id="rId62" Type="http://schemas.openxmlformats.org/officeDocument/2006/relationships/image" Target="media/image23.png"/><Relationship Id="rId70" Type="http://schemas.openxmlformats.org/officeDocument/2006/relationships/chart" Target="charts/chart1.xml"/><Relationship Id="rId75" Type="http://schemas.openxmlformats.org/officeDocument/2006/relationships/hyperlink" Target="https://drive.google.com/file/d/17RqDdrxwDddmO5oMt8eV_sz2IYqdavjr/view?usp=shari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MY"/>
              <a:t>Number</a:t>
            </a:r>
            <a:r>
              <a:rPr lang="en-MY" baseline="0"/>
              <a:t> and Type of Trials versus Different Scenarios</a:t>
            </a:r>
            <a:endParaRPr lang="en-MY"/>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Trials Taken</c:v>
                </c:pt>
              </c:strCache>
            </c:strRef>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Scenario 1</c:v>
                </c:pt>
                <c:pt idx="1">
                  <c:v>Scenario 2</c:v>
                </c:pt>
                <c:pt idx="2">
                  <c:v>Scenario 3</c:v>
                </c:pt>
                <c:pt idx="3">
                  <c:v>Scenario 4</c:v>
                </c:pt>
                <c:pt idx="4">
                  <c:v>Scenario 5</c:v>
                </c:pt>
                <c:pt idx="5">
                  <c:v>Scenario 6</c:v>
                </c:pt>
                <c:pt idx="6">
                  <c:v>Scenario 7</c:v>
                </c:pt>
                <c:pt idx="7">
                  <c:v>Average</c:v>
                </c:pt>
              </c:strCache>
            </c:strRef>
          </c:cat>
          <c:val>
            <c:numRef>
              <c:f>Sheet1!$B$2:$B$9</c:f>
              <c:numCache>
                <c:formatCode>General</c:formatCode>
                <c:ptCount val="8"/>
                <c:pt idx="0">
                  <c:v>3.3</c:v>
                </c:pt>
                <c:pt idx="1">
                  <c:v>2.2000000000000002</c:v>
                </c:pt>
                <c:pt idx="2">
                  <c:v>3.5</c:v>
                </c:pt>
                <c:pt idx="3">
                  <c:v>3</c:v>
                </c:pt>
                <c:pt idx="4">
                  <c:v>3.1</c:v>
                </c:pt>
                <c:pt idx="5">
                  <c:v>2.2000000000000002</c:v>
                </c:pt>
                <c:pt idx="6">
                  <c:v>2.9</c:v>
                </c:pt>
                <c:pt idx="7">
                  <c:v>2.89</c:v>
                </c:pt>
              </c:numCache>
            </c:numRef>
          </c:val>
          <c:extLst>
            <c:ext xmlns:c16="http://schemas.microsoft.com/office/drawing/2014/chart" uri="{C3380CC4-5D6E-409C-BE32-E72D297353CC}">
              <c16:uniqueId val="{00000000-1C20-4BCF-AE39-DD73CB0B1316}"/>
            </c:ext>
          </c:extLst>
        </c:ser>
        <c:ser>
          <c:idx val="1"/>
          <c:order val="1"/>
          <c:tx>
            <c:strRef>
              <c:f>Sheet1!$C$1</c:f>
              <c:strCache>
                <c:ptCount val="1"/>
                <c:pt idx="0">
                  <c:v>Incorrect Orientation</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Scenario 1</c:v>
                </c:pt>
                <c:pt idx="1">
                  <c:v>Scenario 2</c:v>
                </c:pt>
                <c:pt idx="2">
                  <c:v>Scenario 3</c:v>
                </c:pt>
                <c:pt idx="3">
                  <c:v>Scenario 4</c:v>
                </c:pt>
                <c:pt idx="4">
                  <c:v>Scenario 5</c:v>
                </c:pt>
                <c:pt idx="5">
                  <c:v>Scenario 6</c:v>
                </c:pt>
                <c:pt idx="6">
                  <c:v>Scenario 7</c:v>
                </c:pt>
                <c:pt idx="7">
                  <c:v>Average</c:v>
                </c:pt>
              </c:strCache>
            </c:strRef>
          </c:cat>
          <c:val>
            <c:numRef>
              <c:f>Sheet1!$C$2:$C$9</c:f>
              <c:numCache>
                <c:formatCode>General</c:formatCode>
                <c:ptCount val="8"/>
                <c:pt idx="0">
                  <c:v>0.9</c:v>
                </c:pt>
                <c:pt idx="1">
                  <c:v>0.2</c:v>
                </c:pt>
                <c:pt idx="2">
                  <c:v>0.7</c:v>
                </c:pt>
                <c:pt idx="3">
                  <c:v>0.8</c:v>
                </c:pt>
                <c:pt idx="4">
                  <c:v>1</c:v>
                </c:pt>
                <c:pt idx="5">
                  <c:v>0.7</c:v>
                </c:pt>
                <c:pt idx="6">
                  <c:v>1.2</c:v>
                </c:pt>
                <c:pt idx="7">
                  <c:v>0.79</c:v>
                </c:pt>
              </c:numCache>
            </c:numRef>
          </c:val>
          <c:extLst>
            <c:ext xmlns:c16="http://schemas.microsoft.com/office/drawing/2014/chart" uri="{C3380CC4-5D6E-409C-BE32-E72D297353CC}">
              <c16:uniqueId val="{00000001-1C20-4BCF-AE39-DD73CB0B1316}"/>
            </c:ext>
          </c:extLst>
        </c:ser>
        <c:ser>
          <c:idx val="2"/>
          <c:order val="2"/>
          <c:tx>
            <c:strRef>
              <c:f>Sheet1!$D$1</c:f>
              <c:strCache>
                <c:ptCount val="1"/>
                <c:pt idx="0">
                  <c:v>Unsuccessful Docked</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Scenario 1</c:v>
                </c:pt>
                <c:pt idx="1">
                  <c:v>Scenario 2</c:v>
                </c:pt>
                <c:pt idx="2">
                  <c:v>Scenario 3</c:v>
                </c:pt>
                <c:pt idx="3">
                  <c:v>Scenario 4</c:v>
                </c:pt>
                <c:pt idx="4">
                  <c:v>Scenario 5</c:v>
                </c:pt>
                <c:pt idx="5">
                  <c:v>Scenario 6</c:v>
                </c:pt>
                <c:pt idx="6">
                  <c:v>Scenario 7</c:v>
                </c:pt>
                <c:pt idx="7">
                  <c:v>Average</c:v>
                </c:pt>
              </c:strCache>
            </c:strRef>
          </c:cat>
          <c:val>
            <c:numRef>
              <c:f>Sheet1!$D$2:$D$9</c:f>
              <c:numCache>
                <c:formatCode>General</c:formatCode>
                <c:ptCount val="8"/>
                <c:pt idx="0">
                  <c:v>1.4</c:v>
                </c:pt>
                <c:pt idx="1">
                  <c:v>1</c:v>
                </c:pt>
                <c:pt idx="2">
                  <c:v>1.8</c:v>
                </c:pt>
                <c:pt idx="3">
                  <c:v>1.2</c:v>
                </c:pt>
                <c:pt idx="4">
                  <c:v>1.1000000000000001</c:v>
                </c:pt>
                <c:pt idx="5">
                  <c:v>0.5</c:v>
                </c:pt>
                <c:pt idx="6">
                  <c:v>0.7</c:v>
                </c:pt>
                <c:pt idx="7">
                  <c:v>1.1000000000000001</c:v>
                </c:pt>
              </c:numCache>
            </c:numRef>
          </c:val>
          <c:extLst>
            <c:ext xmlns:c16="http://schemas.microsoft.com/office/drawing/2014/chart" uri="{C3380CC4-5D6E-409C-BE32-E72D297353CC}">
              <c16:uniqueId val="{00000002-1C20-4BCF-AE39-DD73CB0B1316}"/>
            </c:ext>
          </c:extLst>
        </c:ser>
        <c:dLbls>
          <c:dLblPos val="outEnd"/>
          <c:showLegendKey val="0"/>
          <c:showVal val="1"/>
          <c:showCatName val="0"/>
          <c:showSerName val="0"/>
          <c:showPercent val="0"/>
          <c:showBubbleSize val="0"/>
        </c:dLbls>
        <c:gapWidth val="219"/>
        <c:overlap val="-27"/>
        <c:axId val="548041096"/>
        <c:axId val="548044704"/>
      </c:barChart>
      <c:catAx>
        <c:axId val="548041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8044704"/>
        <c:crosses val="autoZero"/>
        <c:auto val="1"/>
        <c:lblAlgn val="ctr"/>
        <c:lblOffset val="100"/>
        <c:noMultiLvlLbl val="0"/>
      </c:catAx>
      <c:valAx>
        <c:axId val="548044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8041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MY"/>
              <a:t>Time</a:t>
            </a:r>
            <a:r>
              <a:rPr lang="en-MY" baseline="0"/>
              <a:t> Required versus Different Scenarios</a:t>
            </a:r>
            <a:endParaRPr lang="en-MY"/>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Time Required</c:v>
                </c:pt>
              </c:strCache>
            </c:strRef>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Scenario 1</c:v>
                </c:pt>
                <c:pt idx="1">
                  <c:v>Scenario 2</c:v>
                </c:pt>
                <c:pt idx="2">
                  <c:v>Scenario 3</c:v>
                </c:pt>
                <c:pt idx="3">
                  <c:v>Scenario 4</c:v>
                </c:pt>
                <c:pt idx="4">
                  <c:v>Scenario 5</c:v>
                </c:pt>
                <c:pt idx="5">
                  <c:v>Scenario 6</c:v>
                </c:pt>
                <c:pt idx="6">
                  <c:v>Scenario 7</c:v>
                </c:pt>
                <c:pt idx="7">
                  <c:v>Average</c:v>
                </c:pt>
              </c:strCache>
            </c:strRef>
          </c:cat>
          <c:val>
            <c:numRef>
              <c:f>Sheet1!$B$2:$B$9</c:f>
              <c:numCache>
                <c:formatCode>General</c:formatCode>
                <c:ptCount val="8"/>
                <c:pt idx="0">
                  <c:v>65.3</c:v>
                </c:pt>
                <c:pt idx="1">
                  <c:v>49.9</c:v>
                </c:pt>
                <c:pt idx="2">
                  <c:v>78.099999999999994</c:v>
                </c:pt>
                <c:pt idx="3">
                  <c:v>64</c:v>
                </c:pt>
                <c:pt idx="4">
                  <c:v>59.5</c:v>
                </c:pt>
                <c:pt idx="5">
                  <c:v>42.8</c:v>
                </c:pt>
                <c:pt idx="6">
                  <c:v>52.5</c:v>
                </c:pt>
                <c:pt idx="7">
                  <c:v>58.87</c:v>
                </c:pt>
              </c:numCache>
            </c:numRef>
          </c:val>
          <c:extLst>
            <c:ext xmlns:c16="http://schemas.microsoft.com/office/drawing/2014/chart" uri="{C3380CC4-5D6E-409C-BE32-E72D297353CC}">
              <c16:uniqueId val="{00000000-0E5F-49C1-B4E1-07FB5F627B79}"/>
            </c:ext>
          </c:extLst>
        </c:ser>
        <c:ser>
          <c:idx val="1"/>
          <c:order val="1"/>
          <c:tx>
            <c:strRef>
              <c:f>Sheet1!$C$1</c:f>
              <c:strCache>
                <c:ptCount val="1"/>
                <c:pt idx="0">
                  <c:v>Time Taken for Standard Actions</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Scenario 1</c:v>
                </c:pt>
                <c:pt idx="1">
                  <c:v>Scenario 2</c:v>
                </c:pt>
                <c:pt idx="2">
                  <c:v>Scenario 3</c:v>
                </c:pt>
                <c:pt idx="3">
                  <c:v>Scenario 4</c:v>
                </c:pt>
                <c:pt idx="4">
                  <c:v>Scenario 5</c:v>
                </c:pt>
                <c:pt idx="5">
                  <c:v>Scenario 6</c:v>
                </c:pt>
                <c:pt idx="6">
                  <c:v>Scenario 7</c:v>
                </c:pt>
                <c:pt idx="7">
                  <c:v>Average</c:v>
                </c:pt>
              </c:strCache>
            </c:strRef>
          </c:cat>
          <c:val>
            <c:numRef>
              <c:f>Sheet1!$C$2:$C$9</c:f>
              <c:numCache>
                <c:formatCode>General</c:formatCode>
                <c:ptCount val="8"/>
                <c:pt idx="0">
                  <c:v>27</c:v>
                </c:pt>
                <c:pt idx="1">
                  <c:v>16.600000000000001</c:v>
                </c:pt>
                <c:pt idx="2">
                  <c:v>30.2</c:v>
                </c:pt>
                <c:pt idx="3">
                  <c:v>23.8</c:v>
                </c:pt>
                <c:pt idx="4">
                  <c:v>24.2</c:v>
                </c:pt>
                <c:pt idx="5">
                  <c:v>14.6</c:v>
                </c:pt>
                <c:pt idx="6">
                  <c:v>21</c:v>
                </c:pt>
                <c:pt idx="7">
                  <c:v>22.49</c:v>
                </c:pt>
              </c:numCache>
            </c:numRef>
          </c:val>
          <c:extLst>
            <c:ext xmlns:c16="http://schemas.microsoft.com/office/drawing/2014/chart" uri="{C3380CC4-5D6E-409C-BE32-E72D297353CC}">
              <c16:uniqueId val="{00000001-0E5F-49C1-B4E1-07FB5F627B79}"/>
            </c:ext>
          </c:extLst>
        </c:ser>
        <c:ser>
          <c:idx val="2"/>
          <c:order val="2"/>
          <c:tx>
            <c:strRef>
              <c:f>Sheet1!$D$1</c:f>
              <c:strCache>
                <c:ptCount val="1"/>
                <c:pt idx="0">
                  <c:v>Expected time with only one trial</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Scenario 1</c:v>
                </c:pt>
                <c:pt idx="1">
                  <c:v>Scenario 2</c:v>
                </c:pt>
                <c:pt idx="2">
                  <c:v>Scenario 3</c:v>
                </c:pt>
                <c:pt idx="3">
                  <c:v>Scenario 4</c:v>
                </c:pt>
                <c:pt idx="4">
                  <c:v>Scenario 5</c:v>
                </c:pt>
                <c:pt idx="5">
                  <c:v>Scenario 6</c:v>
                </c:pt>
                <c:pt idx="6">
                  <c:v>Scenario 7</c:v>
                </c:pt>
                <c:pt idx="7">
                  <c:v>Average</c:v>
                </c:pt>
              </c:strCache>
            </c:strRef>
          </c:cat>
          <c:val>
            <c:numRef>
              <c:f>Sheet1!$D$2:$D$9</c:f>
              <c:numCache>
                <c:formatCode>0.00</c:formatCode>
                <c:ptCount val="8"/>
                <c:pt idx="0">
                  <c:v>14.606060606060606</c:v>
                </c:pt>
                <c:pt idx="1">
                  <c:v>18.136363636363633</c:v>
                </c:pt>
                <c:pt idx="2">
                  <c:v>16.685714285714283</c:v>
                </c:pt>
                <c:pt idx="3">
                  <c:v>16.399999999999999</c:v>
                </c:pt>
                <c:pt idx="4">
                  <c:v>14.387096774193546</c:v>
                </c:pt>
                <c:pt idx="5">
                  <c:v>15.818181818181815</c:v>
                </c:pt>
                <c:pt idx="6">
                  <c:v>13.862068965517242</c:v>
                </c:pt>
                <c:pt idx="7">
                  <c:v>15.588235294117645</c:v>
                </c:pt>
              </c:numCache>
            </c:numRef>
          </c:val>
          <c:extLst>
            <c:ext xmlns:c16="http://schemas.microsoft.com/office/drawing/2014/chart" uri="{C3380CC4-5D6E-409C-BE32-E72D297353CC}">
              <c16:uniqueId val="{00000002-0E5F-49C1-B4E1-07FB5F627B79}"/>
            </c:ext>
          </c:extLst>
        </c:ser>
        <c:dLbls>
          <c:dLblPos val="outEnd"/>
          <c:showLegendKey val="0"/>
          <c:showVal val="1"/>
          <c:showCatName val="0"/>
          <c:showSerName val="0"/>
          <c:showPercent val="0"/>
          <c:showBubbleSize val="0"/>
        </c:dLbls>
        <c:gapWidth val="219"/>
        <c:overlap val="-27"/>
        <c:axId val="675881296"/>
        <c:axId val="675885888"/>
      </c:barChart>
      <c:catAx>
        <c:axId val="675881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885888"/>
        <c:crosses val="autoZero"/>
        <c:auto val="1"/>
        <c:lblAlgn val="ctr"/>
        <c:lblOffset val="100"/>
        <c:noMultiLvlLbl val="0"/>
      </c:catAx>
      <c:valAx>
        <c:axId val="675885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881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F0C9F-EF01-44B9-A8B5-FB80849E5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4</TotalTime>
  <Pages>71</Pages>
  <Words>19553</Words>
  <Characters>111454</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N JUN NAM#</dc:creator>
  <cp:keywords/>
  <dc:description/>
  <cp:lastModifiedBy>Poon Jun Nam</cp:lastModifiedBy>
  <cp:revision>540</cp:revision>
  <cp:lastPrinted>2019-03-29T05:14:00Z</cp:lastPrinted>
  <dcterms:created xsi:type="dcterms:W3CDTF">2018-12-10T07:58:00Z</dcterms:created>
  <dcterms:modified xsi:type="dcterms:W3CDTF">2019-03-30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4fe798-1335-340d-82ca-2c2cef6ca0ea</vt:lpwstr>
  </property>
  <property fmtid="{D5CDD505-2E9C-101B-9397-08002B2CF9AE}" pid="24" name="Mendeley Citation Style_1">
    <vt:lpwstr>http://www.zotero.org/styles/ieee</vt:lpwstr>
  </property>
</Properties>
</file>